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943BD8" w14:textId="77777777" w:rsidR="00A417B4" w:rsidRPr="00593315" w:rsidRDefault="00A417B4" w:rsidP="00E30C32">
      <w:pPr>
        <w:rPr>
          <w:b/>
        </w:rPr>
      </w:pPr>
      <w:r w:rsidRPr="00593315">
        <w:rPr>
          <w:b/>
        </w:rPr>
        <w:t xml:space="preserve">Combined effect of </w:t>
      </w:r>
      <w:r w:rsidR="00827AED" w:rsidRPr="00593315">
        <w:rPr>
          <w:b/>
        </w:rPr>
        <w:t>acetylation and heat treatment</w:t>
      </w:r>
      <w:r w:rsidRPr="00593315">
        <w:rPr>
          <w:b/>
        </w:rPr>
        <w:t xml:space="preserve"> on</w:t>
      </w:r>
      <w:r w:rsidR="004B27E4" w:rsidRPr="00593315">
        <w:rPr>
          <w:b/>
        </w:rPr>
        <w:t xml:space="preserve"> the </w:t>
      </w:r>
      <w:r w:rsidR="00B43F8F" w:rsidRPr="00593315">
        <w:rPr>
          <w:b/>
        </w:rPr>
        <w:t xml:space="preserve">physical, </w:t>
      </w:r>
      <w:r w:rsidR="004B27E4" w:rsidRPr="00593315">
        <w:rPr>
          <w:b/>
        </w:rPr>
        <w:t>mec</w:t>
      </w:r>
      <w:r w:rsidR="001F6A74" w:rsidRPr="00593315">
        <w:rPr>
          <w:b/>
        </w:rPr>
        <w:t>hanical and biological behavior</w:t>
      </w:r>
      <w:r w:rsidR="004B27E4" w:rsidRPr="00593315">
        <w:rPr>
          <w:b/>
        </w:rPr>
        <w:t xml:space="preserve"> of</w:t>
      </w:r>
      <w:r w:rsidRPr="00593315">
        <w:rPr>
          <w:b/>
        </w:rPr>
        <w:t xml:space="preserve"> </w:t>
      </w:r>
      <w:r w:rsidR="00827AED" w:rsidRPr="00593315">
        <w:rPr>
          <w:b/>
        </w:rPr>
        <w:t>jack pine</w:t>
      </w:r>
      <w:r w:rsidR="00A5094A" w:rsidRPr="00593315">
        <w:rPr>
          <w:b/>
        </w:rPr>
        <w:t xml:space="preserve"> (</w:t>
      </w:r>
      <w:r w:rsidR="00A5094A" w:rsidRPr="00593315">
        <w:rPr>
          <w:b/>
          <w:i/>
        </w:rPr>
        <w:t>Pinus banksiana</w:t>
      </w:r>
      <w:r w:rsidR="00A5094A" w:rsidRPr="00593315">
        <w:rPr>
          <w:b/>
        </w:rPr>
        <w:t>)</w:t>
      </w:r>
      <w:r w:rsidR="00827AED" w:rsidRPr="00593315">
        <w:rPr>
          <w:b/>
        </w:rPr>
        <w:t xml:space="preserve"> </w:t>
      </w:r>
      <w:r w:rsidRPr="00593315">
        <w:rPr>
          <w:b/>
        </w:rPr>
        <w:t>wood</w:t>
      </w:r>
    </w:p>
    <w:p w14:paraId="16C88B36" w14:textId="77777777" w:rsidR="00982735" w:rsidRPr="00593315" w:rsidRDefault="00982735" w:rsidP="005D18C2">
      <w:pPr>
        <w:jc w:val="center"/>
      </w:pPr>
    </w:p>
    <w:p w14:paraId="060A72F3" w14:textId="50451652" w:rsidR="000C4BDF" w:rsidRPr="00593315" w:rsidRDefault="00E30C32" w:rsidP="00593315">
      <w:pPr>
        <w:pStyle w:val="affiliation"/>
        <w:rPr>
          <w:szCs w:val="24"/>
          <w:lang w:eastAsia="zh-CN"/>
        </w:rPr>
      </w:pPr>
      <w:r w:rsidRPr="00593315">
        <w:rPr>
          <w:szCs w:val="24"/>
        </w:rPr>
        <w:t>Xianai Huang</w:t>
      </w:r>
      <w:r w:rsidR="00F15AC8" w:rsidRPr="00593315">
        <w:rPr>
          <w:bCs/>
          <w:szCs w:val="24"/>
          <w:vertAlign w:val="superscript"/>
        </w:rPr>
        <w:t>*</w:t>
      </w:r>
      <w:r w:rsidRPr="00593315">
        <w:rPr>
          <w:szCs w:val="24"/>
        </w:rPr>
        <w:t>, Duygu Kocaefe, Yasar Kocaefe</w:t>
      </w:r>
      <w:r w:rsidR="00A22D22" w:rsidRPr="00593315">
        <w:rPr>
          <w:szCs w:val="24"/>
        </w:rPr>
        <w:t xml:space="preserve">, </w:t>
      </w:r>
      <w:bookmarkStart w:id="0" w:name="OLE_LINK17"/>
      <w:r w:rsidRPr="00593315">
        <w:rPr>
          <w:bCs/>
          <w:szCs w:val="24"/>
        </w:rPr>
        <w:t>Andre Pichette</w:t>
      </w:r>
    </w:p>
    <w:p w14:paraId="61B9EB1D" w14:textId="77777777" w:rsidR="004B459F" w:rsidRPr="00593315" w:rsidRDefault="004B459F" w:rsidP="00593315">
      <w:pPr>
        <w:pStyle w:val="author"/>
        <w:rPr>
          <w:szCs w:val="24"/>
        </w:rPr>
      </w:pPr>
    </w:p>
    <w:p w14:paraId="32B11FE7" w14:textId="30C8CF37" w:rsidR="001F6A74" w:rsidRPr="00593315" w:rsidRDefault="001F6A74" w:rsidP="00E30C32">
      <w:pPr>
        <w:rPr>
          <w:lang w:val="fr-FR"/>
        </w:rPr>
      </w:pPr>
      <w:r w:rsidRPr="00593315">
        <w:rPr>
          <w:lang w:val="fr-FR"/>
        </w:rPr>
        <w:t>Université du Québec à Chicoutimi, Canada</w:t>
      </w:r>
    </w:p>
    <w:p w14:paraId="5021BC1B" w14:textId="77777777" w:rsidR="001F6A74" w:rsidRPr="00593315" w:rsidRDefault="001F6A74" w:rsidP="00E30C32">
      <w:pPr>
        <w:pStyle w:val="affiliation"/>
        <w:spacing w:before="0"/>
        <w:rPr>
          <w:i w:val="0"/>
          <w:szCs w:val="24"/>
          <w:lang w:val="fr-FR"/>
        </w:rPr>
      </w:pPr>
      <w:r w:rsidRPr="00593315">
        <w:rPr>
          <w:i w:val="0"/>
          <w:szCs w:val="24"/>
          <w:lang w:val="fr-FR"/>
        </w:rPr>
        <w:t>555, boul. de l’Université, Chicoutimi Québec Canada G7H 2B1</w:t>
      </w:r>
      <w:bookmarkStart w:id="1" w:name="_GoBack"/>
      <w:bookmarkEnd w:id="1"/>
    </w:p>
    <w:p w14:paraId="08E2DB3B" w14:textId="77777777" w:rsidR="00F15AC8" w:rsidRPr="00593315" w:rsidRDefault="00F15AC8" w:rsidP="00E30C32">
      <w:pPr>
        <w:rPr>
          <w:lang w:val="fr-FR" w:eastAsia="de-DE"/>
        </w:rPr>
      </w:pPr>
    </w:p>
    <w:p w14:paraId="0201150B" w14:textId="77777777" w:rsidR="00E30C32" w:rsidRPr="00593315" w:rsidRDefault="00E83B4E" w:rsidP="00E30C32">
      <w:pPr>
        <w:pStyle w:val="Paragraphedeliste"/>
        <w:spacing w:line="240" w:lineRule="auto"/>
        <w:ind w:left="0"/>
        <w:rPr>
          <w:rFonts w:ascii="Times New Roman" w:eastAsia="Times New Roman" w:hAnsi="Times New Roman"/>
          <w:sz w:val="24"/>
          <w:szCs w:val="24"/>
          <w:lang w:eastAsia="fr-CA"/>
        </w:rPr>
      </w:pPr>
      <w:r w:rsidRPr="00593315">
        <w:rPr>
          <w:rFonts w:ascii="Times New Roman" w:eastAsia="Times New Roman" w:hAnsi="Times New Roman"/>
          <w:b/>
          <w:sz w:val="24"/>
          <w:szCs w:val="24"/>
          <w:lang w:val="en" w:eastAsia="fr-CA"/>
        </w:rPr>
        <w:t>Corre</w:t>
      </w:r>
      <w:r w:rsidRPr="00593315">
        <w:rPr>
          <w:rFonts w:ascii="Times New Roman" w:eastAsia="Times New Roman" w:hAnsi="Times New Roman"/>
          <w:b/>
          <w:sz w:val="24"/>
          <w:szCs w:val="24"/>
          <w:lang w:eastAsia="fr-CA"/>
        </w:rPr>
        <w:t>sponding author:</w:t>
      </w:r>
      <w:r w:rsidRPr="00593315">
        <w:rPr>
          <w:rFonts w:ascii="Times New Roman" w:eastAsia="Times New Roman" w:hAnsi="Times New Roman"/>
          <w:sz w:val="24"/>
          <w:szCs w:val="24"/>
          <w:lang w:eastAsia="fr-CA"/>
        </w:rPr>
        <w:t xml:space="preserve"> </w:t>
      </w:r>
    </w:p>
    <w:p w14:paraId="7E90F9B8" w14:textId="77777777" w:rsidR="00E83B4E" w:rsidRPr="00593315" w:rsidRDefault="00F15AC8" w:rsidP="00E30C32">
      <w:pPr>
        <w:pStyle w:val="Paragraphedeliste"/>
        <w:spacing w:line="240" w:lineRule="auto"/>
        <w:ind w:left="0"/>
        <w:rPr>
          <w:rFonts w:ascii="Times New Roman" w:eastAsia="Times New Roman" w:hAnsi="Times New Roman"/>
          <w:sz w:val="24"/>
          <w:szCs w:val="24"/>
          <w:lang w:eastAsia="fr-CA"/>
        </w:rPr>
      </w:pPr>
      <w:r w:rsidRPr="00593315">
        <w:rPr>
          <w:rFonts w:ascii="Times New Roman" w:eastAsia="Times New Roman" w:hAnsi="Times New Roman"/>
          <w:sz w:val="24"/>
          <w:szCs w:val="24"/>
          <w:lang w:eastAsia="fr-CA"/>
        </w:rPr>
        <w:t xml:space="preserve">Xianai </w:t>
      </w:r>
      <w:r w:rsidR="006468FB" w:rsidRPr="00593315">
        <w:rPr>
          <w:rFonts w:ascii="Times New Roman" w:eastAsia="Times New Roman" w:hAnsi="Times New Roman"/>
          <w:sz w:val="24"/>
          <w:szCs w:val="24"/>
          <w:lang w:eastAsia="fr-CA"/>
        </w:rPr>
        <w:t>H</w:t>
      </w:r>
      <w:r w:rsidRPr="00593315">
        <w:rPr>
          <w:rFonts w:ascii="Times New Roman" w:eastAsia="Times New Roman" w:hAnsi="Times New Roman"/>
          <w:sz w:val="24"/>
          <w:szCs w:val="24"/>
          <w:lang w:eastAsia="fr-CA"/>
        </w:rPr>
        <w:t>uang</w:t>
      </w:r>
    </w:p>
    <w:p w14:paraId="1AC906ED" w14:textId="05762A8C" w:rsidR="00E83B4E" w:rsidRPr="00593315" w:rsidRDefault="003C4DB7" w:rsidP="00E30C32">
      <w:pPr>
        <w:pStyle w:val="Paragraphedeliste"/>
        <w:spacing w:line="240" w:lineRule="auto"/>
        <w:ind w:left="0"/>
        <w:rPr>
          <w:rFonts w:ascii="Times New Roman" w:eastAsia="Times New Roman" w:hAnsi="Times New Roman"/>
          <w:sz w:val="24"/>
          <w:szCs w:val="24"/>
          <w:lang w:eastAsia="fr-CA"/>
        </w:rPr>
      </w:pPr>
      <w:r w:rsidRPr="00593315">
        <w:rPr>
          <w:rFonts w:ascii="Times New Roman" w:eastAsia="Times New Roman" w:hAnsi="Times New Roman"/>
          <w:sz w:val="24"/>
          <w:szCs w:val="24"/>
          <w:lang w:eastAsia="fr-CA"/>
        </w:rPr>
        <w:t>Email:</w:t>
      </w:r>
      <w:r w:rsidR="00E83B4E" w:rsidRPr="00593315">
        <w:rPr>
          <w:rFonts w:ascii="Times New Roman" w:eastAsia="Times New Roman" w:hAnsi="Times New Roman"/>
          <w:sz w:val="24"/>
          <w:szCs w:val="24"/>
          <w:lang w:eastAsia="fr-CA"/>
        </w:rPr>
        <w:t xml:space="preserve"> </w:t>
      </w:r>
      <w:hyperlink r:id="rId8" w:history="1">
        <w:r w:rsidR="004150DC" w:rsidRPr="00593315">
          <w:rPr>
            <w:rStyle w:val="Lienhypertexte"/>
            <w:rFonts w:ascii="Times New Roman" w:hAnsi="Times New Roman"/>
            <w:sz w:val="24"/>
            <w:szCs w:val="24"/>
            <w:lang w:eastAsia="fr-CA"/>
          </w:rPr>
          <w:t>xianai.huang@canada.ca</w:t>
        </w:r>
      </w:hyperlink>
    </w:p>
    <w:p w14:paraId="2D1B7F0D" w14:textId="77777777" w:rsidR="00E30C32" w:rsidRPr="00593315" w:rsidRDefault="00F15AC8" w:rsidP="00E30C32">
      <w:pPr>
        <w:pStyle w:val="Paragraphedeliste"/>
        <w:spacing w:line="240" w:lineRule="auto"/>
        <w:ind w:left="0"/>
        <w:rPr>
          <w:rFonts w:ascii="Times New Roman" w:eastAsia="Times New Roman" w:hAnsi="Times New Roman"/>
          <w:sz w:val="24"/>
          <w:szCs w:val="24"/>
          <w:lang w:eastAsia="fr-CA"/>
        </w:rPr>
      </w:pPr>
      <w:r w:rsidRPr="00593315">
        <w:rPr>
          <w:rFonts w:ascii="Times New Roman" w:eastAsia="Times New Roman" w:hAnsi="Times New Roman"/>
          <w:sz w:val="24"/>
          <w:szCs w:val="24"/>
          <w:lang w:eastAsia="fr-CA"/>
        </w:rPr>
        <w:br/>
      </w:r>
    </w:p>
    <w:bookmarkEnd w:id="0"/>
    <w:p w14:paraId="12E5DE1B" w14:textId="77777777" w:rsidR="001F6A74" w:rsidRPr="00593315" w:rsidRDefault="001F6A74" w:rsidP="005D18C2">
      <w:pPr>
        <w:jc w:val="center"/>
        <w:rPr>
          <w:b/>
        </w:rPr>
      </w:pPr>
    </w:p>
    <w:p w14:paraId="1786771F" w14:textId="77777777" w:rsidR="00793F3E" w:rsidRPr="00593315" w:rsidRDefault="006D5D91" w:rsidP="00FF7335">
      <w:pPr>
        <w:pStyle w:val="Paragraphedeliste"/>
        <w:spacing w:line="240" w:lineRule="auto"/>
        <w:ind w:left="0"/>
        <w:jc w:val="both"/>
        <w:rPr>
          <w:rFonts w:ascii="Times New Roman" w:eastAsia="Times New Roman" w:hAnsi="Times New Roman"/>
          <w:sz w:val="24"/>
          <w:szCs w:val="24"/>
          <w:lang w:val="en" w:eastAsia="fr-CA"/>
        </w:rPr>
      </w:pPr>
      <w:r w:rsidRPr="00593315">
        <w:rPr>
          <w:rFonts w:ascii="Times New Roman" w:hAnsi="Times New Roman"/>
          <w:b/>
          <w:sz w:val="24"/>
          <w:szCs w:val="24"/>
        </w:rPr>
        <w:t xml:space="preserve">Abstract: </w:t>
      </w:r>
      <w:r w:rsidR="000940AF" w:rsidRPr="00593315">
        <w:rPr>
          <w:rFonts w:ascii="Times New Roman" w:eastAsia="Times New Roman" w:hAnsi="Times New Roman"/>
          <w:sz w:val="24"/>
          <w:szCs w:val="24"/>
          <w:lang w:val="en" w:eastAsia="fr-CA"/>
        </w:rPr>
        <w:t xml:space="preserve">A comparative study on the </w:t>
      </w:r>
      <w:r w:rsidR="00E24072" w:rsidRPr="00593315">
        <w:rPr>
          <w:rFonts w:ascii="Times New Roman" w:eastAsia="Times New Roman" w:hAnsi="Times New Roman"/>
          <w:sz w:val="24"/>
          <w:szCs w:val="24"/>
          <w:lang w:val="en" w:eastAsia="fr-CA"/>
        </w:rPr>
        <w:t xml:space="preserve">combined </w:t>
      </w:r>
      <w:r w:rsidR="00257BB7" w:rsidRPr="00593315">
        <w:rPr>
          <w:rFonts w:ascii="Times New Roman" w:eastAsia="Times New Roman" w:hAnsi="Times New Roman"/>
          <w:sz w:val="24"/>
          <w:szCs w:val="24"/>
          <w:lang w:val="en" w:eastAsia="fr-CA"/>
        </w:rPr>
        <w:t xml:space="preserve">effect of </w:t>
      </w:r>
      <w:r w:rsidR="001C2D4F" w:rsidRPr="00593315">
        <w:rPr>
          <w:rFonts w:ascii="Times New Roman" w:eastAsia="Times New Roman" w:hAnsi="Times New Roman"/>
          <w:sz w:val="24"/>
          <w:szCs w:val="24"/>
          <w:lang w:val="en" w:eastAsia="fr-CA"/>
        </w:rPr>
        <w:t>heat</w:t>
      </w:r>
      <w:r w:rsidR="00257BB7" w:rsidRPr="00593315">
        <w:rPr>
          <w:rFonts w:ascii="Times New Roman" w:eastAsia="Times New Roman" w:hAnsi="Times New Roman"/>
          <w:sz w:val="24"/>
          <w:szCs w:val="24"/>
          <w:lang w:val="en" w:eastAsia="fr-CA"/>
        </w:rPr>
        <w:t xml:space="preserve"> treatment and </w:t>
      </w:r>
      <w:r w:rsidR="000940AF" w:rsidRPr="00593315">
        <w:rPr>
          <w:rFonts w:ascii="Times New Roman" w:eastAsia="Times New Roman" w:hAnsi="Times New Roman"/>
          <w:sz w:val="24"/>
          <w:szCs w:val="24"/>
          <w:lang w:val="en" w:eastAsia="fr-CA"/>
        </w:rPr>
        <w:t xml:space="preserve">acetylation </w:t>
      </w:r>
      <w:r w:rsidR="001C2D4F" w:rsidRPr="00593315">
        <w:rPr>
          <w:rFonts w:ascii="Times New Roman" w:eastAsia="Times New Roman" w:hAnsi="Times New Roman"/>
          <w:sz w:val="24"/>
          <w:szCs w:val="24"/>
          <w:lang w:val="en" w:eastAsia="fr-CA"/>
        </w:rPr>
        <w:t xml:space="preserve">on jack pine wood properties </w:t>
      </w:r>
      <w:r w:rsidR="000940AF" w:rsidRPr="00593315">
        <w:rPr>
          <w:rFonts w:ascii="Times New Roman" w:eastAsia="Times New Roman" w:hAnsi="Times New Roman"/>
          <w:sz w:val="24"/>
          <w:szCs w:val="24"/>
          <w:lang w:val="en" w:eastAsia="fr-CA"/>
        </w:rPr>
        <w:t>has been undertaken</w:t>
      </w:r>
      <w:r w:rsidR="00284012" w:rsidRPr="00593315">
        <w:rPr>
          <w:rFonts w:ascii="Times New Roman" w:eastAsia="Times New Roman" w:hAnsi="Times New Roman"/>
          <w:sz w:val="24"/>
          <w:szCs w:val="24"/>
          <w:lang w:val="en" w:eastAsia="fr-CA"/>
        </w:rPr>
        <w:t xml:space="preserve"> and the results </w:t>
      </w:r>
      <w:r w:rsidR="00076EC7" w:rsidRPr="00593315">
        <w:rPr>
          <w:rFonts w:ascii="Times New Roman" w:eastAsia="Times New Roman" w:hAnsi="Times New Roman"/>
          <w:sz w:val="24"/>
          <w:szCs w:val="24"/>
          <w:lang w:val="en" w:eastAsia="fr-CA"/>
        </w:rPr>
        <w:t>were</w:t>
      </w:r>
      <w:r w:rsidR="00284012" w:rsidRPr="00593315">
        <w:rPr>
          <w:rFonts w:ascii="Times New Roman" w:eastAsia="Times New Roman" w:hAnsi="Times New Roman"/>
          <w:sz w:val="24"/>
          <w:szCs w:val="24"/>
          <w:lang w:val="en" w:eastAsia="fr-CA"/>
        </w:rPr>
        <w:t xml:space="preserve"> compared wi</w:t>
      </w:r>
      <w:r w:rsidR="00076EC7" w:rsidRPr="00593315">
        <w:rPr>
          <w:rFonts w:ascii="Times New Roman" w:eastAsia="Times New Roman" w:hAnsi="Times New Roman"/>
          <w:sz w:val="24"/>
          <w:szCs w:val="24"/>
          <w:lang w:val="en" w:eastAsia="fr-CA"/>
        </w:rPr>
        <w:t>th those of each treatment carried out individually</w:t>
      </w:r>
      <w:r w:rsidR="000940AF" w:rsidRPr="00593315">
        <w:rPr>
          <w:rFonts w:ascii="Times New Roman" w:eastAsia="Times New Roman" w:hAnsi="Times New Roman"/>
          <w:sz w:val="24"/>
          <w:szCs w:val="24"/>
          <w:lang w:val="en" w:eastAsia="fr-CA"/>
        </w:rPr>
        <w:t>.</w:t>
      </w:r>
      <w:r w:rsidR="00B928D2" w:rsidRPr="00593315">
        <w:rPr>
          <w:rFonts w:ascii="Times New Roman" w:eastAsia="Times New Roman" w:hAnsi="Times New Roman"/>
          <w:sz w:val="24"/>
          <w:szCs w:val="24"/>
          <w:lang w:val="en" w:eastAsia="fr-CA"/>
        </w:rPr>
        <w:t xml:space="preserve"> The</w:t>
      </w:r>
      <w:r w:rsidR="000940AF" w:rsidRPr="00593315">
        <w:rPr>
          <w:rFonts w:ascii="Times New Roman" w:eastAsia="Times New Roman" w:hAnsi="Times New Roman"/>
          <w:sz w:val="24"/>
          <w:szCs w:val="24"/>
          <w:lang w:val="en" w:eastAsia="fr-CA"/>
        </w:rPr>
        <w:t xml:space="preserve"> </w:t>
      </w:r>
      <w:r w:rsidR="00B928D2" w:rsidRPr="00593315">
        <w:rPr>
          <w:rFonts w:ascii="Times New Roman" w:eastAsia="Times New Roman" w:hAnsi="Times New Roman"/>
          <w:sz w:val="24"/>
          <w:szCs w:val="24"/>
          <w:lang w:val="en" w:eastAsia="fr-CA"/>
        </w:rPr>
        <w:t>dimensional stability</w:t>
      </w:r>
      <w:r w:rsidR="00793F3E" w:rsidRPr="00593315">
        <w:rPr>
          <w:rFonts w:ascii="Times New Roman" w:eastAsia="Times New Roman" w:hAnsi="Times New Roman"/>
          <w:sz w:val="24"/>
          <w:szCs w:val="24"/>
          <w:lang w:val="en" w:eastAsia="fr-CA"/>
        </w:rPr>
        <w:t xml:space="preserve"> and</w:t>
      </w:r>
      <w:r w:rsidR="00B928D2" w:rsidRPr="00593315">
        <w:rPr>
          <w:rFonts w:ascii="Times New Roman" w:eastAsia="Times New Roman" w:hAnsi="Times New Roman"/>
          <w:sz w:val="24"/>
          <w:szCs w:val="24"/>
          <w:lang w:val="en" w:eastAsia="fr-CA"/>
        </w:rPr>
        <w:t xml:space="preserve"> mechanical property of wood with different treatment</w:t>
      </w:r>
      <w:r w:rsidR="002438C8" w:rsidRPr="00593315">
        <w:rPr>
          <w:rFonts w:ascii="Times New Roman" w:eastAsia="Times New Roman" w:hAnsi="Times New Roman"/>
          <w:sz w:val="24"/>
          <w:szCs w:val="24"/>
          <w:lang w:val="en" w:eastAsia="fr-CA"/>
        </w:rPr>
        <w:t>s</w:t>
      </w:r>
      <w:r w:rsidR="00B928D2" w:rsidRPr="00593315">
        <w:rPr>
          <w:rFonts w:ascii="Times New Roman" w:eastAsia="Times New Roman" w:hAnsi="Times New Roman"/>
          <w:sz w:val="24"/>
          <w:szCs w:val="24"/>
          <w:lang w:val="en" w:eastAsia="fr-CA"/>
        </w:rPr>
        <w:t xml:space="preserve"> were examined and statistically analyzed</w:t>
      </w:r>
      <w:r w:rsidR="00793F3E" w:rsidRPr="00593315">
        <w:rPr>
          <w:rFonts w:ascii="Times New Roman" w:eastAsia="Times New Roman" w:hAnsi="Times New Roman"/>
          <w:sz w:val="24"/>
          <w:szCs w:val="24"/>
          <w:lang w:val="en" w:eastAsia="fr-CA"/>
        </w:rPr>
        <w:t>.</w:t>
      </w:r>
      <w:r w:rsidR="002438C8" w:rsidRPr="00593315">
        <w:rPr>
          <w:rFonts w:ascii="Times New Roman" w:eastAsia="Times New Roman" w:hAnsi="Times New Roman"/>
          <w:sz w:val="24"/>
          <w:szCs w:val="24"/>
          <w:lang w:val="en" w:eastAsia="fr-CA"/>
        </w:rPr>
        <w:t xml:space="preserve"> </w:t>
      </w:r>
      <w:r w:rsidR="002D1154" w:rsidRPr="00593315">
        <w:rPr>
          <w:rFonts w:ascii="Times New Roman" w:eastAsia="Times New Roman" w:hAnsi="Times New Roman"/>
          <w:sz w:val="24"/>
          <w:szCs w:val="24"/>
          <w:lang w:val="en" w:eastAsia="fr-CA"/>
        </w:rPr>
        <w:t xml:space="preserve">The </w:t>
      </w:r>
      <w:r w:rsidR="00284012" w:rsidRPr="00593315">
        <w:rPr>
          <w:rFonts w:ascii="Times New Roman" w:eastAsia="Times New Roman" w:hAnsi="Times New Roman"/>
          <w:sz w:val="24"/>
          <w:szCs w:val="24"/>
          <w:lang w:val="en" w:eastAsia="fr-CA"/>
        </w:rPr>
        <w:t>results</w:t>
      </w:r>
      <w:r w:rsidR="002D1154" w:rsidRPr="00593315">
        <w:rPr>
          <w:rFonts w:ascii="Times New Roman" w:eastAsia="Times New Roman" w:hAnsi="Times New Roman"/>
          <w:sz w:val="24"/>
          <w:szCs w:val="24"/>
          <w:lang w:val="en" w:eastAsia="fr-CA"/>
        </w:rPr>
        <w:t xml:space="preserve"> demonstrated that </w:t>
      </w:r>
      <w:r w:rsidR="00452B8B" w:rsidRPr="00593315">
        <w:rPr>
          <w:rFonts w:ascii="Times New Roman" w:eastAsia="Times New Roman" w:hAnsi="Times New Roman"/>
          <w:sz w:val="24"/>
          <w:szCs w:val="24"/>
          <w:lang w:val="en" w:eastAsia="fr-CA"/>
        </w:rPr>
        <w:t xml:space="preserve">combined </w:t>
      </w:r>
      <w:r w:rsidR="002D1154" w:rsidRPr="00593315">
        <w:rPr>
          <w:rFonts w:ascii="Times New Roman" w:eastAsia="Times New Roman" w:hAnsi="Times New Roman"/>
          <w:sz w:val="24"/>
          <w:szCs w:val="24"/>
          <w:lang w:val="en" w:eastAsia="fr-CA"/>
        </w:rPr>
        <w:t xml:space="preserve">acetylation of jack pine wood with acetic anhydride and heat </w:t>
      </w:r>
      <w:r w:rsidR="003C4DB7" w:rsidRPr="00593315">
        <w:rPr>
          <w:rFonts w:ascii="Times New Roman" w:eastAsia="Times New Roman" w:hAnsi="Times New Roman"/>
          <w:sz w:val="24"/>
          <w:szCs w:val="24"/>
          <w:lang w:val="en" w:eastAsia="fr-CA"/>
        </w:rPr>
        <w:t>treatment at 190 °</w:t>
      </w:r>
      <w:r w:rsidR="003C4DB7" w:rsidRPr="00593315">
        <w:rPr>
          <w:rFonts w:ascii="Times New Roman" w:eastAsia="Times New Roman" w:hAnsi="Times New Roman"/>
          <w:sz w:val="24"/>
          <w:szCs w:val="24"/>
          <w:lang w:val="en-CA" w:eastAsia="fr-CA"/>
        </w:rPr>
        <w:t>C has</w:t>
      </w:r>
      <w:r w:rsidR="002D1154" w:rsidRPr="00593315">
        <w:rPr>
          <w:rFonts w:ascii="Times New Roman" w:eastAsia="Times New Roman" w:hAnsi="Times New Roman"/>
          <w:sz w:val="24"/>
          <w:szCs w:val="24"/>
          <w:lang w:val="en" w:eastAsia="fr-CA"/>
        </w:rPr>
        <w:t xml:space="preserve"> a positive effect on the dimension</w:t>
      </w:r>
      <w:r w:rsidR="00452B8B" w:rsidRPr="00593315">
        <w:rPr>
          <w:rFonts w:ascii="Times New Roman" w:eastAsia="Times New Roman" w:hAnsi="Times New Roman"/>
          <w:sz w:val="24"/>
          <w:szCs w:val="24"/>
          <w:lang w:val="en" w:eastAsia="fr-CA"/>
        </w:rPr>
        <w:t>al</w:t>
      </w:r>
      <w:r w:rsidR="002D1154" w:rsidRPr="00593315">
        <w:rPr>
          <w:rFonts w:ascii="Times New Roman" w:eastAsia="Times New Roman" w:hAnsi="Times New Roman"/>
          <w:sz w:val="24"/>
          <w:szCs w:val="24"/>
          <w:lang w:val="en" w:eastAsia="fr-CA"/>
        </w:rPr>
        <w:t xml:space="preserve"> stability.</w:t>
      </w:r>
      <w:r w:rsidR="00793F3E" w:rsidRPr="00593315">
        <w:rPr>
          <w:rFonts w:ascii="Times New Roman" w:eastAsia="Times New Roman" w:hAnsi="Times New Roman"/>
          <w:sz w:val="24"/>
          <w:szCs w:val="24"/>
          <w:lang w:val="en" w:eastAsia="fr-CA"/>
        </w:rPr>
        <w:t xml:space="preserve"> </w:t>
      </w:r>
      <w:r w:rsidR="001F2668" w:rsidRPr="00593315">
        <w:rPr>
          <w:rFonts w:ascii="Times New Roman" w:eastAsia="Times New Roman" w:hAnsi="Times New Roman"/>
          <w:sz w:val="24"/>
          <w:szCs w:val="24"/>
          <w:lang w:val="en" w:eastAsia="fr-CA"/>
        </w:rPr>
        <w:t xml:space="preserve">Results </w:t>
      </w:r>
      <w:r w:rsidR="00284012" w:rsidRPr="00593315">
        <w:rPr>
          <w:rFonts w:ascii="Times New Roman" w:eastAsia="Times New Roman" w:hAnsi="Times New Roman"/>
          <w:sz w:val="24"/>
          <w:szCs w:val="24"/>
          <w:lang w:val="en" w:eastAsia="fr-CA"/>
        </w:rPr>
        <w:t xml:space="preserve">also </w:t>
      </w:r>
      <w:r w:rsidR="001F2668" w:rsidRPr="00593315">
        <w:rPr>
          <w:rFonts w:ascii="Times New Roman" w:eastAsia="Times New Roman" w:hAnsi="Times New Roman"/>
          <w:sz w:val="24"/>
          <w:szCs w:val="24"/>
          <w:lang w:val="en" w:eastAsia="fr-CA"/>
        </w:rPr>
        <w:t>suggested that the dimension</w:t>
      </w:r>
      <w:r w:rsidR="00076EC7" w:rsidRPr="00593315">
        <w:rPr>
          <w:rFonts w:ascii="Times New Roman" w:eastAsia="Times New Roman" w:hAnsi="Times New Roman"/>
          <w:sz w:val="24"/>
          <w:szCs w:val="24"/>
          <w:lang w:val="en" w:eastAsia="fr-CA"/>
        </w:rPr>
        <w:t>al</w:t>
      </w:r>
      <w:r w:rsidR="001F2668" w:rsidRPr="00593315">
        <w:rPr>
          <w:rFonts w:ascii="Times New Roman" w:eastAsia="Times New Roman" w:hAnsi="Times New Roman"/>
          <w:sz w:val="24"/>
          <w:szCs w:val="24"/>
          <w:lang w:val="en" w:eastAsia="fr-CA"/>
        </w:rPr>
        <w:t xml:space="preserve"> stability </w:t>
      </w:r>
      <w:r w:rsidR="002D1154" w:rsidRPr="00593315">
        <w:rPr>
          <w:rFonts w:ascii="Times New Roman" w:eastAsia="Times New Roman" w:hAnsi="Times New Roman"/>
          <w:sz w:val="24"/>
          <w:szCs w:val="24"/>
          <w:lang w:val="en" w:eastAsia="fr-CA"/>
        </w:rPr>
        <w:t>was</w:t>
      </w:r>
      <w:r w:rsidR="001F2668" w:rsidRPr="00593315">
        <w:rPr>
          <w:rFonts w:ascii="Times New Roman" w:eastAsia="Times New Roman" w:hAnsi="Times New Roman"/>
          <w:sz w:val="24"/>
          <w:szCs w:val="24"/>
          <w:lang w:val="en" w:eastAsia="fr-CA"/>
        </w:rPr>
        <w:t xml:space="preserve"> </w:t>
      </w:r>
      <w:r w:rsidR="002438C8" w:rsidRPr="00593315">
        <w:rPr>
          <w:rFonts w:ascii="Times New Roman" w:eastAsia="Times New Roman" w:hAnsi="Times New Roman"/>
          <w:sz w:val="24"/>
          <w:szCs w:val="24"/>
          <w:lang w:val="en" w:eastAsia="fr-CA"/>
        </w:rPr>
        <w:t>affected more</w:t>
      </w:r>
      <w:r w:rsidR="001F2668" w:rsidRPr="00593315">
        <w:rPr>
          <w:rFonts w:ascii="Times New Roman" w:eastAsia="Times New Roman" w:hAnsi="Times New Roman"/>
          <w:sz w:val="24"/>
          <w:szCs w:val="24"/>
          <w:lang w:val="en" w:eastAsia="fr-CA"/>
        </w:rPr>
        <w:t xml:space="preserve"> </w:t>
      </w:r>
      <w:r w:rsidR="002438C8" w:rsidRPr="00593315">
        <w:rPr>
          <w:rFonts w:ascii="Times New Roman" w:eastAsia="Times New Roman" w:hAnsi="Times New Roman"/>
          <w:sz w:val="24"/>
          <w:szCs w:val="24"/>
          <w:lang w:val="en" w:eastAsia="fr-CA"/>
        </w:rPr>
        <w:t>than</w:t>
      </w:r>
      <w:r w:rsidR="001F2668" w:rsidRPr="00593315">
        <w:rPr>
          <w:rFonts w:ascii="Times New Roman" w:eastAsia="Times New Roman" w:hAnsi="Times New Roman"/>
          <w:sz w:val="24"/>
          <w:szCs w:val="24"/>
          <w:lang w:val="en" w:eastAsia="fr-CA"/>
        </w:rPr>
        <w:t xml:space="preserve"> the modulus of rupture (MOR) and modulus of elasticity (MOE) </w:t>
      </w:r>
      <w:r w:rsidR="002438C8" w:rsidRPr="00593315">
        <w:rPr>
          <w:rFonts w:ascii="Times New Roman" w:eastAsia="Times New Roman" w:hAnsi="Times New Roman"/>
          <w:sz w:val="24"/>
          <w:szCs w:val="24"/>
          <w:lang w:val="en" w:eastAsia="fr-CA"/>
        </w:rPr>
        <w:t xml:space="preserve">by </w:t>
      </w:r>
      <w:r w:rsidR="001F2668" w:rsidRPr="00593315">
        <w:rPr>
          <w:rFonts w:ascii="Times New Roman" w:eastAsia="Times New Roman" w:hAnsi="Times New Roman"/>
          <w:sz w:val="24"/>
          <w:szCs w:val="24"/>
          <w:lang w:val="en" w:eastAsia="fr-CA"/>
        </w:rPr>
        <w:t xml:space="preserve">both heat and acetylation treatments </w:t>
      </w:r>
      <w:r w:rsidR="002438C8" w:rsidRPr="00593315">
        <w:rPr>
          <w:rFonts w:ascii="Times New Roman" w:eastAsia="Times New Roman" w:hAnsi="Times New Roman"/>
          <w:sz w:val="24"/>
          <w:szCs w:val="24"/>
          <w:lang w:val="en" w:eastAsia="fr-CA"/>
        </w:rPr>
        <w:t>under the</w:t>
      </w:r>
      <w:r w:rsidR="001F2668" w:rsidRPr="00593315">
        <w:rPr>
          <w:rFonts w:ascii="Times New Roman" w:eastAsia="Times New Roman" w:hAnsi="Times New Roman"/>
          <w:sz w:val="24"/>
          <w:szCs w:val="24"/>
          <w:lang w:val="en" w:eastAsia="fr-CA"/>
        </w:rPr>
        <w:t xml:space="preserve"> experimental conditions</w:t>
      </w:r>
      <w:r w:rsidR="002438C8" w:rsidRPr="00593315">
        <w:rPr>
          <w:rFonts w:ascii="Times New Roman" w:eastAsia="Times New Roman" w:hAnsi="Times New Roman"/>
          <w:sz w:val="24"/>
          <w:szCs w:val="24"/>
          <w:lang w:val="en" w:eastAsia="fr-CA"/>
        </w:rPr>
        <w:t xml:space="preserve"> used</w:t>
      </w:r>
      <w:r w:rsidR="00793F3E" w:rsidRPr="00593315">
        <w:rPr>
          <w:rFonts w:ascii="Times New Roman" w:eastAsia="Times New Roman" w:hAnsi="Times New Roman"/>
          <w:sz w:val="24"/>
          <w:szCs w:val="24"/>
          <w:lang w:val="en" w:eastAsia="fr-CA"/>
        </w:rPr>
        <w:t>.</w:t>
      </w:r>
      <w:r w:rsidR="00886B43" w:rsidRPr="00593315">
        <w:rPr>
          <w:rFonts w:ascii="Times New Roman" w:eastAsia="Times New Roman" w:hAnsi="Times New Roman"/>
          <w:sz w:val="24"/>
          <w:szCs w:val="24"/>
          <w:lang w:val="en" w:eastAsia="fr-CA"/>
        </w:rPr>
        <w:t xml:space="preserve"> </w:t>
      </w:r>
      <w:r w:rsidR="002438C8" w:rsidRPr="00593315">
        <w:rPr>
          <w:rFonts w:ascii="Times New Roman" w:eastAsia="Times New Roman" w:hAnsi="Times New Roman"/>
          <w:sz w:val="24"/>
          <w:szCs w:val="24"/>
          <w:lang w:val="en" w:eastAsia="fr-CA"/>
        </w:rPr>
        <w:t>In addition</w:t>
      </w:r>
      <w:r w:rsidR="002D1154" w:rsidRPr="00593315">
        <w:rPr>
          <w:rFonts w:ascii="Times New Roman" w:eastAsia="Times New Roman" w:hAnsi="Times New Roman"/>
          <w:sz w:val="24"/>
          <w:szCs w:val="24"/>
          <w:lang w:val="en" w:eastAsia="fr-CA"/>
        </w:rPr>
        <w:t>, the hardness increase</w:t>
      </w:r>
      <w:r w:rsidR="00284012" w:rsidRPr="00593315">
        <w:rPr>
          <w:rFonts w:ascii="Times New Roman" w:eastAsia="Times New Roman" w:hAnsi="Times New Roman"/>
          <w:sz w:val="24"/>
          <w:szCs w:val="24"/>
          <w:lang w:val="en" w:eastAsia="fr-CA"/>
        </w:rPr>
        <w:t>s</w:t>
      </w:r>
      <w:r w:rsidR="002D1154" w:rsidRPr="00593315">
        <w:rPr>
          <w:rFonts w:ascii="Times New Roman" w:eastAsia="Times New Roman" w:hAnsi="Times New Roman"/>
          <w:sz w:val="24"/>
          <w:szCs w:val="24"/>
          <w:lang w:val="en" w:eastAsia="fr-CA"/>
        </w:rPr>
        <w:t xml:space="preserve"> after high temperature modification but decrease</w:t>
      </w:r>
      <w:r w:rsidR="00284012" w:rsidRPr="00593315">
        <w:rPr>
          <w:rFonts w:ascii="Times New Roman" w:eastAsia="Times New Roman" w:hAnsi="Times New Roman"/>
          <w:sz w:val="24"/>
          <w:szCs w:val="24"/>
          <w:lang w:val="en" w:eastAsia="fr-CA"/>
        </w:rPr>
        <w:t>s</w:t>
      </w:r>
      <w:r w:rsidR="002D1154" w:rsidRPr="00593315">
        <w:rPr>
          <w:rFonts w:ascii="Times New Roman" w:eastAsia="Times New Roman" w:hAnsi="Times New Roman"/>
          <w:sz w:val="24"/>
          <w:szCs w:val="24"/>
          <w:lang w:val="en" w:eastAsia="fr-CA"/>
        </w:rPr>
        <w:t xml:space="preserve"> slightly after acetylation.</w:t>
      </w:r>
      <w:r w:rsidR="00793F3E" w:rsidRPr="00593315">
        <w:rPr>
          <w:rFonts w:ascii="Times New Roman" w:eastAsia="Times New Roman" w:hAnsi="Times New Roman"/>
          <w:sz w:val="24"/>
          <w:szCs w:val="24"/>
          <w:lang w:val="en" w:eastAsia="fr-CA"/>
        </w:rPr>
        <w:t xml:space="preserve"> A comprehensive investigation of the effect</w:t>
      </w:r>
      <w:r w:rsidR="002438C8" w:rsidRPr="00593315">
        <w:rPr>
          <w:rFonts w:ascii="Times New Roman" w:eastAsia="Times New Roman" w:hAnsi="Times New Roman"/>
          <w:sz w:val="24"/>
          <w:szCs w:val="24"/>
          <w:lang w:val="en" w:eastAsia="fr-CA"/>
        </w:rPr>
        <w:t>s</w:t>
      </w:r>
      <w:r w:rsidR="00793F3E" w:rsidRPr="00593315">
        <w:rPr>
          <w:rFonts w:ascii="Times New Roman" w:eastAsia="Times New Roman" w:hAnsi="Times New Roman"/>
          <w:sz w:val="24"/>
          <w:szCs w:val="24"/>
          <w:lang w:val="en" w:eastAsia="fr-CA"/>
        </w:rPr>
        <w:t xml:space="preserve"> of heat treatment and acetylation</w:t>
      </w:r>
      <w:r w:rsidR="00284012" w:rsidRPr="00593315">
        <w:rPr>
          <w:rFonts w:ascii="Times New Roman" w:eastAsia="Times New Roman" w:hAnsi="Times New Roman"/>
          <w:sz w:val="24"/>
          <w:szCs w:val="24"/>
          <w:lang w:val="en" w:eastAsia="fr-CA"/>
        </w:rPr>
        <w:t xml:space="preserve"> separately</w:t>
      </w:r>
      <w:r w:rsidR="00793F3E" w:rsidRPr="00593315">
        <w:rPr>
          <w:rFonts w:ascii="Times New Roman" w:eastAsia="Times New Roman" w:hAnsi="Times New Roman"/>
          <w:sz w:val="24"/>
          <w:szCs w:val="24"/>
          <w:lang w:val="en" w:eastAsia="fr-CA"/>
        </w:rPr>
        <w:t xml:space="preserve"> and </w:t>
      </w:r>
      <w:r w:rsidR="00284012" w:rsidRPr="00593315">
        <w:rPr>
          <w:rFonts w:ascii="Times New Roman" w:eastAsia="Times New Roman" w:hAnsi="Times New Roman"/>
          <w:sz w:val="24"/>
          <w:szCs w:val="24"/>
          <w:lang w:val="en" w:eastAsia="fr-CA"/>
        </w:rPr>
        <w:t>together (combination treatment)</w:t>
      </w:r>
      <w:r w:rsidR="002438C8" w:rsidRPr="00593315">
        <w:rPr>
          <w:rFonts w:ascii="Times New Roman" w:eastAsia="Times New Roman" w:hAnsi="Times New Roman"/>
          <w:sz w:val="24"/>
          <w:szCs w:val="24"/>
          <w:lang w:val="en" w:eastAsia="fr-CA"/>
        </w:rPr>
        <w:t xml:space="preserve"> </w:t>
      </w:r>
      <w:r w:rsidR="00793F3E" w:rsidRPr="00593315">
        <w:rPr>
          <w:rFonts w:ascii="Times New Roman" w:eastAsia="Times New Roman" w:hAnsi="Times New Roman"/>
          <w:sz w:val="24"/>
          <w:szCs w:val="24"/>
          <w:lang w:val="en" w:eastAsia="fr-CA"/>
        </w:rPr>
        <w:t xml:space="preserve">on the fungal durability of  jack pine wood against a brown rot fungus, </w:t>
      </w:r>
      <w:r w:rsidR="00793F3E" w:rsidRPr="00593315">
        <w:rPr>
          <w:rFonts w:ascii="Times New Roman" w:eastAsia="Times New Roman" w:hAnsi="Times New Roman"/>
          <w:i/>
          <w:sz w:val="24"/>
          <w:szCs w:val="24"/>
          <w:lang w:val="en" w:eastAsia="fr-CA"/>
        </w:rPr>
        <w:t>Poria placenta</w:t>
      </w:r>
      <w:r w:rsidR="00793F3E" w:rsidRPr="00593315">
        <w:rPr>
          <w:rFonts w:ascii="Times New Roman" w:eastAsia="Times New Roman" w:hAnsi="Times New Roman"/>
          <w:sz w:val="24"/>
          <w:szCs w:val="24"/>
          <w:lang w:val="en" w:eastAsia="fr-CA"/>
        </w:rPr>
        <w:t xml:space="preserve"> (pp), and a white rot fungus, </w:t>
      </w:r>
      <w:r w:rsidR="00793F3E" w:rsidRPr="00593315">
        <w:rPr>
          <w:rFonts w:ascii="Times New Roman" w:eastAsia="Times New Roman" w:hAnsi="Times New Roman"/>
          <w:i/>
          <w:sz w:val="24"/>
          <w:szCs w:val="24"/>
          <w:lang w:val="en" w:eastAsia="fr-CA"/>
        </w:rPr>
        <w:t>Trametes versicolor</w:t>
      </w:r>
      <w:r w:rsidR="00793F3E" w:rsidRPr="00593315">
        <w:rPr>
          <w:rFonts w:ascii="Times New Roman" w:eastAsia="Times New Roman" w:hAnsi="Times New Roman"/>
          <w:sz w:val="24"/>
          <w:szCs w:val="24"/>
          <w:lang w:val="en" w:eastAsia="fr-CA"/>
        </w:rPr>
        <w:t xml:space="preserve"> (tv) has also been performed. The results indicated that the w</w:t>
      </w:r>
      <w:r w:rsidR="002438C8" w:rsidRPr="00593315">
        <w:rPr>
          <w:rFonts w:ascii="Times New Roman" w:eastAsia="Times New Roman" w:hAnsi="Times New Roman"/>
          <w:sz w:val="24"/>
          <w:szCs w:val="24"/>
          <w:lang w:val="en" w:eastAsia="fr-CA"/>
        </w:rPr>
        <w:t>e</w:t>
      </w:r>
      <w:r w:rsidR="00793F3E" w:rsidRPr="00593315">
        <w:rPr>
          <w:rFonts w:ascii="Times New Roman" w:eastAsia="Times New Roman" w:hAnsi="Times New Roman"/>
          <w:sz w:val="24"/>
          <w:szCs w:val="24"/>
          <w:lang w:val="en" w:eastAsia="fr-CA"/>
        </w:rPr>
        <w:t xml:space="preserve">ight loss caused by fungi is reduced by both modifications. It was also found that combination of heat treatment and acetylation </w:t>
      </w:r>
      <w:r w:rsidR="00076EC7" w:rsidRPr="00593315">
        <w:rPr>
          <w:rFonts w:ascii="Times New Roman" w:eastAsia="Times New Roman" w:hAnsi="Times New Roman"/>
          <w:sz w:val="24"/>
          <w:szCs w:val="24"/>
          <w:lang w:val="en" w:eastAsia="fr-CA"/>
        </w:rPr>
        <w:t>offers</w:t>
      </w:r>
      <w:r w:rsidR="00793F3E" w:rsidRPr="00593315">
        <w:rPr>
          <w:rFonts w:ascii="Times New Roman" w:eastAsia="Times New Roman" w:hAnsi="Times New Roman"/>
          <w:sz w:val="24"/>
          <w:szCs w:val="24"/>
          <w:lang w:val="en" w:eastAsia="fr-CA"/>
        </w:rPr>
        <w:t xml:space="preserve"> additional bioprotection.</w:t>
      </w:r>
      <w:r w:rsidR="00B57789" w:rsidRPr="00593315">
        <w:rPr>
          <w:rFonts w:ascii="Times New Roman" w:eastAsia="Times New Roman" w:hAnsi="Times New Roman"/>
          <w:sz w:val="24"/>
          <w:szCs w:val="24"/>
          <w:lang w:val="en" w:eastAsia="fr-CA"/>
        </w:rPr>
        <w:t xml:space="preserve"> </w:t>
      </w:r>
      <w:r w:rsidR="00793F3E" w:rsidRPr="00593315">
        <w:rPr>
          <w:rFonts w:ascii="Times New Roman" w:eastAsia="Times New Roman" w:hAnsi="Times New Roman"/>
          <w:sz w:val="24"/>
          <w:szCs w:val="24"/>
          <w:lang w:val="en" w:eastAsia="fr-CA"/>
        </w:rPr>
        <w:t>FTIR results indicated that the heat and acetylation treatments have a significant influence on the chemical properties, but less influence on their structures.</w:t>
      </w:r>
    </w:p>
    <w:p w14:paraId="1C94946A" w14:textId="77777777" w:rsidR="005600D0" w:rsidRPr="00593315" w:rsidRDefault="005600D0" w:rsidP="00513402">
      <w:pPr>
        <w:jc w:val="both"/>
        <w:rPr>
          <w:lang w:val="en"/>
        </w:rPr>
      </w:pPr>
    </w:p>
    <w:p w14:paraId="0B0E6A2C" w14:textId="77777777" w:rsidR="00833EFF" w:rsidRPr="00593315" w:rsidRDefault="00833EFF" w:rsidP="00847E0E">
      <w:pPr>
        <w:pStyle w:val="Paragraphedeliste"/>
        <w:numPr>
          <w:ilvl w:val="0"/>
          <w:numId w:val="1"/>
        </w:numPr>
        <w:spacing w:before="240" w:line="240" w:lineRule="auto"/>
        <w:ind w:left="284" w:hanging="284"/>
        <w:outlineLvl w:val="0"/>
        <w:rPr>
          <w:rFonts w:ascii="Times New Roman" w:hAnsi="Times New Roman"/>
          <w:b/>
          <w:sz w:val="24"/>
          <w:szCs w:val="24"/>
        </w:rPr>
      </w:pPr>
      <w:r w:rsidRPr="00593315">
        <w:rPr>
          <w:rFonts w:ascii="Times New Roman" w:hAnsi="Times New Roman"/>
          <w:b/>
          <w:sz w:val="24"/>
          <w:szCs w:val="24"/>
        </w:rPr>
        <w:t xml:space="preserve">Introduction </w:t>
      </w:r>
    </w:p>
    <w:p w14:paraId="430BCE49" w14:textId="77777777" w:rsidR="00301E29" w:rsidRPr="00593315" w:rsidRDefault="00076EC7" w:rsidP="00301E29">
      <w:pPr>
        <w:jc w:val="both"/>
        <w:rPr>
          <w:lang w:val="en"/>
        </w:rPr>
      </w:pPr>
      <w:r w:rsidRPr="00593315">
        <w:rPr>
          <w:lang w:val="en"/>
        </w:rPr>
        <w:t>Wood is</w:t>
      </w:r>
      <w:r w:rsidR="00DD391F" w:rsidRPr="00593315">
        <w:rPr>
          <w:lang w:val="en"/>
        </w:rPr>
        <w:t xml:space="preserve"> one of the most appropriate and versatile materials </w:t>
      </w:r>
      <w:r w:rsidR="00053F97" w:rsidRPr="00593315">
        <w:rPr>
          <w:lang w:val="en"/>
        </w:rPr>
        <w:t xml:space="preserve">for a common use in </w:t>
      </w:r>
      <w:r w:rsidR="00E9130F" w:rsidRPr="00593315">
        <w:rPr>
          <w:lang w:val="en"/>
        </w:rPr>
        <w:t>a variety of fields</w:t>
      </w:r>
      <w:r w:rsidRPr="00593315">
        <w:rPr>
          <w:lang w:val="en"/>
        </w:rPr>
        <w:t xml:space="preserve"> due to its pro</w:t>
      </w:r>
      <w:r w:rsidR="00620C35" w:rsidRPr="00593315">
        <w:rPr>
          <w:lang w:val="en"/>
        </w:rPr>
        <w:t>p</w:t>
      </w:r>
      <w:r w:rsidRPr="00593315">
        <w:rPr>
          <w:lang w:val="en"/>
        </w:rPr>
        <w:t>erties</w:t>
      </w:r>
      <w:r w:rsidR="00E9130F" w:rsidRPr="00593315">
        <w:rPr>
          <w:lang w:val="en"/>
        </w:rPr>
        <w:t xml:space="preserve"> </w:t>
      </w:r>
      <w:r w:rsidR="00E9130F" w:rsidRPr="00593315">
        <w:rPr>
          <w:lang w:val="en"/>
        </w:rPr>
        <w:fldChar w:fldCharType="begin">
          <w:fldData xml:space="preserve">PEVuZE5vdGU+PENpdGU+PEF1dGhvcj5YaWU8L0F1dGhvcj48WWVhcj4yMDEzPC9ZZWFyPjxSZWNO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</w:fldData>
        </w:fldChar>
      </w:r>
      <w:r w:rsidR="00B37483" w:rsidRPr="00593315">
        <w:rPr>
          <w:lang w:val="en"/>
        </w:rPr>
        <w:instrText xml:space="preserve"> ADDIN EN.CITE </w:instrText>
      </w:r>
      <w:r w:rsidR="00B37483" w:rsidRPr="00593315">
        <w:rPr>
          <w:lang w:val="en"/>
        </w:rPr>
        <w:fldChar w:fldCharType="begin">
          <w:fldData xml:space="preserve">PEVuZE5vdGU+PENpdGU+PEF1dGhvcj5YaWU8L0F1dGhvcj48WWVhcj4yMDEzPC9ZZWFyPjxSZWNO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</w:fldData>
        </w:fldChar>
      </w:r>
      <w:r w:rsidR="00B37483" w:rsidRPr="00593315">
        <w:rPr>
          <w:lang w:val="en"/>
        </w:rPr>
        <w:instrText xml:space="preserve"> ADDIN EN.CITE.DATA </w:instrText>
      </w:r>
      <w:r w:rsidR="00B37483" w:rsidRPr="00593315">
        <w:rPr>
          <w:lang w:val="en"/>
        </w:rPr>
      </w:r>
      <w:r w:rsidR="00B37483" w:rsidRPr="00593315">
        <w:rPr>
          <w:lang w:val="en"/>
        </w:rPr>
        <w:fldChar w:fldCharType="end"/>
      </w:r>
      <w:r w:rsidR="00E9130F" w:rsidRPr="00593315">
        <w:rPr>
          <w:lang w:val="en"/>
        </w:rPr>
      </w:r>
      <w:r w:rsidR="00E9130F" w:rsidRPr="00593315">
        <w:rPr>
          <w:lang w:val="en"/>
        </w:rPr>
        <w:fldChar w:fldCharType="separate"/>
      </w:r>
      <w:r w:rsidR="00B37483" w:rsidRPr="00593315">
        <w:rPr>
          <w:noProof/>
          <w:lang w:val="en"/>
        </w:rPr>
        <w:t>(Jebrane et al. 2011; Xie et al. 2013)</w:t>
      </w:r>
      <w:r w:rsidR="00E9130F" w:rsidRPr="00593315">
        <w:rPr>
          <w:lang w:val="en"/>
        </w:rPr>
        <w:fldChar w:fldCharType="end"/>
      </w:r>
      <w:r w:rsidR="00053F97" w:rsidRPr="00593315">
        <w:rPr>
          <w:lang w:val="en"/>
        </w:rPr>
        <w:t xml:space="preserve">. </w:t>
      </w:r>
      <w:r w:rsidR="00F33D6A" w:rsidRPr="00593315">
        <w:rPr>
          <w:lang w:val="en"/>
        </w:rPr>
        <w:t>However, two shortcomings of unprotected wood</w:t>
      </w:r>
      <w:r w:rsidR="00620C35" w:rsidRPr="00593315">
        <w:rPr>
          <w:lang w:val="en"/>
        </w:rPr>
        <w:t>,</w:t>
      </w:r>
      <w:r w:rsidR="00F33D6A" w:rsidRPr="00593315">
        <w:rPr>
          <w:lang w:val="en"/>
        </w:rPr>
        <w:t xml:space="preserve"> nam</w:t>
      </w:r>
      <w:r w:rsidRPr="00593315">
        <w:rPr>
          <w:lang w:val="en"/>
        </w:rPr>
        <w:t>e</w:t>
      </w:r>
      <w:r w:rsidR="00620C35" w:rsidRPr="00593315">
        <w:rPr>
          <w:lang w:val="en"/>
        </w:rPr>
        <w:t>ly</w:t>
      </w:r>
      <w:r w:rsidR="00F33D6A" w:rsidRPr="00593315">
        <w:rPr>
          <w:lang w:val="en"/>
        </w:rPr>
        <w:t xml:space="preserve"> biological </w:t>
      </w:r>
      <w:r w:rsidR="003C4DB7" w:rsidRPr="00593315">
        <w:rPr>
          <w:lang w:val="en"/>
        </w:rPr>
        <w:t>degradation and</w:t>
      </w:r>
      <w:r w:rsidR="00F33D6A" w:rsidRPr="00593315">
        <w:rPr>
          <w:lang w:val="en"/>
        </w:rPr>
        <w:t xml:space="preserve"> dimensional </w:t>
      </w:r>
      <w:r w:rsidRPr="00593315">
        <w:rPr>
          <w:lang w:val="en"/>
        </w:rPr>
        <w:t>variations</w:t>
      </w:r>
      <w:r w:rsidR="00620C35" w:rsidRPr="00593315">
        <w:rPr>
          <w:lang w:val="en"/>
        </w:rPr>
        <w:t>,</w:t>
      </w:r>
      <w:r w:rsidRPr="00593315">
        <w:rPr>
          <w:lang w:val="en"/>
        </w:rPr>
        <w:t xml:space="preserve"> when exposed to</w:t>
      </w:r>
      <w:r w:rsidR="00F33D6A" w:rsidRPr="00593315">
        <w:rPr>
          <w:lang w:val="en"/>
        </w:rPr>
        <w:t xml:space="preserve"> fluctuating humidity</w:t>
      </w:r>
      <w:r w:rsidRPr="00593315">
        <w:rPr>
          <w:lang w:val="en"/>
        </w:rPr>
        <w:t xml:space="preserve"> of its surroundings</w:t>
      </w:r>
      <w:r w:rsidR="00F33D6A" w:rsidRPr="00593315">
        <w:rPr>
          <w:lang w:val="en"/>
        </w:rPr>
        <w:t>, restrict its wider use</w:t>
      </w:r>
      <w:r w:rsidR="00FB3426" w:rsidRPr="00593315">
        <w:rPr>
          <w:lang w:val="en"/>
        </w:rPr>
        <w:t>.</w:t>
      </w:r>
      <w:r w:rsidR="0006146E" w:rsidRPr="00593315">
        <w:rPr>
          <w:lang w:val="en"/>
        </w:rPr>
        <w:t xml:space="preserve"> </w:t>
      </w:r>
      <w:r w:rsidR="00950641" w:rsidRPr="00593315">
        <w:rPr>
          <w:lang w:val="en"/>
        </w:rPr>
        <w:t xml:space="preserve">Different </w:t>
      </w:r>
      <w:r w:rsidRPr="00593315">
        <w:rPr>
          <w:lang w:val="en"/>
        </w:rPr>
        <w:t xml:space="preserve">types of </w:t>
      </w:r>
      <w:r w:rsidR="00950641" w:rsidRPr="00593315">
        <w:rPr>
          <w:lang w:val="en"/>
        </w:rPr>
        <w:t xml:space="preserve">modifications </w:t>
      </w:r>
      <w:r w:rsidRPr="00593315">
        <w:rPr>
          <w:lang w:val="en"/>
        </w:rPr>
        <w:t>are used</w:t>
      </w:r>
      <w:r w:rsidR="00950641" w:rsidRPr="00593315">
        <w:rPr>
          <w:lang w:val="en"/>
        </w:rPr>
        <w:t xml:space="preserve"> to improve </w:t>
      </w:r>
      <w:r w:rsidRPr="00593315">
        <w:rPr>
          <w:lang w:val="en"/>
        </w:rPr>
        <w:t>wood</w:t>
      </w:r>
      <w:r w:rsidR="00950641" w:rsidRPr="00593315">
        <w:rPr>
          <w:lang w:val="en"/>
        </w:rPr>
        <w:t xml:space="preserve"> properties</w:t>
      </w:r>
      <w:r w:rsidRPr="00593315">
        <w:rPr>
          <w:lang w:val="en"/>
        </w:rPr>
        <w:t xml:space="preserve"> mentioned above</w:t>
      </w:r>
      <w:r w:rsidR="00950641" w:rsidRPr="00593315">
        <w:rPr>
          <w:lang w:val="en"/>
        </w:rPr>
        <w:t xml:space="preserve"> and consequently increase the service life of wood materials</w:t>
      </w:r>
      <w:r w:rsidR="00290B5B" w:rsidRPr="00593315">
        <w:rPr>
          <w:lang w:val="en"/>
        </w:rPr>
        <w:t>, which</w:t>
      </w:r>
      <w:r w:rsidR="00301E29" w:rsidRPr="00593315">
        <w:rPr>
          <w:lang w:val="en"/>
        </w:rPr>
        <w:t xml:space="preserve"> is well documented in the literature </w:t>
      </w:r>
      <w:r w:rsidR="00301E29" w:rsidRPr="00593315">
        <w:rPr>
          <w:lang w:val="en"/>
        </w:rPr>
        <w:fldChar w:fldCharType="begin">
          <w:fldData xml:space="preserve">PEVuZE5vdGU+PENpdGU+PEF1dGhvcj5Sb3dlbGw8L0F1dGhvcj48WWVhcj4yMDA2PC9ZZWFyPjxS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</w:fldData>
        </w:fldChar>
      </w:r>
      <w:r w:rsidR="00B37483" w:rsidRPr="00593315">
        <w:rPr>
          <w:lang w:val="en"/>
        </w:rPr>
        <w:instrText xml:space="preserve"> ADDIN EN.CITE </w:instrText>
      </w:r>
      <w:r w:rsidR="00B37483" w:rsidRPr="00593315">
        <w:rPr>
          <w:lang w:val="en"/>
        </w:rPr>
        <w:fldChar w:fldCharType="begin">
          <w:fldData xml:space="preserve">PEVuZE5vdGU+PENpdGU+PEF1dGhvcj5Sb3dlbGw8L0F1dGhvcj48WWVhcj4yMDA2PC9ZZWFyPjxS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</w:fldData>
        </w:fldChar>
      </w:r>
      <w:r w:rsidR="00B37483" w:rsidRPr="00593315">
        <w:rPr>
          <w:lang w:val="en"/>
        </w:rPr>
        <w:instrText xml:space="preserve"> ADDIN EN.CITE.DATA </w:instrText>
      </w:r>
      <w:r w:rsidR="00B37483" w:rsidRPr="00593315">
        <w:rPr>
          <w:lang w:val="en"/>
        </w:rPr>
      </w:r>
      <w:r w:rsidR="00B37483" w:rsidRPr="00593315">
        <w:rPr>
          <w:lang w:val="en"/>
        </w:rPr>
        <w:fldChar w:fldCharType="end"/>
      </w:r>
      <w:r w:rsidR="00301E29" w:rsidRPr="00593315">
        <w:rPr>
          <w:lang w:val="en"/>
        </w:rPr>
      </w:r>
      <w:r w:rsidR="00301E29" w:rsidRPr="00593315">
        <w:rPr>
          <w:lang w:val="en"/>
        </w:rPr>
        <w:fldChar w:fldCharType="separate"/>
      </w:r>
      <w:r w:rsidR="00B37483" w:rsidRPr="00593315">
        <w:rPr>
          <w:noProof/>
          <w:lang w:val="en"/>
        </w:rPr>
        <w:t xml:space="preserve">(Ashori et al. 2013; Epmeier et al. </w:t>
      </w:r>
      <w:r w:rsidR="00B37483" w:rsidRPr="00593315">
        <w:rPr>
          <w:noProof/>
          <w:lang w:val="en"/>
        </w:rPr>
        <w:lastRenderedPageBreak/>
        <w:t>2004; Homan and Jorissen 2004; Poncsák et al. 2006; Rowell 2006; Rowell et al. 2009; Shi et al. 2007; Temiz et al. 2006; Xie et al. 2013)</w:t>
      </w:r>
      <w:r w:rsidR="00301E29" w:rsidRPr="00593315">
        <w:rPr>
          <w:lang w:val="en"/>
        </w:rPr>
        <w:fldChar w:fldCharType="end"/>
      </w:r>
      <w:r w:rsidR="00950641" w:rsidRPr="00593315">
        <w:rPr>
          <w:lang w:val="en"/>
        </w:rPr>
        <w:t>.</w:t>
      </w:r>
      <w:r w:rsidR="00301E29" w:rsidRPr="00593315">
        <w:rPr>
          <w:lang w:val="en"/>
        </w:rPr>
        <w:t xml:space="preserve"> With increased environmental awareness, new environmentally friendly </w:t>
      </w:r>
      <w:r w:rsidR="002C44D2" w:rsidRPr="00593315">
        <w:rPr>
          <w:lang w:val="en"/>
        </w:rPr>
        <w:t xml:space="preserve">wood modification </w:t>
      </w:r>
      <w:r w:rsidR="00301E29" w:rsidRPr="00593315">
        <w:rPr>
          <w:lang w:val="en"/>
        </w:rPr>
        <w:t>methods and technologies without the use of toxic chemicals need</w:t>
      </w:r>
      <w:r w:rsidR="002C44D2" w:rsidRPr="00593315">
        <w:rPr>
          <w:lang w:val="en"/>
        </w:rPr>
        <w:t xml:space="preserve"> to be developed for</w:t>
      </w:r>
      <w:r w:rsidR="00301E29" w:rsidRPr="00593315">
        <w:rPr>
          <w:lang w:val="en"/>
        </w:rPr>
        <w:t xml:space="preserve"> wood preservation </w:t>
      </w:r>
      <w:r w:rsidR="00301E29" w:rsidRPr="00593315">
        <w:rPr>
          <w:lang w:val="en"/>
        </w:rPr>
        <w:fldChar w:fldCharType="begin"/>
      </w:r>
      <w:r w:rsidR="00B37483" w:rsidRPr="00593315">
        <w:rPr>
          <w:lang w:val="en"/>
        </w:rPr>
        <w:instrText xml:space="preserve"> ADDIN EN.CITE &lt;EndNote&gt;&lt;Cite&gt;&lt;Author&gt;Rowell&lt;/Author&gt;&lt;Year&gt;2009&lt;/Year&gt;&lt;RecNum&gt;16&lt;/RecNum&gt;&lt;DisplayText&gt;(Rowell et al. 2009)&lt;/DisplayText&gt;&lt;record&gt;&lt;rec-number&gt;16&lt;/rec-number&gt;&lt;foreign-keys&gt;&lt;key app="EN" db-id="txdspspfyp25tdexfa6pr22qaspsfzarer9r"&gt;16&lt;/key&gt;&lt;/foreign-keys&gt;&lt;ref-type name="Journal Article"&gt;17&lt;/ref-type&gt;&lt;contributors&gt;&lt;authors&gt;&lt;author&gt;Rowell, R. M.&lt;/author&gt;&lt;author&gt;Ibach, R. E.&lt;/author&gt;&lt;author&gt;James, M.&lt;/author&gt;&lt;author&gt;Thomas, N.&lt;/author&gt;&lt;/authors&gt;&lt;/contributors&gt;&lt;auth-address&gt;University of Wisconsin, Madison, WI, United States&amp;#xD;EcoBuild, Stockholm, Sweden&amp;#xD;USDA, FS, Forest Products Laboratory, Madison, WI, United States&amp;#xD;SP Technical Research Institute of Sweden, Stockholm, Sweden&lt;/auth-address&gt;&lt;titles&gt;&lt;title&gt;Understanding decay resistance, dimensional stability and strength changes in heat-treated and acetylated wood&lt;/title&gt;&lt;secondary-title&gt;Wood Material Science and Engineering&lt;/secondary-title&gt;&lt;alt-title&gt;Wood Mater. Sci. Eng.&lt;/alt-title&gt;&lt;/titles&gt;&lt;periodical&gt;&lt;full-title&gt;Wood Material Science and Engineering&lt;/full-title&gt;&lt;abbr-1&gt;Wood Mater. Sci. Eng.&lt;/abbr-1&gt;&lt;/periodical&gt;&lt;alt-periodical&gt;&lt;full-title&gt;Wood Material Science and Engineering&lt;/full-title&gt;&lt;abbr-1&gt;Wood Mater. Sci. Eng.&lt;/abbr-1&gt;&lt;/alt-periodical&gt;&lt;pages&gt;14-22&lt;/pages&gt;&lt;volume&gt;4&lt;/volume&gt;&lt;number&gt;1-2&lt;/number&gt;&lt;keywords&gt;&lt;keyword&gt;Acetyl content&lt;/keyword&gt;&lt;keyword&gt;Acetylation&lt;/keyword&gt;&lt;keyword&gt;Brown-rot fungus&lt;/keyword&gt;&lt;keyword&gt;Equilibrium moisture content&lt;/keyword&gt;&lt;keyword&gt;Heat treatment&lt;/keyword&gt;&lt;keyword&gt;Mechanism&lt;/keyword&gt;&lt;keyword&gt;Sugar analysis&lt;/keyword&gt;&lt;keyword&gt;Weight loss&lt;/keyword&gt;&lt;keyword&gt;Wood&lt;/keyword&gt;&lt;/keywords&gt;&lt;dates&gt;&lt;year&gt;2009&lt;/year&gt;&lt;/dates&gt;&lt;isbn&gt;17480272 (ISSN)&lt;/isbn&gt;&lt;label&gt;e/p&lt;/label&gt;&lt;urls&gt;&lt;related-urls&gt;&lt;url&gt;http://www.scopus.com/inward/record.url?eid=2-s2.0-70449338151&amp;amp;partnerID=40&amp;amp;md5=c86e5ef073bd35894e47958054dd92fe&lt;/url&gt;&lt;/related-urls&gt;&lt;/urls&gt;&lt;electronic-resource-num&gt;10.1080/17480270903261339&lt;/electronic-resource-num&gt;&lt;remote-database-name&gt;Scopus&lt;/remote-database-name&gt;&lt;language&gt;English&lt;/language&gt;&lt;/record&gt;&lt;/Cite&gt;&lt;/EndNote&gt;</w:instrText>
      </w:r>
      <w:r w:rsidR="00301E29" w:rsidRPr="00593315">
        <w:rPr>
          <w:lang w:val="en"/>
        </w:rPr>
        <w:fldChar w:fldCharType="separate"/>
      </w:r>
      <w:r w:rsidR="00B37483" w:rsidRPr="00593315">
        <w:rPr>
          <w:noProof/>
          <w:lang w:val="en"/>
        </w:rPr>
        <w:t>(Rowell et al. 2009)</w:t>
      </w:r>
      <w:r w:rsidR="00301E29" w:rsidRPr="00593315">
        <w:rPr>
          <w:lang w:val="en"/>
        </w:rPr>
        <w:fldChar w:fldCharType="end"/>
      </w:r>
      <w:r w:rsidR="00301E29" w:rsidRPr="00593315">
        <w:rPr>
          <w:lang w:val="en"/>
        </w:rPr>
        <w:t xml:space="preserve">. </w:t>
      </w:r>
    </w:p>
    <w:p w14:paraId="36F5981E" w14:textId="77777777" w:rsidR="00A91F48" w:rsidRPr="00593315" w:rsidRDefault="00A91F48" w:rsidP="00301E29">
      <w:pPr>
        <w:jc w:val="both"/>
        <w:rPr>
          <w:lang w:val="en"/>
        </w:rPr>
      </w:pPr>
    </w:p>
    <w:p w14:paraId="06D98953" w14:textId="77777777" w:rsidR="00FE6EEA" w:rsidRPr="00593315" w:rsidRDefault="00920D9E" w:rsidP="00FE6EEA">
      <w:pPr>
        <w:jc w:val="both"/>
        <w:rPr>
          <w:lang w:val="en"/>
        </w:rPr>
      </w:pPr>
      <w:r w:rsidRPr="00593315">
        <w:rPr>
          <w:lang w:val="en"/>
        </w:rPr>
        <w:t>Heat treatment</w:t>
      </w:r>
      <w:r w:rsidR="00326BB2" w:rsidRPr="00593315">
        <w:rPr>
          <w:lang w:val="en"/>
        </w:rPr>
        <w:t xml:space="preserve"> of wood has been stu</w:t>
      </w:r>
      <w:r w:rsidR="00B15C3F" w:rsidRPr="00593315">
        <w:rPr>
          <w:lang w:val="en"/>
        </w:rPr>
        <w:t xml:space="preserve">died for many years and </w:t>
      </w:r>
      <w:r w:rsidR="00756114" w:rsidRPr="00593315">
        <w:rPr>
          <w:lang w:val="en"/>
        </w:rPr>
        <w:t xml:space="preserve">been </w:t>
      </w:r>
      <w:r w:rsidR="00326BB2" w:rsidRPr="00593315">
        <w:rPr>
          <w:lang w:val="en"/>
        </w:rPr>
        <w:t>used comm</w:t>
      </w:r>
      <w:r w:rsidR="009E1852" w:rsidRPr="00593315">
        <w:rPr>
          <w:lang w:val="en"/>
        </w:rPr>
        <w:t>ercially during the last decade</w:t>
      </w:r>
      <w:r w:rsidR="00A2138B" w:rsidRPr="00593315">
        <w:rPr>
          <w:lang w:val="en"/>
        </w:rPr>
        <w:t xml:space="preserve"> </w:t>
      </w:r>
      <w:r w:rsidR="00326BB2" w:rsidRPr="00593315">
        <w:rPr>
          <w:lang w:val="en"/>
        </w:rPr>
        <w:fldChar w:fldCharType="begin">
          <w:fldData xml:space="preserve">PEVuZE5vdGU+PENpdGU+PEF1dGhvcj5Sb3dlbGw8L0F1dGhvcj48WWVhcj4yMDA5PC9ZZWFyPjxS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</w:fldData>
        </w:fldChar>
      </w:r>
      <w:r w:rsidR="00B37483" w:rsidRPr="00593315">
        <w:rPr>
          <w:lang w:val="en"/>
        </w:rPr>
        <w:instrText xml:space="preserve"> ADDIN EN.CITE </w:instrText>
      </w:r>
      <w:r w:rsidR="00B37483" w:rsidRPr="00593315">
        <w:rPr>
          <w:lang w:val="en"/>
        </w:rPr>
        <w:fldChar w:fldCharType="begin">
          <w:fldData xml:space="preserve">PEVuZE5vdGU+PENpdGU+PEF1dGhvcj5Sb3dlbGw8L0F1dGhvcj48WWVhcj4yMDA5PC9ZZWFyPjxS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</w:fldData>
        </w:fldChar>
      </w:r>
      <w:r w:rsidR="00B37483" w:rsidRPr="00593315">
        <w:rPr>
          <w:lang w:val="en"/>
        </w:rPr>
        <w:instrText xml:space="preserve"> ADDIN EN.CITE.DATA </w:instrText>
      </w:r>
      <w:r w:rsidR="00B37483" w:rsidRPr="00593315">
        <w:rPr>
          <w:lang w:val="en"/>
        </w:rPr>
      </w:r>
      <w:r w:rsidR="00B37483" w:rsidRPr="00593315">
        <w:rPr>
          <w:lang w:val="en"/>
        </w:rPr>
        <w:fldChar w:fldCharType="end"/>
      </w:r>
      <w:r w:rsidR="00326BB2" w:rsidRPr="00593315">
        <w:rPr>
          <w:lang w:val="en"/>
        </w:rPr>
      </w:r>
      <w:r w:rsidR="00326BB2" w:rsidRPr="00593315">
        <w:rPr>
          <w:lang w:val="en"/>
        </w:rPr>
        <w:fldChar w:fldCharType="separate"/>
      </w:r>
      <w:r w:rsidR="00B37483" w:rsidRPr="00593315">
        <w:rPr>
          <w:noProof/>
          <w:lang w:val="en"/>
        </w:rPr>
        <w:t>(Chen et al. 2012; Lekounougou and Kocaefe 2014a; Mburu et al. 2007; Poncsák et al. 2006; Rowell et al. 2009)</w:t>
      </w:r>
      <w:r w:rsidR="00326BB2" w:rsidRPr="00593315">
        <w:rPr>
          <w:lang w:val="en"/>
        </w:rPr>
        <w:fldChar w:fldCharType="end"/>
      </w:r>
      <w:r w:rsidR="00326BB2" w:rsidRPr="00593315">
        <w:rPr>
          <w:lang w:val="en"/>
        </w:rPr>
        <w:t>. This techn</w:t>
      </w:r>
      <w:r w:rsidR="00B15C3F" w:rsidRPr="00593315">
        <w:rPr>
          <w:lang w:val="en"/>
        </w:rPr>
        <w:t>ology is eco-friendly</w:t>
      </w:r>
      <w:r w:rsidR="00326BB2" w:rsidRPr="00593315">
        <w:rPr>
          <w:lang w:val="en"/>
        </w:rPr>
        <w:t xml:space="preserve"> and does not require the use of chemicals.</w:t>
      </w:r>
      <w:r w:rsidR="0006146E" w:rsidRPr="00593315">
        <w:rPr>
          <w:lang w:val="en"/>
        </w:rPr>
        <w:t xml:space="preserve"> </w:t>
      </w:r>
      <w:r w:rsidR="00326BB2" w:rsidRPr="00593315">
        <w:rPr>
          <w:lang w:val="en"/>
        </w:rPr>
        <w:t>The heat treatment of wood at</w:t>
      </w:r>
      <w:r w:rsidR="0077048B" w:rsidRPr="00593315">
        <w:rPr>
          <w:lang w:val="en"/>
        </w:rPr>
        <w:t xml:space="preserve"> temperature</w:t>
      </w:r>
      <w:r w:rsidR="00B15C3F" w:rsidRPr="00593315">
        <w:rPr>
          <w:lang w:val="en"/>
        </w:rPr>
        <w:t>s</w:t>
      </w:r>
      <w:r w:rsidR="0077048B" w:rsidRPr="00593315">
        <w:rPr>
          <w:lang w:val="en"/>
        </w:rPr>
        <w:t xml:space="preserve"> from 160 ºC to 220 </w:t>
      </w:r>
      <w:r w:rsidR="00326BB2" w:rsidRPr="00593315">
        <w:rPr>
          <w:lang w:val="en"/>
        </w:rPr>
        <w:t>ºC causes the degradation o</w:t>
      </w:r>
      <w:r w:rsidR="00B15C3F" w:rsidRPr="00593315">
        <w:rPr>
          <w:lang w:val="en"/>
        </w:rPr>
        <w:t>f</w:t>
      </w:r>
      <w:r w:rsidR="00326BB2" w:rsidRPr="00593315">
        <w:rPr>
          <w:lang w:val="en"/>
        </w:rPr>
        <w:t xml:space="preserve"> wood chemical composition</w:t>
      </w:r>
      <w:r w:rsidR="000F38D8" w:rsidRPr="00593315">
        <w:rPr>
          <w:lang w:val="en"/>
        </w:rPr>
        <w:t xml:space="preserve"> of </w:t>
      </w:r>
      <w:r w:rsidR="00326BB2" w:rsidRPr="00593315">
        <w:rPr>
          <w:lang w:val="en"/>
        </w:rPr>
        <w:t xml:space="preserve">hemicelluloses and lignin </w:t>
      </w:r>
      <w:r w:rsidR="00326BB2" w:rsidRPr="00593315">
        <w:rPr>
          <w:lang w:val="en"/>
        </w:rPr>
        <w:fldChar w:fldCharType="begin">
          <w:fldData xml:space="preserve">PEVuZE5vdGU+PENpdGU+PEF1dGhvcj5MZWtvdW5vdWdvdTwvQXV0aG9yPjxZZWFyPjIwMTQ8L1ll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=
</w:fldData>
        </w:fldChar>
      </w:r>
      <w:r w:rsidR="00B37483" w:rsidRPr="00593315">
        <w:rPr>
          <w:lang w:val="en"/>
        </w:rPr>
        <w:instrText xml:space="preserve"> ADDIN EN.CITE </w:instrText>
      </w:r>
      <w:r w:rsidR="00B37483" w:rsidRPr="00593315">
        <w:rPr>
          <w:lang w:val="en"/>
        </w:rPr>
        <w:fldChar w:fldCharType="begin">
          <w:fldData xml:space="preserve">PEVuZE5vdGU+PENpdGU+PEF1dGhvcj5MZWtvdW5vdWdvdTwvQXV0aG9yPjxZZWFyPjIwMTQ8L1ll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=
</w:fldData>
        </w:fldChar>
      </w:r>
      <w:r w:rsidR="00B37483" w:rsidRPr="00593315">
        <w:rPr>
          <w:lang w:val="en"/>
        </w:rPr>
        <w:instrText xml:space="preserve"> ADDIN EN.CITE.DATA </w:instrText>
      </w:r>
      <w:r w:rsidR="00B37483" w:rsidRPr="00593315">
        <w:rPr>
          <w:lang w:val="en"/>
        </w:rPr>
      </w:r>
      <w:r w:rsidR="00B37483" w:rsidRPr="00593315">
        <w:rPr>
          <w:lang w:val="en"/>
        </w:rPr>
        <w:fldChar w:fldCharType="end"/>
      </w:r>
      <w:r w:rsidR="00326BB2" w:rsidRPr="00593315">
        <w:rPr>
          <w:lang w:val="en"/>
        </w:rPr>
      </w:r>
      <w:r w:rsidR="00326BB2" w:rsidRPr="00593315">
        <w:rPr>
          <w:lang w:val="en"/>
        </w:rPr>
        <w:fldChar w:fldCharType="separate"/>
      </w:r>
      <w:r w:rsidR="00B37483" w:rsidRPr="00593315">
        <w:rPr>
          <w:noProof/>
          <w:lang w:val="en"/>
        </w:rPr>
        <w:t>(Lekounougou and Kocaefe 2014a; Poncsák et al. 2006)</w:t>
      </w:r>
      <w:r w:rsidR="00326BB2" w:rsidRPr="00593315">
        <w:rPr>
          <w:lang w:val="en"/>
        </w:rPr>
        <w:fldChar w:fldCharType="end"/>
      </w:r>
      <w:r w:rsidR="0006146E" w:rsidRPr="00593315">
        <w:rPr>
          <w:lang w:val="en"/>
        </w:rPr>
        <w:t>.</w:t>
      </w:r>
      <w:r w:rsidR="00326BB2" w:rsidRPr="00593315">
        <w:rPr>
          <w:lang w:val="en"/>
        </w:rPr>
        <w:t xml:space="preserve"> </w:t>
      </w:r>
      <w:r w:rsidR="0006146E" w:rsidRPr="00593315">
        <w:rPr>
          <w:lang w:val="en"/>
        </w:rPr>
        <w:t xml:space="preserve">Consequently, this process </w:t>
      </w:r>
      <w:r w:rsidR="000F38D8" w:rsidRPr="00593315">
        <w:rPr>
          <w:lang w:val="en"/>
        </w:rPr>
        <w:t>leads to</w:t>
      </w:r>
      <w:r w:rsidR="0006146E" w:rsidRPr="00593315">
        <w:rPr>
          <w:lang w:val="en"/>
        </w:rPr>
        <w:t xml:space="preserve"> increased decay resistance</w:t>
      </w:r>
      <w:r w:rsidR="000F38D8" w:rsidRPr="00593315">
        <w:rPr>
          <w:lang w:val="en"/>
        </w:rPr>
        <w:t xml:space="preserve"> and</w:t>
      </w:r>
      <w:r w:rsidR="0006146E" w:rsidRPr="00593315">
        <w:rPr>
          <w:lang w:val="en"/>
        </w:rPr>
        <w:t xml:space="preserve"> improved dimensional stability </w:t>
      </w:r>
      <w:r w:rsidR="004443B1" w:rsidRPr="00593315">
        <w:rPr>
          <w:lang w:val="en"/>
        </w:rPr>
        <w:fldChar w:fldCharType="begin">
          <w:fldData xml:space="preserve">PEVuZE5vdGU+PENpdGU+PEF1dGhvcj5TaGk8L0F1dGhvcj48WWVhcj4yMDA3PC9ZZWFyPjxSZWNO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</w:fldData>
        </w:fldChar>
      </w:r>
      <w:r w:rsidR="00B37483" w:rsidRPr="00593315">
        <w:rPr>
          <w:lang w:val="en"/>
        </w:rPr>
        <w:instrText xml:space="preserve"> ADDIN EN.CITE </w:instrText>
      </w:r>
      <w:r w:rsidR="00B37483" w:rsidRPr="00593315">
        <w:rPr>
          <w:lang w:val="en"/>
        </w:rPr>
        <w:fldChar w:fldCharType="begin">
          <w:fldData xml:space="preserve">PEVuZE5vdGU+PENpdGU+PEF1dGhvcj5TaGk8L0F1dGhvcj48WWVhcj4yMDA3PC9ZZWFyPjxSZWNO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</w:fldData>
        </w:fldChar>
      </w:r>
      <w:r w:rsidR="00B37483" w:rsidRPr="00593315">
        <w:rPr>
          <w:lang w:val="en"/>
        </w:rPr>
        <w:instrText xml:space="preserve"> ADDIN EN.CITE.DATA </w:instrText>
      </w:r>
      <w:r w:rsidR="00B37483" w:rsidRPr="00593315">
        <w:rPr>
          <w:lang w:val="en"/>
        </w:rPr>
      </w:r>
      <w:r w:rsidR="00B37483" w:rsidRPr="00593315">
        <w:rPr>
          <w:lang w:val="en"/>
        </w:rPr>
        <w:fldChar w:fldCharType="end"/>
      </w:r>
      <w:r w:rsidR="004443B1" w:rsidRPr="00593315">
        <w:rPr>
          <w:lang w:val="en"/>
        </w:rPr>
      </w:r>
      <w:r w:rsidR="004443B1" w:rsidRPr="00593315">
        <w:rPr>
          <w:lang w:val="en"/>
        </w:rPr>
        <w:fldChar w:fldCharType="separate"/>
      </w:r>
      <w:r w:rsidR="00B37483" w:rsidRPr="00593315">
        <w:rPr>
          <w:noProof/>
          <w:lang w:val="en"/>
        </w:rPr>
        <w:t>(Chen et al. 2012; Lekounougou and Kocaefe 2014a; Mburu et al. 2007; Poncsák et al. 2006; Shi et al. 2007)</w:t>
      </w:r>
      <w:r w:rsidR="004443B1" w:rsidRPr="00593315">
        <w:rPr>
          <w:lang w:val="en"/>
        </w:rPr>
        <w:fldChar w:fldCharType="end"/>
      </w:r>
      <w:r w:rsidR="0006146E" w:rsidRPr="00593315">
        <w:rPr>
          <w:lang w:val="en"/>
        </w:rPr>
        <w:t xml:space="preserve">. These attractive properties of heat-treated wood </w:t>
      </w:r>
      <w:r w:rsidR="000F38D8" w:rsidRPr="00593315">
        <w:rPr>
          <w:lang w:val="en"/>
        </w:rPr>
        <w:t>bring</w:t>
      </w:r>
      <w:r w:rsidR="0006146E" w:rsidRPr="00593315">
        <w:rPr>
          <w:lang w:val="en"/>
        </w:rPr>
        <w:t xml:space="preserve"> wider utilization and new business opportunities for North American wood such as jack pine. However, the strength properties of the wood are affected by heat treatment</w:t>
      </w:r>
      <w:r w:rsidR="009E1852" w:rsidRPr="00593315">
        <w:rPr>
          <w:lang w:val="en"/>
        </w:rPr>
        <w:t xml:space="preserve"> </w:t>
      </w:r>
      <w:r w:rsidR="0006146E" w:rsidRPr="00593315">
        <w:rPr>
          <w:lang w:val="en"/>
        </w:rPr>
        <w:fldChar w:fldCharType="begin">
          <w:fldData xml:space="preserve">PEVuZE5vdGU+PENpdGU+PEF1dGhvcj5Sb3dlbGw8L0F1dGhvcj48WWVhcj4yMDA5PC9ZZWFyPjxS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=
</w:fldData>
        </w:fldChar>
      </w:r>
      <w:r w:rsidR="00B37483" w:rsidRPr="00593315">
        <w:rPr>
          <w:lang w:val="en"/>
        </w:rPr>
        <w:instrText xml:space="preserve"> ADDIN EN.CITE </w:instrText>
      </w:r>
      <w:r w:rsidR="00B37483" w:rsidRPr="00593315">
        <w:rPr>
          <w:lang w:val="en"/>
        </w:rPr>
        <w:fldChar w:fldCharType="begin">
          <w:fldData xml:space="preserve">PEVuZE5vdGU+PENpdGU+PEF1dGhvcj5Sb3dlbGw8L0F1dGhvcj48WWVhcj4yMDA5PC9ZZWFyPjxS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=
</w:fldData>
        </w:fldChar>
      </w:r>
      <w:r w:rsidR="00B37483" w:rsidRPr="00593315">
        <w:rPr>
          <w:lang w:val="en"/>
        </w:rPr>
        <w:instrText xml:space="preserve"> ADDIN EN.CITE.DATA </w:instrText>
      </w:r>
      <w:r w:rsidR="00B37483" w:rsidRPr="00593315">
        <w:rPr>
          <w:lang w:val="en"/>
        </w:rPr>
      </w:r>
      <w:r w:rsidR="00B37483" w:rsidRPr="00593315">
        <w:rPr>
          <w:lang w:val="en"/>
        </w:rPr>
        <w:fldChar w:fldCharType="end"/>
      </w:r>
      <w:r w:rsidR="0006146E" w:rsidRPr="00593315">
        <w:rPr>
          <w:lang w:val="en"/>
        </w:rPr>
      </w:r>
      <w:r w:rsidR="0006146E" w:rsidRPr="00593315">
        <w:rPr>
          <w:lang w:val="en"/>
        </w:rPr>
        <w:fldChar w:fldCharType="separate"/>
      </w:r>
      <w:r w:rsidR="00B37483" w:rsidRPr="00593315">
        <w:rPr>
          <w:noProof/>
          <w:lang w:val="en"/>
        </w:rPr>
        <w:t>(Poncsák et al. 2006; Rowell et al. 2009)</w:t>
      </w:r>
      <w:r w:rsidR="0006146E" w:rsidRPr="00593315">
        <w:rPr>
          <w:lang w:val="en"/>
        </w:rPr>
        <w:fldChar w:fldCharType="end"/>
      </w:r>
      <w:r w:rsidR="00290B5B" w:rsidRPr="00593315">
        <w:rPr>
          <w:lang w:val="en"/>
        </w:rPr>
        <w:t>, which restricts</w:t>
      </w:r>
      <w:r w:rsidR="00B15C3F" w:rsidRPr="00593315">
        <w:rPr>
          <w:lang w:val="en"/>
        </w:rPr>
        <w:t xml:space="preserve"> </w:t>
      </w:r>
      <w:r w:rsidR="003112C8" w:rsidRPr="00593315">
        <w:rPr>
          <w:lang w:val="en"/>
        </w:rPr>
        <w:t xml:space="preserve">the </w:t>
      </w:r>
      <w:r w:rsidR="00B15C3F" w:rsidRPr="00593315">
        <w:rPr>
          <w:lang w:val="en"/>
        </w:rPr>
        <w:t>utilization</w:t>
      </w:r>
      <w:r w:rsidR="003112C8" w:rsidRPr="00593315">
        <w:rPr>
          <w:lang w:val="en"/>
        </w:rPr>
        <w:t xml:space="preserve"> of hea</w:t>
      </w:r>
      <w:r w:rsidR="00173C1B" w:rsidRPr="00593315">
        <w:rPr>
          <w:lang w:val="en"/>
        </w:rPr>
        <w:t>t-treated wood as engineering ma</w:t>
      </w:r>
      <w:r w:rsidR="003112C8" w:rsidRPr="00593315">
        <w:rPr>
          <w:lang w:val="en"/>
        </w:rPr>
        <w:t xml:space="preserve">terial. </w:t>
      </w:r>
      <w:r w:rsidR="00675D9C" w:rsidRPr="00593315">
        <w:rPr>
          <w:lang w:val="en"/>
        </w:rPr>
        <w:t>The need for high strength</w:t>
      </w:r>
      <w:r w:rsidR="00B15C3F" w:rsidRPr="00593315">
        <w:rPr>
          <w:lang w:val="en"/>
        </w:rPr>
        <w:t xml:space="preserve"> in heat-treated wood products requires </w:t>
      </w:r>
      <w:r w:rsidR="00290B5B" w:rsidRPr="00593315">
        <w:rPr>
          <w:lang w:val="en"/>
        </w:rPr>
        <w:t>the</w:t>
      </w:r>
      <w:r w:rsidR="00B15C3F" w:rsidRPr="00593315">
        <w:rPr>
          <w:lang w:val="en"/>
        </w:rPr>
        <w:t xml:space="preserve"> development of</w:t>
      </w:r>
      <w:r w:rsidR="00675D9C" w:rsidRPr="00593315">
        <w:rPr>
          <w:lang w:val="en"/>
        </w:rPr>
        <w:t xml:space="preserve"> </w:t>
      </w:r>
      <w:r w:rsidR="003112C8" w:rsidRPr="00593315">
        <w:rPr>
          <w:lang w:val="en"/>
        </w:rPr>
        <w:t>new</w:t>
      </w:r>
      <w:r w:rsidR="00B15C3F" w:rsidRPr="00593315">
        <w:rPr>
          <w:lang w:val="en"/>
        </w:rPr>
        <w:t xml:space="preserve"> technology</w:t>
      </w:r>
      <w:r w:rsidR="003112C8" w:rsidRPr="00593315">
        <w:rPr>
          <w:lang w:val="en"/>
        </w:rPr>
        <w:t xml:space="preserve"> </w:t>
      </w:r>
      <w:r w:rsidR="00B15C3F" w:rsidRPr="00593315">
        <w:rPr>
          <w:lang w:val="en"/>
        </w:rPr>
        <w:t>which will preserve or improve its</w:t>
      </w:r>
      <w:r w:rsidR="003112C8" w:rsidRPr="00593315">
        <w:rPr>
          <w:lang w:val="en"/>
        </w:rPr>
        <w:t xml:space="preserve"> </w:t>
      </w:r>
      <w:r w:rsidR="00675D9C" w:rsidRPr="00593315">
        <w:rPr>
          <w:lang w:val="en"/>
        </w:rPr>
        <w:t>mechanical properties</w:t>
      </w:r>
      <w:r w:rsidR="00B15C3F" w:rsidRPr="00593315">
        <w:rPr>
          <w:lang w:val="en"/>
        </w:rPr>
        <w:t xml:space="preserve"> </w:t>
      </w:r>
      <w:r w:rsidR="00B07B51" w:rsidRPr="00593315">
        <w:rPr>
          <w:lang w:val="en"/>
        </w:rPr>
        <w:t>while</w:t>
      </w:r>
      <w:r w:rsidR="00B15C3F" w:rsidRPr="00593315">
        <w:rPr>
          <w:lang w:val="en"/>
        </w:rPr>
        <w:t xml:space="preserve"> maintain</w:t>
      </w:r>
      <w:r w:rsidR="00B07B51" w:rsidRPr="00593315">
        <w:rPr>
          <w:lang w:val="en"/>
        </w:rPr>
        <w:t>ing</w:t>
      </w:r>
      <w:r w:rsidR="00B15C3F" w:rsidRPr="00593315">
        <w:rPr>
          <w:lang w:val="en"/>
        </w:rPr>
        <w:t xml:space="preserve"> the adva</w:t>
      </w:r>
      <w:r w:rsidR="00173C1B" w:rsidRPr="00593315">
        <w:rPr>
          <w:lang w:val="en"/>
        </w:rPr>
        <w:t>n</w:t>
      </w:r>
      <w:r w:rsidR="00B15C3F" w:rsidRPr="00593315">
        <w:rPr>
          <w:lang w:val="en"/>
        </w:rPr>
        <w:t>tages</w:t>
      </w:r>
      <w:r w:rsidR="00EA2D04" w:rsidRPr="00593315">
        <w:rPr>
          <w:lang w:val="en"/>
        </w:rPr>
        <w:t xml:space="preserve"> </w:t>
      </w:r>
      <w:r w:rsidR="00B15C3F" w:rsidRPr="00593315">
        <w:rPr>
          <w:lang w:val="en"/>
        </w:rPr>
        <w:t xml:space="preserve">of the </w:t>
      </w:r>
      <w:r w:rsidRPr="00593315">
        <w:rPr>
          <w:lang w:val="en"/>
        </w:rPr>
        <w:t xml:space="preserve">heat </w:t>
      </w:r>
      <w:r w:rsidR="00B15C3F" w:rsidRPr="00593315">
        <w:rPr>
          <w:lang w:val="en"/>
        </w:rPr>
        <w:t>treatment</w:t>
      </w:r>
      <w:r w:rsidR="00FE6EEA" w:rsidRPr="00593315">
        <w:rPr>
          <w:lang w:val="en"/>
        </w:rPr>
        <w:t>.</w:t>
      </w:r>
    </w:p>
    <w:p w14:paraId="6275E122" w14:textId="77777777" w:rsidR="00A91F48" w:rsidRPr="00593315" w:rsidRDefault="00A91F48" w:rsidP="00FE6EEA">
      <w:pPr>
        <w:jc w:val="both"/>
        <w:rPr>
          <w:lang w:val="en"/>
        </w:rPr>
      </w:pPr>
    </w:p>
    <w:p w14:paraId="5F4AC717" w14:textId="77777777" w:rsidR="006B0608" w:rsidRPr="00593315" w:rsidRDefault="00EA2D04" w:rsidP="00B742AB">
      <w:pPr>
        <w:autoSpaceDE w:val="0"/>
        <w:autoSpaceDN w:val="0"/>
        <w:adjustRightInd w:val="0"/>
        <w:jc w:val="both"/>
        <w:rPr>
          <w:color w:val="FF0000"/>
        </w:rPr>
      </w:pPr>
      <w:r w:rsidRPr="00593315">
        <w:rPr>
          <w:lang w:val="en"/>
        </w:rPr>
        <w:t xml:space="preserve">Until now, </w:t>
      </w:r>
      <w:r w:rsidR="00F352E1" w:rsidRPr="00593315">
        <w:rPr>
          <w:lang w:val="en"/>
        </w:rPr>
        <w:t>considerable effort has been devoted</w:t>
      </w:r>
      <w:r w:rsidRPr="00593315">
        <w:rPr>
          <w:lang w:val="en"/>
        </w:rPr>
        <w:t xml:space="preserve"> </w:t>
      </w:r>
      <w:r w:rsidR="00F352E1" w:rsidRPr="00593315">
        <w:rPr>
          <w:lang w:val="en"/>
        </w:rPr>
        <w:t>to</w:t>
      </w:r>
      <w:r w:rsidRPr="00593315">
        <w:rPr>
          <w:lang w:val="en"/>
        </w:rPr>
        <w:t xml:space="preserve"> chemical modification</w:t>
      </w:r>
      <w:r w:rsidR="00F352E1" w:rsidRPr="00593315">
        <w:rPr>
          <w:lang w:val="en"/>
        </w:rPr>
        <w:t xml:space="preserve"> of wood </w:t>
      </w:r>
      <w:r w:rsidRPr="00593315">
        <w:rPr>
          <w:lang w:val="en"/>
        </w:rPr>
        <w:t xml:space="preserve">to </w:t>
      </w:r>
      <w:r w:rsidR="00951F39" w:rsidRPr="00593315">
        <w:rPr>
          <w:lang w:val="en"/>
        </w:rPr>
        <w:t>improve</w:t>
      </w:r>
      <w:r w:rsidRPr="00593315">
        <w:rPr>
          <w:lang w:val="en"/>
        </w:rPr>
        <w:t xml:space="preserve"> </w:t>
      </w:r>
      <w:r w:rsidR="00951F39" w:rsidRPr="00593315">
        <w:rPr>
          <w:lang w:val="en"/>
        </w:rPr>
        <w:t xml:space="preserve">the properties of </w:t>
      </w:r>
      <w:r w:rsidRPr="00593315">
        <w:rPr>
          <w:lang w:val="en"/>
        </w:rPr>
        <w:t>wood materials</w:t>
      </w:r>
      <w:r w:rsidR="00951F39" w:rsidRPr="00593315">
        <w:rPr>
          <w:lang w:val="en"/>
        </w:rPr>
        <w:t xml:space="preserve"> </w:t>
      </w:r>
      <w:r w:rsidR="00951F39" w:rsidRPr="00593315">
        <w:rPr>
          <w:lang w:val="en"/>
        </w:rPr>
        <w:fldChar w:fldCharType="begin">
          <w:fldData xml:space="preserve">PEVuZE5vdGU+PENpdGU+PEF1dGhvcj5Sb3dlbGw8L0F1dGhvcj48WWVhcj4yMDA2PC9ZZWFyPjxS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</w:fldData>
        </w:fldChar>
      </w:r>
      <w:r w:rsidR="00B37483" w:rsidRPr="00593315">
        <w:rPr>
          <w:lang w:val="en"/>
        </w:rPr>
        <w:instrText xml:space="preserve"> ADDIN EN.CITE </w:instrText>
      </w:r>
      <w:r w:rsidR="00B37483" w:rsidRPr="00593315">
        <w:rPr>
          <w:lang w:val="en"/>
        </w:rPr>
        <w:fldChar w:fldCharType="begin">
          <w:fldData xml:space="preserve">PEVuZE5vdGU+PENpdGU+PEF1dGhvcj5Sb3dlbGw8L0F1dGhvcj48WWVhcj4yMDA2PC9ZZWFyPjxS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</w:fldData>
        </w:fldChar>
      </w:r>
      <w:r w:rsidR="00B37483" w:rsidRPr="00593315">
        <w:rPr>
          <w:lang w:val="en"/>
        </w:rPr>
        <w:instrText xml:space="preserve"> ADDIN EN.CITE.DATA </w:instrText>
      </w:r>
      <w:r w:rsidR="00B37483" w:rsidRPr="00593315">
        <w:rPr>
          <w:lang w:val="en"/>
        </w:rPr>
      </w:r>
      <w:r w:rsidR="00B37483" w:rsidRPr="00593315">
        <w:rPr>
          <w:lang w:val="en"/>
        </w:rPr>
        <w:fldChar w:fldCharType="end"/>
      </w:r>
      <w:r w:rsidR="00951F39" w:rsidRPr="00593315">
        <w:rPr>
          <w:lang w:val="en"/>
        </w:rPr>
      </w:r>
      <w:r w:rsidR="00951F39" w:rsidRPr="00593315">
        <w:rPr>
          <w:lang w:val="en"/>
        </w:rPr>
        <w:fldChar w:fldCharType="separate"/>
      </w:r>
      <w:r w:rsidR="00B37483" w:rsidRPr="00593315">
        <w:rPr>
          <w:noProof/>
          <w:lang w:val="en"/>
        </w:rPr>
        <w:t>(Ashori et al. 2013; Epmeier et al. 2004; Kartal 2006; Rowell 2006; Xie et al. 2013)</w:t>
      </w:r>
      <w:r w:rsidR="00951F39" w:rsidRPr="00593315">
        <w:rPr>
          <w:lang w:val="en"/>
        </w:rPr>
        <w:fldChar w:fldCharType="end"/>
      </w:r>
      <w:r w:rsidRPr="00593315">
        <w:rPr>
          <w:lang w:val="en"/>
        </w:rPr>
        <w:t>.</w:t>
      </w:r>
      <w:r w:rsidR="00951F39" w:rsidRPr="00593315">
        <w:rPr>
          <w:lang w:val="en"/>
        </w:rPr>
        <w:t xml:space="preserve"> Acetyla</w:t>
      </w:r>
      <w:r w:rsidR="00F352E1" w:rsidRPr="00593315">
        <w:rPr>
          <w:lang w:val="en"/>
        </w:rPr>
        <w:t xml:space="preserve">tion is one of the </w:t>
      </w:r>
      <w:r w:rsidR="00951F39" w:rsidRPr="00593315">
        <w:rPr>
          <w:lang w:val="en"/>
        </w:rPr>
        <w:t>chemical</w:t>
      </w:r>
      <w:r w:rsidR="00F352E1" w:rsidRPr="00593315">
        <w:rPr>
          <w:lang w:val="en"/>
        </w:rPr>
        <w:t xml:space="preserve"> modification methods</w:t>
      </w:r>
      <w:r w:rsidR="00951F39" w:rsidRPr="00593315">
        <w:rPr>
          <w:lang w:val="en"/>
        </w:rPr>
        <w:t xml:space="preserve"> </w:t>
      </w:r>
      <w:r w:rsidR="00417801" w:rsidRPr="00593315">
        <w:rPr>
          <w:lang w:val="en"/>
        </w:rPr>
        <w:t xml:space="preserve">which occurs between the hydroxyl groups of wood and the acetic anhydride molecule </w:t>
      </w:r>
      <w:r w:rsidR="00417801" w:rsidRPr="00593315">
        <w:rPr>
          <w:lang w:val="en"/>
        </w:rPr>
        <w:fldChar w:fldCharType="begin"/>
      </w:r>
      <w:r w:rsidR="00B37483" w:rsidRPr="00593315">
        <w:rPr>
          <w:lang w:val="en"/>
        </w:rPr>
        <w:instrText xml:space="preserve"> ADDIN EN.CITE &lt;EndNote&gt;&lt;Cite&gt;&lt;Author&gt;Jebrane&lt;/Author&gt;&lt;Year&gt;2011&lt;/Year&gt;&lt;RecNum&gt;37&lt;/RecNum&gt;&lt;DisplayText&gt;(Jebrane et al. 2011)&lt;/DisplayText&gt;&lt;record&gt;&lt;rec-number&gt;37&lt;/rec-number&gt;&lt;foreign-keys&gt;&lt;key app="EN" db-id="txdspspfyp25tdexfa6pr22qaspsfzarer9r"&gt;37&lt;/key&gt;&lt;/foreign-keys&gt;&lt;ref-type name="Journal Article"&gt;17&lt;/ref-type&gt;&lt;contributors&gt;&lt;authors&gt;&lt;author&gt;Jebrane, Mohamed&lt;/author&gt;&lt;author&gt;Pichavant, Frédérique&lt;/author&gt;&lt;author&gt;Sèbe, Gilles&lt;/author&gt;&lt;/authors&gt;&lt;/contributors&gt;&lt;titles&gt;&lt;title&gt;A comparative study on the acetylation of wood by reaction with vinyl acetate and acetic anhydride&lt;/title&gt;&lt;secondary-title&gt;Carbohydrate Polymers&lt;/secondary-title&gt;&lt;/titles&gt;&lt;periodical&gt;&lt;full-title&gt;Carbohydrate Polymers&lt;/full-title&gt;&lt;/periodical&gt;&lt;pages&gt;339-345&lt;/pages&gt;&lt;volume&gt;83&lt;/volume&gt;&lt;number&gt;2&lt;/number&gt;&lt;keywords&gt;&lt;keyword&gt;Wood modification&lt;/keyword&gt;&lt;keyword&gt;Maritime pine&lt;/keyword&gt;&lt;keyword&gt;Acetylation&lt;/keyword&gt;&lt;keyword&gt;Vinyl acetate&lt;/keyword&gt;&lt;keyword&gt;Acetic anhydride&lt;/keyword&gt;&lt;/keywords&gt;&lt;dates&gt;&lt;year&gt;2011&lt;/year&gt;&lt;/dates&gt;&lt;isbn&gt;0144-8617&lt;/isbn&gt;&lt;label&gt;e/p&lt;/label&gt;&lt;urls&gt;&lt;related-urls&gt;&lt;url&gt;http://www.sciencedirect.com/science/article/pii/S0144861710005783&lt;/url&gt;&lt;/related-urls&gt;&lt;/urls&gt;&lt;electronic-resource-num&gt;http://dx.doi.org/10.1016/j.carbpol.2010.07.035&lt;/electronic-resource-num&gt;&lt;/record&gt;&lt;/Cite&gt;&lt;/EndNote&gt;</w:instrText>
      </w:r>
      <w:r w:rsidR="00417801" w:rsidRPr="00593315">
        <w:rPr>
          <w:lang w:val="en"/>
        </w:rPr>
        <w:fldChar w:fldCharType="separate"/>
      </w:r>
      <w:r w:rsidR="00B37483" w:rsidRPr="00593315">
        <w:rPr>
          <w:noProof/>
          <w:lang w:val="en"/>
        </w:rPr>
        <w:t>(Jebrane et al. 2011)</w:t>
      </w:r>
      <w:r w:rsidR="00417801" w:rsidRPr="00593315">
        <w:rPr>
          <w:lang w:val="en"/>
        </w:rPr>
        <w:fldChar w:fldCharType="end"/>
      </w:r>
      <w:r w:rsidR="00417801" w:rsidRPr="00593315">
        <w:rPr>
          <w:lang w:val="en"/>
        </w:rPr>
        <w:t>. The chemical bond forming between the wood material and acetic anhydride reduce</w:t>
      </w:r>
      <w:r w:rsidR="006C5B8D" w:rsidRPr="00593315">
        <w:rPr>
          <w:lang w:val="en"/>
        </w:rPr>
        <w:t>s</w:t>
      </w:r>
      <w:r w:rsidR="00417801" w:rsidRPr="00593315">
        <w:rPr>
          <w:lang w:val="en"/>
        </w:rPr>
        <w:t xml:space="preserve"> the hydroxyl groups in wood, which consequently </w:t>
      </w:r>
      <w:r w:rsidR="006C5B8D" w:rsidRPr="00593315">
        <w:rPr>
          <w:lang w:val="en"/>
        </w:rPr>
        <w:t>prev</w:t>
      </w:r>
      <w:r w:rsidR="00AE72AC" w:rsidRPr="00593315">
        <w:rPr>
          <w:lang w:val="en"/>
        </w:rPr>
        <w:t>ents the interaction of water</w:t>
      </w:r>
      <w:r w:rsidR="006C5B8D" w:rsidRPr="00593315">
        <w:rPr>
          <w:lang w:val="en"/>
        </w:rPr>
        <w:t xml:space="preserve"> </w:t>
      </w:r>
      <w:r w:rsidR="00BD246E" w:rsidRPr="00593315">
        <w:rPr>
          <w:lang w:val="en"/>
        </w:rPr>
        <w:t xml:space="preserve">with wood </w:t>
      </w:r>
      <w:r w:rsidR="00BD246E" w:rsidRPr="00593315">
        <w:rPr>
          <w:lang w:val="en"/>
        </w:rPr>
        <w:fldChar w:fldCharType="begin"/>
      </w:r>
      <w:r w:rsidR="00B37483" w:rsidRPr="00593315">
        <w:rPr>
          <w:lang w:val="en"/>
        </w:rPr>
        <w:instrText xml:space="preserve"> ADDIN EN.CITE &lt;EndNote&gt;&lt;Cite&gt;&lt;Author&gt;Rowell&lt;/Author&gt;&lt;Year&gt;1998&lt;/Year&gt;&lt;RecNum&gt;2&lt;/RecNum&gt;&lt;DisplayText&gt;(Rowell et al. 1998)&lt;/DisplayText&gt;&lt;record&gt;&lt;rec-number&gt;2&lt;/rec-number&gt;&lt;foreign-keys&gt;&lt;key app="EN" db-id="txdspspfyp25tdexfa6pr22qaspsfzarer9r"&gt;2&lt;/key&gt;&lt;/foreign-keys&gt;&lt;ref-type name="Report"&gt;27&lt;/ref-type&gt;&lt;contributors&gt;&lt;authors&gt;&lt;author&gt;Rowell, R. M.&lt;/author&gt;&lt;author&gt;Dawson, B. S.&lt;/author&gt;&lt;author&gt;Hadi, Y. S.&lt;/author&gt;&lt;author&gt;Nicholas, D. D.&lt;/author&gt;&lt;author&gt;Nilsson, T.&lt;/author&gt;&lt;author&gt;Plackett, D. V.&lt;/author&gt;&lt;author&gt;Simonson, R.&lt;/author&gt;&lt;author&gt;Westin, M.&lt;/author&gt;&lt;/authors&gt;&lt;/contributors&gt;&lt;auth-address&gt;Forest Products Lab, Madison, United States&lt;/auth-address&gt;&lt;titles&gt;&lt;title&gt;Worldwide in-ground stake test of acetylated composite boards&lt;/title&gt;&lt;/titles&gt;&lt;pages&gt;7&lt;/pages&gt;&lt;keywords&gt;&lt;keyword&gt;Acetylation&lt;/keyword&gt;&lt;keyword&gt;Durability&lt;/keyword&gt;&lt;keyword&gt;Fungus protection&lt;/keyword&gt;&lt;keyword&gt;Fungus resistance&lt;/keyword&gt;&lt;keyword&gt;Materials testing&lt;/keyword&gt;&lt;keyword&gt;Natural fibers&lt;/keyword&gt;&lt;keyword&gt;Paperboards&lt;/keyword&gt;&lt;keyword&gt;Swelling&lt;/keyword&gt;&lt;keyword&gt;Termite proofing&lt;/keyword&gt;&lt;keyword&gt;Termite resistance&lt;/keyword&gt;&lt;keyword&gt;Wood&lt;/keyword&gt;&lt;keyword&gt;Fiberboards&lt;/keyword&gt;&lt;keyword&gt;Fiber reinforced materials&lt;/keyword&gt;&lt;/keywords&gt;&lt;dates&gt;&lt;year&gt;1998&lt;/year&gt;&lt;/dates&gt;&lt;publisher&gt;Chalmers Tekniska Hogskola&lt;/publisher&gt;&lt;isbn&gt;0346718X (ISSN)&lt;/isbn&gt;&lt;urls&gt;&lt;related-urls&gt;&lt;url&gt;http://www.scopus.com/inward/record.url?eid=2-s2.0-0031677961&amp;amp;partnerID=40&amp;amp;md5=229a1f72524e38c26320dd7f793a9d26&lt;/url&gt;&lt;/related-urls&gt;&lt;/urls&gt;&lt;/record&gt;&lt;/Cite&gt;&lt;/EndNote&gt;</w:instrText>
      </w:r>
      <w:r w:rsidR="00BD246E" w:rsidRPr="00593315">
        <w:rPr>
          <w:lang w:val="en"/>
        </w:rPr>
        <w:fldChar w:fldCharType="separate"/>
      </w:r>
      <w:r w:rsidR="00B37483" w:rsidRPr="00593315">
        <w:rPr>
          <w:noProof/>
          <w:lang w:val="en"/>
        </w:rPr>
        <w:t>(Rowell et al. 1998)</w:t>
      </w:r>
      <w:r w:rsidR="00BD246E" w:rsidRPr="00593315">
        <w:rPr>
          <w:lang w:val="en"/>
        </w:rPr>
        <w:fldChar w:fldCharType="end"/>
      </w:r>
      <w:r w:rsidR="00BD246E" w:rsidRPr="00593315">
        <w:rPr>
          <w:lang w:val="en"/>
        </w:rPr>
        <w:t xml:space="preserve">. </w:t>
      </w:r>
      <w:r w:rsidR="006C5B8D" w:rsidRPr="00593315">
        <w:t>The</w:t>
      </w:r>
      <w:r w:rsidR="00B742AB" w:rsidRPr="00593315">
        <w:t xml:space="preserve"> acetylation</w:t>
      </w:r>
      <w:r w:rsidR="00290B5B" w:rsidRPr="00593315">
        <w:t>,</w:t>
      </w:r>
      <w:r w:rsidR="006C5B8D" w:rsidRPr="00593315">
        <w:t xml:space="preserve"> which is </w:t>
      </w:r>
      <w:r w:rsidR="009E1852" w:rsidRPr="00593315">
        <w:t>ecofriendly</w:t>
      </w:r>
      <w:r w:rsidR="00290B5B" w:rsidRPr="00593315">
        <w:t xml:space="preserve">, </w:t>
      </w:r>
      <w:r w:rsidR="00B742AB" w:rsidRPr="00593315">
        <w:t xml:space="preserve">was </w:t>
      </w:r>
      <w:r w:rsidR="006C5B8D" w:rsidRPr="00593315">
        <w:t>found to efficiently improve the</w:t>
      </w:r>
      <w:r w:rsidR="00B742AB" w:rsidRPr="00593315">
        <w:t xml:space="preserve"> dimensional stability and the biological resistance against fungal decay</w:t>
      </w:r>
      <w:r w:rsidR="00B742AB" w:rsidRPr="00593315">
        <w:rPr>
          <w:lang w:val="en"/>
        </w:rPr>
        <w:t xml:space="preserve"> </w:t>
      </w:r>
      <w:r w:rsidR="00B742AB" w:rsidRPr="00593315">
        <w:rPr>
          <w:lang w:val="en"/>
        </w:rPr>
        <w:fldChar w:fldCharType="begin">
          <w:fldData xml:space="preserve">PEVuZE5vdGU+PENpdGU+PEF1dGhvcj5MYXJzc29uPC9BdXRob3I+PFllYXI+MTk5NDwvWWVhcj48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</w:fldData>
        </w:fldChar>
      </w:r>
      <w:r w:rsidR="00A2138B" w:rsidRPr="00593315">
        <w:rPr>
          <w:lang w:val="en"/>
        </w:rPr>
        <w:instrText xml:space="preserve"> ADDIN EN.CITE </w:instrText>
      </w:r>
      <w:r w:rsidR="00A2138B" w:rsidRPr="00593315">
        <w:rPr>
          <w:lang w:val="en"/>
        </w:rPr>
        <w:fldChar w:fldCharType="begin">
          <w:fldData xml:space="preserve">PEVuZE5vdGU+PENpdGU+PEF1dGhvcj5MYXJzc29uPC9BdXRob3I+PFllYXI+MTk5NDwvWWVhcj48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</w:fldData>
        </w:fldChar>
      </w:r>
      <w:r w:rsidR="00A2138B" w:rsidRPr="00593315">
        <w:rPr>
          <w:lang w:val="en"/>
        </w:rPr>
        <w:instrText xml:space="preserve"> ADDIN EN.CITE.DATA </w:instrText>
      </w:r>
      <w:r w:rsidR="00A2138B" w:rsidRPr="00593315">
        <w:rPr>
          <w:lang w:val="en"/>
        </w:rPr>
      </w:r>
      <w:r w:rsidR="00A2138B" w:rsidRPr="00593315">
        <w:rPr>
          <w:lang w:val="en"/>
        </w:rPr>
        <w:fldChar w:fldCharType="end"/>
      </w:r>
      <w:r w:rsidR="00B742AB" w:rsidRPr="00593315">
        <w:rPr>
          <w:lang w:val="en"/>
        </w:rPr>
      </w:r>
      <w:r w:rsidR="00B742AB" w:rsidRPr="00593315">
        <w:rPr>
          <w:lang w:val="en"/>
        </w:rPr>
        <w:fldChar w:fldCharType="separate"/>
      </w:r>
      <w:r w:rsidR="00A2138B" w:rsidRPr="00593315">
        <w:rPr>
          <w:noProof/>
          <w:lang w:val="en"/>
        </w:rPr>
        <w:t>(Brelid 2002; Brelid and Simonson 1999; Jebrane et al. 2011; Larsson Brelid et al. 2000; Larsson and Simonson 1994; Mohebby and Militz 2010; Ohkoshi et al. 1999; Pu and Ragauskas 2005; Rafidah et al. 2006; Ramsden et al. 1997; Rowell and Dickerson 2014; Rowell et al. 2009; Temiz et al. 2006)</w:t>
      </w:r>
      <w:r w:rsidR="00B742AB" w:rsidRPr="00593315">
        <w:rPr>
          <w:lang w:val="en"/>
        </w:rPr>
        <w:fldChar w:fldCharType="end"/>
      </w:r>
      <w:r w:rsidR="006C5B8D" w:rsidRPr="00593315">
        <w:t>.</w:t>
      </w:r>
      <w:r w:rsidR="007F410A" w:rsidRPr="00593315">
        <w:rPr>
          <w:lang w:val="en"/>
        </w:rPr>
        <w:t xml:space="preserve"> </w:t>
      </w:r>
      <w:r w:rsidR="00B742AB" w:rsidRPr="00593315">
        <w:t>In addition,</w:t>
      </w:r>
      <w:r w:rsidR="00B742AB" w:rsidRPr="00593315">
        <w:rPr>
          <w:lang w:val="en"/>
        </w:rPr>
        <w:t xml:space="preserve"> </w:t>
      </w:r>
      <w:r w:rsidR="00AB306C" w:rsidRPr="00593315">
        <w:t>numerous</w:t>
      </w:r>
      <w:r w:rsidR="00B742AB" w:rsidRPr="00593315">
        <w:t xml:space="preserve"> investigations have been conducted on the</w:t>
      </w:r>
      <w:r w:rsidR="00326FF2" w:rsidRPr="00593315">
        <w:t xml:space="preserve"> influences of acetylation on</w:t>
      </w:r>
      <w:r w:rsidR="00B742AB" w:rsidRPr="00593315">
        <w:t xml:space="preserve"> </w:t>
      </w:r>
      <w:r w:rsidR="00AB306C" w:rsidRPr="00593315">
        <w:t xml:space="preserve">wood </w:t>
      </w:r>
      <w:r w:rsidR="00B742AB" w:rsidRPr="00593315">
        <w:t>mechanical properties</w:t>
      </w:r>
      <w:r w:rsidR="00AB306C" w:rsidRPr="00593315">
        <w:t xml:space="preserve"> </w:t>
      </w:r>
      <w:r w:rsidR="00AB306C" w:rsidRPr="00593315">
        <w:fldChar w:fldCharType="begin">
          <w:fldData xml:space="preserve">PEVuZE5vdGU+PENpdGU+PEF1dGhvcj5QYXBhZG9wb3Vsb3M8L0F1dGhvcj48WWVhcj4yMDEwPC9Z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</w:fldData>
        </w:fldChar>
      </w:r>
      <w:r w:rsidR="005B2AFD" w:rsidRPr="00593315">
        <w:instrText xml:space="preserve"> ADDIN EN.CITE </w:instrText>
      </w:r>
      <w:r w:rsidR="005B2AFD" w:rsidRPr="00593315">
        <w:fldChar w:fldCharType="begin">
          <w:fldData xml:space="preserve">PEVuZE5vdGU+PENpdGU+PEF1dGhvcj5QYXBhZG9wb3Vsb3M8L0F1dGhvcj48WWVhcj4yMDEwPC9Z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</w:fldData>
        </w:fldChar>
      </w:r>
      <w:r w:rsidR="005B2AFD" w:rsidRPr="00593315">
        <w:instrText xml:space="preserve"> ADDIN EN.CITE.DATA </w:instrText>
      </w:r>
      <w:r w:rsidR="005B2AFD" w:rsidRPr="00593315">
        <w:fldChar w:fldCharType="end"/>
      </w:r>
      <w:r w:rsidR="00AB306C" w:rsidRPr="00593315">
        <w:fldChar w:fldCharType="separate"/>
      </w:r>
      <w:r w:rsidR="005B2AFD" w:rsidRPr="00593315">
        <w:rPr>
          <w:noProof/>
        </w:rPr>
        <w:t>(Papadopoulos and Pougioula 2010; Ramsden et al. 1997; Rowell 2015; Xie et al. 2013)</w:t>
      </w:r>
      <w:r w:rsidR="00AB306C" w:rsidRPr="00593315">
        <w:fldChar w:fldCharType="end"/>
      </w:r>
      <w:r w:rsidR="00B742AB" w:rsidRPr="00593315">
        <w:t>.</w:t>
      </w:r>
      <w:r w:rsidR="00AB306C" w:rsidRPr="00593315">
        <w:t xml:space="preserve"> The </w:t>
      </w:r>
      <w:r w:rsidR="006C5B8D" w:rsidRPr="00593315">
        <w:t xml:space="preserve">results reported in literature on effect of </w:t>
      </w:r>
      <w:r w:rsidR="009E1852" w:rsidRPr="00593315">
        <w:t xml:space="preserve">acetylation on </w:t>
      </w:r>
      <w:r w:rsidR="006C5B8D" w:rsidRPr="00593315">
        <w:t>mechanical properties of wood seem to depend</w:t>
      </w:r>
      <w:r w:rsidR="009E1852" w:rsidRPr="00593315">
        <w:t xml:space="preserve"> on </w:t>
      </w:r>
      <w:r w:rsidR="00AB306C" w:rsidRPr="00593315">
        <w:t xml:space="preserve">wood species and treatment methods </w:t>
      </w:r>
      <w:r w:rsidR="00AB306C" w:rsidRPr="00593315">
        <w:fldChar w:fldCharType="begin">
          <w:fldData xml:space="preserve">PEVuZE5vdGU+PENpdGU+PEF1dGhvcj5YaWU8L0F1dGhvcj48WWVhcj4yMDEzPC9ZZWFyPjxSZWNO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</w:fldData>
        </w:fldChar>
      </w:r>
      <w:r w:rsidR="00B37483" w:rsidRPr="00593315">
        <w:instrText xml:space="preserve"> ADDIN EN.CITE </w:instrText>
      </w:r>
      <w:r w:rsidR="00B37483" w:rsidRPr="00593315">
        <w:fldChar w:fldCharType="begin">
          <w:fldData xml:space="preserve">PEVuZE5vdGU+PENpdGU+PEF1dGhvcj5YaWU8L0F1dGhvcj48WWVhcj4yMDEzPC9ZZWFyPjxSZWNO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</w:fldData>
        </w:fldChar>
      </w:r>
      <w:r w:rsidR="00B37483" w:rsidRPr="00593315">
        <w:instrText xml:space="preserve"> ADDIN EN.CITE.DATA </w:instrText>
      </w:r>
      <w:r w:rsidR="00B37483" w:rsidRPr="00593315">
        <w:fldChar w:fldCharType="end"/>
      </w:r>
      <w:r w:rsidR="00AB306C" w:rsidRPr="00593315">
        <w:fldChar w:fldCharType="separate"/>
      </w:r>
      <w:r w:rsidR="00B37483" w:rsidRPr="00593315">
        <w:rPr>
          <w:noProof/>
        </w:rPr>
        <w:t>(Xie et al. 2013)</w:t>
      </w:r>
      <w:r w:rsidR="00AB306C" w:rsidRPr="00593315">
        <w:fldChar w:fldCharType="end"/>
      </w:r>
      <w:r w:rsidR="00290B5B" w:rsidRPr="00593315">
        <w:t>. H</w:t>
      </w:r>
      <w:r w:rsidR="006C5B8D" w:rsidRPr="00593315">
        <w:t>owever, there is no common consensus</w:t>
      </w:r>
      <w:r w:rsidR="00AB306C" w:rsidRPr="00593315">
        <w:t xml:space="preserve">. </w:t>
      </w:r>
      <w:r w:rsidR="009E1852" w:rsidRPr="00593315">
        <w:t>Moreover</w:t>
      </w:r>
      <w:r w:rsidR="006B0608" w:rsidRPr="00593315">
        <w:t xml:space="preserve">, there are also a few </w:t>
      </w:r>
      <w:r w:rsidR="006C5B8D" w:rsidRPr="00593315">
        <w:t>reported studies</w:t>
      </w:r>
      <w:r w:rsidR="006B0608" w:rsidRPr="00593315">
        <w:t xml:space="preserve"> </w:t>
      </w:r>
      <w:r w:rsidR="006C5B8D" w:rsidRPr="00593315">
        <w:t>on</w:t>
      </w:r>
      <w:r w:rsidR="006B0608" w:rsidRPr="00593315">
        <w:t xml:space="preserve"> the chemical structure </w:t>
      </w:r>
      <w:r w:rsidR="006B0608" w:rsidRPr="00593315">
        <w:fldChar w:fldCharType="begin">
          <w:fldData xml:space="preserve">PEVuZE5vdGU+PENpdGU+PEF1dGhvcj5HaWxhcnJhbno8L0F1dGhvcj48WWVhcj4yMDAxPC9ZZWFy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</w:fldData>
        </w:fldChar>
      </w:r>
      <w:r w:rsidR="00B37483" w:rsidRPr="00593315">
        <w:instrText xml:space="preserve"> ADDIN EN.CITE </w:instrText>
      </w:r>
      <w:r w:rsidR="00B37483" w:rsidRPr="00593315">
        <w:fldChar w:fldCharType="begin">
          <w:fldData xml:space="preserve">PEVuZE5vdGU+PENpdGU+PEF1dGhvcj5HaWxhcnJhbno8L0F1dGhvcj48WWVhcj4yMDAxPC9ZZWFy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</w:fldData>
        </w:fldChar>
      </w:r>
      <w:r w:rsidR="00B37483" w:rsidRPr="00593315">
        <w:instrText xml:space="preserve"> ADDIN EN.CITE.DATA </w:instrText>
      </w:r>
      <w:r w:rsidR="00B37483" w:rsidRPr="00593315">
        <w:fldChar w:fldCharType="end"/>
      </w:r>
      <w:r w:rsidR="006B0608" w:rsidRPr="00593315">
        <w:fldChar w:fldCharType="separate"/>
      </w:r>
      <w:r w:rsidR="00B37483" w:rsidRPr="00593315">
        <w:rPr>
          <w:noProof/>
        </w:rPr>
        <w:t>(Gilarranz et al. 2001; Mohebby 2008)</w:t>
      </w:r>
      <w:r w:rsidR="006B0608" w:rsidRPr="00593315">
        <w:fldChar w:fldCharType="end"/>
      </w:r>
      <w:r w:rsidR="006B0608" w:rsidRPr="00593315">
        <w:t xml:space="preserve"> and the physical  microstructure </w:t>
      </w:r>
      <w:r w:rsidR="006B0608" w:rsidRPr="00593315">
        <w:fldChar w:fldCharType="begin"/>
      </w:r>
      <w:r w:rsidR="00B37483" w:rsidRPr="00593315">
        <w:instrText xml:space="preserve"> ADDIN EN.CITE &lt;EndNote&gt;&lt;Cite&gt;&lt;Author&gt;Sander&lt;/Author&gt;&lt;Year&gt;2003&lt;/Year&gt;&lt;RecNum&gt;40&lt;/RecNum&gt;&lt;DisplayText&gt;(Sander et al. 2003)&lt;/DisplayText&gt;&lt;record&gt;&lt;rec-number&gt;40&lt;/rec-number&gt;&lt;foreign-keys&gt;&lt;key app="EN" db-id="txdspspfyp25tdexfa6pr22qaspsfzarer9r"&gt;40&lt;/key&gt;&lt;/foreign-keys&gt;&lt;ref-type name="Journal Article"&gt;17&lt;/ref-type&gt;&lt;contributors&gt;&lt;authors&gt;&lt;author&gt;Sander, C.&lt;/author&gt;&lt;author&gt;Beckers, E. P. J.&lt;/author&gt;&lt;author&gt;Militz, H.&lt;/author&gt;&lt;author&gt;Van Veenendaal, W.&lt;/author&gt;&lt;/authors&gt;&lt;/contributors&gt;&lt;auth-address&gt;RINNTECH, Bierhelderweg 20, 69126 Heidelberg, Germany&amp;#xD;SHR Timber Research, Wildekamp 1c, 6704 AT Wageningen, Netherlands&amp;#xD;Inst. of Wood Biology and Technology, University of Göttingen, Büsgenweg 4, 37077 Göttingen, Germany&amp;#xD;Lab. Exp. Plant Morphol./Cell Biol., Wageningen Univ. and Research Centre, Arboretumlaan 4, 6703 BD Wageningen, Netherlands&lt;/auth-address&gt;&lt;titles&gt;&lt;title&gt;Analysis of acetylated wood by electron microscopy&lt;/title&gt;&lt;secondary-title&gt;Wood Science and Technology&lt;/secondary-title&gt;&lt;alt-title&gt;Wood Sci Technol&lt;/alt-title&gt;&lt;/titles&gt;&lt;periodical&gt;&lt;full-title&gt;Wood Science and Technology&lt;/full-title&gt;&lt;/periodical&gt;&lt;pages&gt;39-46&lt;/pages&gt;&lt;volume&gt;37&lt;/volume&gt;&lt;number&gt;1&lt;/number&gt;&lt;keywords&gt;&lt;keyword&gt;Acetylation&lt;/keyword&gt;&lt;keyword&gt;Scanning electron microscopy&lt;/keyword&gt;&lt;keyword&gt;Swelling&lt;/keyword&gt;&lt;keyword&gt;Tissue&lt;/keyword&gt;&lt;keyword&gt;Transmission electron microscopy&lt;/keyword&gt;&lt;keyword&gt;Anti-shrink efficiency&lt;/keyword&gt;&lt;keyword&gt;Wood&lt;/keyword&gt;&lt;keyword&gt;Plant Tissues&lt;/keyword&gt;&lt;keyword&gt;Fagus&lt;/keyword&gt;&lt;keyword&gt;Picea&lt;/keyword&gt;&lt;/keywords&gt;&lt;dates&gt;&lt;year&gt;2003&lt;/year&gt;&lt;/dates&gt;&lt;isbn&gt;00437719 (ISSN)&lt;/isbn&gt;&lt;label&gt;e/p&lt;/label&gt;&lt;urls&gt;&lt;related-urls&gt;&lt;url&gt;http://www.scopus.com/inward/record.url?eid=2-s2.0-0038381783&amp;amp;partnerID=40&amp;amp;md5=681f2bb7a6c49fd1a0a47931f4372e68&lt;/url&gt;&lt;/related-urls&gt;&lt;/urls&gt;&lt;electronic-resource-num&gt;10.1007/s00226-002-0160-6&lt;/electronic-resource-num&gt;&lt;remote-database-name&gt;Scopus&lt;/remote-database-name&gt;&lt;language&gt;English&lt;/language&gt;&lt;/record&gt;&lt;/Cite&gt;&lt;/EndNote&gt;</w:instrText>
      </w:r>
      <w:r w:rsidR="006B0608" w:rsidRPr="00593315">
        <w:fldChar w:fldCharType="separate"/>
      </w:r>
      <w:r w:rsidR="00B37483" w:rsidRPr="00593315">
        <w:rPr>
          <w:noProof/>
        </w:rPr>
        <w:t>(Sander et al. 2003)</w:t>
      </w:r>
      <w:r w:rsidR="006B0608" w:rsidRPr="00593315">
        <w:fldChar w:fldCharType="end"/>
      </w:r>
      <w:r w:rsidR="00290B5B" w:rsidRPr="00593315">
        <w:t xml:space="preserve"> </w:t>
      </w:r>
      <w:r w:rsidR="006B0608" w:rsidRPr="00593315">
        <w:t xml:space="preserve">of </w:t>
      </w:r>
      <w:r w:rsidR="004111D8" w:rsidRPr="00593315">
        <w:t xml:space="preserve">the acetylated wood.  </w:t>
      </w:r>
    </w:p>
    <w:p w14:paraId="52C4B338" w14:textId="77777777" w:rsidR="00A91F48" w:rsidRPr="00593315" w:rsidRDefault="00A91F48" w:rsidP="00B742AB">
      <w:pPr>
        <w:autoSpaceDE w:val="0"/>
        <w:autoSpaceDN w:val="0"/>
        <w:adjustRightInd w:val="0"/>
        <w:jc w:val="both"/>
      </w:pPr>
    </w:p>
    <w:p w14:paraId="5F1C3A77" w14:textId="2B9B64DD" w:rsidR="002B2DB0" w:rsidRPr="00593315" w:rsidRDefault="00916785" w:rsidP="002B2DB0">
      <w:pPr>
        <w:autoSpaceDE w:val="0"/>
        <w:autoSpaceDN w:val="0"/>
        <w:adjustRightInd w:val="0"/>
        <w:jc w:val="both"/>
        <w:rPr>
          <w:color w:val="FF0000"/>
        </w:rPr>
      </w:pPr>
      <w:r w:rsidRPr="00593315">
        <w:t xml:space="preserve">As it was stated previously, </w:t>
      </w:r>
      <w:r w:rsidR="005D1DA1" w:rsidRPr="00593315">
        <w:t>studies reported in the literature focus on the</w:t>
      </w:r>
      <w:r w:rsidR="002B2DB0" w:rsidRPr="00593315">
        <w:t xml:space="preserve"> </w:t>
      </w:r>
      <w:r w:rsidRPr="00593315">
        <w:t xml:space="preserve">heat treatment </w:t>
      </w:r>
      <w:r w:rsidR="002B2DB0" w:rsidRPr="00593315">
        <w:t xml:space="preserve">and </w:t>
      </w:r>
      <w:r w:rsidRPr="00593315">
        <w:t>acetylation treatment</w:t>
      </w:r>
      <w:r w:rsidR="005D1DA1" w:rsidRPr="00593315">
        <w:t xml:space="preserve"> of wood separately</w:t>
      </w:r>
      <w:r w:rsidRPr="00593315">
        <w:t xml:space="preserve">. </w:t>
      </w:r>
      <w:r w:rsidR="00696F6B" w:rsidRPr="00593315">
        <w:t>The comparison of these two</w:t>
      </w:r>
      <w:r w:rsidR="002B2DB0" w:rsidRPr="00593315">
        <w:t xml:space="preserve"> </w:t>
      </w:r>
      <w:r w:rsidR="005D1DA1" w:rsidRPr="00593315">
        <w:t xml:space="preserve">wood treatment </w:t>
      </w:r>
      <w:r w:rsidR="002B2DB0" w:rsidRPr="00593315">
        <w:t xml:space="preserve">techniques </w:t>
      </w:r>
      <w:r w:rsidR="00696F6B" w:rsidRPr="00593315">
        <w:t xml:space="preserve">was documented and concluded that both </w:t>
      </w:r>
      <w:r w:rsidR="002B2DB0" w:rsidRPr="00593315">
        <w:t xml:space="preserve">are environmental friendly and </w:t>
      </w:r>
      <w:r w:rsidR="00984093" w:rsidRPr="00593315">
        <w:t>might</w:t>
      </w:r>
      <w:r w:rsidR="002B2DB0" w:rsidRPr="00593315">
        <w:t xml:space="preserve"> lead to increased decay resistance and improved dimensional stability</w:t>
      </w:r>
      <w:r w:rsidR="00984093" w:rsidRPr="00593315">
        <w:t xml:space="preserve"> of wood</w:t>
      </w:r>
      <w:r w:rsidR="002B2DB0" w:rsidRPr="00593315">
        <w:t xml:space="preserve"> </w:t>
      </w:r>
      <w:r w:rsidR="00984093" w:rsidRPr="00593315">
        <w:t>to</w:t>
      </w:r>
      <w:r w:rsidR="002B2DB0" w:rsidRPr="00593315">
        <w:t xml:space="preserve"> different </w:t>
      </w:r>
      <w:r w:rsidR="00984093" w:rsidRPr="00593315">
        <w:t>extents</w:t>
      </w:r>
      <w:r w:rsidR="002B2DB0" w:rsidRPr="00593315">
        <w:t xml:space="preserve"> </w:t>
      </w:r>
      <w:r w:rsidR="002B2DB0" w:rsidRPr="00593315">
        <w:lastRenderedPageBreak/>
        <w:fldChar w:fldCharType="begin"/>
      </w:r>
      <w:r w:rsidR="00B37483" w:rsidRPr="00593315">
        <w:instrText xml:space="preserve"> ADDIN EN.CITE &lt;EndNote&gt;&lt;Cite&gt;&lt;Author&gt;Rowell&lt;/Author&gt;&lt;Year&gt;2009&lt;/Year&gt;&lt;RecNum&gt;16&lt;/RecNum&gt;&lt;DisplayText&gt;(Rowell et al. 2009)&lt;/DisplayText&gt;&lt;record&gt;&lt;rec-number&gt;16&lt;/rec-number&gt;&lt;foreign-keys&gt;&lt;key app="EN" db-id="txdspspfyp25tdexfa6pr22qaspsfzarer9r"&gt;16&lt;/key&gt;&lt;/foreign-keys&gt;&lt;ref-type name="Journal Article"&gt;17&lt;/ref-type&gt;&lt;contributors&gt;&lt;authors&gt;&lt;author&gt;Rowell, R. M.&lt;/author&gt;&lt;author&gt;Ibach, R. E.&lt;/author&gt;&lt;author&gt;James, M.&lt;/author&gt;&lt;author&gt;Thomas, N.&lt;/author&gt;&lt;/authors&gt;&lt;/contributors&gt;&lt;auth-address&gt;University of Wisconsin, Madison, WI, United States&amp;#xD;EcoBuild, Stockholm, Sweden&amp;#xD;USDA, FS, Forest Products Laboratory, Madison, WI, United States&amp;#xD;SP Technical Research Institute of Sweden, Stockholm, Sweden&lt;/auth-address&gt;&lt;titles&gt;&lt;title&gt;Understanding decay resistance, dimensional stability and strength changes in heat-treated and acetylated wood&lt;/title&gt;&lt;secondary-title&gt;Wood Material Science and Engineering&lt;/secondary-title&gt;&lt;alt-title&gt;Wood Mater. Sci. Eng.&lt;/alt-title&gt;&lt;/titles&gt;&lt;periodical&gt;&lt;full-title&gt;Wood Material Science and Engineering&lt;/full-title&gt;&lt;abbr-1&gt;Wood Mater. Sci. Eng.&lt;/abbr-1&gt;&lt;/periodical&gt;&lt;alt-periodical&gt;&lt;full-title&gt;Wood Material Science and Engineering&lt;/full-title&gt;&lt;abbr-1&gt;Wood Mater. Sci. Eng.&lt;/abbr-1&gt;&lt;/alt-periodical&gt;&lt;pages&gt;14-22&lt;/pages&gt;&lt;volume&gt;4&lt;/volume&gt;&lt;number&gt;1-2&lt;/number&gt;&lt;keywords&gt;&lt;keyword&gt;Acetyl content&lt;/keyword&gt;&lt;keyword&gt;Acetylation&lt;/keyword&gt;&lt;keyword&gt;Brown-rot fungus&lt;/keyword&gt;&lt;keyword&gt;Equilibrium moisture content&lt;/keyword&gt;&lt;keyword&gt;Heat treatment&lt;/keyword&gt;&lt;keyword&gt;Mechanism&lt;/keyword&gt;&lt;keyword&gt;Sugar analysis&lt;/keyword&gt;&lt;keyword&gt;Weight loss&lt;/keyword&gt;&lt;keyword&gt;Wood&lt;/keyword&gt;&lt;/keywords&gt;&lt;dates&gt;&lt;year&gt;2009&lt;/year&gt;&lt;/dates&gt;&lt;isbn&gt;17480272 (ISSN)&lt;/isbn&gt;&lt;label&gt;e/p&lt;/label&gt;&lt;urls&gt;&lt;related-urls&gt;&lt;url&gt;http://www.scopus.com/inward/record.url?eid=2-s2.0-70449338151&amp;amp;partnerID=40&amp;amp;md5=c86e5ef073bd35894e47958054dd92fe&lt;/url&gt;&lt;/related-urls&gt;&lt;/urls&gt;&lt;electronic-resource-num&gt;10.1080/17480270903261339&lt;/electronic-resource-num&gt;&lt;remote-database-name&gt;Scopus&lt;/remote-database-name&gt;&lt;language&gt;English&lt;/language&gt;&lt;/record&gt;&lt;/Cite&gt;&lt;/EndNote&gt;</w:instrText>
      </w:r>
      <w:r w:rsidR="002B2DB0" w:rsidRPr="00593315">
        <w:fldChar w:fldCharType="separate"/>
      </w:r>
      <w:r w:rsidR="00B37483" w:rsidRPr="00593315">
        <w:rPr>
          <w:noProof/>
        </w:rPr>
        <w:t>(Rowell et al. 2009)</w:t>
      </w:r>
      <w:r w:rsidR="002B2DB0" w:rsidRPr="00593315">
        <w:fldChar w:fldCharType="end"/>
      </w:r>
      <w:r w:rsidR="002B2DB0" w:rsidRPr="00593315">
        <w:t xml:space="preserve">. </w:t>
      </w:r>
      <w:r w:rsidR="00CD7C4F" w:rsidRPr="00593315">
        <w:rPr>
          <w:color w:val="000000" w:themeColor="text1"/>
        </w:rPr>
        <w:t xml:space="preserve">The study of heat treatment </w:t>
      </w:r>
      <w:r w:rsidR="00290B5B" w:rsidRPr="00593315">
        <w:rPr>
          <w:color w:val="000000" w:themeColor="text1"/>
        </w:rPr>
        <w:t>followed by</w:t>
      </w:r>
      <w:r w:rsidR="00CD7C4F" w:rsidRPr="00593315">
        <w:rPr>
          <w:color w:val="000000" w:themeColor="text1"/>
        </w:rPr>
        <w:t xml:space="preserve"> acetylation of Scot</w:t>
      </w:r>
      <w:r w:rsidR="00B21585" w:rsidRPr="00593315">
        <w:rPr>
          <w:color w:val="000000" w:themeColor="text1"/>
        </w:rPr>
        <w:t>s</w:t>
      </w:r>
      <w:r w:rsidR="00CD7C4F" w:rsidRPr="00593315">
        <w:rPr>
          <w:color w:val="000000" w:themeColor="text1"/>
        </w:rPr>
        <w:t xml:space="preserve"> </w:t>
      </w:r>
      <w:r w:rsidR="00290B5B" w:rsidRPr="00593315">
        <w:rPr>
          <w:color w:val="000000" w:themeColor="text1"/>
        </w:rPr>
        <w:t>p</w:t>
      </w:r>
      <w:r w:rsidR="00CD7C4F" w:rsidRPr="00593315">
        <w:rPr>
          <w:color w:val="000000" w:themeColor="text1"/>
        </w:rPr>
        <w:t xml:space="preserve">ine wood was first reported by Rowell </w:t>
      </w:r>
      <w:r w:rsidR="00CD7C4F" w:rsidRPr="00593315">
        <w:rPr>
          <w:color w:val="000000" w:themeColor="text1"/>
        </w:rPr>
        <w:fldChar w:fldCharType="begin"/>
      </w:r>
      <w:r w:rsidR="00CD7C4F" w:rsidRPr="00593315">
        <w:rPr>
          <w:color w:val="000000" w:themeColor="text1"/>
        </w:rPr>
        <w:instrText xml:space="preserve"> ADDIN EN.CITE &lt;EndNote&gt;&lt;Cite&gt;&lt;Author&gt;Rowell&lt;/Author&gt;&lt;Year&gt;2014&lt;/Year&gt;&lt;RecNum&gt;11&lt;/RecNum&gt;&lt;DisplayText&gt;(Rowell 2014; Rowell 2015)&lt;/DisplayText&gt;&lt;record&gt;&lt;rec-number&gt;11&lt;/rec-number&gt;&lt;foreign-keys&gt;&lt;key app="EN" db-id="txdspspfyp25tdexfa6pr22qaspsfzarer9r"&gt;11&lt;/key&gt;&lt;/foreign-keys&gt;&lt;ref-type name="Conference Paper"&gt;47&lt;/ref-type&gt;&lt;contributors&gt;&lt;authors&gt;&lt;author&gt;Rowell, R. M.&lt;/author&gt;&lt;/authors&gt;&lt;/contributors&gt;&lt;titles&gt;&lt;title&gt;Dimensional stability and fungal durability of acetylated and heat treated wood&lt;/title&gt;&lt;secondary-title&gt;68th Forest Products Society, World Conference on Timber Engineering&lt;/secondary-title&gt;&lt;/titles&gt;&lt;dates&gt;&lt;year&gt;2014&lt;/year&gt;&lt;pub-dates&gt;&lt;date&gt;August 10-14, 2014&lt;/date&gt;&lt;/pub-dates&gt;&lt;/dates&gt;&lt;pub-location&gt;Quebec, Canada&lt;/pub-location&gt;&lt;urls&gt;&lt;/urls&gt;&lt;/record&gt;&lt;/Cite&gt;&lt;Cite&gt;&lt;Author&gt;Rowell&lt;/Author&gt;&lt;Year&gt;2015&lt;/Year&gt;&lt;RecNum&gt;12&lt;/RecNum&gt;&lt;record&gt;&lt;rec-number&gt;12&lt;/rec-number&gt;&lt;foreign-keys&gt;&lt;key app="EN" db-id="txdspspfyp25tdexfa6pr22qaspsfzarer9r"&gt;12&lt;/key&gt;&lt;/foreign-keys&gt;&lt;ref-type name="Conference Paper"&gt;47&lt;/ref-type&gt;&lt;contributors&gt;&lt;authors&gt;&lt;author&gt;Rowell, R. M.&lt;/author&gt;&lt;/authors&gt;&lt;/contributors&gt;&lt;titles&gt;&lt;title&gt;Understanding decay resistance, dimensional stability and strength changes in acetylated wood&lt;/title&gt;&lt;secondary-title&gt;International Conference &amp;apos;Innovations in Wood Materials and Processes&amp;apos;, In Wood 2015&lt;/secondary-title&gt;&lt;/titles&gt;&lt;dates&gt;&lt;year&gt;2015&lt;/year&gt;&lt;pub-dates&gt;&lt;date&gt;May 19-22, 2015&lt;/date&gt;&lt;/pub-dates&gt;&lt;/dates&gt;&lt;pub-location&gt;Brno, Czech Republic&lt;/pub-location&gt;&lt;urls&gt;&lt;/urls&gt;&lt;/record&gt;&lt;/Cite&gt;&lt;/EndNote&gt;</w:instrText>
      </w:r>
      <w:r w:rsidR="00CD7C4F" w:rsidRPr="00593315">
        <w:rPr>
          <w:color w:val="000000" w:themeColor="text1"/>
        </w:rPr>
        <w:fldChar w:fldCharType="separate"/>
      </w:r>
      <w:r w:rsidR="00CD7C4F" w:rsidRPr="00593315">
        <w:rPr>
          <w:color w:val="000000" w:themeColor="text1"/>
        </w:rPr>
        <w:t>(Rowell 2014; Rowell 2015)</w:t>
      </w:r>
      <w:r w:rsidR="00CD7C4F" w:rsidRPr="00593315">
        <w:rPr>
          <w:color w:val="000000" w:themeColor="text1"/>
        </w:rPr>
        <w:fldChar w:fldCharType="end"/>
      </w:r>
      <w:r w:rsidR="00CD7C4F" w:rsidRPr="00593315">
        <w:rPr>
          <w:color w:val="000000" w:themeColor="text1"/>
        </w:rPr>
        <w:t xml:space="preserve">. </w:t>
      </w:r>
      <w:r w:rsidR="002338A9" w:rsidRPr="00593315">
        <w:rPr>
          <w:color w:val="000000" w:themeColor="text1"/>
        </w:rPr>
        <w:t xml:space="preserve">He pointed out that the WPG due to acetylation for heat-treated wood was lower than that of untreated wood, which was attributed to the degradation of hemicellulose during heat treatment. </w:t>
      </w:r>
      <w:r w:rsidR="002B2DB0" w:rsidRPr="00593315">
        <w:rPr>
          <w:color w:val="000000" w:themeColor="text1"/>
        </w:rPr>
        <w:t xml:space="preserve">However, </w:t>
      </w:r>
      <w:r w:rsidR="002338A9" w:rsidRPr="00593315">
        <w:rPr>
          <w:color w:val="000000" w:themeColor="text1"/>
        </w:rPr>
        <w:t xml:space="preserve">the complete report is not available in the literature regarding the combined effect of heat treatment and acetylation modification on the </w:t>
      </w:r>
      <w:r w:rsidR="00C747D1" w:rsidRPr="00593315">
        <w:rPr>
          <w:color w:val="000000" w:themeColor="text1"/>
        </w:rPr>
        <w:t xml:space="preserve">fungal resistance </w:t>
      </w:r>
      <w:r w:rsidR="002338A9" w:rsidRPr="00593315">
        <w:rPr>
          <w:color w:val="000000" w:themeColor="text1"/>
        </w:rPr>
        <w:t xml:space="preserve">and physical property of jack pine wood. </w:t>
      </w:r>
      <w:r w:rsidR="00696F6B" w:rsidRPr="00593315">
        <w:rPr>
          <w:color w:val="000000" w:themeColor="text1"/>
        </w:rPr>
        <w:t xml:space="preserve">Moreover, </w:t>
      </w:r>
      <w:r w:rsidR="002338A9" w:rsidRPr="00593315">
        <w:rPr>
          <w:color w:val="000000" w:themeColor="text1"/>
        </w:rPr>
        <w:t xml:space="preserve">the effect of these two methods on the mechanical properties of jack pine has not been compared. </w:t>
      </w:r>
      <w:r w:rsidR="00B620AB" w:rsidRPr="00593315">
        <w:t xml:space="preserve">The </w:t>
      </w:r>
      <w:r w:rsidR="009E1852" w:rsidRPr="00593315">
        <w:t>acetylation</w:t>
      </w:r>
      <w:r w:rsidR="00B620AB" w:rsidRPr="00593315">
        <w:t xml:space="preserve"> treatment improves the properties of </w:t>
      </w:r>
      <w:r w:rsidR="009E1852" w:rsidRPr="00593315">
        <w:t>wood. However</w:t>
      </w:r>
      <w:r w:rsidR="00B620AB" w:rsidRPr="00593315">
        <w:t>, the color of wood is not as attractive as that of the heat treatment. Heat treatment improves the wood properties with the exce</w:t>
      </w:r>
      <w:r w:rsidR="00A32990" w:rsidRPr="00593315">
        <w:t xml:space="preserve">ption of mechanical properties if the treatment is carried out at relatively high temperatures (above 200 ºC). </w:t>
      </w:r>
      <w:r w:rsidR="009D7234" w:rsidRPr="00593315">
        <w:t>I</w:t>
      </w:r>
      <w:r w:rsidR="00A32990" w:rsidRPr="00593315">
        <w:t>f the combination treatment (heat treatment up to a certain temperature followed by the acetylation) can preserve all the improvements of both treatments an</w:t>
      </w:r>
      <w:r w:rsidR="009D7234" w:rsidRPr="00593315">
        <w:t xml:space="preserve">d prevent their </w:t>
      </w:r>
      <w:r w:rsidR="009E1852" w:rsidRPr="00593315">
        <w:t>adverse effects</w:t>
      </w:r>
      <w:r w:rsidR="009D7234" w:rsidRPr="00593315">
        <w:t xml:space="preserve">, this will result in better quality and ecofriendly wood product. </w:t>
      </w:r>
      <w:r w:rsidR="002B2DB0" w:rsidRPr="00593315">
        <w:t>Consequ</w:t>
      </w:r>
      <w:r w:rsidR="00271E9E" w:rsidRPr="00593315">
        <w:t>ently, the purpose of this</w:t>
      </w:r>
      <w:r w:rsidR="002B2DB0" w:rsidRPr="00593315">
        <w:t xml:space="preserve"> </w:t>
      </w:r>
      <w:r w:rsidR="00271E9E" w:rsidRPr="00593315">
        <w:t>study was</w:t>
      </w:r>
      <w:r w:rsidR="002B2DB0" w:rsidRPr="00593315">
        <w:t xml:space="preserve">: (i) to examine the </w:t>
      </w:r>
      <w:r w:rsidR="00185B42" w:rsidRPr="00593315">
        <w:t xml:space="preserve">efficacy </w:t>
      </w:r>
      <w:r w:rsidR="002B2DB0" w:rsidRPr="00593315">
        <w:t xml:space="preserve">that </w:t>
      </w:r>
      <w:r w:rsidR="00263899" w:rsidRPr="00593315">
        <w:t>acetylation</w:t>
      </w:r>
      <w:r w:rsidR="002B2DB0" w:rsidRPr="00593315">
        <w:t xml:space="preserve"> modification may have on the </w:t>
      </w:r>
      <w:r w:rsidR="00263899" w:rsidRPr="00593315">
        <w:t>physical</w:t>
      </w:r>
      <w:r w:rsidR="006671BC" w:rsidRPr="00593315">
        <w:t xml:space="preserve"> properties</w:t>
      </w:r>
      <w:r w:rsidR="00263899" w:rsidRPr="00593315">
        <w:t xml:space="preserve">, </w:t>
      </w:r>
      <w:r w:rsidR="002B2DB0" w:rsidRPr="00593315">
        <w:t xml:space="preserve">mechanical </w:t>
      </w:r>
      <w:r w:rsidR="006671BC" w:rsidRPr="00593315">
        <w:t xml:space="preserve">strength </w:t>
      </w:r>
      <w:r w:rsidR="00263899" w:rsidRPr="00593315">
        <w:t xml:space="preserve">and biological resistance </w:t>
      </w:r>
      <w:r w:rsidR="002B2DB0" w:rsidRPr="00593315">
        <w:t xml:space="preserve">of </w:t>
      </w:r>
      <w:r w:rsidR="00263899" w:rsidRPr="00593315">
        <w:t xml:space="preserve">heat-treated </w:t>
      </w:r>
      <w:r w:rsidR="002B2DB0" w:rsidRPr="00593315">
        <w:t xml:space="preserve">wood </w:t>
      </w:r>
      <w:r w:rsidR="00185B42" w:rsidRPr="00593315">
        <w:t>against the brown and white rot basidiomycete fungi</w:t>
      </w:r>
      <w:r w:rsidR="002B2DB0" w:rsidRPr="00593315">
        <w:t>, (ii) to investigate the effect that the type</w:t>
      </w:r>
      <w:r w:rsidR="00EA666D" w:rsidRPr="00593315">
        <w:t>s</w:t>
      </w:r>
      <w:r w:rsidR="002B2DB0" w:rsidRPr="00593315">
        <w:t xml:space="preserve"> of anhydride</w:t>
      </w:r>
      <w:r w:rsidR="00954505" w:rsidRPr="00593315">
        <w:t xml:space="preserve"> </w:t>
      </w:r>
      <w:r w:rsidR="002B2DB0" w:rsidRPr="00593315">
        <w:t xml:space="preserve">on the </w:t>
      </w:r>
      <w:r w:rsidR="00640501" w:rsidRPr="00593315">
        <w:t>properties</w:t>
      </w:r>
      <w:r w:rsidR="002B2DB0" w:rsidRPr="00593315">
        <w:t xml:space="preserve"> of wood</w:t>
      </w:r>
      <w:r w:rsidR="00640501" w:rsidRPr="00593315">
        <w:t xml:space="preserve"> heat-treated at different temperatures</w:t>
      </w:r>
      <w:r w:rsidR="00185B42" w:rsidRPr="00593315">
        <w:t>, (iii) to study the molecular reasons behind the improvement of the resistance of heat-treated wood with and without acetylation against fungal attack</w:t>
      </w:r>
      <w:r w:rsidR="00A91F48" w:rsidRPr="00593315">
        <w:t>.</w:t>
      </w:r>
    </w:p>
    <w:p w14:paraId="58FBE03D" w14:textId="77777777" w:rsidR="007B0063" w:rsidRPr="00593315" w:rsidRDefault="007B0063" w:rsidP="002B2DB0">
      <w:pPr>
        <w:autoSpaceDE w:val="0"/>
        <w:autoSpaceDN w:val="0"/>
        <w:adjustRightInd w:val="0"/>
        <w:jc w:val="both"/>
      </w:pPr>
    </w:p>
    <w:p w14:paraId="51D66B69" w14:textId="77777777" w:rsidR="00C747D1" w:rsidRPr="00593315" w:rsidRDefault="002B2DB0" w:rsidP="00185B42">
      <w:pPr>
        <w:autoSpaceDE w:val="0"/>
        <w:autoSpaceDN w:val="0"/>
        <w:adjustRightInd w:val="0"/>
        <w:jc w:val="both"/>
        <w:rPr>
          <w:color w:val="000000" w:themeColor="text1"/>
        </w:rPr>
      </w:pPr>
      <w:r w:rsidRPr="00593315">
        <w:t>In this study, jack pine (</w:t>
      </w:r>
      <w:r w:rsidRPr="00593315">
        <w:rPr>
          <w:i/>
        </w:rPr>
        <w:t>Pinus banksiana</w:t>
      </w:r>
      <w:r w:rsidRPr="00593315">
        <w:t xml:space="preserve">) </w:t>
      </w:r>
      <w:r w:rsidR="00185B42" w:rsidRPr="00593315">
        <w:t>wa</w:t>
      </w:r>
      <w:r w:rsidRPr="00593315">
        <w:t>s heat-treated at different temperature</w:t>
      </w:r>
      <w:r w:rsidR="00271E9E" w:rsidRPr="00593315">
        <w:t>s</w:t>
      </w:r>
      <w:r w:rsidRPr="00593315">
        <w:t xml:space="preserve"> in the prototype furnace of University of Quebec at Chicoutimi (UQAC).</w:t>
      </w:r>
      <w:r w:rsidR="00185B42" w:rsidRPr="00593315">
        <w:t xml:space="preserve"> Untreated and heat-treated jack pine </w:t>
      </w:r>
      <w:r w:rsidR="00271E9E" w:rsidRPr="00593315">
        <w:t xml:space="preserve">samples </w:t>
      </w:r>
      <w:r w:rsidR="00185B42" w:rsidRPr="00593315">
        <w:t xml:space="preserve">were acetylated with acetic anhydride under </w:t>
      </w:r>
      <w:r w:rsidR="00271E9E" w:rsidRPr="00593315">
        <w:t>the same condition</w:t>
      </w:r>
      <w:r w:rsidR="00B502A0" w:rsidRPr="00593315">
        <w:t>s</w:t>
      </w:r>
      <w:r w:rsidR="00271E9E" w:rsidRPr="00593315">
        <w:t xml:space="preserve"> and their properties were compared</w:t>
      </w:r>
      <w:r w:rsidR="00185B42" w:rsidRPr="00593315">
        <w:t xml:space="preserve">. The effect of </w:t>
      </w:r>
      <w:r w:rsidR="00271E9E" w:rsidRPr="00593315">
        <w:t>combine</w:t>
      </w:r>
      <w:r w:rsidR="00B502A0" w:rsidRPr="00593315">
        <w:t>d</w:t>
      </w:r>
      <w:r w:rsidR="00271E9E" w:rsidRPr="00593315">
        <w:t xml:space="preserve"> heat and</w:t>
      </w:r>
      <w:r w:rsidR="00185B42" w:rsidRPr="00593315">
        <w:t xml:space="preserve"> acetylation treatment</w:t>
      </w:r>
      <w:r w:rsidR="00271E9E" w:rsidRPr="00593315">
        <w:t>s</w:t>
      </w:r>
      <w:r w:rsidR="00185B42" w:rsidRPr="00593315">
        <w:t xml:space="preserve"> </w:t>
      </w:r>
      <w:r w:rsidR="00271E9E" w:rsidRPr="00593315">
        <w:t>on</w:t>
      </w:r>
      <w:r w:rsidR="00185B42" w:rsidRPr="00593315">
        <w:t xml:space="preserve"> the physical,</w:t>
      </w:r>
      <w:r w:rsidR="009E1852" w:rsidRPr="00593315">
        <w:t xml:space="preserve"> </w:t>
      </w:r>
      <w:r w:rsidR="00185B42" w:rsidRPr="00593315">
        <w:t>chemical, mechanical, biological properties</w:t>
      </w:r>
      <w:r w:rsidR="00271E9E" w:rsidRPr="00593315">
        <w:t xml:space="preserve"> of jack pine was studied</w:t>
      </w:r>
      <w:r w:rsidR="00B502A0" w:rsidRPr="00593315">
        <w:t xml:space="preserve">. FT-IR analysis of wood samples was carried </w:t>
      </w:r>
      <w:r w:rsidR="009E1852" w:rsidRPr="00593315">
        <w:t>out before</w:t>
      </w:r>
      <w:r w:rsidR="00B502A0" w:rsidRPr="00593315">
        <w:t xml:space="preserve"> and after the </w:t>
      </w:r>
      <w:r w:rsidR="00402454" w:rsidRPr="00593315">
        <w:t>acetylated modification</w:t>
      </w:r>
      <w:r w:rsidR="00B502A0" w:rsidRPr="00593315">
        <w:t xml:space="preserve">. </w:t>
      </w:r>
      <w:r w:rsidR="00C374D5" w:rsidRPr="00593315">
        <w:t>Moreover, t</w:t>
      </w:r>
      <w:r w:rsidRPr="00593315">
        <w:t xml:space="preserve">he by-product, acetic acid, of the acetylation performed with acetic anhydride, is hard to remove from wood after reaction  </w:t>
      </w:r>
      <w:r w:rsidRPr="00593315">
        <w:fldChar w:fldCharType="begin"/>
      </w:r>
      <w:r w:rsidR="00B37483" w:rsidRPr="00593315">
        <w:instrText xml:space="preserve"> ADDIN EN.CITE &lt;EndNote&gt;&lt;Cite&gt;&lt;Author&gt;Jebrane&lt;/Author&gt;&lt;Year&gt;2011&lt;/Year&gt;&lt;RecNum&gt;37&lt;/RecNum&gt;&lt;DisplayText&gt;(Jebrane et al. 2011)&lt;/DisplayText&gt;&lt;record&gt;&lt;rec-number&gt;37&lt;/rec-number&gt;&lt;foreign-keys&gt;&lt;key app="EN" db-id="txdspspfyp25tdexfa6pr22qaspsfzarer9r"&gt;37&lt;/key&gt;&lt;/foreign-keys&gt;&lt;ref-type name="Journal Article"&gt;17&lt;/ref-type&gt;&lt;contributors&gt;&lt;authors&gt;&lt;author&gt;Jebrane, Mohamed&lt;/author&gt;&lt;author&gt;Pichavant, Frédérique&lt;/author&gt;&lt;author&gt;Sèbe, Gilles&lt;/author&gt;&lt;/authors&gt;&lt;/contributors&gt;&lt;titles&gt;&lt;title&gt;A comparative study on the acetylation of wood by reaction with vinyl acetate and acetic anhydride&lt;/title&gt;&lt;secondary-title&gt;Carbohydrate Polymers&lt;/secondary-title&gt;&lt;/titles&gt;&lt;periodical&gt;&lt;full-title&gt;Carbohydrate Polymers&lt;/full-title&gt;&lt;/periodical&gt;&lt;pages&gt;339-345&lt;/pages&gt;&lt;volume&gt;83&lt;/volume&gt;&lt;number&gt;2&lt;/number&gt;&lt;keywords&gt;&lt;keyword&gt;Wood modification&lt;/keyword&gt;&lt;keyword&gt;Maritime pine&lt;/keyword&gt;&lt;keyword&gt;Acetylation&lt;/keyword&gt;&lt;keyword&gt;Vinyl acetate&lt;/keyword&gt;&lt;keyword&gt;Acetic anhydride&lt;/keyword&gt;&lt;/keywords&gt;&lt;dates&gt;&lt;year&gt;2011&lt;/year&gt;&lt;/dates&gt;&lt;isbn&gt;0144-8617&lt;/isbn&gt;&lt;label&gt;e/p&lt;/label&gt;&lt;urls&gt;&lt;related-urls&gt;&lt;url&gt;http://www.sciencedirect.com/science/article/pii/S0144861710005783&lt;/url&gt;&lt;/related-urls&gt;&lt;/urls&gt;&lt;electronic-resource-num&gt;http://dx.doi.org/10.1016/j.carbpol.2010.07.035&lt;/electronic-resource-num&gt;&lt;/record&gt;&lt;/Cite&gt;&lt;/EndNote&gt;</w:instrText>
      </w:r>
      <w:r w:rsidRPr="00593315">
        <w:fldChar w:fldCharType="separate"/>
      </w:r>
      <w:r w:rsidR="00B37483" w:rsidRPr="00593315">
        <w:rPr>
          <w:noProof/>
        </w:rPr>
        <w:t>(Jebrane et al. 2011)</w:t>
      </w:r>
      <w:r w:rsidRPr="00593315">
        <w:fldChar w:fldCharType="end"/>
      </w:r>
      <w:r w:rsidRPr="00593315">
        <w:t xml:space="preserve">. Preliminary study suggested acetic acid causes strength losses of wood </w:t>
      </w:r>
      <w:r w:rsidRPr="00593315">
        <w:fldChar w:fldCharType="begin">
          <w:fldData xml:space="preserve">PEVuZE5vdGU+PENpdGU+PEF1dGhvcj5CcmVsaWQ8L0F1dGhvcj48WWVhcj4yMDAyPC9ZZWFyPjxS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</w:fldData>
        </w:fldChar>
      </w:r>
      <w:r w:rsidR="00B37483" w:rsidRPr="00593315">
        <w:instrText xml:space="preserve"> ADDIN EN.CITE </w:instrText>
      </w:r>
      <w:r w:rsidR="00B37483" w:rsidRPr="00593315">
        <w:fldChar w:fldCharType="begin">
          <w:fldData xml:space="preserve">PEVuZE5vdGU+PENpdGU+PEF1dGhvcj5CcmVsaWQ8L0F1dGhvcj48WWVhcj4yMDAyPC9ZZWFyPjxS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</w:fldData>
        </w:fldChar>
      </w:r>
      <w:r w:rsidR="00B37483" w:rsidRPr="00593315">
        <w:instrText xml:space="preserve"> ADDIN EN.CITE.DATA </w:instrText>
      </w:r>
      <w:r w:rsidR="00B37483" w:rsidRPr="00593315">
        <w:fldChar w:fldCharType="end"/>
      </w:r>
      <w:r w:rsidRPr="00593315">
        <w:fldChar w:fldCharType="separate"/>
      </w:r>
      <w:r w:rsidR="00B37483" w:rsidRPr="00593315">
        <w:rPr>
          <w:noProof/>
        </w:rPr>
        <w:t>(Brelid 2002; Homan and Jorissen 2004)</w:t>
      </w:r>
      <w:r w:rsidRPr="00593315">
        <w:fldChar w:fldCharType="end"/>
      </w:r>
      <w:r w:rsidRPr="00593315">
        <w:t xml:space="preserve">, but further work is needed to clarify this point. In the present paper, a comparative study on </w:t>
      </w:r>
      <w:r w:rsidR="00696F6B" w:rsidRPr="00593315">
        <w:t xml:space="preserve">the reaction with vinegar (VIN) and </w:t>
      </w:r>
      <w:r w:rsidRPr="00593315">
        <w:t xml:space="preserve">the acetylation with acetic anhydride (AA) of heat-treated and untreated </w:t>
      </w:r>
      <w:r w:rsidR="00B502A0" w:rsidRPr="00593315">
        <w:rPr>
          <w:color w:val="000000" w:themeColor="text1"/>
        </w:rPr>
        <w:t xml:space="preserve">wood </w:t>
      </w:r>
      <w:r w:rsidR="00F57061" w:rsidRPr="00593315">
        <w:rPr>
          <w:color w:val="000000" w:themeColor="text1"/>
        </w:rPr>
        <w:t xml:space="preserve">is </w:t>
      </w:r>
      <w:r w:rsidR="00696F6B" w:rsidRPr="00593315">
        <w:rPr>
          <w:color w:val="000000" w:themeColor="text1"/>
        </w:rPr>
        <w:t>also</w:t>
      </w:r>
      <w:r w:rsidRPr="00593315">
        <w:rPr>
          <w:color w:val="000000" w:themeColor="text1"/>
        </w:rPr>
        <w:t xml:space="preserve"> proposed.</w:t>
      </w:r>
      <w:r w:rsidR="00185B42" w:rsidRPr="00593315">
        <w:rPr>
          <w:color w:val="000000" w:themeColor="text1"/>
        </w:rPr>
        <w:t xml:space="preserve"> </w:t>
      </w:r>
      <w:r w:rsidRPr="00593315">
        <w:rPr>
          <w:color w:val="000000" w:themeColor="text1"/>
        </w:rPr>
        <w:t>The results would promote the understanding of the effect and mechanism of acetylation on heat-treated wood and also provide a scientific basis for the development of environmentally friendly wood products</w:t>
      </w:r>
      <w:r w:rsidR="00B502A0" w:rsidRPr="00593315">
        <w:rPr>
          <w:color w:val="000000" w:themeColor="text1"/>
        </w:rPr>
        <w:t xml:space="preserve">. The combined treatment, if successful, </w:t>
      </w:r>
      <w:r w:rsidRPr="00593315">
        <w:rPr>
          <w:color w:val="000000" w:themeColor="text1"/>
        </w:rPr>
        <w:t>may have the potential to</w:t>
      </w:r>
      <w:r w:rsidR="00185B42" w:rsidRPr="00593315">
        <w:rPr>
          <w:color w:val="000000" w:themeColor="text1"/>
        </w:rPr>
        <w:t xml:space="preserve"> widen </w:t>
      </w:r>
      <w:r w:rsidR="00B502A0" w:rsidRPr="00593315">
        <w:rPr>
          <w:color w:val="000000" w:themeColor="text1"/>
        </w:rPr>
        <w:t>the</w:t>
      </w:r>
      <w:r w:rsidR="00185B42" w:rsidRPr="00593315">
        <w:rPr>
          <w:color w:val="000000" w:themeColor="text1"/>
        </w:rPr>
        <w:t xml:space="preserve"> use</w:t>
      </w:r>
      <w:r w:rsidR="00B502A0" w:rsidRPr="00593315">
        <w:rPr>
          <w:color w:val="000000" w:themeColor="text1"/>
        </w:rPr>
        <w:t xml:space="preserve"> of wood</w:t>
      </w:r>
      <w:r w:rsidR="00185B42" w:rsidRPr="00593315">
        <w:rPr>
          <w:color w:val="000000" w:themeColor="text1"/>
        </w:rPr>
        <w:t xml:space="preserve">. </w:t>
      </w:r>
      <w:r w:rsidR="00234F2D" w:rsidRPr="00593315">
        <w:rPr>
          <w:color w:val="000000" w:themeColor="text1"/>
        </w:rPr>
        <w:t xml:space="preserve">There is acetic acid left in acetylated wood after acetylation with acetic anhydride. </w:t>
      </w:r>
      <w:r w:rsidR="00100123" w:rsidRPr="00593315">
        <w:rPr>
          <w:color w:val="000000" w:themeColor="text1"/>
        </w:rPr>
        <w:t>The a</w:t>
      </w:r>
      <w:r w:rsidR="00234F2D" w:rsidRPr="00593315">
        <w:rPr>
          <w:color w:val="000000" w:themeColor="text1"/>
        </w:rPr>
        <w:t xml:space="preserve">cetic acid </w:t>
      </w:r>
      <w:r w:rsidR="00100123" w:rsidRPr="00593315">
        <w:rPr>
          <w:color w:val="000000" w:themeColor="text1"/>
        </w:rPr>
        <w:t>may</w:t>
      </w:r>
      <w:r w:rsidR="00234F2D" w:rsidRPr="00593315">
        <w:rPr>
          <w:color w:val="000000" w:themeColor="text1"/>
        </w:rPr>
        <w:t xml:space="preserve"> not react with wood but it could extract some soluble material in cell wall. </w:t>
      </w:r>
      <w:r w:rsidR="00100123" w:rsidRPr="00593315">
        <w:rPr>
          <w:color w:val="000000" w:themeColor="text1"/>
        </w:rPr>
        <w:t>The treatment with vinegar was designed to investigate the influence of acetic acid on the fungal resistance and other properties of wood. I</w:t>
      </w:r>
      <w:r w:rsidR="00B502A0" w:rsidRPr="00593315">
        <w:rPr>
          <w:color w:val="000000" w:themeColor="text1"/>
        </w:rPr>
        <w:t xml:space="preserve">f the </w:t>
      </w:r>
      <w:r w:rsidR="00100123" w:rsidRPr="00593315">
        <w:rPr>
          <w:color w:val="000000" w:themeColor="text1"/>
        </w:rPr>
        <w:t>improvement</w:t>
      </w:r>
      <w:r w:rsidR="00B502A0" w:rsidRPr="00593315">
        <w:rPr>
          <w:color w:val="000000" w:themeColor="text1"/>
        </w:rPr>
        <w:t xml:space="preserve"> of </w:t>
      </w:r>
      <w:r w:rsidR="009E1852" w:rsidRPr="00593315">
        <w:rPr>
          <w:color w:val="000000" w:themeColor="text1"/>
        </w:rPr>
        <w:t xml:space="preserve">wood </w:t>
      </w:r>
      <w:r w:rsidR="00100123" w:rsidRPr="00593315">
        <w:rPr>
          <w:color w:val="000000" w:themeColor="text1"/>
        </w:rPr>
        <w:t xml:space="preserve">properties </w:t>
      </w:r>
      <w:r w:rsidR="009E1852" w:rsidRPr="00593315">
        <w:rPr>
          <w:color w:val="000000" w:themeColor="text1"/>
        </w:rPr>
        <w:t>with vinegar</w:t>
      </w:r>
      <w:r w:rsidR="00B502A0" w:rsidRPr="00593315">
        <w:rPr>
          <w:color w:val="000000" w:themeColor="text1"/>
        </w:rPr>
        <w:t xml:space="preserve"> is possible, </w:t>
      </w:r>
      <w:r w:rsidR="00474D18" w:rsidRPr="00593315">
        <w:rPr>
          <w:color w:val="000000" w:themeColor="text1"/>
        </w:rPr>
        <w:t>the cost of the</w:t>
      </w:r>
      <w:r w:rsidR="00B502A0" w:rsidRPr="00593315">
        <w:rPr>
          <w:color w:val="000000" w:themeColor="text1"/>
        </w:rPr>
        <w:t xml:space="preserve"> </w:t>
      </w:r>
      <w:r w:rsidR="00474D18" w:rsidRPr="00593315">
        <w:rPr>
          <w:color w:val="000000" w:themeColor="text1"/>
        </w:rPr>
        <w:t>combination</w:t>
      </w:r>
      <w:r w:rsidR="00B502A0" w:rsidRPr="00593315">
        <w:rPr>
          <w:color w:val="000000" w:themeColor="text1"/>
        </w:rPr>
        <w:t xml:space="preserve"> </w:t>
      </w:r>
      <w:r w:rsidR="00474D18" w:rsidRPr="00593315">
        <w:rPr>
          <w:color w:val="000000" w:themeColor="text1"/>
        </w:rPr>
        <w:t xml:space="preserve">wood </w:t>
      </w:r>
      <w:r w:rsidR="00B502A0" w:rsidRPr="00593315">
        <w:rPr>
          <w:color w:val="000000" w:themeColor="text1"/>
        </w:rPr>
        <w:t xml:space="preserve">treatment </w:t>
      </w:r>
      <w:r w:rsidR="00474D18" w:rsidRPr="00593315">
        <w:rPr>
          <w:color w:val="000000" w:themeColor="text1"/>
        </w:rPr>
        <w:t xml:space="preserve">process </w:t>
      </w:r>
      <w:r w:rsidR="00B502A0" w:rsidRPr="00593315">
        <w:rPr>
          <w:color w:val="000000" w:themeColor="text1"/>
        </w:rPr>
        <w:t xml:space="preserve">will decrease, consequently, </w:t>
      </w:r>
      <w:r w:rsidR="009E1852" w:rsidRPr="00593315">
        <w:rPr>
          <w:color w:val="000000" w:themeColor="text1"/>
        </w:rPr>
        <w:t>this facilitates</w:t>
      </w:r>
      <w:r w:rsidR="00474D18" w:rsidRPr="00593315">
        <w:rPr>
          <w:color w:val="000000" w:themeColor="text1"/>
        </w:rPr>
        <w:t xml:space="preserve"> its application at the industrial scale.</w:t>
      </w:r>
    </w:p>
    <w:p w14:paraId="29E38086" w14:textId="77777777" w:rsidR="005600D0" w:rsidRPr="00593315" w:rsidRDefault="00833EFF" w:rsidP="005600D0">
      <w:pPr>
        <w:pStyle w:val="Paragraphedeliste"/>
        <w:numPr>
          <w:ilvl w:val="0"/>
          <w:numId w:val="1"/>
        </w:numPr>
        <w:spacing w:before="240" w:line="240" w:lineRule="auto"/>
        <w:ind w:left="284" w:hanging="284"/>
        <w:outlineLvl w:val="0"/>
        <w:rPr>
          <w:rFonts w:ascii="Times New Roman" w:hAnsi="Times New Roman"/>
          <w:b/>
          <w:color w:val="000000" w:themeColor="text1"/>
          <w:sz w:val="24"/>
          <w:szCs w:val="24"/>
        </w:rPr>
      </w:pPr>
      <w:r w:rsidRPr="00593315">
        <w:rPr>
          <w:rFonts w:ascii="Times New Roman" w:hAnsi="Times New Roman"/>
          <w:b/>
          <w:color w:val="000000" w:themeColor="text1"/>
          <w:sz w:val="24"/>
          <w:szCs w:val="24"/>
        </w:rPr>
        <w:t>Experimental</w:t>
      </w:r>
    </w:p>
    <w:p w14:paraId="17C6654E" w14:textId="77777777" w:rsidR="00833EFF" w:rsidRPr="00593315" w:rsidRDefault="00360D3A" w:rsidP="00847E0E">
      <w:pPr>
        <w:pStyle w:val="abstract"/>
        <w:widowControl w:val="0"/>
        <w:numPr>
          <w:ilvl w:val="1"/>
          <w:numId w:val="2"/>
        </w:numPr>
        <w:overflowPunct/>
        <w:spacing w:after="120" w:line="240" w:lineRule="auto"/>
        <w:ind w:left="360"/>
        <w:outlineLvl w:val="1"/>
        <w:rPr>
          <w:sz w:val="24"/>
          <w:szCs w:val="24"/>
          <w:lang w:eastAsia="zh-CN"/>
        </w:rPr>
      </w:pPr>
      <w:r w:rsidRPr="00593315">
        <w:rPr>
          <w:sz w:val="24"/>
          <w:szCs w:val="24"/>
        </w:rPr>
        <w:lastRenderedPageBreak/>
        <w:t xml:space="preserve">Heat treatment of wood </w:t>
      </w:r>
    </w:p>
    <w:p w14:paraId="312925E6" w14:textId="77777777" w:rsidR="00566A94" w:rsidRPr="00593315" w:rsidRDefault="00F57061" w:rsidP="00A91F48">
      <w:pPr>
        <w:pStyle w:val="abstract"/>
        <w:spacing w:after="240" w:line="240" w:lineRule="auto"/>
        <w:jc w:val="both"/>
        <w:rPr>
          <w:sz w:val="24"/>
          <w:szCs w:val="24"/>
        </w:rPr>
      </w:pPr>
      <w:r w:rsidRPr="00593315">
        <w:rPr>
          <w:sz w:val="24"/>
          <w:szCs w:val="24"/>
        </w:rPr>
        <w:t>J</w:t>
      </w:r>
      <w:r w:rsidR="00177906" w:rsidRPr="00593315">
        <w:rPr>
          <w:sz w:val="24"/>
          <w:szCs w:val="24"/>
        </w:rPr>
        <w:t>ack pine (</w:t>
      </w:r>
      <w:r w:rsidR="00177906" w:rsidRPr="00593315">
        <w:rPr>
          <w:i/>
          <w:sz w:val="24"/>
          <w:szCs w:val="24"/>
        </w:rPr>
        <w:t>Pinus banksiana</w:t>
      </w:r>
      <w:r w:rsidR="00177906" w:rsidRPr="00593315">
        <w:rPr>
          <w:sz w:val="24"/>
          <w:szCs w:val="24"/>
        </w:rPr>
        <w:t>), which is commonly used for outdoor applications in North America</w:t>
      </w:r>
      <w:r w:rsidR="00FE1909" w:rsidRPr="00593315">
        <w:rPr>
          <w:sz w:val="24"/>
          <w:szCs w:val="24"/>
        </w:rPr>
        <w:t xml:space="preserve">, was studied. </w:t>
      </w:r>
      <w:r w:rsidR="00177906" w:rsidRPr="00593315">
        <w:rPr>
          <w:sz w:val="24"/>
          <w:szCs w:val="24"/>
        </w:rPr>
        <w:t xml:space="preserve"> </w:t>
      </w:r>
      <w:r w:rsidR="00FE1909" w:rsidRPr="00593315">
        <w:rPr>
          <w:sz w:val="24"/>
          <w:szCs w:val="24"/>
        </w:rPr>
        <w:t xml:space="preserve">Kiln dried </w:t>
      </w:r>
      <w:r w:rsidR="00566A94" w:rsidRPr="00593315">
        <w:rPr>
          <w:sz w:val="24"/>
          <w:szCs w:val="24"/>
        </w:rPr>
        <w:t>wood</w:t>
      </w:r>
      <w:r w:rsidR="00FE1909" w:rsidRPr="00593315">
        <w:rPr>
          <w:sz w:val="24"/>
          <w:szCs w:val="24"/>
        </w:rPr>
        <w:t xml:space="preserve"> with the final moisture content of about 12% </w:t>
      </w:r>
      <w:r w:rsidRPr="00593315">
        <w:rPr>
          <w:sz w:val="24"/>
          <w:szCs w:val="24"/>
        </w:rPr>
        <w:t xml:space="preserve">was </w:t>
      </w:r>
      <w:r w:rsidR="001A7705" w:rsidRPr="00593315">
        <w:rPr>
          <w:sz w:val="24"/>
          <w:szCs w:val="24"/>
          <w:lang w:val="en-GB"/>
        </w:rPr>
        <w:t xml:space="preserve">obtained from a local sawmill in Saguenay-Lac-St-Jean (Quebec, Canada) and </w:t>
      </w:r>
      <w:r w:rsidR="00177906" w:rsidRPr="00593315">
        <w:rPr>
          <w:sz w:val="24"/>
          <w:szCs w:val="24"/>
        </w:rPr>
        <w:t xml:space="preserve">studied. Wood boards of approximately </w:t>
      </w:r>
      <w:r w:rsidR="000425EB" w:rsidRPr="00593315">
        <w:rPr>
          <w:sz w:val="24"/>
          <w:szCs w:val="24"/>
        </w:rPr>
        <w:t>21</w:t>
      </w:r>
      <w:r w:rsidR="00177906" w:rsidRPr="00593315">
        <w:rPr>
          <w:sz w:val="24"/>
          <w:szCs w:val="24"/>
        </w:rPr>
        <w:t xml:space="preserve">00 × </w:t>
      </w:r>
      <w:r w:rsidR="000425EB" w:rsidRPr="00593315">
        <w:rPr>
          <w:sz w:val="24"/>
          <w:szCs w:val="24"/>
        </w:rPr>
        <w:t>1</w:t>
      </w:r>
      <w:r w:rsidR="00177906" w:rsidRPr="00593315">
        <w:rPr>
          <w:sz w:val="24"/>
          <w:szCs w:val="24"/>
        </w:rPr>
        <w:t xml:space="preserve">00 × </w:t>
      </w:r>
      <w:r w:rsidR="001E3005" w:rsidRPr="00593315">
        <w:rPr>
          <w:sz w:val="24"/>
          <w:szCs w:val="24"/>
        </w:rPr>
        <w:t>4</w:t>
      </w:r>
      <w:r w:rsidR="00177906" w:rsidRPr="00593315">
        <w:rPr>
          <w:sz w:val="24"/>
          <w:szCs w:val="24"/>
        </w:rPr>
        <w:t>0 mm</w:t>
      </w:r>
      <w:r w:rsidRPr="00593315">
        <w:rPr>
          <w:sz w:val="24"/>
          <w:szCs w:val="24"/>
        </w:rPr>
        <w:t>³</w:t>
      </w:r>
      <w:r w:rsidR="00177906" w:rsidRPr="00593315">
        <w:rPr>
          <w:sz w:val="24"/>
          <w:szCs w:val="24"/>
        </w:rPr>
        <w:t xml:space="preserve"> were heat-treated in </w:t>
      </w:r>
      <w:r w:rsidR="00566A94" w:rsidRPr="00593315">
        <w:rPr>
          <w:sz w:val="24"/>
          <w:szCs w:val="24"/>
        </w:rPr>
        <w:t>the</w:t>
      </w:r>
      <w:r w:rsidR="00177906" w:rsidRPr="00593315">
        <w:rPr>
          <w:sz w:val="24"/>
          <w:szCs w:val="24"/>
        </w:rPr>
        <w:t xml:space="preserve"> prototype furnace of UQAC. Table 1 </w:t>
      </w:r>
      <w:r w:rsidR="009E1852" w:rsidRPr="00593315">
        <w:rPr>
          <w:sz w:val="24"/>
          <w:szCs w:val="24"/>
        </w:rPr>
        <w:t>shows</w:t>
      </w:r>
      <w:r w:rsidR="00177906" w:rsidRPr="00593315">
        <w:rPr>
          <w:sz w:val="24"/>
          <w:szCs w:val="24"/>
        </w:rPr>
        <w:t xml:space="preserve"> the conditions used during the heat treatment. </w:t>
      </w:r>
      <w:r w:rsidR="00FE1909" w:rsidRPr="00593315">
        <w:rPr>
          <w:sz w:val="24"/>
          <w:szCs w:val="24"/>
          <w:lang w:val="en-GB"/>
        </w:rPr>
        <w:t>Heat treatment was carried out at two different maximum temperatures (165°C and 190°C)</w:t>
      </w:r>
      <w:r w:rsidR="00FE1909" w:rsidRPr="00593315">
        <w:rPr>
          <w:sz w:val="24"/>
          <w:szCs w:val="24"/>
        </w:rPr>
        <w:t xml:space="preserve">. Wood boards were heated to maximum temperature with a heating rate of 15°C/h in a humid and inert gas, and were kept at that temperature for one hour. </w:t>
      </w:r>
      <w:r w:rsidR="00177906" w:rsidRPr="00593315">
        <w:rPr>
          <w:sz w:val="24"/>
          <w:szCs w:val="24"/>
        </w:rPr>
        <w:t xml:space="preserve">Specimens were arbitrarily selected for a complete statistical randomization. They were stored in a room at 20°C and 40% relative humidity (RH) until they were </w:t>
      </w:r>
      <w:r w:rsidR="000425EB" w:rsidRPr="00593315">
        <w:rPr>
          <w:sz w:val="24"/>
          <w:szCs w:val="24"/>
        </w:rPr>
        <w:t>acetylated</w:t>
      </w:r>
      <w:r w:rsidR="00566A94" w:rsidRPr="00593315">
        <w:rPr>
          <w:sz w:val="24"/>
          <w:szCs w:val="24"/>
        </w:rPr>
        <w:t xml:space="preserve">. After, </w:t>
      </w:r>
      <w:r w:rsidR="00177906" w:rsidRPr="00593315">
        <w:rPr>
          <w:sz w:val="24"/>
          <w:szCs w:val="24"/>
        </w:rPr>
        <w:t xml:space="preserve">the characterization tests </w:t>
      </w:r>
      <w:r w:rsidR="00566A94" w:rsidRPr="00593315">
        <w:rPr>
          <w:sz w:val="24"/>
          <w:szCs w:val="24"/>
        </w:rPr>
        <w:t xml:space="preserve">were carried out.  The details of </w:t>
      </w:r>
      <w:r w:rsidR="00C4384B" w:rsidRPr="00593315">
        <w:rPr>
          <w:sz w:val="24"/>
          <w:szCs w:val="24"/>
        </w:rPr>
        <w:t xml:space="preserve">combined </w:t>
      </w:r>
      <w:r w:rsidR="00566A94" w:rsidRPr="00593315">
        <w:rPr>
          <w:sz w:val="24"/>
          <w:szCs w:val="24"/>
        </w:rPr>
        <w:t xml:space="preserve">treatment and the characterization tests are </w:t>
      </w:r>
      <w:r w:rsidR="00177906" w:rsidRPr="00593315">
        <w:rPr>
          <w:sz w:val="24"/>
          <w:szCs w:val="24"/>
        </w:rPr>
        <w:t xml:space="preserve">described </w:t>
      </w:r>
      <w:r w:rsidR="00566A94" w:rsidRPr="00593315">
        <w:rPr>
          <w:sz w:val="24"/>
          <w:szCs w:val="24"/>
        </w:rPr>
        <w:t>in the following sections</w:t>
      </w:r>
      <w:r w:rsidR="00A91F48" w:rsidRPr="00593315">
        <w:rPr>
          <w:sz w:val="24"/>
          <w:szCs w:val="24"/>
        </w:rPr>
        <w:t xml:space="preserve">. </w:t>
      </w:r>
    </w:p>
    <w:p w14:paraId="129FA3C0" w14:textId="0379489B" w:rsidR="00F65173" w:rsidRPr="00593315" w:rsidRDefault="00862A12" w:rsidP="00DB04A0">
      <w:pPr>
        <w:jc w:val="both"/>
      </w:pPr>
      <w:r w:rsidRPr="00593315">
        <w:t xml:space="preserve">The </w:t>
      </w:r>
      <w:r w:rsidR="00AC6317" w:rsidRPr="00593315">
        <w:t>w</w:t>
      </w:r>
      <w:r w:rsidRPr="00593315">
        <w:t xml:space="preserve">ood boards heat-treated in the prototype furnace were heavy and it was not possible to measure the weight loss precisely. Thus, </w:t>
      </w:r>
      <w:r w:rsidR="00AC6317" w:rsidRPr="00593315">
        <w:t>the weight loss</w:t>
      </w:r>
      <w:r w:rsidR="00562507" w:rsidRPr="00593315">
        <w:t>es</w:t>
      </w:r>
      <w:r w:rsidR="00AC6317" w:rsidRPr="00593315">
        <w:t xml:space="preserve"> of the samples </w:t>
      </w:r>
      <w:r w:rsidR="0049486A" w:rsidRPr="00593315">
        <w:t>of 145 × 38 × 3</w:t>
      </w:r>
      <w:r w:rsidR="001E3005" w:rsidRPr="00593315">
        <w:t>8</w:t>
      </w:r>
      <w:r w:rsidR="0049486A" w:rsidRPr="00593315">
        <w:t xml:space="preserve"> mm</w:t>
      </w:r>
      <w:r w:rsidR="00F57061" w:rsidRPr="00593315">
        <w:t>³</w:t>
      </w:r>
      <w:r w:rsidR="0049486A" w:rsidRPr="00593315">
        <w:t xml:space="preserve"> </w:t>
      </w:r>
      <w:r w:rsidR="00562507" w:rsidRPr="00593315">
        <w:t xml:space="preserve">were investigated in a thermogravimetric analysis (TGA), including a vertical tube furnace and </w:t>
      </w:r>
      <w:r w:rsidR="000808A9" w:rsidRPr="00593315">
        <w:t xml:space="preserve">a </w:t>
      </w:r>
      <w:r w:rsidR="00562507" w:rsidRPr="00593315">
        <w:t>balance</w:t>
      </w:r>
      <w:r w:rsidR="000808A9" w:rsidRPr="00593315">
        <w:t xml:space="preserve"> </w:t>
      </w:r>
      <w:r w:rsidR="00D272C2" w:rsidRPr="00593315">
        <w:t>installed above</w:t>
      </w:r>
      <w:r w:rsidR="000808A9" w:rsidRPr="00593315">
        <w:t xml:space="preserve"> the furnace</w:t>
      </w:r>
      <w:r w:rsidR="00562507" w:rsidRPr="00593315">
        <w:t xml:space="preserve">, with controlled and constant flow of nitrogen. </w:t>
      </w:r>
      <w:r w:rsidR="00066184" w:rsidRPr="00593315">
        <w:t xml:space="preserve">The sample weight can be recorded continuously at each 30 seconds. </w:t>
      </w:r>
      <w:r w:rsidR="00562507" w:rsidRPr="00593315">
        <w:t>The heat treatments were carried out with a ramp rate of 15 °C/h to maximum temperature 165 °C and 190 °C, s</w:t>
      </w:r>
      <w:r w:rsidR="00DC6625" w:rsidRPr="00593315">
        <w:t>a</w:t>
      </w:r>
      <w:r w:rsidR="00562507" w:rsidRPr="00593315">
        <w:t>ck</w:t>
      </w:r>
      <w:r w:rsidR="00DC6625" w:rsidRPr="00593315">
        <w:t>ing</w:t>
      </w:r>
      <w:r w:rsidR="00562507" w:rsidRPr="00593315">
        <w:t xml:space="preserve"> time of 1h and naturally cooling down to room temperature</w:t>
      </w:r>
      <w:r w:rsidR="00F57061" w:rsidRPr="00593315">
        <w:t>. T</w:t>
      </w:r>
      <w:r w:rsidR="0049486A" w:rsidRPr="00593315">
        <w:t xml:space="preserve">o simulate the heating process in </w:t>
      </w:r>
      <w:r w:rsidR="00F57061" w:rsidRPr="00593315">
        <w:t xml:space="preserve">the </w:t>
      </w:r>
      <w:r w:rsidR="0049486A" w:rsidRPr="00593315">
        <w:t xml:space="preserve">prototype furnace, kiln-dried wood samples </w:t>
      </w:r>
      <w:r w:rsidR="00A071E4" w:rsidRPr="00593315">
        <w:t xml:space="preserve">with moisture content of about 12% </w:t>
      </w:r>
      <w:r w:rsidR="0049486A" w:rsidRPr="00593315">
        <w:t xml:space="preserve">were used in the weight loss test. </w:t>
      </w:r>
      <w:r w:rsidR="00A071E4" w:rsidRPr="00593315">
        <w:t>Therefore, t</w:t>
      </w:r>
      <w:r w:rsidR="0049486A" w:rsidRPr="00593315">
        <w:t xml:space="preserve">he obtained total weight </w:t>
      </w:r>
      <w:r w:rsidR="00D13F99" w:rsidRPr="00593315">
        <w:t>loss was</w:t>
      </w:r>
      <w:r w:rsidR="00A071E4" w:rsidRPr="00593315">
        <w:t xml:space="preserve"> due to the </w:t>
      </w:r>
      <w:r w:rsidR="00D13F99" w:rsidRPr="00593315">
        <w:t xml:space="preserve">removing </w:t>
      </w:r>
      <w:r w:rsidR="00A071E4" w:rsidRPr="00593315">
        <w:t xml:space="preserve">of </w:t>
      </w:r>
      <w:r w:rsidR="00D13F99" w:rsidRPr="00593315">
        <w:t xml:space="preserve">moisture and the loss of the wood components. </w:t>
      </w:r>
      <w:r w:rsidR="003C1DBB" w:rsidRPr="00593315">
        <w:t>To study the weight loss due to decomposition, the complete oven-dried wood samples at 100 °C were also heat treated in the TGA with the same hearing process, and the weight loss w</w:t>
      </w:r>
      <w:r w:rsidR="00F57061" w:rsidRPr="00593315">
        <w:t>as</w:t>
      </w:r>
      <w:r w:rsidR="003C1DBB" w:rsidRPr="00593315">
        <w:t xml:space="preserve"> </w:t>
      </w:r>
      <w:r w:rsidR="00DB04A0" w:rsidRPr="00593315">
        <w:t>recorded</w:t>
      </w:r>
      <w:r w:rsidR="003C1DBB" w:rsidRPr="00593315">
        <w:t>.</w:t>
      </w:r>
      <w:r w:rsidR="00EA600E" w:rsidRPr="00593315">
        <w:t xml:space="preserve"> The weight loss results </w:t>
      </w:r>
      <w:r w:rsidR="00F57061" w:rsidRPr="00593315">
        <w:t xml:space="preserve">are </w:t>
      </w:r>
      <w:r w:rsidR="00EA600E" w:rsidRPr="00593315">
        <w:t>presented in Figure</w:t>
      </w:r>
      <w:r w:rsidR="00141A11" w:rsidRPr="00593315">
        <w:t xml:space="preserve"> 1</w:t>
      </w:r>
      <w:r w:rsidR="003407E1" w:rsidRPr="00593315">
        <w:t xml:space="preserve"> (a) and (b)</w:t>
      </w:r>
      <w:r w:rsidR="00EA600E" w:rsidRPr="00593315">
        <w:t>.</w:t>
      </w:r>
    </w:p>
    <w:p w14:paraId="1159C343" w14:textId="77777777" w:rsidR="00833EFF" w:rsidRPr="00593315" w:rsidRDefault="00360D3A" w:rsidP="00847E0E">
      <w:pPr>
        <w:pStyle w:val="abstract"/>
        <w:widowControl w:val="0"/>
        <w:numPr>
          <w:ilvl w:val="1"/>
          <w:numId w:val="2"/>
        </w:numPr>
        <w:overflowPunct/>
        <w:spacing w:after="120" w:line="240" w:lineRule="auto"/>
        <w:ind w:left="360"/>
        <w:outlineLvl w:val="1"/>
        <w:rPr>
          <w:sz w:val="24"/>
          <w:szCs w:val="24"/>
        </w:rPr>
      </w:pPr>
      <w:r w:rsidRPr="00593315">
        <w:rPr>
          <w:sz w:val="24"/>
          <w:szCs w:val="24"/>
        </w:rPr>
        <w:t xml:space="preserve">Acetylation of wood </w:t>
      </w:r>
    </w:p>
    <w:p w14:paraId="3BA491E5" w14:textId="77777777" w:rsidR="001A7705" w:rsidRPr="00593315" w:rsidRDefault="00FE1909" w:rsidP="00EF3BBA">
      <w:pPr>
        <w:pStyle w:val="abstract"/>
        <w:spacing w:after="240" w:line="240" w:lineRule="auto"/>
        <w:jc w:val="both"/>
        <w:rPr>
          <w:sz w:val="24"/>
          <w:szCs w:val="24"/>
        </w:rPr>
      </w:pPr>
      <w:r w:rsidRPr="00593315">
        <w:rPr>
          <w:sz w:val="24"/>
          <w:szCs w:val="24"/>
        </w:rPr>
        <w:t>Heat-treated wood samples</w:t>
      </w:r>
      <w:r w:rsidR="001A7705" w:rsidRPr="00593315">
        <w:rPr>
          <w:sz w:val="24"/>
          <w:szCs w:val="24"/>
        </w:rPr>
        <w:t xml:space="preserve"> were subjected to acetylation treatment </w:t>
      </w:r>
      <w:r w:rsidR="00C4384B" w:rsidRPr="00593315">
        <w:rPr>
          <w:sz w:val="24"/>
          <w:szCs w:val="24"/>
        </w:rPr>
        <w:t>using</w:t>
      </w:r>
      <w:r w:rsidR="001A7705" w:rsidRPr="00593315">
        <w:rPr>
          <w:sz w:val="24"/>
          <w:szCs w:val="24"/>
        </w:rPr>
        <w:t xml:space="preserve"> different solutions</w:t>
      </w:r>
      <w:r w:rsidR="00C4384B" w:rsidRPr="00593315">
        <w:rPr>
          <w:sz w:val="24"/>
          <w:szCs w:val="24"/>
        </w:rPr>
        <w:t>. Untreated, pre-dried wood boards, which have</w:t>
      </w:r>
      <w:r w:rsidR="001A7705" w:rsidRPr="00593315">
        <w:rPr>
          <w:sz w:val="24"/>
          <w:szCs w:val="24"/>
        </w:rPr>
        <w:t xml:space="preserve"> </w:t>
      </w:r>
      <w:r w:rsidR="00C4384B" w:rsidRPr="00593315">
        <w:rPr>
          <w:sz w:val="24"/>
          <w:szCs w:val="24"/>
        </w:rPr>
        <w:t xml:space="preserve">a </w:t>
      </w:r>
      <w:r w:rsidR="001A7705" w:rsidRPr="00593315">
        <w:rPr>
          <w:sz w:val="24"/>
          <w:szCs w:val="24"/>
        </w:rPr>
        <w:t xml:space="preserve">final moisture content of about 12%, were also impregnated with </w:t>
      </w:r>
      <w:r w:rsidR="00C4384B" w:rsidRPr="00593315">
        <w:rPr>
          <w:sz w:val="24"/>
          <w:szCs w:val="24"/>
        </w:rPr>
        <w:t>the same</w:t>
      </w:r>
      <w:r w:rsidR="001A7705" w:rsidRPr="00593315">
        <w:rPr>
          <w:sz w:val="24"/>
          <w:szCs w:val="24"/>
        </w:rPr>
        <w:t xml:space="preserve"> solutions along with specimens heat-treated at high temperatures for comparison purposes.</w:t>
      </w:r>
    </w:p>
    <w:p w14:paraId="337DCCA4" w14:textId="77777777" w:rsidR="00833EFF" w:rsidRPr="00593315" w:rsidRDefault="00735EAF" w:rsidP="00360D3A">
      <w:pPr>
        <w:pStyle w:val="abstract"/>
        <w:widowControl w:val="0"/>
        <w:numPr>
          <w:ilvl w:val="1"/>
          <w:numId w:val="3"/>
        </w:numPr>
        <w:overflowPunct/>
        <w:spacing w:after="120" w:line="240" w:lineRule="auto"/>
        <w:ind w:left="540"/>
        <w:outlineLvl w:val="2"/>
        <w:rPr>
          <w:sz w:val="24"/>
          <w:szCs w:val="24"/>
        </w:rPr>
      </w:pPr>
      <w:r w:rsidRPr="00593315">
        <w:rPr>
          <w:sz w:val="24"/>
          <w:szCs w:val="24"/>
        </w:rPr>
        <w:t>Wood pretreatment</w:t>
      </w:r>
    </w:p>
    <w:p w14:paraId="7C20903B" w14:textId="77777777" w:rsidR="005600D0" w:rsidRPr="00593315" w:rsidRDefault="00E958D6" w:rsidP="00C14CAF">
      <w:pPr>
        <w:pStyle w:val="abstract"/>
        <w:spacing w:after="240" w:line="240" w:lineRule="auto"/>
        <w:jc w:val="both"/>
        <w:rPr>
          <w:sz w:val="24"/>
          <w:szCs w:val="24"/>
        </w:rPr>
      </w:pPr>
      <w:r w:rsidRPr="00593315">
        <w:rPr>
          <w:sz w:val="24"/>
          <w:szCs w:val="24"/>
        </w:rPr>
        <w:t>Specimens of 35 × 35 mm</w:t>
      </w:r>
      <w:r w:rsidR="00F57061" w:rsidRPr="00593315">
        <w:rPr>
          <w:sz w:val="24"/>
          <w:szCs w:val="24"/>
        </w:rPr>
        <w:t>²</w:t>
      </w:r>
      <w:r w:rsidRPr="00593315">
        <w:rPr>
          <w:sz w:val="24"/>
          <w:szCs w:val="24"/>
        </w:rPr>
        <w:t xml:space="preserve"> cross-section on tangential surface and 200 mm long were cut from sapwood of heat-treated and untreated wood, and then planed to smooth </w:t>
      </w:r>
      <w:r w:rsidR="00C4384B" w:rsidRPr="00593315">
        <w:rPr>
          <w:sz w:val="24"/>
          <w:szCs w:val="24"/>
        </w:rPr>
        <w:t xml:space="preserve">their </w:t>
      </w:r>
      <w:r w:rsidRPr="00593315">
        <w:rPr>
          <w:sz w:val="24"/>
          <w:szCs w:val="24"/>
        </w:rPr>
        <w:t xml:space="preserve">surfaces. </w:t>
      </w:r>
      <w:r w:rsidR="00C14CAF" w:rsidRPr="00593315">
        <w:rPr>
          <w:sz w:val="24"/>
          <w:szCs w:val="24"/>
        </w:rPr>
        <w:t>All samples were conditioned at</w:t>
      </w:r>
      <w:r w:rsidR="00C4384B" w:rsidRPr="00593315">
        <w:rPr>
          <w:sz w:val="24"/>
          <w:szCs w:val="24"/>
        </w:rPr>
        <w:t xml:space="preserve"> </w:t>
      </w:r>
      <w:r w:rsidR="00F57061" w:rsidRPr="00593315">
        <w:rPr>
          <w:sz w:val="24"/>
          <w:szCs w:val="24"/>
        </w:rPr>
        <w:t xml:space="preserve">a </w:t>
      </w:r>
      <w:r w:rsidR="00C4384B" w:rsidRPr="00593315">
        <w:rPr>
          <w:sz w:val="24"/>
          <w:szCs w:val="24"/>
        </w:rPr>
        <w:t xml:space="preserve">temperature of </w:t>
      </w:r>
      <w:r w:rsidR="00C14CAF" w:rsidRPr="00593315">
        <w:rPr>
          <w:sz w:val="24"/>
          <w:szCs w:val="24"/>
        </w:rPr>
        <w:t>20±2</w:t>
      </w:r>
      <w:r w:rsidR="00C4384B" w:rsidRPr="00593315">
        <w:rPr>
          <w:sz w:val="24"/>
          <w:szCs w:val="24"/>
        </w:rPr>
        <w:t> °C and relative humidity (</w:t>
      </w:r>
      <w:r w:rsidR="00C14CAF" w:rsidRPr="00593315">
        <w:rPr>
          <w:sz w:val="24"/>
          <w:szCs w:val="24"/>
        </w:rPr>
        <w:t>RH</w:t>
      </w:r>
      <w:r w:rsidR="00C4384B" w:rsidRPr="00593315">
        <w:rPr>
          <w:sz w:val="24"/>
          <w:szCs w:val="24"/>
        </w:rPr>
        <w:t>)</w:t>
      </w:r>
      <w:r w:rsidR="00C14CAF" w:rsidRPr="00593315">
        <w:rPr>
          <w:sz w:val="24"/>
          <w:szCs w:val="24"/>
        </w:rPr>
        <w:t xml:space="preserve"> of 65%±2% for three weeks and then weighted prior to acetylation. Thereafter, all samples </w:t>
      </w:r>
      <w:r w:rsidR="00372D0A" w:rsidRPr="00593315">
        <w:rPr>
          <w:sz w:val="24"/>
          <w:szCs w:val="24"/>
        </w:rPr>
        <w:t xml:space="preserve">were oven-dried for </w:t>
      </w:r>
      <w:r w:rsidR="00C14CAF" w:rsidRPr="00593315">
        <w:rPr>
          <w:sz w:val="24"/>
          <w:szCs w:val="24"/>
        </w:rPr>
        <w:t xml:space="preserve">24 </w:t>
      </w:r>
      <w:r w:rsidR="00372D0A" w:rsidRPr="00593315">
        <w:rPr>
          <w:sz w:val="24"/>
          <w:szCs w:val="24"/>
        </w:rPr>
        <w:t xml:space="preserve">h at </w:t>
      </w:r>
      <w:r w:rsidR="00C14CAF" w:rsidRPr="00593315">
        <w:rPr>
          <w:sz w:val="24"/>
          <w:szCs w:val="24"/>
        </w:rPr>
        <w:t xml:space="preserve">105 </w:t>
      </w:r>
      <w:r w:rsidR="00372D0A" w:rsidRPr="00593315">
        <w:rPr>
          <w:sz w:val="24"/>
          <w:szCs w:val="24"/>
        </w:rPr>
        <w:t xml:space="preserve">°C to </w:t>
      </w:r>
      <w:r w:rsidRPr="00593315">
        <w:rPr>
          <w:sz w:val="24"/>
          <w:szCs w:val="24"/>
        </w:rPr>
        <w:t>reduce</w:t>
      </w:r>
      <w:r w:rsidR="00372D0A" w:rsidRPr="00593315">
        <w:rPr>
          <w:sz w:val="24"/>
          <w:szCs w:val="24"/>
        </w:rPr>
        <w:t xml:space="preserve"> the moisture content to about 4%. </w:t>
      </w:r>
    </w:p>
    <w:p w14:paraId="084A33C7" w14:textId="77777777" w:rsidR="00C14CAF" w:rsidRPr="00593315" w:rsidRDefault="00735EAF" w:rsidP="002B0A03">
      <w:pPr>
        <w:pStyle w:val="abstract"/>
        <w:widowControl w:val="0"/>
        <w:numPr>
          <w:ilvl w:val="1"/>
          <w:numId w:val="3"/>
        </w:numPr>
        <w:overflowPunct/>
        <w:spacing w:after="120" w:line="240" w:lineRule="auto"/>
        <w:ind w:left="540"/>
        <w:outlineLvl w:val="2"/>
        <w:rPr>
          <w:sz w:val="24"/>
          <w:szCs w:val="24"/>
        </w:rPr>
      </w:pPr>
      <w:r w:rsidRPr="00593315">
        <w:rPr>
          <w:sz w:val="24"/>
          <w:szCs w:val="24"/>
        </w:rPr>
        <w:t>Acetylation</w:t>
      </w:r>
    </w:p>
    <w:p w14:paraId="21B11503" w14:textId="77777777" w:rsidR="00E71DFC" w:rsidRPr="00593315" w:rsidRDefault="00C14CAF" w:rsidP="00E71DFC">
      <w:pPr>
        <w:jc w:val="both"/>
      </w:pPr>
      <w:r w:rsidRPr="00593315">
        <w:rPr>
          <w:lang w:eastAsia="de-DE"/>
        </w:rPr>
        <w:t xml:space="preserve">The wood samples were placed in a </w:t>
      </w:r>
      <w:r w:rsidRPr="00593315">
        <w:t>glass</w:t>
      </w:r>
      <w:r w:rsidRPr="00593315">
        <w:rPr>
          <w:lang w:eastAsia="de-DE"/>
        </w:rPr>
        <w:t xml:space="preserve"> </w:t>
      </w:r>
      <w:r w:rsidR="00C4384B" w:rsidRPr="00593315">
        <w:rPr>
          <w:lang w:eastAsia="de-DE"/>
        </w:rPr>
        <w:t>container</w:t>
      </w:r>
      <w:r w:rsidRPr="00593315">
        <w:rPr>
          <w:lang w:eastAsia="de-DE"/>
        </w:rPr>
        <w:t xml:space="preserve"> and impregnated with </w:t>
      </w:r>
      <w:r w:rsidR="00082A2C" w:rsidRPr="00593315">
        <w:rPr>
          <w:lang w:eastAsia="de-DE"/>
        </w:rPr>
        <w:t xml:space="preserve">two different acetylation solutions (acetic anhydrate and vinegar) </w:t>
      </w:r>
      <w:r w:rsidR="00082A2C" w:rsidRPr="00593315">
        <w:t>which</w:t>
      </w:r>
      <w:r w:rsidR="00540EB7" w:rsidRPr="00593315">
        <w:t xml:space="preserve"> </w:t>
      </w:r>
      <w:r w:rsidR="00082A2C" w:rsidRPr="00593315">
        <w:t xml:space="preserve">resulted in </w:t>
      </w:r>
      <w:r w:rsidR="00540EB7" w:rsidRPr="00593315">
        <w:t xml:space="preserve">different </w:t>
      </w:r>
      <w:r w:rsidR="00082A2C" w:rsidRPr="00593315">
        <w:t xml:space="preserve">percentage of </w:t>
      </w:r>
      <w:r w:rsidR="00082A2C" w:rsidRPr="00593315">
        <w:lastRenderedPageBreak/>
        <w:t>weight gain in different samples</w:t>
      </w:r>
      <w:r w:rsidRPr="00593315">
        <w:rPr>
          <w:lang w:eastAsia="de-DE"/>
        </w:rPr>
        <w:t xml:space="preserve">. </w:t>
      </w:r>
      <w:r w:rsidR="00A230F7" w:rsidRPr="00593315">
        <w:rPr>
          <w:lang w:eastAsia="de-DE"/>
        </w:rPr>
        <w:t>Commercial</w:t>
      </w:r>
      <w:r w:rsidR="00FD61F9" w:rsidRPr="00593315">
        <w:rPr>
          <w:lang w:eastAsia="de-DE"/>
        </w:rPr>
        <w:t xml:space="preserve"> vinegar </w:t>
      </w:r>
      <w:r w:rsidR="00875B74" w:rsidRPr="00593315">
        <w:rPr>
          <w:lang w:eastAsia="de-DE"/>
        </w:rPr>
        <w:t xml:space="preserve">(10% acetic acid) </w:t>
      </w:r>
      <w:r w:rsidR="00FD61F9" w:rsidRPr="00593315">
        <w:rPr>
          <w:lang w:eastAsia="de-DE"/>
        </w:rPr>
        <w:t xml:space="preserve">was employed in this study to investigate its effect on the fungal resistance </w:t>
      </w:r>
      <w:r w:rsidR="00A230F7" w:rsidRPr="00593315">
        <w:rPr>
          <w:lang w:eastAsia="de-DE"/>
        </w:rPr>
        <w:t xml:space="preserve">and other properties </w:t>
      </w:r>
      <w:r w:rsidR="00FD61F9" w:rsidRPr="00593315">
        <w:rPr>
          <w:lang w:eastAsia="de-DE"/>
        </w:rPr>
        <w:t xml:space="preserve">of wood. </w:t>
      </w:r>
      <w:r w:rsidRPr="00593315">
        <w:rPr>
          <w:lang w:eastAsia="de-DE"/>
        </w:rPr>
        <w:t xml:space="preserve">Excess acetic anhydride was drained off, and the wood samples were then </w:t>
      </w:r>
      <w:r w:rsidR="00082A2C" w:rsidRPr="00593315">
        <w:rPr>
          <w:lang w:eastAsia="de-DE"/>
        </w:rPr>
        <w:t xml:space="preserve">kept </w:t>
      </w:r>
      <w:r w:rsidR="009E1852" w:rsidRPr="00593315">
        <w:rPr>
          <w:lang w:eastAsia="de-DE"/>
        </w:rPr>
        <w:t>at a desired temperature</w:t>
      </w:r>
      <w:r w:rsidRPr="00593315">
        <w:rPr>
          <w:lang w:eastAsia="de-DE"/>
        </w:rPr>
        <w:t xml:space="preserve"> for 6</w:t>
      </w:r>
      <w:r w:rsidR="00540EB7" w:rsidRPr="00593315">
        <w:rPr>
          <w:lang w:eastAsia="de-DE"/>
        </w:rPr>
        <w:t xml:space="preserve"> to 24</w:t>
      </w:r>
      <w:r w:rsidRPr="00593315">
        <w:rPr>
          <w:lang w:eastAsia="de-DE"/>
        </w:rPr>
        <w:t xml:space="preserve"> h</w:t>
      </w:r>
      <w:r w:rsidR="00082A2C" w:rsidRPr="00593315">
        <w:rPr>
          <w:lang w:eastAsia="de-DE"/>
        </w:rPr>
        <w:t xml:space="preserve"> to facilitate the acetylation reactions, depending on the acetylation solution used</w:t>
      </w:r>
      <w:r w:rsidRPr="00593315">
        <w:rPr>
          <w:lang w:eastAsia="de-DE"/>
        </w:rPr>
        <w:t>. The reaction temperature</w:t>
      </w:r>
      <w:r w:rsidR="00082A2C" w:rsidRPr="00593315">
        <w:rPr>
          <w:lang w:eastAsia="de-DE"/>
        </w:rPr>
        <w:t>s</w:t>
      </w:r>
      <w:r w:rsidRPr="00593315">
        <w:rPr>
          <w:lang w:eastAsia="de-DE"/>
        </w:rPr>
        <w:t xml:space="preserve"> w</w:t>
      </w:r>
      <w:r w:rsidR="00082A2C" w:rsidRPr="00593315">
        <w:rPr>
          <w:lang w:eastAsia="de-DE"/>
        </w:rPr>
        <w:t>ere</w:t>
      </w:r>
      <w:r w:rsidR="00540EB7" w:rsidRPr="00593315">
        <w:rPr>
          <w:lang w:eastAsia="de-DE"/>
        </w:rPr>
        <w:t xml:space="preserve"> 50°C and</w:t>
      </w:r>
      <w:r w:rsidRPr="00593315">
        <w:rPr>
          <w:lang w:eastAsia="de-DE"/>
        </w:rPr>
        <w:t xml:space="preserve"> 1</w:t>
      </w:r>
      <w:r w:rsidR="00540EB7" w:rsidRPr="00593315">
        <w:rPr>
          <w:lang w:eastAsia="de-DE"/>
        </w:rPr>
        <w:t>1</w:t>
      </w:r>
      <w:r w:rsidRPr="00593315">
        <w:rPr>
          <w:lang w:eastAsia="de-DE"/>
        </w:rPr>
        <w:t xml:space="preserve">0 °C. </w:t>
      </w:r>
      <w:r w:rsidR="00726C7C" w:rsidRPr="00593315">
        <w:rPr>
          <w:lang w:eastAsia="de-DE"/>
        </w:rPr>
        <w:t xml:space="preserve">Table </w:t>
      </w:r>
      <w:r w:rsidR="00B27225" w:rsidRPr="00593315">
        <w:rPr>
          <w:lang w:eastAsia="de-DE"/>
        </w:rPr>
        <w:t>3</w:t>
      </w:r>
      <w:r w:rsidR="00726C7C" w:rsidRPr="00593315">
        <w:rPr>
          <w:lang w:eastAsia="de-DE"/>
        </w:rPr>
        <w:t xml:space="preserve"> summarizes the condition used for acetylation. </w:t>
      </w:r>
      <w:r w:rsidR="00540EB7" w:rsidRPr="00593315">
        <w:t xml:space="preserve">After acetylation, the samples were soaked in de-mineralized water to convert acetic anhydride to acetic acid within few days. Afterwards, samples were again oven dried at 105 °C </w:t>
      </w:r>
      <w:r w:rsidR="00082A2C" w:rsidRPr="00593315">
        <w:t>until</w:t>
      </w:r>
      <w:r w:rsidR="00082A2C" w:rsidRPr="00593315">
        <w:rPr>
          <w:lang w:eastAsia="de-DE"/>
        </w:rPr>
        <w:t xml:space="preserve"> their</w:t>
      </w:r>
      <w:r w:rsidR="00540EB7" w:rsidRPr="00593315">
        <w:rPr>
          <w:lang w:eastAsia="de-DE"/>
        </w:rPr>
        <w:t xml:space="preserve"> weight </w:t>
      </w:r>
      <w:r w:rsidR="00082A2C" w:rsidRPr="00593315">
        <w:rPr>
          <w:lang w:eastAsia="de-DE"/>
        </w:rPr>
        <w:t xml:space="preserve">remained constant </w:t>
      </w:r>
      <w:r w:rsidR="00540EB7" w:rsidRPr="00593315">
        <w:rPr>
          <w:lang w:eastAsia="de-DE"/>
        </w:rPr>
        <w:t xml:space="preserve">to </w:t>
      </w:r>
      <w:r w:rsidR="00540EB7" w:rsidRPr="00593315">
        <w:t>remove the remain</w:t>
      </w:r>
      <w:r w:rsidR="00F57061" w:rsidRPr="00593315">
        <w:t>ing</w:t>
      </w:r>
      <w:r w:rsidR="00540EB7" w:rsidRPr="00593315">
        <w:t xml:space="preserve"> acetic acid</w:t>
      </w:r>
      <w:r w:rsidR="00A757D9" w:rsidRPr="00593315">
        <w:t xml:space="preserve">. Finally, samples </w:t>
      </w:r>
      <w:r w:rsidR="00A757D9" w:rsidRPr="00593315">
        <w:rPr>
          <w:lang w:eastAsia="de-DE"/>
        </w:rPr>
        <w:t>were</w:t>
      </w:r>
      <w:r w:rsidR="00A757D9" w:rsidRPr="00593315">
        <w:t xml:space="preserve"> conditioned at </w:t>
      </w:r>
      <w:r w:rsidR="00F57061" w:rsidRPr="00593315">
        <w:t xml:space="preserve">a </w:t>
      </w:r>
      <w:r w:rsidR="00726C7C" w:rsidRPr="00593315">
        <w:t xml:space="preserve">temperature of </w:t>
      </w:r>
      <w:r w:rsidR="00A757D9" w:rsidRPr="00593315">
        <w:t>20±2</w:t>
      </w:r>
      <w:r w:rsidR="00726C7C" w:rsidRPr="00593315">
        <w:t> °C and</w:t>
      </w:r>
      <w:r w:rsidR="00A757D9" w:rsidRPr="00593315">
        <w:t xml:space="preserve"> RH of 65%±2% for three weeks </w:t>
      </w:r>
      <w:r w:rsidR="00540EB7" w:rsidRPr="00593315">
        <w:t xml:space="preserve">and then weighed. </w:t>
      </w:r>
      <w:r w:rsidR="00E71DFC" w:rsidRPr="00593315">
        <w:t xml:space="preserve">The </w:t>
      </w:r>
      <w:r w:rsidR="006175BC" w:rsidRPr="00593315">
        <w:t xml:space="preserve">weight percent gain </w:t>
      </w:r>
      <w:r w:rsidR="00E71DFC" w:rsidRPr="00593315">
        <w:t xml:space="preserve">(WPG) was calculated using the following equation: </w:t>
      </w:r>
    </w:p>
    <w:p w14:paraId="217FE504" w14:textId="77777777" w:rsidR="00E71DFC" w:rsidRPr="00593315" w:rsidRDefault="00E71DFC" w:rsidP="00E71DFC">
      <w:pPr>
        <w:jc w:val="both"/>
      </w:pPr>
      <w:r w:rsidRPr="00593315">
        <w:t xml:space="preserve">                                        </w:t>
      </w:r>
      <w:r w:rsidR="00921DCF" w:rsidRPr="00593315">
        <w:rPr>
          <w:position w:val="-30"/>
        </w:rPr>
        <w:object w:dxaOrig="2659" w:dyaOrig="680" w14:anchorId="03C49D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7.25pt;height:25.5pt" o:ole="">
            <v:imagedata r:id="rId9" o:title=""/>
          </v:shape>
          <o:OLEObject Type="Embed" ProgID="Equation.3" ShapeID="_x0000_i1025" DrawAspect="Content" ObjectID="_1595234017" r:id="rId10"/>
        </w:object>
      </w:r>
      <w:r w:rsidRPr="00593315">
        <w:t xml:space="preserve">                                                                                                  </w:t>
      </w:r>
      <w:r w:rsidRPr="00593315">
        <w:rPr>
          <w:lang w:val="en-GB"/>
        </w:rPr>
        <w:t>(1)</w:t>
      </w:r>
    </w:p>
    <w:p w14:paraId="42818486" w14:textId="47F3F411" w:rsidR="002B0A03" w:rsidRPr="00593315" w:rsidRDefault="00E71DFC" w:rsidP="00926940">
      <w:pPr>
        <w:spacing w:line="360" w:lineRule="auto"/>
      </w:pPr>
      <w:r w:rsidRPr="00593315">
        <w:t xml:space="preserve">where </w:t>
      </w:r>
      <w:r w:rsidRPr="00593315">
        <w:rPr>
          <w:i/>
        </w:rPr>
        <w:t>W</w:t>
      </w:r>
      <w:r w:rsidRPr="00593315">
        <w:rPr>
          <w:vertAlign w:val="subscript"/>
        </w:rPr>
        <w:t>0</w:t>
      </w:r>
      <w:r w:rsidRPr="00593315">
        <w:t xml:space="preserve"> </w:t>
      </w:r>
      <w:r w:rsidR="00726C7C" w:rsidRPr="00593315">
        <w:t xml:space="preserve">and </w:t>
      </w:r>
      <w:r w:rsidR="00726C7C" w:rsidRPr="00593315">
        <w:rPr>
          <w:i/>
        </w:rPr>
        <w:t>W</w:t>
      </w:r>
      <w:r w:rsidR="00726C7C" w:rsidRPr="00593315">
        <w:rPr>
          <w:vertAlign w:val="subscript"/>
        </w:rPr>
        <w:t>1</w:t>
      </w:r>
      <w:r w:rsidR="00726C7C" w:rsidRPr="00593315">
        <w:t xml:space="preserve"> are</w:t>
      </w:r>
      <w:r w:rsidRPr="00593315">
        <w:t xml:space="preserve"> the </w:t>
      </w:r>
      <w:r w:rsidR="00A230F7" w:rsidRPr="00593315">
        <w:t xml:space="preserve">conditioned </w:t>
      </w:r>
      <w:r w:rsidRPr="00593315">
        <w:t>weight</w:t>
      </w:r>
      <w:r w:rsidR="00726C7C" w:rsidRPr="00593315">
        <w:t xml:space="preserve"> of the wood </w:t>
      </w:r>
      <w:r w:rsidR="00492AEA" w:rsidRPr="00593315">
        <w:t>samples in</w:t>
      </w:r>
      <w:r w:rsidR="00726C7C" w:rsidRPr="00593315">
        <w:t xml:space="preserve"> grams</w:t>
      </w:r>
      <w:r w:rsidR="00921DCF" w:rsidRPr="00593315">
        <w:t xml:space="preserve"> before </w:t>
      </w:r>
      <w:r w:rsidR="00726C7C" w:rsidRPr="00593315">
        <w:t>and</w:t>
      </w:r>
      <w:r w:rsidRPr="00593315">
        <w:t xml:space="preserve"> after the </w:t>
      </w:r>
      <w:r w:rsidR="00921DCF" w:rsidRPr="00593315">
        <w:t>acetylation treatment</w:t>
      </w:r>
      <w:r w:rsidRPr="00593315">
        <w:t>.</w:t>
      </w:r>
    </w:p>
    <w:p w14:paraId="7DC5D9C0" w14:textId="77777777" w:rsidR="00360D3A" w:rsidRPr="00593315" w:rsidRDefault="007477EB" w:rsidP="00360D3A">
      <w:pPr>
        <w:pStyle w:val="abstract"/>
        <w:widowControl w:val="0"/>
        <w:numPr>
          <w:ilvl w:val="1"/>
          <w:numId w:val="2"/>
        </w:numPr>
        <w:overflowPunct/>
        <w:spacing w:after="120" w:line="240" w:lineRule="auto"/>
        <w:ind w:left="360"/>
        <w:outlineLvl w:val="1"/>
        <w:rPr>
          <w:sz w:val="24"/>
          <w:szCs w:val="24"/>
        </w:rPr>
      </w:pPr>
      <w:r w:rsidRPr="00593315">
        <w:rPr>
          <w:sz w:val="24"/>
          <w:szCs w:val="24"/>
        </w:rPr>
        <w:t>Characterization of treated</w:t>
      </w:r>
      <w:r w:rsidR="00360D3A" w:rsidRPr="00593315">
        <w:rPr>
          <w:sz w:val="24"/>
          <w:szCs w:val="24"/>
        </w:rPr>
        <w:t xml:space="preserve"> wood</w:t>
      </w:r>
    </w:p>
    <w:p w14:paraId="2A3F891F" w14:textId="77777777" w:rsidR="00D75C1E" w:rsidRPr="00593315" w:rsidRDefault="00D75C1E" w:rsidP="00D75C1E">
      <w:pPr>
        <w:pStyle w:val="abstract"/>
        <w:widowControl w:val="0"/>
        <w:numPr>
          <w:ilvl w:val="1"/>
          <w:numId w:val="7"/>
        </w:numPr>
        <w:overflowPunct/>
        <w:spacing w:after="120" w:line="240" w:lineRule="auto"/>
        <w:ind w:left="810" w:hanging="630"/>
        <w:outlineLvl w:val="2"/>
        <w:rPr>
          <w:sz w:val="24"/>
          <w:szCs w:val="24"/>
        </w:rPr>
      </w:pPr>
      <w:r w:rsidRPr="00593315">
        <w:rPr>
          <w:sz w:val="24"/>
          <w:szCs w:val="24"/>
        </w:rPr>
        <w:t>Chemical analysis of wood components</w:t>
      </w:r>
    </w:p>
    <w:p w14:paraId="627C332A" w14:textId="77777777" w:rsidR="00AD5B1E" w:rsidRPr="00593315" w:rsidRDefault="00B3081F" w:rsidP="00DB2A04">
      <w:pPr>
        <w:jc w:val="both"/>
        <w:rPr>
          <w:lang w:eastAsia="de-DE"/>
        </w:rPr>
      </w:pPr>
      <w:r w:rsidRPr="00593315">
        <w:rPr>
          <w:lang w:eastAsia="de-DE"/>
        </w:rPr>
        <w:t xml:space="preserve">Untreated and wood samples </w:t>
      </w:r>
      <w:r w:rsidR="00F95FF6" w:rsidRPr="00593315">
        <w:rPr>
          <w:lang w:eastAsia="de-DE"/>
        </w:rPr>
        <w:t xml:space="preserve">heat-treated up to 165 °C and 190 °C </w:t>
      </w:r>
      <w:r w:rsidR="0069332E" w:rsidRPr="00593315">
        <w:rPr>
          <w:lang w:eastAsia="de-DE"/>
        </w:rPr>
        <w:t xml:space="preserve">in TGA </w:t>
      </w:r>
      <w:r w:rsidR="00F57061" w:rsidRPr="00593315">
        <w:rPr>
          <w:lang w:eastAsia="de-DE"/>
        </w:rPr>
        <w:t>underwent</w:t>
      </w:r>
      <w:r w:rsidRPr="00593315">
        <w:rPr>
          <w:lang w:eastAsia="de-DE"/>
        </w:rPr>
        <w:t xml:space="preserve"> chemical characterization analyses, by means of determination of </w:t>
      </w:r>
      <w:r w:rsidR="0069332E" w:rsidRPr="00593315">
        <w:rPr>
          <w:lang w:eastAsia="de-DE"/>
        </w:rPr>
        <w:t>extractives soluble in acetone and ethanol, lignin, pentosane</w:t>
      </w:r>
      <w:r w:rsidRPr="00593315">
        <w:rPr>
          <w:lang w:eastAsia="de-DE"/>
        </w:rPr>
        <w:t xml:space="preserve">, and holocellulose content. </w:t>
      </w:r>
      <w:r w:rsidR="0069332E" w:rsidRPr="00593315">
        <w:rPr>
          <w:lang w:eastAsia="de-DE"/>
        </w:rPr>
        <w:t xml:space="preserve">The detailed methods of chemical analysis for wood components </w:t>
      </w:r>
      <w:r w:rsidR="00F57061" w:rsidRPr="00593315">
        <w:rPr>
          <w:lang w:eastAsia="de-DE"/>
        </w:rPr>
        <w:t xml:space="preserve">are </w:t>
      </w:r>
      <w:r w:rsidR="0069332E" w:rsidRPr="00593315">
        <w:rPr>
          <w:lang w:eastAsia="de-DE"/>
        </w:rPr>
        <w:t xml:space="preserve">described in </w:t>
      </w:r>
      <w:r w:rsidR="00F57061" w:rsidRPr="00593315">
        <w:rPr>
          <w:lang w:eastAsia="de-DE"/>
        </w:rPr>
        <w:t xml:space="preserve">a </w:t>
      </w:r>
      <w:r w:rsidR="0069332E" w:rsidRPr="00593315">
        <w:rPr>
          <w:lang w:eastAsia="de-DE"/>
        </w:rPr>
        <w:t xml:space="preserve">previous publication </w:t>
      </w:r>
      <w:r w:rsidR="0069332E" w:rsidRPr="00593315">
        <w:rPr>
          <w:lang w:eastAsia="de-DE"/>
        </w:rPr>
        <w:fldChar w:fldCharType="begin"/>
      </w:r>
      <w:r w:rsidR="0069332E" w:rsidRPr="00593315">
        <w:rPr>
          <w:lang w:eastAsia="de-DE"/>
        </w:rPr>
        <w:instrText xml:space="preserve"> ADDIN EN.CITE &lt;EndNote&gt;&lt;Cite&gt;&lt;Author&gt;Huang&lt;/Author&gt;&lt;Year&gt;2012&lt;/Year&gt;&lt;RecNum&gt;55&lt;/RecNum&gt;&lt;DisplayText&gt;(Huang et al. 2012)&lt;/DisplayText&gt;&lt;record&gt;&lt;rec-number&gt;55&lt;/rec-number&gt;&lt;foreign-keys&gt;&lt;key app="EN" db-id="txdspspfyp25tdexfa6pr22qaspsfzarer9r"&gt;55&lt;/key&gt;&lt;/foreign-keys&gt;&lt;ref-type name="Journal Article"&gt;17&lt;/ref-type&gt;&lt;contributors&gt;&lt;authors&gt;&lt;author&gt;Huang, Xianai&lt;/author&gt;&lt;author&gt;Kocaefe, Duygu&lt;/author&gt;&lt;author&gt;Kocaefe, Yasar&lt;/author&gt;&lt;author&gt;Boluk, Yaman&lt;/author&gt;&lt;author&gt;Pichette, Andre&lt;/author&gt;&lt;/authors&gt;&lt;/contributors&gt;&lt;titles&gt;&lt;title&gt;A spectrocolorimetric and chemical study on color modification of heat-treated wood during artificial weathering&lt;/title&gt;&lt;secondary-title&gt;Applied Surface Science&lt;/secondary-title&gt;&lt;/titles&gt;&lt;periodical&gt;&lt;full-title&gt;Applied Surface Science&lt;/full-title&gt;&lt;/periodical&gt;&lt;pages&gt;5360-5369&lt;/pages&gt;&lt;volume&gt;258&lt;/volume&gt;&lt;number&gt;14&lt;/number&gt;&lt;keywords&gt;&lt;keyword&gt;Heat-treated wood&lt;/keyword&gt;&lt;keyword&gt;Color modifications&lt;/keyword&gt;&lt;keyword&gt;Artificial weathering&lt;/keyword&gt;&lt;keyword&gt;Chemical component degradation&lt;/keyword&gt;&lt;keyword&gt;Reflectance spectra&lt;/keyword&gt;&lt;keyword&gt;Kubelka–Munk&lt;/keyword&gt;&lt;keyword&gt;CIE-L*a*b* parameters&lt;/keyword&gt;&lt;/keywords&gt;&lt;dates&gt;&lt;year&gt;2012&lt;/year&gt;&lt;/dates&gt;&lt;isbn&gt;0169-4332&lt;/isbn&gt;&lt;urls&gt;&lt;related-urls&gt;&lt;url&gt;http://www.sciencedirect.com/science/article/pii/S0169433212002279&lt;/url&gt;&lt;/related-urls&gt;&lt;/urls&gt;&lt;electronic-resource-num&gt;http://dx.doi.org/10.1016/j.apsusc.2012.02.005&lt;/electronic-resource-num&gt;&lt;/record&gt;&lt;/Cite&gt;&lt;/EndNote&gt;</w:instrText>
      </w:r>
      <w:r w:rsidR="0069332E" w:rsidRPr="00593315">
        <w:rPr>
          <w:lang w:eastAsia="de-DE"/>
        </w:rPr>
        <w:fldChar w:fldCharType="separate"/>
      </w:r>
      <w:r w:rsidR="0069332E" w:rsidRPr="00593315">
        <w:rPr>
          <w:lang w:eastAsia="de-DE"/>
        </w:rPr>
        <w:t>(Huang et al. 2012)</w:t>
      </w:r>
      <w:r w:rsidR="0069332E" w:rsidRPr="00593315">
        <w:rPr>
          <w:lang w:eastAsia="de-DE"/>
        </w:rPr>
        <w:fldChar w:fldCharType="end"/>
      </w:r>
      <w:r w:rsidR="0069332E" w:rsidRPr="00593315">
        <w:rPr>
          <w:lang w:eastAsia="de-DE"/>
        </w:rPr>
        <w:t xml:space="preserve">. Chemically characterized results </w:t>
      </w:r>
      <w:r w:rsidRPr="00593315">
        <w:rPr>
          <w:lang w:eastAsia="de-DE"/>
        </w:rPr>
        <w:t xml:space="preserve">in this experiment are shown in Table 2. </w:t>
      </w:r>
    </w:p>
    <w:p w14:paraId="51C3C858" w14:textId="77777777" w:rsidR="00360D3A" w:rsidRPr="00593315" w:rsidRDefault="006A200B" w:rsidP="00360D3A">
      <w:pPr>
        <w:pStyle w:val="abstract"/>
        <w:widowControl w:val="0"/>
        <w:numPr>
          <w:ilvl w:val="1"/>
          <w:numId w:val="7"/>
        </w:numPr>
        <w:overflowPunct/>
        <w:spacing w:after="120" w:line="240" w:lineRule="auto"/>
        <w:ind w:left="810" w:hanging="630"/>
        <w:outlineLvl w:val="2"/>
        <w:rPr>
          <w:sz w:val="24"/>
          <w:szCs w:val="24"/>
        </w:rPr>
      </w:pPr>
      <w:r w:rsidRPr="00593315">
        <w:rPr>
          <w:sz w:val="24"/>
          <w:szCs w:val="24"/>
        </w:rPr>
        <w:t>Water absorption and d</w:t>
      </w:r>
      <w:r w:rsidR="00735EAF" w:rsidRPr="00593315">
        <w:rPr>
          <w:sz w:val="24"/>
          <w:szCs w:val="24"/>
        </w:rPr>
        <w:t>imensional stability</w:t>
      </w:r>
    </w:p>
    <w:p w14:paraId="5EE9BBFF" w14:textId="71F5206F" w:rsidR="00F57723" w:rsidRPr="00593315" w:rsidRDefault="006D6621" w:rsidP="00E004A9">
      <w:pPr>
        <w:jc w:val="both"/>
      </w:pPr>
      <w:r w:rsidRPr="00593315">
        <w:t>The d</w:t>
      </w:r>
      <w:r w:rsidR="00855B82" w:rsidRPr="00593315">
        <w:t xml:space="preserve">imensional stability tests were carried out to determine the effect of </w:t>
      </w:r>
      <w:r w:rsidRPr="00593315">
        <w:t>heat treatment</w:t>
      </w:r>
      <w:r w:rsidR="00855B82" w:rsidRPr="00593315">
        <w:t xml:space="preserve"> </w:t>
      </w:r>
      <w:r w:rsidRPr="00593315">
        <w:t>temperature and acetylation with different solutions</w:t>
      </w:r>
      <w:r w:rsidR="00855B82" w:rsidRPr="00593315">
        <w:t xml:space="preserve"> on the </w:t>
      </w:r>
      <w:r w:rsidRPr="00593315">
        <w:t xml:space="preserve">dimensional </w:t>
      </w:r>
      <w:r w:rsidR="007940F9" w:rsidRPr="00593315">
        <w:t>stability</w:t>
      </w:r>
      <w:r w:rsidR="00855B82" w:rsidRPr="00593315">
        <w:t>, and the results were compared.</w:t>
      </w:r>
      <w:r w:rsidR="00E004A9" w:rsidRPr="00593315">
        <w:t xml:space="preserve"> </w:t>
      </w:r>
      <w:r w:rsidRPr="00593315">
        <w:t xml:space="preserve">In this study, the methodology used to perform dimensional stability of wood has been adapted from ASTM D-1037 standard (ASTM International 2004). Wood samples </w:t>
      </w:r>
      <w:r w:rsidR="00E004A9" w:rsidRPr="00593315">
        <w:t>of each experiment</w:t>
      </w:r>
      <w:r w:rsidR="007940F9" w:rsidRPr="00593315">
        <w:t>al</w:t>
      </w:r>
      <w:r w:rsidR="00E004A9" w:rsidRPr="00593315">
        <w:t xml:space="preserve"> set </w:t>
      </w:r>
      <w:r w:rsidRPr="00593315">
        <w:t>with dimensions of 35 × 35 × 35 mm</w:t>
      </w:r>
      <w:r w:rsidR="00F57061" w:rsidRPr="00593315">
        <w:t>³</w:t>
      </w:r>
      <w:r w:rsidRPr="00593315">
        <w:t xml:space="preserve"> in radial, tangential and axial directions were prepared. The size of wood samples was reduced </w:t>
      </w:r>
      <w:r w:rsidR="00E004A9" w:rsidRPr="00593315">
        <w:t xml:space="preserve">according to the </w:t>
      </w:r>
      <w:r w:rsidR="00574570" w:rsidRPr="00593315">
        <w:t xml:space="preserve">limitation of </w:t>
      </w:r>
      <w:r w:rsidR="00E004A9" w:rsidRPr="00593315">
        <w:t xml:space="preserve">acetylation </w:t>
      </w:r>
      <w:r w:rsidR="00574570" w:rsidRPr="00593315">
        <w:t>container in this study, which provided the smaller samples</w:t>
      </w:r>
      <w:r w:rsidR="00E004A9" w:rsidRPr="00593315">
        <w:t>.</w:t>
      </w:r>
      <w:r w:rsidR="00853070" w:rsidRPr="00593315">
        <w:t xml:space="preserve"> </w:t>
      </w:r>
      <w:r w:rsidRPr="00593315">
        <w:t>A minimum of 10 samples were tested in each case.</w:t>
      </w:r>
      <w:r w:rsidR="00E004A9" w:rsidRPr="00593315">
        <w:t xml:space="preserve"> </w:t>
      </w:r>
      <w:r w:rsidR="00B84963" w:rsidRPr="00593315">
        <w:t xml:space="preserve">All specimens were conditioned at </w:t>
      </w:r>
      <w:r w:rsidR="00F57061" w:rsidRPr="00593315">
        <w:t xml:space="preserve">a </w:t>
      </w:r>
      <w:r w:rsidR="00853070" w:rsidRPr="00593315">
        <w:t xml:space="preserve">temperature of </w:t>
      </w:r>
      <w:r w:rsidR="00B84963" w:rsidRPr="00593315">
        <w:t>20±2</w:t>
      </w:r>
      <w:r w:rsidR="00853070" w:rsidRPr="00593315">
        <w:t> °C and</w:t>
      </w:r>
      <w:r w:rsidR="00B84963" w:rsidRPr="00593315">
        <w:t xml:space="preserve"> RH of 65%±2% prior to testing. </w:t>
      </w:r>
      <w:r w:rsidR="00F57061" w:rsidRPr="00593315">
        <w:t xml:space="preserve">Prior to </w:t>
      </w:r>
      <w:r w:rsidR="00855B82" w:rsidRPr="00593315">
        <w:t xml:space="preserve">the tests, specimens were weighed with SARTORIUS GW7201 analytic balance (precision ± 0.1g), and their average dimensions were measured </w:t>
      </w:r>
      <w:r w:rsidR="00574570" w:rsidRPr="00593315">
        <w:t xml:space="preserve">for more </w:t>
      </w:r>
      <w:r w:rsidR="00E14050" w:rsidRPr="00593315">
        <w:t xml:space="preserve">than </w:t>
      </w:r>
      <w:r w:rsidR="00574570" w:rsidRPr="00593315">
        <w:t xml:space="preserve">6 times </w:t>
      </w:r>
      <w:r w:rsidR="00855B82" w:rsidRPr="00593315">
        <w:t>in radial, tangential, and longitudinal directions</w:t>
      </w:r>
      <w:r w:rsidR="00574570" w:rsidRPr="00593315">
        <w:t>, respectively</w:t>
      </w:r>
      <w:r w:rsidR="00855B82" w:rsidRPr="00593315">
        <w:t xml:space="preserve">. During the tests, the samples were kept immersed in distilled water </w:t>
      </w:r>
      <w:r w:rsidR="00853070" w:rsidRPr="00593315">
        <w:t>at</w:t>
      </w:r>
      <w:r w:rsidR="00E004A9" w:rsidRPr="00593315">
        <w:t xml:space="preserve"> constant temperature of 20 ± 1°C for 24 h. </w:t>
      </w:r>
      <w:r w:rsidR="006F2E2F" w:rsidRPr="00593315">
        <w:t xml:space="preserve">The samples were removed from the water and weighted directly. </w:t>
      </w:r>
      <w:r w:rsidR="00E004A9" w:rsidRPr="00593315">
        <w:t>Then</w:t>
      </w:r>
      <w:r w:rsidR="00855B82" w:rsidRPr="00593315">
        <w:t xml:space="preserve">, their dimensions were </w:t>
      </w:r>
      <w:r w:rsidR="006F2E2F" w:rsidRPr="00593315">
        <w:t>also</w:t>
      </w:r>
      <w:r w:rsidR="00855B82" w:rsidRPr="00593315">
        <w:t xml:space="preserve"> measured. </w:t>
      </w:r>
    </w:p>
    <w:p w14:paraId="47DE1248" w14:textId="77777777" w:rsidR="00F57723" w:rsidRPr="00593315" w:rsidRDefault="00F57723" w:rsidP="00F57723">
      <w:pPr>
        <w:jc w:val="both"/>
      </w:pPr>
      <w:r w:rsidRPr="00593315">
        <w:t xml:space="preserve">The amount of absorbed water (A) was calculated using the following equation: </w:t>
      </w:r>
    </w:p>
    <w:p w14:paraId="2D703C88" w14:textId="77777777" w:rsidR="00F57723" w:rsidRPr="00593315" w:rsidRDefault="00F57723" w:rsidP="00F57723">
      <w:pPr>
        <w:jc w:val="both"/>
      </w:pPr>
      <w:r w:rsidRPr="00593315">
        <w:lastRenderedPageBreak/>
        <w:t xml:space="preserve">                                         </w:t>
      </w:r>
      <w:r w:rsidRPr="00593315">
        <w:rPr>
          <w:position w:val="-30"/>
        </w:rPr>
        <w:object w:dxaOrig="2320" w:dyaOrig="680" w14:anchorId="28EE02D9">
          <v:shape id="_x0000_i1026" type="#_x0000_t75" style="width:94.5pt;height:25.5pt" o:ole="">
            <v:imagedata r:id="rId11" o:title=""/>
          </v:shape>
          <o:OLEObject Type="Embed" ProgID="Equation.3" ShapeID="_x0000_i1026" DrawAspect="Content" ObjectID="_1595234018" r:id="rId12"/>
        </w:object>
      </w:r>
      <w:r w:rsidRPr="00593315">
        <w:t xml:space="preserve">                                                                        </w:t>
      </w:r>
      <w:r w:rsidR="00BD5A88" w:rsidRPr="00593315">
        <w:t xml:space="preserve">                               </w:t>
      </w:r>
      <w:r w:rsidRPr="00593315">
        <w:rPr>
          <w:lang w:val="en-GB"/>
        </w:rPr>
        <w:t>(</w:t>
      </w:r>
      <w:r w:rsidR="00E71DFC" w:rsidRPr="00593315">
        <w:rPr>
          <w:lang w:val="en-GB"/>
        </w:rPr>
        <w:t>2</w:t>
      </w:r>
      <w:r w:rsidRPr="00593315">
        <w:rPr>
          <w:lang w:val="en-GB"/>
        </w:rPr>
        <w:t>)</w:t>
      </w:r>
    </w:p>
    <w:p w14:paraId="45CF0838" w14:textId="77777777" w:rsidR="00F57723" w:rsidRPr="00593315" w:rsidRDefault="00F57723" w:rsidP="00E71DFC">
      <w:pPr>
        <w:spacing w:line="360" w:lineRule="auto"/>
      </w:pPr>
      <w:r w:rsidRPr="00593315">
        <w:t xml:space="preserve">where </w:t>
      </w:r>
      <w:r w:rsidRPr="00593315">
        <w:rPr>
          <w:i/>
        </w:rPr>
        <w:t>M</w:t>
      </w:r>
      <w:r w:rsidRPr="00593315">
        <w:rPr>
          <w:vertAlign w:val="subscript"/>
        </w:rPr>
        <w:t>0</w:t>
      </w:r>
      <w:r w:rsidRPr="00593315">
        <w:t xml:space="preserve"> </w:t>
      </w:r>
      <w:r w:rsidR="00853070" w:rsidRPr="00593315">
        <w:t xml:space="preserve">and </w:t>
      </w:r>
      <w:r w:rsidR="00853070" w:rsidRPr="00593315">
        <w:rPr>
          <w:i/>
        </w:rPr>
        <w:t>M</w:t>
      </w:r>
      <w:r w:rsidR="00853070" w:rsidRPr="00593315">
        <w:rPr>
          <w:vertAlign w:val="subscript"/>
        </w:rPr>
        <w:t>1</w:t>
      </w:r>
      <w:r w:rsidR="00853070" w:rsidRPr="00593315">
        <w:t xml:space="preserve"> are</w:t>
      </w:r>
      <w:r w:rsidRPr="00593315">
        <w:t xml:space="preserve"> the weight </w:t>
      </w:r>
      <w:r w:rsidR="00853070" w:rsidRPr="00593315">
        <w:t xml:space="preserve">of samples in grams before and </w:t>
      </w:r>
      <w:r w:rsidRPr="00593315">
        <w:t xml:space="preserve"> after the</w:t>
      </w:r>
      <w:r w:rsidR="00E71DFC" w:rsidRPr="00593315">
        <w:t xml:space="preserve"> test</w:t>
      </w:r>
      <w:r w:rsidR="00853070" w:rsidRPr="00593315">
        <w:t>, respectively</w:t>
      </w:r>
      <w:r w:rsidR="00E71DFC" w:rsidRPr="00593315">
        <w:t>.</w:t>
      </w:r>
    </w:p>
    <w:p w14:paraId="327B2BE1" w14:textId="77777777" w:rsidR="00E004A9" w:rsidRPr="00593315" w:rsidRDefault="00E004A9" w:rsidP="00E004A9">
      <w:pPr>
        <w:jc w:val="both"/>
      </w:pPr>
      <w:r w:rsidRPr="00593315">
        <w:t>The</w:t>
      </w:r>
      <w:r w:rsidR="00B84963" w:rsidRPr="00593315">
        <w:t xml:space="preserve"> </w:t>
      </w:r>
      <w:r w:rsidR="009E1852" w:rsidRPr="00593315">
        <w:t>changes in dimension (D) in tangential, radial, and longitudinal directions were</w:t>
      </w:r>
      <w:r w:rsidR="00855B82" w:rsidRPr="00593315">
        <w:t xml:space="preserve"> </w:t>
      </w:r>
      <w:r w:rsidR="00853070" w:rsidRPr="00593315">
        <w:t>determined</w:t>
      </w:r>
      <w:r w:rsidR="00855B82" w:rsidRPr="00593315">
        <w:t xml:space="preserve"> </w:t>
      </w:r>
      <w:r w:rsidRPr="00593315">
        <w:t>using the following equation</w:t>
      </w:r>
      <w:r w:rsidR="00855B82" w:rsidRPr="00593315">
        <w:t>:</w:t>
      </w:r>
    </w:p>
    <w:p w14:paraId="3A4F20EB" w14:textId="77777777" w:rsidR="00E004A9" w:rsidRPr="00593315" w:rsidRDefault="00E004A9" w:rsidP="00E004A9">
      <w:pPr>
        <w:jc w:val="both"/>
      </w:pPr>
      <w:r w:rsidRPr="00593315">
        <w:rPr>
          <w:lang w:val="en-GB"/>
        </w:rPr>
        <w:tab/>
        <w:t xml:space="preserve">                       </w:t>
      </w:r>
      <w:r w:rsidR="006A200B" w:rsidRPr="00593315">
        <w:rPr>
          <w:lang w:val="en-GB"/>
        </w:rPr>
        <w:t xml:space="preserve">   </w:t>
      </w:r>
      <w:r w:rsidR="008915DD" w:rsidRPr="00593315">
        <w:rPr>
          <w:position w:val="-30"/>
        </w:rPr>
        <w:object w:dxaOrig="2240" w:dyaOrig="680" w14:anchorId="4DF0160C">
          <v:shape id="_x0000_i1027" type="#_x0000_t75" style="width:102pt;height:27.75pt" o:ole="">
            <v:imagedata r:id="rId13" o:title=""/>
          </v:shape>
          <o:OLEObject Type="Embed" ProgID="Equation.3" ShapeID="_x0000_i1027" DrawAspect="Content" ObjectID="_1595234019" r:id="rId14"/>
        </w:object>
      </w:r>
      <w:r w:rsidRPr="00593315">
        <w:rPr>
          <w:lang w:val="en-GB"/>
        </w:rPr>
        <w:tab/>
        <w:t xml:space="preserve">                      </w:t>
      </w:r>
      <w:r w:rsidR="006A200B" w:rsidRPr="00593315">
        <w:rPr>
          <w:lang w:val="en-GB"/>
        </w:rPr>
        <w:t xml:space="preserve">                    </w:t>
      </w:r>
      <w:r w:rsidRPr="00593315">
        <w:rPr>
          <w:lang w:val="en-GB"/>
        </w:rPr>
        <w:t xml:space="preserve">                      </w:t>
      </w:r>
      <w:r w:rsidR="00C004AE" w:rsidRPr="00593315">
        <w:rPr>
          <w:lang w:val="en-GB"/>
        </w:rPr>
        <w:t xml:space="preserve">                               </w:t>
      </w:r>
      <w:r w:rsidRPr="00593315">
        <w:rPr>
          <w:lang w:val="en-GB"/>
        </w:rPr>
        <w:t>(</w:t>
      </w:r>
      <w:r w:rsidR="00E71DFC" w:rsidRPr="00593315">
        <w:rPr>
          <w:lang w:val="en-GB"/>
        </w:rPr>
        <w:t>3</w:t>
      </w:r>
      <w:r w:rsidRPr="00593315">
        <w:rPr>
          <w:lang w:val="en-GB"/>
        </w:rPr>
        <w:t>)</w:t>
      </w:r>
    </w:p>
    <w:p w14:paraId="08AEAA78" w14:textId="77777777" w:rsidR="006D6621" w:rsidRPr="00593315" w:rsidRDefault="00E004A9" w:rsidP="00CE7DB2">
      <w:pPr>
        <w:jc w:val="both"/>
      </w:pPr>
      <w:r w:rsidRPr="00593315">
        <w:t xml:space="preserve">where </w:t>
      </w:r>
      <w:r w:rsidR="00B84963" w:rsidRPr="00593315">
        <w:t>D</w:t>
      </w:r>
      <w:r w:rsidRPr="00593315">
        <w:rPr>
          <w:vertAlign w:val="subscript"/>
        </w:rPr>
        <w:t>0</w:t>
      </w:r>
      <w:r w:rsidRPr="00593315">
        <w:t xml:space="preserve"> and </w:t>
      </w:r>
      <w:r w:rsidR="00B84963" w:rsidRPr="00593315">
        <w:t>D</w:t>
      </w:r>
      <w:r w:rsidRPr="00593315">
        <w:rPr>
          <w:vertAlign w:val="subscript"/>
        </w:rPr>
        <w:t>1</w:t>
      </w:r>
      <w:r w:rsidRPr="00593315">
        <w:t xml:space="preserve"> are the </w:t>
      </w:r>
      <w:r w:rsidR="00B84963" w:rsidRPr="00593315">
        <w:t>dimension</w:t>
      </w:r>
      <w:r w:rsidRPr="00593315">
        <w:t xml:space="preserve"> of wood samples before and after tests, respectively</w:t>
      </w:r>
      <w:r w:rsidR="00CE7DB2" w:rsidRPr="00593315">
        <w:t>.</w:t>
      </w:r>
    </w:p>
    <w:p w14:paraId="2FCE81EE" w14:textId="77777777" w:rsidR="00735EAF" w:rsidRPr="00593315" w:rsidRDefault="00735EAF" w:rsidP="00735EAF">
      <w:pPr>
        <w:pStyle w:val="abstract"/>
        <w:widowControl w:val="0"/>
        <w:numPr>
          <w:ilvl w:val="1"/>
          <w:numId w:val="7"/>
        </w:numPr>
        <w:overflowPunct/>
        <w:spacing w:after="120" w:line="240" w:lineRule="auto"/>
        <w:ind w:left="810" w:hanging="630"/>
        <w:outlineLvl w:val="2"/>
        <w:rPr>
          <w:sz w:val="24"/>
          <w:szCs w:val="24"/>
        </w:rPr>
      </w:pPr>
      <w:r w:rsidRPr="00593315">
        <w:rPr>
          <w:sz w:val="24"/>
          <w:szCs w:val="24"/>
        </w:rPr>
        <w:t>Mechanical properties</w:t>
      </w:r>
    </w:p>
    <w:p w14:paraId="205B541D" w14:textId="77777777" w:rsidR="00587AFC" w:rsidRPr="00593315" w:rsidRDefault="00855B82" w:rsidP="00587AFC">
      <w:pPr>
        <w:autoSpaceDE w:val="0"/>
        <w:autoSpaceDN w:val="0"/>
        <w:adjustRightInd w:val="0"/>
        <w:jc w:val="both"/>
      </w:pPr>
      <w:r w:rsidRPr="00593315">
        <w:t>Three-point bending and hardness</w:t>
      </w:r>
      <w:r w:rsidR="00950D97" w:rsidRPr="00593315">
        <w:t xml:space="preserve"> tests were carried out to determine the effect of thermal modification </w:t>
      </w:r>
      <w:r w:rsidR="00587AFC" w:rsidRPr="00593315">
        <w:t>and acetylation and their combination</w:t>
      </w:r>
      <w:r w:rsidR="00950D97" w:rsidRPr="00593315">
        <w:t xml:space="preserve"> on the </w:t>
      </w:r>
      <w:r w:rsidR="00DA1BDC" w:rsidRPr="00593315">
        <w:t>modulus of rupture (MOR), modulus of elasticity (MOE)</w:t>
      </w:r>
      <w:r w:rsidR="00CB541F" w:rsidRPr="00593315">
        <w:t xml:space="preserve"> </w:t>
      </w:r>
      <w:r w:rsidR="00587AFC" w:rsidRPr="00593315">
        <w:t xml:space="preserve">and hardness </w:t>
      </w:r>
      <w:r w:rsidR="00950D97" w:rsidRPr="00593315">
        <w:t>of modified wood</w:t>
      </w:r>
      <w:r w:rsidR="00587AFC" w:rsidRPr="00593315">
        <w:t>.</w:t>
      </w:r>
      <w:r w:rsidR="00950D97" w:rsidRPr="00593315">
        <w:t xml:space="preserve"> </w:t>
      </w:r>
      <w:r w:rsidR="00DA1BDC" w:rsidRPr="00593315">
        <w:t>The</w:t>
      </w:r>
      <w:r w:rsidR="00950D97" w:rsidRPr="00593315">
        <w:t xml:space="preserve"> results were compared</w:t>
      </w:r>
      <w:r w:rsidR="00587AFC" w:rsidRPr="00593315">
        <w:t xml:space="preserve"> and statistical analy</w:t>
      </w:r>
      <w:r w:rsidR="00CB541F" w:rsidRPr="00593315">
        <w:t>sis was carried out</w:t>
      </w:r>
      <w:r w:rsidR="00950D97" w:rsidRPr="00593315">
        <w:t xml:space="preserve">. </w:t>
      </w:r>
      <w:r w:rsidR="00587AFC" w:rsidRPr="00593315">
        <w:t xml:space="preserve">The tests were </w:t>
      </w:r>
      <w:r w:rsidR="00CB541F" w:rsidRPr="00593315">
        <w:t xml:space="preserve">performed </w:t>
      </w:r>
      <w:r w:rsidR="00587AFC" w:rsidRPr="00593315">
        <w:t xml:space="preserve">using </w:t>
      </w:r>
      <w:r w:rsidR="00950D97" w:rsidRPr="00593315">
        <w:t>MTS ALLIANCE RT 100 Un</w:t>
      </w:r>
      <w:r w:rsidR="00587AFC" w:rsidRPr="00593315">
        <w:t>iversal Mechanical Test Machine.</w:t>
      </w:r>
      <w:r w:rsidR="00E058B4" w:rsidRPr="00593315">
        <w:t xml:space="preserve"> All specimens were conditioned at an ambient temperature of 20±2 °C and RH of 65% ±2% prior to testing.</w:t>
      </w:r>
    </w:p>
    <w:p w14:paraId="6AB6AF67" w14:textId="4A378123" w:rsidR="00037AD3" w:rsidRPr="00593315" w:rsidRDefault="00DA1BDC" w:rsidP="00E058B4">
      <w:pPr>
        <w:autoSpaceDE w:val="0"/>
        <w:autoSpaceDN w:val="0"/>
        <w:adjustRightInd w:val="0"/>
        <w:jc w:val="both"/>
      </w:pPr>
      <w:r w:rsidRPr="00593315">
        <w:t>Three-</w:t>
      </w:r>
      <w:r w:rsidR="00950D97" w:rsidRPr="00593315">
        <w:t xml:space="preserve">point static bending tests were </w:t>
      </w:r>
      <w:r w:rsidR="00587AFC" w:rsidRPr="00593315">
        <w:t xml:space="preserve">performed </w:t>
      </w:r>
      <w:r w:rsidR="00950D97" w:rsidRPr="00593315">
        <w:t>according to ASTM D-143</w:t>
      </w:r>
      <w:r w:rsidR="00F64655" w:rsidRPr="00593315">
        <w:t xml:space="preserve"> </w:t>
      </w:r>
      <w:r w:rsidR="00950D97" w:rsidRPr="00593315">
        <w:t xml:space="preserve">standard (ASTM International 2004). </w:t>
      </w:r>
      <w:r w:rsidR="009A5C62" w:rsidRPr="00593315">
        <w:t xml:space="preserve">Due to the dimension limitation of </w:t>
      </w:r>
      <w:r w:rsidR="00E14050" w:rsidRPr="00593315">
        <w:t xml:space="preserve">the </w:t>
      </w:r>
      <w:r w:rsidR="009A5C62" w:rsidRPr="00593315">
        <w:t>experimental setup for acetylation, t</w:t>
      </w:r>
      <w:r w:rsidR="00587AFC" w:rsidRPr="00593315">
        <w:t>he sample size</w:t>
      </w:r>
      <w:r w:rsidR="009A5C62" w:rsidRPr="00593315">
        <w:t xml:space="preserve"> for mechanical tests</w:t>
      </w:r>
      <w:r w:rsidR="00587AFC" w:rsidRPr="00593315">
        <w:t xml:space="preserve"> was reduced to 12 mm×12 mm×200 mm. </w:t>
      </w:r>
      <w:r w:rsidRPr="00593315">
        <w:t>The</w:t>
      </w:r>
      <w:r w:rsidR="00CB541F" w:rsidRPr="00593315">
        <w:t>n, they</w:t>
      </w:r>
      <w:r w:rsidRPr="00593315">
        <w:t xml:space="preserve"> were tested at a crosshead speed of </w:t>
      </w:r>
      <w:r w:rsidR="00B20CCE" w:rsidRPr="00593315">
        <w:t>1.3×</w:t>
      </w:r>
      <w:r w:rsidRPr="00593315">
        <w:t>10</w:t>
      </w:r>
      <w:r w:rsidRPr="00593315">
        <w:rPr>
          <w:vertAlign w:val="superscript"/>
        </w:rPr>
        <w:t>-3</w:t>
      </w:r>
      <w:r w:rsidRPr="00593315">
        <w:t xml:space="preserve"> m/min and span of 0.1524 m.</w:t>
      </w:r>
      <w:r w:rsidR="00E958D6" w:rsidRPr="00593315">
        <w:t xml:space="preserve"> </w:t>
      </w:r>
      <w:r w:rsidR="00950D97" w:rsidRPr="00593315">
        <w:t>The obtained load deformation data were analyzed to determine the MOR and the MOE</w:t>
      </w:r>
      <w:r w:rsidR="00037AD3" w:rsidRPr="00593315">
        <w:t xml:space="preserve"> as described in literature </w:t>
      </w:r>
      <w:r w:rsidR="00037AD3" w:rsidRPr="00593315">
        <w:fldChar w:fldCharType="begin">
          <w:fldData xml:space="preserve">PEVuZE5vdGU+PENpdGU+PEF1dGhvcj5Qb25jc8OhazwvQXV0aG9yPjxZZWFyPjIwMDY8L1llYXI+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</w:fldData>
        </w:fldChar>
      </w:r>
      <w:r w:rsidR="00B37483" w:rsidRPr="00593315">
        <w:instrText xml:space="preserve"> ADDIN EN.CITE </w:instrText>
      </w:r>
      <w:r w:rsidR="00B37483" w:rsidRPr="00593315">
        <w:fldChar w:fldCharType="begin">
          <w:fldData xml:space="preserve">PEVuZE5vdGU+PENpdGU+PEF1dGhvcj5Qb25jc8OhazwvQXV0aG9yPjxZZWFyPjIwMDY8L1llYXI+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</w:fldData>
        </w:fldChar>
      </w:r>
      <w:r w:rsidR="00B37483" w:rsidRPr="00593315">
        <w:instrText xml:space="preserve"> ADDIN EN.CITE.DATA </w:instrText>
      </w:r>
      <w:r w:rsidR="00B37483" w:rsidRPr="00593315">
        <w:fldChar w:fldCharType="end"/>
      </w:r>
      <w:r w:rsidR="00037AD3" w:rsidRPr="00593315">
        <w:fldChar w:fldCharType="separate"/>
      </w:r>
      <w:r w:rsidR="00B37483" w:rsidRPr="00593315">
        <w:rPr>
          <w:noProof/>
        </w:rPr>
        <w:t>(Poncsák et al. 2006)</w:t>
      </w:r>
      <w:r w:rsidR="00037AD3" w:rsidRPr="00593315">
        <w:fldChar w:fldCharType="end"/>
      </w:r>
      <w:r w:rsidR="00950D97" w:rsidRPr="00593315">
        <w:t xml:space="preserve">. Tests were repeated </w:t>
      </w:r>
      <w:r w:rsidR="00587AFC" w:rsidRPr="00593315">
        <w:t>more than ten</w:t>
      </w:r>
      <w:r w:rsidR="00950D97" w:rsidRPr="00593315">
        <w:t xml:space="preserve"> times for each treatment condition.</w:t>
      </w:r>
    </w:p>
    <w:p w14:paraId="7D73FE92" w14:textId="3B88A607" w:rsidR="00950D97" w:rsidRPr="00593315" w:rsidRDefault="00DA1BDC" w:rsidP="00CE7DB2">
      <w:pPr>
        <w:autoSpaceDE w:val="0"/>
        <w:autoSpaceDN w:val="0"/>
        <w:adjustRightInd w:val="0"/>
        <w:jc w:val="both"/>
      </w:pPr>
      <w:r w:rsidRPr="00593315">
        <w:t>The p</w:t>
      </w:r>
      <w:r w:rsidR="00950D97" w:rsidRPr="00593315">
        <w:t>enetration hardness</w:t>
      </w:r>
      <w:r w:rsidR="008915DD" w:rsidRPr="00593315">
        <w:t xml:space="preserve"> (H)</w:t>
      </w:r>
      <w:r w:rsidR="00950D97" w:rsidRPr="00593315">
        <w:t xml:space="preserve"> tests were </w:t>
      </w:r>
      <w:r w:rsidRPr="00593315">
        <w:t xml:space="preserve">carried out </w:t>
      </w:r>
      <w:r w:rsidR="00950D97" w:rsidRPr="00593315">
        <w:t>in accordance w</w:t>
      </w:r>
      <w:r w:rsidRPr="00593315">
        <w:t>ith ASTM D-1</w:t>
      </w:r>
      <w:r w:rsidR="00545AEF" w:rsidRPr="00593315">
        <w:t>037</w:t>
      </w:r>
      <w:r w:rsidR="00FC05EC" w:rsidRPr="00593315">
        <w:t xml:space="preserve"> </w:t>
      </w:r>
      <w:r w:rsidRPr="00593315">
        <w:t>standard</w:t>
      </w:r>
      <w:r w:rsidR="00950D97" w:rsidRPr="00593315">
        <w:t xml:space="preserve"> (ASTM International 2004). </w:t>
      </w:r>
      <w:r w:rsidR="00E058B4" w:rsidRPr="00593315">
        <w:t xml:space="preserve">More than </w:t>
      </w:r>
      <w:r w:rsidR="00651415" w:rsidRPr="00593315">
        <w:t>five</w:t>
      </w:r>
      <w:r w:rsidR="00E058B4" w:rsidRPr="00593315">
        <w:t xml:space="preserve"> wood specimens with dimensions 35 </w:t>
      </w:r>
      <w:r w:rsidR="00B20CCE" w:rsidRPr="00593315">
        <w:t>×</w:t>
      </w:r>
      <w:r w:rsidR="00E058B4" w:rsidRPr="00593315">
        <w:t xml:space="preserve"> 35 </w:t>
      </w:r>
      <w:r w:rsidR="00B20CCE" w:rsidRPr="00593315">
        <w:t>×</w:t>
      </w:r>
      <w:r w:rsidR="00E058B4" w:rsidRPr="00593315">
        <w:t xml:space="preserve"> 200 mm</w:t>
      </w:r>
      <w:r w:rsidR="00E14050" w:rsidRPr="00593315">
        <w:t>³</w:t>
      </w:r>
      <w:r w:rsidR="00E058B4" w:rsidRPr="00593315">
        <w:t xml:space="preserve"> were tested for each set of parameter</w:t>
      </w:r>
      <w:r w:rsidR="00CB541F" w:rsidRPr="00593315">
        <w:t>s</w:t>
      </w:r>
      <w:r w:rsidR="00E058B4" w:rsidRPr="00593315">
        <w:t xml:space="preserve">. </w:t>
      </w:r>
      <w:r w:rsidR="00950D97" w:rsidRPr="00593315">
        <w:t xml:space="preserve">A maximum force of 400 N was used during the tests. </w:t>
      </w:r>
      <w:r w:rsidRPr="00593315">
        <w:t xml:space="preserve">The </w:t>
      </w:r>
      <w:r w:rsidR="00950D97" w:rsidRPr="00593315">
        <w:t xml:space="preserve">diameter of the ball was 12.7 mm and the penetration rate was </w:t>
      </w:r>
      <w:r w:rsidR="00545AEF" w:rsidRPr="00593315">
        <w:t>1.3</w:t>
      </w:r>
      <w:r w:rsidR="00950D97" w:rsidRPr="00593315">
        <w:t xml:space="preserve"> </w:t>
      </w:r>
      <w:r w:rsidR="00B20CCE" w:rsidRPr="00593315">
        <w:t>×</w:t>
      </w:r>
      <w:r w:rsidR="00950D97" w:rsidRPr="00593315">
        <w:t xml:space="preserve"> 10</w:t>
      </w:r>
      <w:r w:rsidR="00950D97" w:rsidRPr="00593315">
        <w:rPr>
          <w:vertAlign w:val="superscript"/>
        </w:rPr>
        <w:t>-3</w:t>
      </w:r>
      <w:r w:rsidR="00950D97" w:rsidRPr="00593315">
        <w:t xml:space="preserve"> m/min. Tests were repeated</w:t>
      </w:r>
      <w:r w:rsidRPr="00593315">
        <w:t xml:space="preserve"> </w:t>
      </w:r>
      <w:r w:rsidR="00C06150" w:rsidRPr="00593315">
        <w:t>six</w:t>
      </w:r>
      <w:r w:rsidR="00950D97" w:rsidRPr="00593315">
        <w:t xml:space="preserve"> times on the </w:t>
      </w:r>
      <w:r w:rsidR="009E1852" w:rsidRPr="00593315">
        <w:t>radial</w:t>
      </w:r>
      <w:r w:rsidR="00950D97" w:rsidRPr="00593315">
        <w:t xml:space="preserve"> </w:t>
      </w:r>
      <w:r w:rsidR="00C06150" w:rsidRPr="00593315">
        <w:t xml:space="preserve">and </w:t>
      </w:r>
      <w:r w:rsidR="00950D97" w:rsidRPr="00593315">
        <w:t>tangential faces for each sample.</w:t>
      </w:r>
    </w:p>
    <w:p w14:paraId="65FA266A" w14:textId="77777777" w:rsidR="00D54EE0" w:rsidRPr="00593315" w:rsidRDefault="007477EB" w:rsidP="008C1875">
      <w:pPr>
        <w:pStyle w:val="abstract"/>
        <w:widowControl w:val="0"/>
        <w:numPr>
          <w:ilvl w:val="1"/>
          <w:numId w:val="7"/>
        </w:numPr>
        <w:overflowPunct/>
        <w:spacing w:after="120" w:line="240" w:lineRule="auto"/>
        <w:ind w:left="810" w:hanging="630"/>
        <w:outlineLvl w:val="2"/>
        <w:rPr>
          <w:sz w:val="24"/>
          <w:szCs w:val="24"/>
        </w:rPr>
      </w:pPr>
      <w:r w:rsidRPr="00593315">
        <w:rPr>
          <w:sz w:val="24"/>
          <w:szCs w:val="24"/>
        </w:rPr>
        <w:t>Fungal Durability</w:t>
      </w:r>
    </w:p>
    <w:p w14:paraId="48A0A89E" w14:textId="79808CA4" w:rsidR="00256E19" w:rsidRPr="00593315" w:rsidRDefault="006B7C6F" w:rsidP="0075247D">
      <w:pPr>
        <w:jc w:val="both"/>
        <w:rPr>
          <w:lang w:val="en-GB"/>
        </w:rPr>
      </w:pPr>
      <w:r w:rsidRPr="00593315">
        <w:rPr>
          <w:i/>
          <w:lang w:val="en-GB"/>
        </w:rPr>
        <w:t xml:space="preserve">Poria placenta </w:t>
      </w:r>
      <w:r w:rsidRPr="00593315">
        <w:rPr>
          <w:lang w:val="en-GB"/>
        </w:rPr>
        <w:t xml:space="preserve">(FTK120E), </w:t>
      </w:r>
      <w:r w:rsidR="0051114C" w:rsidRPr="00593315">
        <w:rPr>
          <w:lang w:val="en-GB"/>
        </w:rPr>
        <w:t>a</w:t>
      </w:r>
      <w:r w:rsidRPr="00593315">
        <w:rPr>
          <w:lang w:val="en-GB"/>
        </w:rPr>
        <w:t xml:space="preserve"> brown rot fungus,</w:t>
      </w:r>
      <w:r w:rsidR="00D54EE0" w:rsidRPr="00593315">
        <w:rPr>
          <w:lang w:val="en-GB"/>
        </w:rPr>
        <w:t xml:space="preserve"> and </w:t>
      </w:r>
      <w:r w:rsidRPr="00593315">
        <w:rPr>
          <w:i/>
          <w:lang w:val="en-GB"/>
        </w:rPr>
        <w:t>Trametes versicolor</w:t>
      </w:r>
      <w:r w:rsidRPr="00593315">
        <w:rPr>
          <w:lang w:val="en-GB"/>
        </w:rPr>
        <w:t xml:space="preserve"> (FTK105D), a white rot fungus, </w:t>
      </w:r>
      <w:r w:rsidR="00D54EE0" w:rsidRPr="00593315">
        <w:rPr>
          <w:lang w:val="en-GB"/>
        </w:rPr>
        <w:t>purchased from FPInnovations FORINTEK, Québec, Canada were used in this study. Stock cultures of fungi were maintained on malt-agar stored at 4</w:t>
      </w:r>
      <w:r w:rsidR="00D54EE0" w:rsidRPr="00593315">
        <w:rPr>
          <w:vertAlign w:val="superscript"/>
          <w:lang w:val="en-GB"/>
        </w:rPr>
        <w:t>o</w:t>
      </w:r>
      <w:r w:rsidR="008F519D" w:rsidRPr="00593315">
        <w:rPr>
          <w:lang w:val="en-GB"/>
        </w:rPr>
        <w:t xml:space="preserve">C. </w:t>
      </w:r>
      <w:r w:rsidR="00D54EE0" w:rsidRPr="00593315">
        <w:rPr>
          <w:lang w:val="en-GB"/>
        </w:rPr>
        <w:t>In this study, the methodology used to perform solid state cultures on wood has been adap</w:t>
      </w:r>
      <w:r w:rsidR="00365FE9" w:rsidRPr="00593315">
        <w:rPr>
          <w:lang w:val="en-GB"/>
        </w:rPr>
        <w:t xml:space="preserve">ted from EN-113 (1986) standard. </w:t>
      </w:r>
      <w:r w:rsidR="00D54EE0" w:rsidRPr="00593315">
        <w:rPr>
          <w:lang w:val="en-GB"/>
        </w:rPr>
        <w:t xml:space="preserve">Wood samples with dimensions of </w:t>
      </w:r>
      <w:r w:rsidR="00E958D6" w:rsidRPr="00593315">
        <w:rPr>
          <w:lang w:val="en-GB"/>
        </w:rPr>
        <w:t>15</w:t>
      </w:r>
      <w:r w:rsidR="00D54EE0" w:rsidRPr="00593315">
        <w:rPr>
          <w:lang w:val="en-GB"/>
        </w:rPr>
        <w:t xml:space="preserve"> </w:t>
      </w:r>
      <w:r w:rsidR="00E958D6" w:rsidRPr="00593315">
        <w:t>×</w:t>
      </w:r>
      <w:r w:rsidR="00E958D6" w:rsidRPr="00593315">
        <w:rPr>
          <w:lang w:val="en-GB"/>
        </w:rPr>
        <w:t xml:space="preserve"> </w:t>
      </w:r>
      <w:r w:rsidR="00D54EE0" w:rsidRPr="00593315">
        <w:rPr>
          <w:lang w:val="en-GB"/>
        </w:rPr>
        <w:t xml:space="preserve">5 </w:t>
      </w:r>
      <w:r w:rsidR="00E958D6" w:rsidRPr="00593315">
        <w:t>×</w:t>
      </w:r>
      <w:r w:rsidR="00D54EE0" w:rsidRPr="00593315">
        <w:rPr>
          <w:lang w:val="en-GB"/>
        </w:rPr>
        <w:t xml:space="preserve"> </w:t>
      </w:r>
      <w:r w:rsidR="00E958D6" w:rsidRPr="00593315">
        <w:rPr>
          <w:lang w:val="en-GB"/>
        </w:rPr>
        <w:t>35</w:t>
      </w:r>
      <w:r w:rsidR="00D54EE0" w:rsidRPr="00593315">
        <w:rPr>
          <w:lang w:val="en-GB"/>
        </w:rPr>
        <w:t xml:space="preserve"> </w:t>
      </w:r>
      <w:r w:rsidR="00E958D6" w:rsidRPr="00593315">
        <w:rPr>
          <w:lang w:val="en-GB"/>
        </w:rPr>
        <w:t>m</w:t>
      </w:r>
      <w:r w:rsidR="00D54EE0" w:rsidRPr="00593315">
        <w:rPr>
          <w:lang w:val="en-GB"/>
        </w:rPr>
        <w:t>m</w:t>
      </w:r>
      <w:r w:rsidR="00E14050" w:rsidRPr="00593315">
        <w:rPr>
          <w:lang w:val="en-GB"/>
        </w:rPr>
        <w:t>³</w:t>
      </w:r>
      <w:r w:rsidR="00D54EE0" w:rsidRPr="00593315">
        <w:rPr>
          <w:lang w:val="en-GB"/>
        </w:rPr>
        <w:t xml:space="preserve"> in radial, tangential and axial directions were prepared. The size of wood samples was reduced to </w:t>
      </w:r>
      <w:r w:rsidR="00365FE9" w:rsidRPr="00593315">
        <w:rPr>
          <w:lang w:val="en-GB"/>
        </w:rPr>
        <w:t>facilitate</w:t>
      </w:r>
      <w:r w:rsidR="00D54EE0" w:rsidRPr="00593315">
        <w:rPr>
          <w:lang w:val="en-GB"/>
        </w:rPr>
        <w:t xml:space="preserve"> fungal degradation and also reduce the testing duration from 16 weeks to 7 weeks</w:t>
      </w:r>
      <w:r w:rsidR="00365FE9" w:rsidRPr="00593315">
        <w:rPr>
          <w:lang w:val="en-GB"/>
        </w:rPr>
        <w:t xml:space="preserve"> </w:t>
      </w:r>
      <w:r w:rsidR="00D81F5C" w:rsidRPr="00593315">
        <w:rPr>
          <w:lang w:val="en-GB"/>
        </w:rPr>
        <w:fldChar w:fldCharType="begin">
          <w:fldData xml:space="preserve">PEVuZE5vdGU+PENpdGU+PEF1dGhvcj5MZWtvdW5vdWdvdTwvQXV0aG9yPjxZZWFyPjIwMTQ8L1ll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</w:fldData>
        </w:fldChar>
      </w:r>
      <w:r w:rsidR="00B37483" w:rsidRPr="00593315">
        <w:rPr>
          <w:lang w:val="en-GB"/>
        </w:rPr>
        <w:instrText xml:space="preserve"> ADDIN EN.CITE </w:instrText>
      </w:r>
      <w:r w:rsidR="00B37483" w:rsidRPr="00593315">
        <w:rPr>
          <w:lang w:val="en-GB"/>
        </w:rPr>
        <w:fldChar w:fldCharType="begin">
          <w:fldData xml:space="preserve">PEVuZE5vdGU+PENpdGU+PEF1dGhvcj5MZWtvdW5vdWdvdTwvQXV0aG9yPjxZZWFyPjIwMTQ8L1ll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</w:fldData>
        </w:fldChar>
      </w:r>
      <w:r w:rsidR="00B37483" w:rsidRPr="00593315">
        <w:rPr>
          <w:lang w:val="en-GB"/>
        </w:rPr>
        <w:instrText xml:space="preserve"> ADDIN EN.CITE.DATA </w:instrText>
      </w:r>
      <w:r w:rsidR="00B37483" w:rsidRPr="00593315">
        <w:rPr>
          <w:lang w:val="en-GB"/>
        </w:rPr>
      </w:r>
      <w:r w:rsidR="00B37483" w:rsidRPr="00593315">
        <w:rPr>
          <w:lang w:val="en-GB"/>
        </w:rPr>
        <w:fldChar w:fldCharType="end"/>
      </w:r>
      <w:r w:rsidR="00D81F5C" w:rsidRPr="00593315">
        <w:rPr>
          <w:lang w:val="en-GB"/>
        </w:rPr>
      </w:r>
      <w:r w:rsidR="00D81F5C" w:rsidRPr="00593315">
        <w:rPr>
          <w:lang w:val="en-GB"/>
        </w:rPr>
        <w:fldChar w:fldCharType="separate"/>
      </w:r>
      <w:r w:rsidR="00B37483" w:rsidRPr="00593315">
        <w:rPr>
          <w:noProof/>
          <w:lang w:val="en-GB"/>
        </w:rPr>
        <w:t>(Lekounougou and Kocaefe 2014a)</w:t>
      </w:r>
      <w:r w:rsidR="00D81F5C" w:rsidRPr="00593315">
        <w:rPr>
          <w:lang w:val="en-GB"/>
        </w:rPr>
        <w:fldChar w:fldCharType="end"/>
      </w:r>
      <w:r w:rsidR="00D81F5C" w:rsidRPr="00593315">
        <w:rPr>
          <w:color w:val="00B0F0"/>
          <w:lang w:val="en-GB"/>
        </w:rPr>
        <w:t>.</w:t>
      </w:r>
      <w:r w:rsidR="00D54EE0" w:rsidRPr="00593315">
        <w:rPr>
          <w:lang w:val="en-GB"/>
        </w:rPr>
        <w:t xml:space="preserve"> Untreated wood was used as reference for biological durability.</w:t>
      </w:r>
      <w:r w:rsidR="008F519D" w:rsidRPr="00593315">
        <w:rPr>
          <w:lang w:val="en-GB"/>
        </w:rPr>
        <w:t xml:space="preserve"> </w:t>
      </w:r>
      <w:r w:rsidR="00D54EE0" w:rsidRPr="00593315">
        <w:rPr>
          <w:lang w:val="en-GB"/>
        </w:rPr>
        <w:t>20 ml of sterile medium was prepared by dissolving 40</w:t>
      </w:r>
      <w:r w:rsidR="00AE6156" w:rsidRPr="00593315">
        <w:rPr>
          <w:lang w:val="en-GB"/>
        </w:rPr>
        <w:t xml:space="preserve"> </w:t>
      </w:r>
      <w:r w:rsidR="00D54EE0" w:rsidRPr="00593315">
        <w:rPr>
          <w:lang w:val="en-GB"/>
        </w:rPr>
        <w:t xml:space="preserve">g malt and 30 g agar in 1 </w:t>
      </w:r>
      <w:r w:rsidR="00AE6156" w:rsidRPr="00593315">
        <w:rPr>
          <w:lang w:val="en-GB"/>
        </w:rPr>
        <w:t>L</w:t>
      </w:r>
      <w:r w:rsidR="00D54EE0" w:rsidRPr="00593315">
        <w:rPr>
          <w:lang w:val="en-GB"/>
        </w:rPr>
        <w:t xml:space="preserve"> of distilled water and petri dishes of 9 cm in diameter were filled with this medium, inoculated with fungus, and incubated for </w:t>
      </w:r>
      <w:r w:rsidR="00365FE9" w:rsidRPr="00593315">
        <w:rPr>
          <w:lang w:val="en-GB"/>
        </w:rPr>
        <w:t>two</w:t>
      </w:r>
      <w:r w:rsidR="00D54EE0" w:rsidRPr="00593315">
        <w:rPr>
          <w:lang w:val="en-GB"/>
        </w:rPr>
        <w:t xml:space="preserve"> weeks at a temperature of 22</w:t>
      </w:r>
      <w:r w:rsidR="00F96794" w:rsidRPr="00593315">
        <w:rPr>
          <w:lang w:val="en-GB"/>
        </w:rPr>
        <w:t xml:space="preserve"> </w:t>
      </w:r>
      <w:r w:rsidR="009E1852" w:rsidRPr="00593315">
        <w:rPr>
          <w:lang w:val="en-GB"/>
        </w:rPr>
        <w:t>ºC</w:t>
      </w:r>
      <w:r w:rsidR="00D54EE0" w:rsidRPr="00593315">
        <w:rPr>
          <w:lang w:val="en-GB"/>
        </w:rPr>
        <w:t xml:space="preserve"> ± 1ºC and a relative humidity of 70% ± 4% so that the mycelium can colonize. </w:t>
      </w:r>
      <w:r w:rsidR="00AE6156" w:rsidRPr="00593315">
        <w:rPr>
          <w:lang w:val="en-GB"/>
        </w:rPr>
        <w:t>Nine</w:t>
      </w:r>
      <w:r w:rsidR="00F96794" w:rsidRPr="00593315">
        <w:rPr>
          <w:lang w:val="en-GB"/>
        </w:rPr>
        <w:t xml:space="preserve"> sets of each wood sample (</w:t>
      </w:r>
      <w:r w:rsidR="007F7109" w:rsidRPr="00593315">
        <w:rPr>
          <w:lang w:val="en-GB"/>
        </w:rPr>
        <w:t>untreated (UN), UN-VIN</w:t>
      </w:r>
      <w:r w:rsidR="00F96794" w:rsidRPr="00593315">
        <w:rPr>
          <w:lang w:val="en-GB"/>
        </w:rPr>
        <w:t>,</w:t>
      </w:r>
      <w:r w:rsidR="007F7109" w:rsidRPr="00593315">
        <w:rPr>
          <w:lang w:val="en-GB"/>
        </w:rPr>
        <w:t xml:space="preserve"> UN-AA, 165 ºC, 165 </w:t>
      </w:r>
      <w:r w:rsidR="007F7109" w:rsidRPr="00593315">
        <w:rPr>
          <w:lang w:val="en-GB"/>
        </w:rPr>
        <w:lastRenderedPageBreak/>
        <w:t>ºC-VIN, 165 ºC-AA, 190 ºC, 190 ºC-VIN, 190 ºC-AA</w:t>
      </w:r>
      <w:r w:rsidR="00F96794" w:rsidRPr="00593315">
        <w:rPr>
          <w:lang w:val="en-GB"/>
        </w:rPr>
        <w:t>)</w:t>
      </w:r>
      <w:r w:rsidR="00D54EE0" w:rsidRPr="00593315">
        <w:rPr>
          <w:lang w:val="en-GB"/>
        </w:rPr>
        <w:t xml:space="preserve"> were placed in different petri dishes. </w:t>
      </w:r>
      <w:r w:rsidR="008C7CA9" w:rsidRPr="00593315">
        <w:rPr>
          <w:lang w:val="en-GB"/>
        </w:rPr>
        <w:t>Three</w:t>
      </w:r>
      <w:r w:rsidR="007F7109" w:rsidRPr="00593315">
        <w:rPr>
          <w:lang w:val="en-GB"/>
        </w:rPr>
        <w:t xml:space="preserve"> </w:t>
      </w:r>
      <w:r w:rsidR="00924C6A" w:rsidRPr="00593315">
        <w:rPr>
          <w:lang w:val="en-GB"/>
        </w:rPr>
        <w:t>repeats</w:t>
      </w:r>
      <w:r w:rsidR="007F7109" w:rsidRPr="00593315">
        <w:rPr>
          <w:lang w:val="en-GB"/>
        </w:rPr>
        <w:t xml:space="preserve"> w</w:t>
      </w:r>
      <w:r w:rsidR="00924C6A" w:rsidRPr="00593315">
        <w:rPr>
          <w:lang w:val="en-GB"/>
        </w:rPr>
        <w:t>ere</w:t>
      </w:r>
      <w:r w:rsidR="007F7109" w:rsidRPr="00593315">
        <w:rPr>
          <w:lang w:val="en-GB"/>
        </w:rPr>
        <w:t xml:space="preserve"> carried out for </w:t>
      </w:r>
      <w:r w:rsidR="008C7CA9" w:rsidRPr="00593315">
        <w:rPr>
          <w:lang w:val="en-GB"/>
        </w:rPr>
        <w:t>e</w:t>
      </w:r>
      <w:r w:rsidR="00D54EE0" w:rsidRPr="00593315">
        <w:rPr>
          <w:lang w:val="en-GB"/>
        </w:rPr>
        <w:t>ach experiment to ensure the reproducibility of the results. Incubation was carried out under controlled temperature and humidity (22ºC ± 1</w:t>
      </w:r>
      <w:r w:rsidR="00F96794" w:rsidRPr="00593315">
        <w:rPr>
          <w:lang w:val="en-GB"/>
        </w:rPr>
        <w:t xml:space="preserve"> </w:t>
      </w:r>
      <w:r w:rsidR="00D54EE0" w:rsidRPr="00593315">
        <w:rPr>
          <w:lang w:val="en-GB"/>
        </w:rPr>
        <w:t xml:space="preserve">ºC, 70% ± 4% relative humidity) in climatic chamber </w:t>
      </w:r>
      <w:r w:rsidR="00AE6156" w:rsidRPr="00593315">
        <w:rPr>
          <w:lang w:val="en-GB"/>
        </w:rPr>
        <w:t xml:space="preserve">of </w:t>
      </w:r>
      <w:r w:rsidR="00D54EE0" w:rsidRPr="00593315">
        <w:rPr>
          <w:lang w:val="en-GB"/>
        </w:rPr>
        <w:t>C</w:t>
      </w:r>
      <w:r w:rsidR="00AE6156" w:rsidRPr="00593315">
        <w:rPr>
          <w:lang w:val="en-GB"/>
        </w:rPr>
        <w:t>onviron</w:t>
      </w:r>
      <w:r w:rsidR="00D54EE0" w:rsidRPr="00593315">
        <w:rPr>
          <w:lang w:val="en-GB"/>
        </w:rPr>
        <w:t xml:space="preserve">. At the end of each test period, mycelia were removed and the samples were </w:t>
      </w:r>
      <w:r w:rsidR="00B9213F" w:rsidRPr="00593315">
        <w:rPr>
          <w:lang w:val="en-GB"/>
        </w:rPr>
        <w:t xml:space="preserve">oven </w:t>
      </w:r>
      <w:r w:rsidR="00D54EE0" w:rsidRPr="00593315">
        <w:rPr>
          <w:lang w:val="en-GB"/>
        </w:rPr>
        <w:t>dried at 103</w:t>
      </w:r>
      <w:r w:rsidR="00F96794" w:rsidRPr="00593315">
        <w:rPr>
          <w:lang w:val="en-GB"/>
        </w:rPr>
        <w:t xml:space="preserve"> º</w:t>
      </w:r>
      <w:r w:rsidR="00D54EE0" w:rsidRPr="00593315">
        <w:rPr>
          <w:lang w:val="en-GB"/>
        </w:rPr>
        <w:t>C ± 2</w:t>
      </w:r>
      <w:r w:rsidR="00F96794" w:rsidRPr="00593315">
        <w:rPr>
          <w:lang w:val="en-GB"/>
        </w:rPr>
        <w:t xml:space="preserve"> </w:t>
      </w:r>
      <w:r w:rsidR="00D54EE0" w:rsidRPr="00593315">
        <w:rPr>
          <w:lang w:val="en-GB"/>
        </w:rPr>
        <w:t xml:space="preserve">ºC </w:t>
      </w:r>
      <w:r w:rsidR="009E1D58" w:rsidRPr="00593315">
        <w:rPr>
          <w:lang w:val="en-GB"/>
        </w:rPr>
        <w:t xml:space="preserve">for </w:t>
      </w:r>
      <w:r w:rsidR="00AE6156" w:rsidRPr="00593315">
        <w:rPr>
          <w:lang w:val="en-GB"/>
        </w:rPr>
        <w:t>48</w:t>
      </w:r>
      <w:r w:rsidR="00D54EE0" w:rsidRPr="00593315">
        <w:rPr>
          <w:lang w:val="en-GB"/>
        </w:rPr>
        <w:t xml:space="preserve"> h</w:t>
      </w:r>
      <w:r w:rsidR="00256E19" w:rsidRPr="00593315">
        <w:rPr>
          <w:lang w:val="en-GB"/>
        </w:rPr>
        <w:t>.</w:t>
      </w:r>
    </w:p>
    <w:p w14:paraId="567195C1" w14:textId="77777777" w:rsidR="002143EE" w:rsidRPr="00593315" w:rsidRDefault="002143EE" w:rsidP="002143EE">
      <w:pPr>
        <w:jc w:val="both"/>
        <w:rPr>
          <w:lang w:val="en-GB"/>
        </w:rPr>
      </w:pPr>
      <w:r w:rsidRPr="00593315">
        <w:rPr>
          <w:lang w:val="en-GB"/>
        </w:rPr>
        <w:t xml:space="preserve">Finally, the percent of weight loss caused by the fungal decay (W) was determined using </w:t>
      </w:r>
      <w:r w:rsidR="00E14050" w:rsidRPr="00593315">
        <w:rPr>
          <w:lang w:val="en-GB"/>
        </w:rPr>
        <w:t>E</w:t>
      </w:r>
      <w:r w:rsidRPr="00593315">
        <w:rPr>
          <w:lang w:val="en-GB"/>
        </w:rPr>
        <w:t>quation (</w:t>
      </w:r>
      <w:r w:rsidR="00E71DFC" w:rsidRPr="00593315">
        <w:rPr>
          <w:lang w:val="en-GB"/>
        </w:rPr>
        <w:t>4</w:t>
      </w:r>
      <w:r w:rsidRPr="00593315">
        <w:rPr>
          <w:lang w:val="en-GB"/>
        </w:rPr>
        <w:t xml:space="preserve">) given below: </w:t>
      </w:r>
    </w:p>
    <w:p w14:paraId="5E8AFD94" w14:textId="77777777" w:rsidR="002143EE" w:rsidRPr="00593315" w:rsidRDefault="00B9213F" w:rsidP="00FD06C6">
      <w:pPr>
        <w:jc w:val="right"/>
        <w:rPr>
          <w:lang w:val="en-GB"/>
        </w:rPr>
      </w:pPr>
      <w:r w:rsidRPr="00593315">
        <w:rPr>
          <w:lang w:val="en-GB"/>
        </w:rPr>
        <w:t xml:space="preserve">                                     </w:t>
      </w:r>
      <w:r w:rsidR="00F57723" w:rsidRPr="00593315">
        <w:rPr>
          <w:position w:val="-30"/>
        </w:rPr>
        <w:object w:dxaOrig="2320" w:dyaOrig="680" w14:anchorId="0E8AB4B0">
          <v:shape id="_x0000_i1028" type="#_x0000_t75" style="width:94.5pt;height:25.5pt" o:ole="">
            <v:imagedata r:id="rId15" o:title=""/>
          </v:shape>
          <o:OLEObject Type="Embed" ProgID="Equation.3" ShapeID="_x0000_i1028" DrawAspect="Content" ObjectID="_1595234020" r:id="rId16"/>
        </w:object>
      </w:r>
      <w:r w:rsidR="002143EE" w:rsidRPr="00593315">
        <w:rPr>
          <w:lang w:val="en-GB"/>
        </w:rPr>
        <w:tab/>
      </w:r>
      <w:r w:rsidRPr="00593315">
        <w:rPr>
          <w:lang w:val="en-GB"/>
        </w:rPr>
        <w:t xml:space="preserve">                                                                            </w:t>
      </w:r>
      <w:r w:rsidR="002143EE" w:rsidRPr="00593315">
        <w:rPr>
          <w:lang w:val="en-GB"/>
        </w:rPr>
        <w:t>(</w:t>
      </w:r>
      <w:r w:rsidR="00E71DFC" w:rsidRPr="00593315">
        <w:rPr>
          <w:lang w:val="en-GB"/>
        </w:rPr>
        <w:t>4</w:t>
      </w:r>
      <w:r w:rsidR="002143EE" w:rsidRPr="00593315">
        <w:rPr>
          <w:lang w:val="en-GB"/>
        </w:rPr>
        <w:t>)</w:t>
      </w:r>
    </w:p>
    <w:p w14:paraId="152F0942" w14:textId="77777777" w:rsidR="002143EE" w:rsidRPr="00593315" w:rsidRDefault="002143EE" w:rsidP="00B9213F">
      <w:pPr>
        <w:jc w:val="both"/>
        <w:rPr>
          <w:lang w:val="en-GB"/>
        </w:rPr>
      </w:pPr>
      <w:r w:rsidRPr="00593315">
        <w:rPr>
          <w:lang w:val="en-GB"/>
        </w:rPr>
        <w:t>where m</w:t>
      </w:r>
      <w:r w:rsidR="00B9213F" w:rsidRPr="00593315">
        <w:rPr>
          <w:vertAlign w:val="subscript"/>
          <w:lang w:val="en-GB"/>
        </w:rPr>
        <w:t>0</w:t>
      </w:r>
      <w:r w:rsidRPr="00593315">
        <w:rPr>
          <w:lang w:val="en-GB"/>
        </w:rPr>
        <w:t xml:space="preserve"> and m</w:t>
      </w:r>
      <w:r w:rsidRPr="00593315">
        <w:rPr>
          <w:vertAlign w:val="subscript"/>
          <w:lang w:val="en-GB"/>
        </w:rPr>
        <w:t>1</w:t>
      </w:r>
      <w:r w:rsidRPr="00593315">
        <w:rPr>
          <w:lang w:val="en-GB"/>
        </w:rPr>
        <w:t xml:space="preserve"> are the oven dried mass of wood samples</w:t>
      </w:r>
      <w:r w:rsidR="00B9213F" w:rsidRPr="00593315">
        <w:rPr>
          <w:lang w:val="en-GB"/>
        </w:rPr>
        <w:t xml:space="preserve"> before and after fungal tests</w:t>
      </w:r>
      <w:r w:rsidRPr="00593315">
        <w:rPr>
          <w:lang w:val="en-GB"/>
        </w:rPr>
        <w:t>, respectively.</w:t>
      </w:r>
    </w:p>
    <w:p w14:paraId="4882F16F" w14:textId="77777777" w:rsidR="00BC1BEC" w:rsidRPr="00593315" w:rsidRDefault="00BC1BEC" w:rsidP="00BC1BEC">
      <w:pPr>
        <w:pStyle w:val="abstract"/>
        <w:widowControl w:val="0"/>
        <w:numPr>
          <w:ilvl w:val="1"/>
          <w:numId w:val="2"/>
        </w:numPr>
        <w:overflowPunct/>
        <w:spacing w:after="120" w:line="240" w:lineRule="auto"/>
        <w:ind w:left="360"/>
        <w:outlineLvl w:val="1"/>
        <w:rPr>
          <w:sz w:val="24"/>
          <w:szCs w:val="24"/>
          <w:lang w:val="en-GB"/>
        </w:rPr>
      </w:pPr>
      <w:r w:rsidRPr="00593315">
        <w:rPr>
          <w:sz w:val="24"/>
          <w:szCs w:val="24"/>
          <w:lang w:val="en-GB"/>
        </w:rPr>
        <w:t>Statistical analysis</w:t>
      </w:r>
    </w:p>
    <w:p w14:paraId="6274FB99" w14:textId="77777777" w:rsidR="002143EE" w:rsidRPr="00593315" w:rsidRDefault="00FB4F16" w:rsidP="00FB4F16">
      <w:pPr>
        <w:jc w:val="both"/>
        <w:rPr>
          <w:lang w:val="en-GB"/>
        </w:rPr>
      </w:pPr>
      <w:r w:rsidRPr="00593315">
        <w:rPr>
          <w:lang w:val="en-GB"/>
        </w:rPr>
        <w:t xml:space="preserve">An analysis of variance (ANOVA) was used to determine the effect of each treatment on the physical, </w:t>
      </w:r>
      <w:r w:rsidR="00CB45A2" w:rsidRPr="00593315">
        <w:rPr>
          <w:lang w:val="en-GB"/>
        </w:rPr>
        <w:t>mechanical and</w:t>
      </w:r>
      <w:r w:rsidRPr="00593315">
        <w:rPr>
          <w:lang w:val="en-GB"/>
        </w:rPr>
        <w:t xml:space="preserve"> biological properties. </w:t>
      </w:r>
      <w:r w:rsidR="00BC1BEC" w:rsidRPr="00593315">
        <w:rPr>
          <w:lang w:val="en-GB"/>
        </w:rPr>
        <w:t>When the ANOVA indicated a significant difference among factors and levels, a comparison of the mean</w:t>
      </w:r>
      <w:r w:rsidRPr="00593315">
        <w:rPr>
          <w:lang w:val="en-GB"/>
        </w:rPr>
        <w:t xml:space="preserve"> values</w:t>
      </w:r>
      <w:r w:rsidR="00BC1BEC" w:rsidRPr="00593315">
        <w:rPr>
          <w:lang w:val="en-GB"/>
        </w:rPr>
        <w:t xml:space="preserve"> was done to identify the groups that were significantly different from others at 95% confidence levels.</w:t>
      </w:r>
      <w:r w:rsidRPr="00593315">
        <w:rPr>
          <w:lang w:val="en-GB"/>
        </w:rPr>
        <w:t xml:space="preserve"> All data were analysed with Statistica software.</w:t>
      </w:r>
    </w:p>
    <w:p w14:paraId="3CE51957" w14:textId="77777777" w:rsidR="00A22D22" w:rsidRPr="00593315" w:rsidRDefault="0093275B" w:rsidP="007477EB">
      <w:pPr>
        <w:pStyle w:val="abstract"/>
        <w:widowControl w:val="0"/>
        <w:numPr>
          <w:ilvl w:val="1"/>
          <w:numId w:val="2"/>
        </w:numPr>
        <w:overflowPunct/>
        <w:spacing w:after="120" w:line="240" w:lineRule="auto"/>
        <w:ind w:left="360"/>
        <w:outlineLvl w:val="1"/>
        <w:rPr>
          <w:sz w:val="24"/>
          <w:szCs w:val="24"/>
          <w:lang w:val="en-GB"/>
        </w:rPr>
      </w:pPr>
      <w:r w:rsidRPr="00593315">
        <w:rPr>
          <w:sz w:val="24"/>
          <w:szCs w:val="24"/>
        </w:rPr>
        <w:t>FTIR</w:t>
      </w:r>
      <w:r w:rsidRPr="00593315">
        <w:rPr>
          <w:sz w:val="24"/>
          <w:szCs w:val="24"/>
          <w:lang w:val="en-GB"/>
        </w:rPr>
        <w:t xml:space="preserve"> analysis</w:t>
      </w:r>
    </w:p>
    <w:p w14:paraId="3C09E2A4" w14:textId="77777777" w:rsidR="00843300" w:rsidRPr="00593315" w:rsidRDefault="008E0C3E" w:rsidP="0040624F">
      <w:pPr>
        <w:jc w:val="both"/>
      </w:pPr>
      <w:r w:rsidRPr="00593315">
        <w:rPr>
          <w:lang w:val="en-GB"/>
        </w:rPr>
        <w:t xml:space="preserve">Infrared spectroscopy is a highly useful tool for obtaining rapid information on the chemical structure of wood constituents and chemical changes taking place due to various treatments. In this study, </w:t>
      </w:r>
      <w:r w:rsidRPr="00593315">
        <w:t>t</w:t>
      </w:r>
      <w:r w:rsidR="0018658E" w:rsidRPr="00593315">
        <w:t xml:space="preserve">he effect of </w:t>
      </w:r>
      <w:r w:rsidRPr="00593315">
        <w:t>acetylation and heat treatment</w:t>
      </w:r>
      <w:r w:rsidR="0018658E" w:rsidRPr="00593315">
        <w:t xml:space="preserve"> on cellulose crystallinity and the chemical compositions of both cellulose and lignin on wood surface were studied using Fourier transform infrared spectroscopy</w:t>
      </w:r>
      <w:r w:rsidR="0040624F" w:rsidRPr="00593315">
        <w:t xml:space="preserve"> (FTIR NICOLET 6700)</w:t>
      </w:r>
      <w:r w:rsidR="0018658E" w:rsidRPr="00593315">
        <w:t xml:space="preserve">. </w:t>
      </w:r>
      <w:r w:rsidR="00843300" w:rsidRPr="00593315">
        <w:rPr>
          <w:lang w:val="en-GB"/>
        </w:rPr>
        <w:t>The main objective was to identify the new bond formation in wood sample after acetylation and heat treatment w</w:t>
      </w:r>
      <w:r w:rsidR="009E1852" w:rsidRPr="00593315">
        <w:rPr>
          <w:lang w:val="en-GB"/>
        </w:rPr>
        <w:t xml:space="preserve">hich could potentially be used </w:t>
      </w:r>
      <w:r w:rsidR="00843300" w:rsidRPr="00593315">
        <w:rPr>
          <w:lang w:val="en-GB"/>
        </w:rPr>
        <w:t>for improving the</w:t>
      </w:r>
      <w:r w:rsidR="004B3E47" w:rsidRPr="00593315">
        <w:rPr>
          <w:lang w:val="en-GB"/>
        </w:rPr>
        <w:t>ir</w:t>
      </w:r>
      <w:r w:rsidR="00843300" w:rsidRPr="00593315">
        <w:rPr>
          <w:lang w:val="en-GB"/>
        </w:rPr>
        <w:t xml:space="preserve"> fungal resistance.  IR spectra were collected in the wave number range of 400–4000 cm</w:t>
      </w:r>
      <w:r w:rsidR="00843300" w:rsidRPr="00593315">
        <w:rPr>
          <w:vertAlign w:val="superscript"/>
          <w:lang w:val="en-GB"/>
        </w:rPr>
        <w:t>−1</w:t>
      </w:r>
      <w:r w:rsidR="00843300" w:rsidRPr="00593315">
        <w:rPr>
          <w:lang w:val="en-GB"/>
        </w:rPr>
        <w:t>, and all the spectra were recorded at 4 cm</w:t>
      </w:r>
      <w:r w:rsidR="00843300" w:rsidRPr="00593315">
        <w:rPr>
          <w:vertAlign w:val="superscript"/>
          <w:lang w:val="en-GB"/>
        </w:rPr>
        <w:t>−1</w:t>
      </w:r>
      <w:r w:rsidR="00843300" w:rsidRPr="00593315">
        <w:rPr>
          <w:lang w:val="en-GB"/>
        </w:rPr>
        <w:t xml:space="preserve"> resolution. Each time, 64 scans were carried out prior to the Fourier transformation. All spectra were collected using a KBr technique (Perkin Elmer Instument, Spectrum one), and the results considered were the average of two experiments. The samples were mixed with KBr at a ratio of 1:100. Then, the mixture was pressed to a pellet form for FTIR analysis. The effective depth of the surface scanning is 0.5-5 microns. </w:t>
      </w:r>
      <w:r w:rsidR="0018658E" w:rsidRPr="00593315">
        <w:t xml:space="preserve">All spectra were analyzed using spectra manager software. The IR spectra for each treatment and </w:t>
      </w:r>
      <w:r w:rsidR="00843300" w:rsidRPr="00593315">
        <w:t>fungal test</w:t>
      </w:r>
      <w:r w:rsidR="0018658E" w:rsidRPr="00593315">
        <w:t xml:space="preserve"> were transformed into absorbance spectra. </w:t>
      </w:r>
      <w:r w:rsidR="00843300" w:rsidRPr="00593315">
        <w:t>The FTIR serve only for qualitative comparison in the discussion of the results.</w:t>
      </w:r>
    </w:p>
    <w:p w14:paraId="624884B8" w14:textId="77777777" w:rsidR="00833EFF" w:rsidRPr="00593315" w:rsidRDefault="00833EFF" w:rsidP="003964ED">
      <w:pPr>
        <w:pStyle w:val="Paragraphedeliste"/>
        <w:numPr>
          <w:ilvl w:val="0"/>
          <w:numId w:val="1"/>
        </w:numPr>
        <w:spacing w:before="240" w:after="0" w:line="480" w:lineRule="auto"/>
        <w:ind w:left="284" w:hanging="284"/>
        <w:outlineLvl w:val="0"/>
        <w:rPr>
          <w:rFonts w:ascii="Times New Roman" w:hAnsi="Times New Roman"/>
          <w:b/>
          <w:sz w:val="24"/>
          <w:szCs w:val="24"/>
        </w:rPr>
      </w:pPr>
      <w:r w:rsidRPr="00593315">
        <w:rPr>
          <w:rFonts w:ascii="Times New Roman" w:hAnsi="Times New Roman"/>
          <w:b/>
          <w:sz w:val="24"/>
          <w:szCs w:val="24"/>
        </w:rPr>
        <w:t>Results and discussion</w:t>
      </w:r>
    </w:p>
    <w:p w14:paraId="13186A34" w14:textId="77777777" w:rsidR="00EA2C54" w:rsidRPr="00593315" w:rsidRDefault="00FA3A5E" w:rsidP="00A91F48">
      <w:pPr>
        <w:spacing w:after="240"/>
        <w:jc w:val="both"/>
      </w:pPr>
      <w:r w:rsidRPr="00593315">
        <w:t>To assess significant differences for different variability sources, a multivariate analysis of data was carried out by</w:t>
      </w:r>
      <w:r w:rsidR="00D47ADC" w:rsidRPr="00593315">
        <w:t xml:space="preserve"> </w:t>
      </w:r>
      <w:r w:rsidRPr="00593315">
        <w:t xml:space="preserve">means of tests for orthogonal square sums. </w:t>
      </w:r>
    </w:p>
    <w:p w14:paraId="2AAEFAD3" w14:textId="77777777" w:rsidR="008C1875" w:rsidRPr="00593315" w:rsidRDefault="008C1875" w:rsidP="000E51D0">
      <w:pPr>
        <w:pStyle w:val="abstract"/>
        <w:widowControl w:val="0"/>
        <w:numPr>
          <w:ilvl w:val="1"/>
          <w:numId w:val="6"/>
        </w:numPr>
        <w:overflowPunct/>
        <w:spacing w:before="0" w:after="120" w:line="240" w:lineRule="auto"/>
        <w:ind w:left="360"/>
        <w:outlineLvl w:val="1"/>
        <w:rPr>
          <w:sz w:val="24"/>
          <w:szCs w:val="24"/>
        </w:rPr>
      </w:pPr>
      <w:r w:rsidRPr="00593315">
        <w:rPr>
          <w:sz w:val="24"/>
          <w:szCs w:val="24"/>
        </w:rPr>
        <w:t>Weight percentage gain</w:t>
      </w:r>
    </w:p>
    <w:p w14:paraId="15D93165" w14:textId="77777777" w:rsidR="00F65BFF" w:rsidRPr="00593315" w:rsidRDefault="001239FA" w:rsidP="006C6D94">
      <w:pPr>
        <w:jc w:val="both"/>
      </w:pPr>
      <w:r w:rsidRPr="00593315">
        <w:lastRenderedPageBreak/>
        <w:t xml:space="preserve">Untreated and heat-treated jack pine wood samples at </w:t>
      </w:r>
      <w:r w:rsidR="00E14050" w:rsidRPr="00593315">
        <w:t xml:space="preserve">a </w:t>
      </w:r>
      <w:r w:rsidRPr="00593315">
        <w:t>temperature of 165°C and 190°C were chemical</w:t>
      </w:r>
      <w:r w:rsidR="00E14050" w:rsidRPr="00593315">
        <w:t>ly</w:t>
      </w:r>
      <w:r w:rsidRPr="00593315">
        <w:t xml:space="preserve"> treated with acetic anhydride and vinegar in </w:t>
      </w:r>
      <w:r w:rsidR="003F497A" w:rsidRPr="00593315">
        <w:t xml:space="preserve">a </w:t>
      </w:r>
      <w:r w:rsidRPr="00593315">
        <w:t xml:space="preserve">reactor for </w:t>
      </w:r>
      <w:r w:rsidR="00E14050" w:rsidRPr="00593315">
        <w:t xml:space="preserve">the </w:t>
      </w:r>
      <w:r w:rsidRPr="00593315">
        <w:t xml:space="preserve">same time and </w:t>
      </w:r>
      <w:r w:rsidR="003F497A" w:rsidRPr="00593315">
        <w:t xml:space="preserve">at a desired </w:t>
      </w:r>
      <w:r w:rsidR="009E1852" w:rsidRPr="00593315">
        <w:t>temperature</w:t>
      </w:r>
      <w:r w:rsidR="003F497A" w:rsidRPr="00593315">
        <w:t xml:space="preserve"> (</w:t>
      </w:r>
      <w:r w:rsidR="003246F0" w:rsidRPr="00593315">
        <w:t xml:space="preserve">see </w:t>
      </w:r>
      <w:r w:rsidR="003F497A" w:rsidRPr="00593315">
        <w:t xml:space="preserve">Tables 1 and </w:t>
      </w:r>
      <w:r w:rsidR="001C6054" w:rsidRPr="00593315">
        <w:t>3</w:t>
      </w:r>
      <w:r w:rsidR="003F497A" w:rsidRPr="00593315">
        <w:t>)</w:t>
      </w:r>
      <w:r w:rsidRPr="00593315">
        <w:t xml:space="preserve">. </w:t>
      </w:r>
      <w:r w:rsidR="00AE4202" w:rsidRPr="00593315">
        <w:t>Figure 2</w:t>
      </w:r>
      <w:r w:rsidRPr="00593315">
        <w:t xml:space="preserve"> </w:t>
      </w:r>
      <w:r w:rsidR="003F497A" w:rsidRPr="00593315">
        <w:t>show</w:t>
      </w:r>
      <w:r w:rsidRPr="00593315">
        <w:t xml:space="preserve">s the effect of different chemical modifications on the </w:t>
      </w:r>
      <w:r w:rsidR="00C91994" w:rsidRPr="00593315">
        <w:t>weight percentage gain (</w:t>
      </w:r>
      <w:r w:rsidRPr="00593315">
        <w:t>WPG</w:t>
      </w:r>
      <w:r w:rsidR="00C91994" w:rsidRPr="00593315">
        <w:t>)</w:t>
      </w:r>
      <w:r w:rsidRPr="00593315">
        <w:t xml:space="preserve"> of </w:t>
      </w:r>
      <w:r w:rsidR="003F497A" w:rsidRPr="00593315">
        <w:t>untreated and heat-treated wood</w:t>
      </w:r>
      <w:r w:rsidRPr="00593315">
        <w:t xml:space="preserve">. </w:t>
      </w:r>
      <w:r w:rsidR="003F497A" w:rsidRPr="00593315">
        <w:t>It</w:t>
      </w:r>
      <w:r w:rsidR="006C6D94" w:rsidRPr="00593315">
        <w:t xml:space="preserve"> can be seen </w:t>
      </w:r>
      <w:r w:rsidR="003F497A" w:rsidRPr="00593315">
        <w:t xml:space="preserve">from this figure </w:t>
      </w:r>
      <w:r w:rsidR="006C6D94" w:rsidRPr="00593315">
        <w:t xml:space="preserve">that </w:t>
      </w:r>
      <w:r w:rsidR="003F497A" w:rsidRPr="00593315">
        <w:t>WPG of wood samples</w:t>
      </w:r>
      <w:r w:rsidR="00365A6E" w:rsidRPr="00593315">
        <w:t xml:space="preserve"> treated with acetic anhydride were all significantly (p &lt; 0.05) higher </w:t>
      </w:r>
      <w:r w:rsidR="00C014CE" w:rsidRPr="00593315">
        <w:t xml:space="preserve">(more than 15%) </w:t>
      </w:r>
      <w:r w:rsidR="00365A6E" w:rsidRPr="00593315">
        <w:t>than th</w:t>
      </w:r>
      <w:r w:rsidR="003F497A" w:rsidRPr="00593315">
        <w:t>ose of the vinegar treated wood samples</w:t>
      </w:r>
      <w:r w:rsidR="003246F0" w:rsidRPr="00593315">
        <w:t xml:space="preserve"> as expected</w:t>
      </w:r>
      <w:r w:rsidR="00365A6E" w:rsidRPr="00593315">
        <w:t>.</w:t>
      </w:r>
      <w:r w:rsidR="00644460" w:rsidRPr="00593315">
        <w:t xml:space="preserve"> </w:t>
      </w:r>
      <w:r w:rsidR="00C014CE" w:rsidRPr="00593315">
        <w:t>The contribution of vinegar treatment to WPG is not obvious (&lt; 2%).</w:t>
      </w:r>
      <w:r w:rsidR="001E52A0" w:rsidRPr="00593315">
        <w:t xml:space="preserve"> </w:t>
      </w:r>
      <w:r w:rsidR="003246F0" w:rsidRPr="00593315">
        <w:t>There i</w:t>
      </w:r>
      <w:r w:rsidR="00644460" w:rsidRPr="00593315">
        <w:t>s no significant (p &gt; 0.05) effect of the heat treatment</w:t>
      </w:r>
      <w:r w:rsidR="003246F0" w:rsidRPr="00593315">
        <w:t xml:space="preserve"> </w:t>
      </w:r>
      <w:r w:rsidR="00644460" w:rsidRPr="00593315">
        <w:t>on WPG of wood due to both acetic anhydride and vinegar</w:t>
      </w:r>
      <w:r w:rsidR="003246F0" w:rsidRPr="00593315">
        <w:t>, when maximum temperatures are less than 190 °C</w:t>
      </w:r>
      <w:r w:rsidR="00644460" w:rsidRPr="00593315">
        <w:t>.</w:t>
      </w:r>
      <w:r w:rsidR="00C014CE" w:rsidRPr="00593315">
        <w:t xml:space="preserve"> </w:t>
      </w:r>
    </w:p>
    <w:p w14:paraId="4848A0C5" w14:textId="77777777" w:rsidR="00F65BFF" w:rsidRPr="00593315" w:rsidRDefault="00F65BFF" w:rsidP="006C6D94">
      <w:pPr>
        <w:jc w:val="both"/>
      </w:pPr>
    </w:p>
    <w:p w14:paraId="254C7E6F" w14:textId="618B80BB" w:rsidR="00A959DD" w:rsidRPr="00593315" w:rsidRDefault="00C014CE" w:rsidP="006C6D94">
      <w:pPr>
        <w:jc w:val="both"/>
      </w:pPr>
      <w:r w:rsidRPr="00593315">
        <w:t>The weight gain is an indication of the degree of acetylation since the increase in wood volume is equal to the volume of chemical added and reacted during the acetylation process</w:t>
      </w:r>
      <w:r w:rsidR="00C57F66" w:rsidRPr="00593315">
        <w:t xml:space="preserve"> </w:t>
      </w:r>
      <w:r w:rsidRPr="00593315">
        <w:fldChar w:fldCharType="begin"/>
      </w:r>
      <w:r w:rsidR="00B37483" w:rsidRPr="00593315">
        <w:instrText xml:space="preserve"> ADDIN EN.CITE &lt;EndNote&gt;&lt;Cite&gt;&lt;Author&gt;Rowell&lt;/Author&gt;&lt;Year&gt;1976&lt;/Year&gt;&lt;RecNum&gt;54&lt;/RecNum&gt;&lt;DisplayText&gt;(Rowell et al. 1976)&lt;/DisplayText&gt;&lt;record&gt;&lt;rec-number&gt;54&lt;/rec-number&gt;&lt;foreign-keys&gt;&lt;key app="EN" db-id="txdspspfyp25tdexfa6pr22qaspsfzarer9r"&gt;54&lt;/key&gt;&lt;/foreign-keys&gt;&lt;ref-type name="Journal Article"&gt;17&lt;/ref-type&gt;&lt;contributors&gt;&lt;authors&gt;&lt;author&gt;Rowell, R. M.&lt;/author&gt;&lt;author&gt;Gutzmer, D. I.&lt;/author&gt;&lt;author&gt;Sachs, I. B.&lt;/author&gt;&lt;author&gt;Kinney, R. E.&lt;/author&gt;&lt;/authors&gt;&lt;/contributors&gt;&lt;titles&gt;&lt;title&gt;Effects of alkylene oxide treatments on dimensional stability of wood&lt;/title&gt;&lt;secondary-title&gt;Wood Sci.&lt;/secondary-title&gt;&lt;/titles&gt;&lt;periodical&gt;&lt;full-title&gt;Wood Sci.&lt;/full-title&gt;&lt;/periodical&gt;&lt;pages&gt;51-54&lt;/pages&gt;&lt;volume&gt;9&lt;/volume&gt;&lt;number&gt;1&lt;/number&gt;&lt;dates&gt;&lt;year&gt;1976&lt;/year&gt;&lt;/dates&gt;&lt;urls&gt;&lt;/urls&gt;&lt;remote-database-name&gt;Scopus&lt;/remote-database-name&gt;&lt;/record&gt;&lt;/Cite&gt;&lt;/EndNote&gt;</w:instrText>
      </w:r>
      <w:r w:rsidRPr="00593315">
        <w:fldChar w:fldCharType="separate"/>
      </w:r>
      <w:r w:rsidR="00B37483" w:rsidRPr="00593315">
        <w:rPr>
          <w:noProof/>
        </w:rPr>
        <w:t>(Rowell et al. 1976)</w:t>
      </w:r>
      <w:r w:rsidRPr="00593315">
        <w:fldChar w:fldCharType="end"/>
      </w:r>
      <w:r w:rsidRPr="00593315">
        <w:t xml:space="preserve">. The </w:t>
      </w:r>
      <w:r w:rsidR="009E1852" w:rsidRPr="00593315">
        <w:t xml:space="preserve">differences in </w:t>
      </w:r>
      <w:r w:rsidR="00E14050" w:rsidRPr="00593315">
        <w:t xml:space="preserve">the </w:t>
      </w:r>
      <w:r w:rsidR="009E1852" w:rsidRPr="00593315">
        <w:t>contribution to WPG of wood samples modified by acetic anhydride and vinegar indicate</w:t>
      </w:r>
      <w:r w:rsidRPr="00593315">
        <w:t xml:space="preserve"> the different degree of acetylation. </w:t>
      </w:r>
      <w:r w:rsidR="001E52A0" w:rsidRPr="00593315">
        <w:t>Simila</w:t>
      </w:r>
      <w:r w:rsidR="009E1852" w:rsidRPr="00593315">
        <w:t>rly, the degrees of acetylation</w:t>
      </w:r>
      <w:r w:rsidR="001E52A0" w:rsidRPr="00593315">
        <w:t xml:space="preserve"> are similar for wood samples treated with the same chemical.</w:t>
      </w:r>
      <w:r w:rsidR="00000FD5" w:rsidRPr="00593315">
        <w:t xml:space="preserve"> </w:t>
      </w:r>
      <w:r w:rsidR="006B4DD6" w:rsidRPr="00593315">
        <w:t xml:space="preserve">Rowell </w:t>
      </w:r>
      <w:r w:rsidR="006B4DD6" w:rsidRPr="00593315">
        <w:fldChar w:fldCharType="begin"/>
      </w:r>
      <w:r w:rsidR="006B4DD6" w:rsidRPr="00593315">
        <w:instrText xml:space="preserve"> ADDIN EN.CITE &lt;EndNote&gt;&lt;Cite&gt;&lt;Author&gt;Rowell&lt;/Author&gt;&lt;Year&gt;2014&lt;/Year&gt;&lt;RecNum&gt;11&lt;/RecNum&gt;&lt;DisplayText&gt;(Rowell 2014; Rowell 2015)&lt;/DisplayText&gt;&lt;record&gt;&lt;rec-number&gt;11&lt;/rec-number&gt;&lt;foreign-keys&gt;&lt;key app="EN" db-id="txdspspfyp25tdexfa6pr22qaspsfzarer9r"&gt;11&lt;/key&gt;&lt;/foreign-keys&gt;&lt;ref-type name="Conference Paper"&gt;47&lt;/ref-type&gt;&lt;contributors&gt;&lt;authors&gt;&lt;author&gt;Rowell, R. M.&lt;/author&gt;&lt;/authors&gt;&lt;/contributors&gt;&lt;titles&gt;&lt;title&gt;Dimensional stability and fungal durability of acetylated and heat treated wood&lt;/title&gt;&lt;secondary-title&gt;68th Forest Products Society, World Conference on Timber Engineering&lt;/secondary-title&gt;&lt;/titles&gt;&lt;dates&gt;&lt;year&gt;2014&lt;/year&gt;&lt;pub-dates&gt;&lt;date&gt;August 10-14, 2014&lt;/date&gt;&lt;/pub-dates&gt;&lt;/dates&gt;&lt;pub-location&gt;Quebec, Canada&lt;/pub-location&gt;&lt;urls&gt;&lt;/urls&gt;&lt;/record&gt;&lt;/Cite&gt;&lt;Cite&gt;&lt;Author&gt;Rowell&lt;/Author&gt;&lt;Year&gt;2015&lt;/Year&gt;&lt;RecNum&gt;12&lt;/RecNum&gt;&lt;record&gt;&lt;rec-number&gt;12&lt;/rec-number&gt;&lt;foreign-keys&gt;&lt;key app="EN" db-id="txdspspfyp25tdexfa6pr22qaspsfzarer9r"&gt;12&lt;/key&gt;&lt;/foreign-keys&gt;&lt;ref-type name="Conference Paper"&gt;47&lt;/ref-type&gt;&lt;contributors&gt;&lt;authors&gt;&lt;author&gt;Rowell, R. M.&lt;/author&gt;&lt;/authors&gt;&lt;/contributors&gt;&lt;titles&gt;&lt;title&gt;Understanding decay resistance, dimensional stability and strength changes in acetylated wood&lt;/title&gt;&lt;secondary-title&gt;International Conference &amp;apos;Innovations in Wood Materials and Processes&amp;apos;, In Wood 2015&lt;/secondary-title&gt;&lt;/titles&gt;&lt;dates&gt;&lt;year&gt;2015&lt;/year&gt;&lt;pub-dates&gt;&lt;date&gt;May 19-22, 2015&lt;/date&gt;&lt;/pub-dates&gt;&lt;/dates&gt;&lt;pub-location&gt;Brno, Czech Republic&lt;/pub-location&gt;&lt;urls&gt;&lt;/urls&gt;&lt;/record&gt;&lt;/Cite&gt;&lt;/EndNote&gt;</w:instrText>
      </w:r>
      <w:r w:rsidR="006B4DD6" w:rsidRPr="00593315">
        <w:fldChar w:fldCharType="separate"/>
      </w:r>
      <w:r w:rsidR="006B4DD6" w:rsidRPr="00593315">
        <w:rPr>
          <w:noProof/>
        </w:rPr>
        <w:t>(Rowell 2014</w:t>
      </w:r>
      <w:r w:rsidR="00E14050" w:rsidRPr="00593315">
        <w:rPr>
          <w:noProof/>
        </w:rPr>
        <w:t>,</w:t>
      </w:r>
      <w:r w:rsidR="006B4DD6" w:rsidRPr="00593315">
        <w:rPr>
          <w:noProof/>
        </w:rPr>
        <w:t xml:space="preserve"> 2015)</w:t>
      </w:r>
      <w:r w:rsidR="006B4DD6" w:rsidRPr="00593315">
        <w:fldChar w:fldCharType="end"/>
      </w:r>
      <w:r w:rsidR="006B4DD6" w:rsidRPr="00593315">
        <w:t xml:space="preserve"> reported that Scot</w:t>
      </w:r>
      <w:r w:rsidR="00B21585" w:rsidRPr="00593315">
        <w:t>s</w:t>
      </w:r>
      <w:r w:rsidR="006B4DD6" w:rsidRPr="00593315">
        <w:t xml:space="preserve"> </w:t>
      </w:r>
      <w:r w:rsidR="00E14050" w:rsidRPr="00593315">
        <w:t>p</w:t>
      </w:r>
      <w:r w:rsidR="006B4DD6" w:rsidRPr="00593315">
        <w:t>ine (</w:t>
      </w:r>
      <w:r w:rsidR="006B4DD6" w:rsidRPr="00593315">
        <w:rPr>
          <w:i/>
        </w:rPr>
        <w:t>Pinus sylvestris</w:t>
      </w:r>
      <w:r w:rsidR="006B4DD6" w:rsidRPr="00593315">
        <w:t xml:space="preserve"> L.) wood heat treated at 220 °C</w:t>
      </w:r>
      <w:r w:rsidR="00F30D0D" w:rsidRPr="00593315">
        <w:t xml:space="preserve"> for 2 h</w:t>
      </w:r>
      <w:r w:rsidR="006B4DD6" w:rsidRPr="00593315">
        <w:t xml:space="preserve"> had a WPG of 13.1% due to acetylation, while </w:t>
      </w:r>
      <w:r w:rsidR="00F30D0D" w:rsidRPr="00593315">
        <w:t xml:space="preserve">the </w:t>
      </w:r>
      <w:r w:rsidR="006B4DD6" w:rsidRPr="00593315">
        <w:t xml:space="preserve">control </w:t>
      </w:r>
      <w:r w:rsidR="00F30D0D" w:rsidRPr="00593315">
        <w:t>un</w:t>
      </w:r>
      <w:r w:rsidR="001D69A1" w:rsidRPr="00593315">
        <w:t>-</w:t>
      </w:r>
      <w:r w:rsidR="006B4DD6" w:rsidRPr="00593315">
        <w:t>heat-treated wood had a WPG of 19.7%.</w:t>
      </w:r>
      <w:r w:rsidR="00EF7969" w:rsidRPr="00593315">
        <w:t xml:space="preserve"> </w:t>
      </w:r>
      <w:r w:rsidR="00DE2B35" w:rsidRPr="00593315">
        <w:t xml:space="preserve">In their study, the weight loss due to heat treatment was 9.3% with a major loss of arabinose and xylose, but no loss of cellulose and lignin. </w:t>
      </w:r>
      <w:r w:rsidR="0039401A" w:rsidRPr="00593315">
        <w:t xml:space="preserve">It was also shown that </w:t>
      </w:r>
      <w:r w:rsidR="00EF7969" w:rsidRPr="00593315">
        <w:t xml:space="preserve">50% </w:t>
      </w:r>
      <w:r w:rsidR="0039401A" w:rsidRPr="00593315">
        <w:t>h</w:t>
      </w:r>
      <w:r w:rsidR="00EF7969" w:rsidRPr="00593315">
        <w:t xml:space="preserve">emicellulose </w:t>
      </w:r>
      <w:r w:rsidR="0039401A" w:rsidRPr="00593315">
        <w:t xml:space="preserve">was </w:t>
      </w:r>
      <w:r w:rsidR="00EF7969" w:rsidRPr="00593315">
        <w:t xml:space="preserve">esterified </w:t>
      </w:r>
      <w:r w:rsidR="0039401A" w:rsidRPr="00593315">
        <w:t xml:space="preserve">during acetylation </w:t>
      </w:r>
      <w:r w:rsidR="00F9528D" w:rsidRPr="00593315">
        <w:fldChar w:fldCharType="begin"/>
      </w:r>
      <w:r w:rsidR="00F9528D" w:rsidRPr="00593315">
        <w:instrText xml:space="preserve"> ADDIN EN.CITE &lt;EndNote&gt;&lt;Cite&gt;&lt;Author&gt;Rowell&lt;/Author&gt;&lt;Year&gt;2015&lt;/Year&gt;&lt;RecNum&gt;12&lt;/RecNum&gt;&lt;DisplayText&gt;(Rowell 2015)&lt;/DisplayText&gt;&lt;record&gt;&lt;rec-number&gt;12&lt;/rec-number&gt;&lt;foreign-keys&gt;&lt;key app="EN" db-id="txdspspfyp25tdexfa6pr22qaspsfzarer9r"&gt;12&lt;/key&gt;&lt;/foreign-keys&gt;&lt;ref-type name="Conference Paper"&gt;47&lt;/ref-type&gt;&lt;contributors&gt;&lt;authors&gt;&lt;author&gt;Rowell, R. M.&lt;/author&gt;&lt;/authors&gt;&lt;/contributors&gt;&lt;titles&gt;&lt;title&gt;Understanding decay resistance, dimensional stability and strength changes in acetylated wood&lt;/title&gt;&lt;secondary-title&gt;International Conference &amp;apos;Innovations in Wood Materials and Processes&amp;apos;, In Wood 2015&lt;/secondary-title&gt;&lt;/titles&gt;&lt;dates&gt;&lt;year&gt;2015&lt;/year&gt;&lt;pub-dates&gt;&lt;date&gt;May 19-22, 2015&lt;/date&gt;&lt;/pub-dates&gt;&lt;/dates&gt;&lt;pub-location&gt;Brno, Czech Republic&lt;/pub-location&gt;&lt;urls&gt;&lt;/urls&gt;&lt;/record&gt;&lt;/Cite&gt;&lt;/EndNote&gt;</w:instrText>
      </w:r>
      <w:r w:rsidR="00F9528D" w:rsidRPr="00593315">
        <w:fldChar w:fldCharType="separate"/>
      </w:r>
      <w:r w:rsidR="00F9528D" w:rsidRPr="00593315">
        <w:t>(Rowell 2015)</w:t>
      </w:r>
      <w:r w:rsidR="00F9528D" w:rsidRPr="00593315">
        <w:fldChar w:fldCharType="end"/>
      </w:r>
      <w:r w:rsidR="0039401A" w:rsidRPr="00593315">
        <w:t xml:space="preserve">. </w:t>
      </w:r>
      <w:r w:rsidR="00DE2B35" w:rsidRPr="00593315">
        <w:t xml:space="preserve">The degradation of hemicellulose </w:t>
      </w:r>
      <w:r w:rsidR="0039401A" w:rsidRPr="00593315">
        <w:t xml:space="preserve">explained that decrease in WPG due to acetylation for heat-treated wood at 220 °C. </w:t>
      </w:r>
      <w:r w:rsidR="00DE2B35" w:rsidRPr="00593315">
        <w:t xml:space="preserve">Slight decrease in WPG of sample wood heat-treated at maximum temperature of 190 °C due to acetylation of acetic anhydride can be observed in </w:t>
      </w:r>
      <w:r w:rsidR="00AE4202" w:rsidRPr="00593315">
        <w:t>Figure 2</w:t>
      </w:r>
      <w:r w:rsidR="00DE2B35" w:rsidRPr="00593315">
        <w:t xml:space="preserve">, compared to wood which was not heat-treated. </w:t>
      </w:r>
    </w:p>
    <w:p w14:paraId="029B2C23" w14:textId="77777777" w:rsidR="00354F2B" w:rsidRPr="00593315" w:rsidRDefault="00354F2B" w:rsidP="006C6D94">
      <w:pPr>
        <w:jc w:val="both"/>
      </w:pPr>
    </w:p>
    <w:p w14:paraId="15F8FCF4" w14:textId="00D9D5CD" w:rsidR="00B664B1" w:rsidRPr="00593315" w:rsidRDefault="00DE2B35" w:rsidP="006C6D94">
      <w:pPr>
        <w:jc w:val="both"/>
      </w:pPr>
      <w:r w:rsidRPr="00593315">
        <w:t>In the heat treatment process of the present study, the size of the wood sample was big (2100 × 100 × 30 mm</w:t>
      </w:r>
      <w:r w:rsidR="00E14050" w:rsidRPr="00593315">
        <w:t>³</w:t>
      </w:r>
      <w:r w:rsidRPr="00593315">
        <w:t xml:space="preserve">), </w:t>
      </w:r>
      <w:r w:rsidR="00E2498D" w:rsidRPr="00593315">
        <w:t>s</w:t>
      </w:r>
      <w:r w:rsidRPr="00593315">
        <w:t>o the samples were heavy and it was not possible to measure the weight loss precisely</w:t>
      </w:r>
      <w:r w:rsidR="00E2498D" w:rsidRPr="00593315">
        <w:t xml:space="preserve"> for the sample heat-treated in the prototype furnace</w:t>
      </w:r>
      <w:r w:rsidRPr="00593315">
        <w:t xml:space="preserve">. </w:t>
      </w:r>
      <w:r w:rsidR="00E2498D" w:rsidRPr="00593315">
        <w:t>Thus, the weight losses of the smaller samples were investigated in a thermogravimetric analysis (TGA) using similar heat</w:t>
      </w:r>
      <w:r w:rsidR="000877C0" w:rsidRPr="00593315">
        <w:t xml:space="preserve"> treatment </w:t>
      </w:r>
      <w:r w:rsidR="00E2498D" w:rsidRPr="00593315">
        <w:t xml:space="preserve">conditions </w:t>
      </w:r>
      <w:r w:rsidR="00E14050" w:rsidRPr="00593315">
        <w:t xml:space="preserve">to </w:t>
      </w:r>
      <w:r w:rsidR="00E2498D" w:rsidRPr="00593315">
        <w:t>those in the prototype furnace</w:t>
      </w:r>
      <w:r w:rsidR="000877C0" w:rsidRPr="00593315">
        <w:t xml:space="preserve"> as shown in Table 1</w:t>
      </w:r>
      <w:r w:rsidR="00E2498D" w:rsidRPr="00593315">
        <w:t xml:space="preserve">. The weight loss results for kiln-dried samples of 12 % moisture content and complete oven-dried samples </w:t>
      </w:r>
      <w:r w:rsidR="001F1955" w:rsidRPr="00593315">
        <w:t xml:space="preserve">are </w:t>
      </w:r>
      <w:r w:rsidR="00E2498D" w:rsidRPr="00593315">
        <w:t>presented in Figure 1 (a) and (b).</w:t>
      </w:r>
      <w:r w:rsidR="00B664B1" w:rsidRPr="00593315">
        <w:t xml:space="preserve"> It can be observed that the weight losses </w:t>
      </w:r>
      <w:r w:rsidR="00254752" w:rsidRPr="00593315">
        <w:t xml:space="preserve">of </w:t>
      </w:r>
      <w:r w:rsidR="00B664B1" w:rsidRPr="00593315">
        <w:t xml:space="preserve">kiln-dried samples were </w:t>
      </w:r>
      <w:r w:rsidR="00254752" w:rsidRPr="00593315">
        <w:t xml:space="preserve">5.63% and 6.22% for temperature of 165 °C and 190 °C, respectively.  However, when the oven-dried samples were used, the weight losses reduced to 0.34% and 0.63%. </w:t>
      </w:r>
      <w:r w:rsidR="00A71D09" w:rsidRPr="00593315">
        <w:t>Therefore, the major weight loss of kiln-dried sample during heat treatment was due to moisture loss, and this loss continues up to the final temperature as shown in the weight loss curve in Figure 1 (a).</w:t>
      </w:r>
      <w:r w:rsidR="00547011" w:rsidRPr="00593315">
        <w:t xml:space="preserve"> </w:t>
      </w:r>
      <w:r w:rsidR="00254752" w:rsidRPr="00593315">
        <w:t xml:space="preserve">Dos Santos </w:t>
      </w:r>
      <w:r w:rsidR="001F1955" w:rsidRPr="00593315">
        <w:t>et al. (2014</w:t>
      </w:r>
      <w:r w:rsidR="0065263A" w:rsidRPr="00593315">
        <w:t>)</w:t>
      </w:r>
      <w:r w:rsidR="00254752" w:rsidRPr="00593315">
        <w:t xml:space="preserve"> reported weight losses of 0.34% and 0.29 % </w:t>
      </w:r>
      <w:r w:rsidR="00547011" w:rsidRPr="00593315">
        <w:t>for C</w:t>
      </w:r>
      <w:r w:rsidR="00254752" w:rsidRPr="00593315">
        <w:t>edro-marinheiro and Cedroarana when they were subjected to the temperature of 160 °C</w:t>
      </w:r>
      <w:r w:rsidR="00EB240A" w:rsidRPr="00593315">
        <w:t>, while they increased to 6.59 % and 1.58 % when using a maximum temperature of 220 °C. It can be inferred that t</w:t>
      </w:r>
      <w:r w:rsidR="00B664B1" w:rsidRPr="00593315">
        <w:t>he weight loss of oven-dried sample due to heating at temperature</w:t>
      </w:r>
      <w:r w:rsidR="00254752" w:rsidRPr="00593315">
        <w:t>s of 165 °C and 190 °C</w:t>
      </w:r>
      <w:r w:rsidR="00B664B1" w:rsidRPr="00593315">
        <w:t xml:space="preserve"> </w:t>
      </w:r>
      <w:r w:rsidR="00EB240A" w:rsidRPr="00593315">
        <w:t>in this study</w:t>
      </w:r>
      <w:r w:rsidR="00B664B1" w:rsidRPr="00593315">
        <w:t xml:space="preserve"> is lower than that heat-treated at 220 °C.</w:t>
      </w:r>
    </w:p>
    <w:p w14:paraId="0C0CE600" w14:textId="77777777" w:rsidR="003F7187" w:rsidRPr="00593315" w:rsidRDefault="003F7187" w:rsidP="006C6D94">
      <w:pPr>
        <w:jc w:val="both"/>
      </w:pPr>
    </w:p>
    <w:p w14:paraId="65E051CF" w14:textId="32599A54" w:rsidR="00365602" w:rsidRPr="00593315" w:rsidRDefault="001F1955" w:rsidP="006C6D94">
      <w:pPr>
        <w:jc w:val="both"/>
      </w:pPr>
      <w:r w:rsidRPr="00593315">
        <w:t>To</w:t>
      </w:r>
      <w:r w:rsidR="00AB6B14" w:rsidRPr="00593315">
        <w:t xml:space="preserve"> investigate the changes in different components of jack pine wood during the heat treatment at a temperature of 165 °C and 190 °C as well as their influence on the acetylation, quantitative </w:t>
      </w:r>
      <w:r w:rsidR="00AB6B14" w:rsidRPr="00593315">
        <w:lastRenderedPageBreak/>
        <w:t>analys</w:t>
      </w:r>
      <w:r w:rsidRPr="00593315">
        <w:t>e</w:t>
      </w:r>
      <w:r w:rsidR="00AB6B14" w:rsidRPr="00593315">
        <w:t xml:space="preserve">s of the components of untreated and heat-treated jack pine at 165 °C and 190 °C were carried out. The results </w:t>
      </w:r>
      <w:r w:rsidRPr="00593315">
        <w:t>a</w:t>
      </w:r>
      <w:r w:rsidR="00AB6B14" w:rsidRPr="00593315">
        <w:t>re present</w:t>
      </w:r>
      <w:r w:rsidRPr="00593315">
        <w:t>ed</w:t>
      </w:r>
      <w:r w:rsidR="00AB6B14" w:rsidRPr="00593315">
        <w:t xml:space="preserve"> in Table 2.</w:t>
      </w:r>
      <w:r w:rsidR="00A959DD" w:rsidRPr="00593315">
        <w:t xml:space="preserve"> </w:t>
      </w:r>
      <w:r w:rsidR="00DE2B35" w:rsidRPr="00593315">
        <w:t xml:space="preserve">Pentosan decreased from 9.09% to </w:t>
      </w:r>
      <w:r w:rsidR="00365602" w:rsidRPr="00593315">
        <w:t>8.22</w:t>
      </w:r>
      <w:r w:rsidR="00DE2B35" w:rsidRPr="00593315">
        <w:t>%</w:t>
      </w:r>
      <w:r w:rsidR="00365602" w:rsidRPr="00593315">
        <w:t xml:space="preserve"> and 7.38%</w:t>
      </w:r>
      <w:r w:rsidR="00DE2B35" w:rsidRPr="00593315">
        <w:t>, and holocellulose reduced from 6</w:t>
      </w:r>
      <w:r w:rsidR="00365602" w:rsidRPr="00593315">
        <w:t>3.81</w:t>
      </w:r>
      <w:r w:rsidR="00DE2B35" w:rsidRPr="00593315">
        <w:t xml:space="preserve">% to </w:t>
      </w:r>
      <w:r w:rsidR="00365602" w:rsidRPr="00593315">
        <w:t>63.04</w:t>
      </w:r>
      <w:r w:rsidR="00DE2B35" w:rsidRPr="00593315">
        <w:t>%</w:t>
      </w:r>
      <w:r w:rsidR="00365602" w:rsidRPr="00593315">
        <w:t xml:space="preserve"> and 62.27% for samples heat-treated at 165 °C and 190 °C, respectively</w:t>
      </w:r>
      <w:r w:rsidR="00DE2B35" w:rsidRPr="00593315">
        <w:t xml:space="preserve">. </w:t>
      </w:r>
      <w:r w:rsidR="00365602" w:rsidRPr="00593315">
        <w:t xml:space="preserve">The higher loss of pentosans than that of holocellulose indicated that the degradation by heat treatment on hemicellulose was more serious than on cellulose. </w:t>
      </w:r>
      <w:r w:rsidR="00DE2B35" w:rsidRPr="00593315">
        <w:t>However, lignin increased from 28.</w:t>
      </w:r>
      <w:r w:rsidR="00365602" w:rsidRPr="00593315">
        <w:t>95</w:t>
      </w:r>
      <w:r w:rsidR="00DE2B35" w:rsidRPr="00593315">
        <w:t xml:space="preserve"> % to </w:t>
      </w:r>
      <w:r w:rsidR="00365602" w:rsidRPr="00593315">
        <w:t>30.09</w:t>
      </w:r>
      <w:r w:rsidR="00DE2B35" w:rsidRPr="00593315">
        <w:t xml:space="preserve">% </w:t>
      </w:r>
      <w:r w:rsidR="00365602" w:rsidRPr="00593315">
        <w:t>and 31.91 %</w:t>
      </w:r>
      <w:r w:rsidR="00DE2B35" w:rsidRPr="00593315">
        <w:t xml:space="preserve">, which means </w:t>
      </w:r>
      <w:r w:rsidR="00365602" w:rsidRPr="00593315">
        <w:t>the lignin did not increase in mass and it became higher since there was a loss of carbohydrate</w:t>
      </w:r>
      <w:r w:rsidR="00DE2B35" w:rsidRPr="00593315">
        <w:t xml:space="preserve">. </w:t>
      </w:r>
      <w:r w:rsidR="00A959DD" w:rsidRPr="00593315">
        <w:t xml:space="preserve">The weight loss during heat treatment is the result of the change in the quantity of different components mentioned above. </w:t>
      </w:r>
      <w:r w:rsidR="00365602" w:rsidRPr="00593315">
        <w:t xml:space="preserve">The data of component changes </w:t>
      </w:r>
      <w:r w:rsidR="00924C6A" w:rsidRPr="00593315">
        <w:t>agreed</w:t>
      </w:r>
      <w:r w:rsidR="00365602" w:rsidRPr="00593315">
        <w:t xml:space="preserve"> with the very little weight loss in the heat treatment at </w:t>
      </w:r>
      <w:r w:rsidRPr="00593315">
        <w:t xml:space="preserve">a </w:t>
      </w:r>
      <w:r w:rsidR="00365602" w:rsidRPr="00593315">
        <w:t>temperature less than 190 °C.</w:t>
      </w:r>
    </w:p>
    <w:p w14:paraId="69AF5ACC" w14:textId="77777777" w:rsidR="003F7187" w:rsidRPr="00593315" w:rsidRDefault="003F7187" w:rsidP="006C6D94">
      <w:pPr>
        <w:jc w:val="both"/>
      </w:pPr>
    </w:p>
    <w:p w14:paraId="073B33D5" w14:textId="0D798611" w:rsidR="003423B9" w:rsidRPr="00593315" w:rsidRDefault="003423B9" w:rsidP="006C6D94">
      <w:pPr>
        <w:jc w:val="both"/>
      </w:pPr>
      <w:r w:rsidRPr="00593315">
        <w:t xml:space="preserve">In addition, the amorphous regions of cellulose are degraded, though cellulose is </w:t>
      </w:r>
      <w:r w:rsidR="001F1955" w:rsidRPr="00593315">
        <w:t xml:space="preserve">a </w:t>
      </w:r>
      <w:r w:rsidRPr="00593315">
        <w:t xml:space="preserve">more stable component of jack pine wood than hemicellulose during heat treatment </w:t>
      </w:r>
      <w:r w:rsidRPr="00593315">
        <w:fldChar w:fldCharType="begin"/>
      </w:r>
      <w:r w:rsidRPr="00593315">
        <w:instrText xml:space="preserve"> ADDIN EN.CITE &lt;EndNote&gt;&lt;Cite&gt;&lt;Author&gt;Huang&lt;/Author&gt;&lt;Year&gt;2012&lt;/Year&gt;&lt;RecNum&gt;55&lt;/RecNum&gt;&lt;DisplayText&gt;(Huang et al. 2012)&lt;/DisplayText&gt;&lt;record&gt;&lt;rec-number&gt;55&lt;/rec-number&gt;&lt;foreign-keys&gt;&lt;key app="EN" db-id="txdspspfyp25tdexfa6pr22qaspsfzarer9r"&gt;55&lt;/key&gt;&lt;/foreign-keys&gt;&lt;ref-type name="Journal Article"&gt;17&lt;/ref-type&gt;&lt;contributors&gt;&lt;authors&gt;&lt;author&gt;Huang, Xianai&lt;/author&gt;&lt;author&gt;Kocaefe, Duygu&lt;/author&gt;&lt;author&gt;Kocaefe, Yasar&lt;/author&gt;&lt;author&gt;Boluk, Yaman&lt;/author&gt;&lt;author&gt;Pichette, Andre&lt;/author&gt;&lt;/authors&gt;&lt;/contributors&gt;&lt;titles&gt;&lt;title&gt;A spectrocolorimetric and chemical study on color modification of heat-treated wood during artificial weathering&lt;/title&gt;&lt;secondary-title&gt;Applied Surface Science&lt;/secondary-title&gt;&lt;/titles&gt;&lt;periodical&gt;&lt;full-title&gt;Applied Surface Science&lt;/full-title&gt;&lt;/periodical&gt;&lt;pages&gt;5360-5369&lt;/pages&gt;&lt;volume&gt;258&lt;/volume&gt;&lt;number&gt;14&lt;/number&gt;&lt;keywords&gt;&lt;keyword&gt;Heat-treated wood&lt;/keyword&gt;&lt;keyword&gt;Color modifications&lt;/keyword&gt;&lt;keyword&gt;Artificial weathering&lt;/keyword&gt;&lt;keyword&gt;Chemical component degradation&lt;/keyword&gt;&lt;keyword&gt;Reflectance spectra&lt;/keyword&gt;&lt;keyword&gt;Kubelka–Munk&lt;/keyword&gt;&lt;keyword&gt;CIE-L*a*b* parameters&lt;/keyword&gt;&lt;/keywords&gt;&lt;dates&gt;&lt;year&gt;2012&lt;/year&gt;&lt;/dates&gt;&lt;isbn&gt;0169-4332&lt;/isbn&gt;&lt;urls&gt;&lt;related-urls&gt;&lt;url&gt;http://www.sciencedirect.com/science/article/pii/S0169433212002279&lt;/url&gt;&lt;/related-urls&gt;&lt;/urls&gt;&lt;electronic-resource-num&gt;http://dx.doi.org/10.1016/j.apsusc.2012.02.005&lt;/electronic-resource-num&gt;&lt;/record&gt;&lt;/Cite&gt;&lt;/EndNote&gt;</w:instrText>
      </w:r>
      <w:r w:rsidRPr="00593315">
        <w:fldChar w:fldCharType="separate"/>
      </w:r>
      <w:r w:rsidRPr="00593315">
        <w:t>(Huang et al. 2012)</w:t>
      </w:r>
      <w:r w:rsidRPr="00593315">
        <w:fldChar w:fldCharType="end"/>
      </w:r>
      <w:r w:rsidRPr="00593315">
        <w:t>. It was reported that 100% of the hemicellulose hydroxyl groups and certain amount of hydroxyls in the amorphous regions of cellulose were substituted when wood react</w:t>
      </w:r>
      <w:r w:rsidR="001F1955" w:rsidRPr="00593315">
        <w:t xml:space="preserve">ed </w:t>
      </w:r>
      <w:r w:rsidRPr="00593315">
        <w:t xml:space="preserve">with acetic anhydride at an acetyl weight gain of 16-19% </w:t>
      </w:r>
      <w:r w:rsidRPr="00593315">
        <w:fldChar w:fldCharType="begin"/>
      </w:r>
      <w:r w:rsidRPr="00593315">
        <w:instrText xml:space="preserve"> ADDIN EN.CITE &lt;EndNote&gt;&lt;Cite&gt;&lt;Author&gt;Rowell&lt;/Author&gt;&lt;Year&gt;1982&lt;/Year&gt;&lt;RecNum&gt;58&lt;/RecNum&gt;&lt;DisplayText&gt;(Papadopoulos and Pougioula 2010; Rowell 1982)&lt;/DisplayText&gt;&lt;record&gt;&lt;rec-number&gt;58&lt;/rec-number&gt;&lt;foreign-keys&gt;&lt;key app="EN" db-id="txdspspfyp25tdexfa6pr22qaspsfzarer9r"&gt;58&lt;/key&gt;&lt;/foreign-keys&gt;&lt;ref-type name="Journal Article"&gt;17&lt;/ref-type&gt;&lt;contributors&gt;&lt;authors&gt;&lt;author&gt;Rowell, R. M.&lt;/author&gt;&lt;/authors&gt;&lt;/contributors&gt;&lt;titles&gt;&lt;title&gt;Distribution of acetyl groups in southern pine reacted with acetic anhydride&lt;/title&gt;&lt;secondary-title&gt;Wood Sci.&lt;/secondary-title&gt;&lt;/titles&gt;&lt;periodical&gt;&lt;full-title&gt;Wood Sci.&lt;/full-title&gt;&lt;/periodical&gt;&lt;pages&gt;172-182&lt;/pages&gt;&lt;volume&gt;15&lt;/volume&gt;&lt;number&gt;2&lt;/number&gt;&lt;dates&gt;&lt;year&gt;1982&lt;/year&gt;&lt;/dates&gt;&lt;urls&gt;&lt;/urls&gt;&lt;remote-database-name&gt;Scopus&lt;/remote-database-name&gt;&lt;/record&gt;&lt;/Cite&gt;&lt;Cite&gt;&lt;Author&gt;Papadopoulos&lt;/Author&gt;&lt;Year&gt;2010&lt;/Year&gt;&lt;RecNum&gt;36&lt;/RecNum&gt;&lt;record&gt;&lt;rec-number&gt;36&lt;/rec-number&gt;&lt;foreign-keys&gt;&lt;key app="EN" db-id="txdspspfyp25tdexfa6pr22qaspsfzarer9r"&gt;36&lt;/key&gt;&lt;/foreign-keys&gt;&lt;ref-type name="Journal Article"&gt;17&lt;/ref-type&gt;&lt;contributors&gt;&lt;authors&gt;&lt;author&gt;Papadopoulos, Antonios N.&lt;/author&gt;&lt;author&gt;Pougioula, Georgia&lt;/author&gt;&lt;/authors&gt;&lt;/contributors&gt;&lt;titles&gt;&lt;title&gt;Mechanical behaviour of pine wood chemically modified with a homologous series of linear chain carboxylic acid anhydrides&lt;/title&gt;&lt;secondary-title&gt;Bioresource Technology&lt;/secondary-title&gt;&lt;/titles&gt;&lt;periodical&gt;&lt;full-title&gt;Bioresource Technology&lt;/full-title&gt;&lt;/periodical&gt;&lt;pages&gt;6147-6150&lt;/pages&gt;&lt;volume&gt;101&lt;/volume&gt;&lt;number&gt;15&lt;/number&gt;&lt;keywords&gt;&lt;keyword&gt;Wood&lt;/keyword&gt;&lt;keyword&gt;Acetylation&lt;/keyword&gt;&lt;keyword&gt;Anhydrides&lt;/keyword&gt;&lt;keyword&gt;Chemical modification&lt;/keyword&gt;&lt;keyword&gt;Mechanical properties&lt;/keyword&gt;&lt;/keywords&gt;&lt;dates&gt;&lt;year&gt;2010&lt;/year&gt;&lt;/dates&gt;&lt;isbn&gt;0960-8524&lt;/isbn&gt;&lt;label&gt;e/p&lt;/label&gt;&lt;urls&gt;&lt;related-urls&gt;&lt;url&gt;http://www.sciencedirect.com/science/article/pii/S0960852410003901&lt;/url&gt;&lt;/related-urls&gt;&lt;/urls&gt;&lt;electronic-resource-num&gt;http://dx.doi.org/10.1016/j.biortech.2010.02.079&lt;/electronic-resource-num&gt;&lt;/record&gt;&lt;/Cite&gt;&lt;/EndNote&gt;</w:instrText>
      </w:r>
      <w:r w:rsidRPr="00593315">
        <w:fldChar w:fldCharType="separate"/>
      </w:r>
      <w:r w:rsidRPr="00593315">
        <w:t>(Papadopoulos and Pougioula 2010; Rowell 1982)</w:t>
      </w:r>
      <w:r w:rsidRPr="00593315">
        <w:fldChar w:fldCharType="end"/>
      </w:r>
      <w:r w:rsidRPr="00593315">
        <w:t xml:space="preserve">. Therefore, the reduction in hemicellulose and amorphous cellulose content results </w:t>
      </w:r>
      <w:r w:rsidR="00BC10DD" w:rsidRPr="00593315">
        <w:t>in</w:t>
      </w:r>
      <w:r w:rsidRPr="00593315">
        <w:t xml:space="preserve"> the loss of the reactive hydroxyls of cell wall polymers which can react with acetic anhydride. This explains the difference of WPG due to heat treatment modification compared to untreated wood. T</w:t>
      </w:r>
      <w:r w:rsidR="0039401A" w:rsidRPr="00593315">
        <w:t xml:space="preserve">he </w:t>
      </w:r>
      <w:r w:rsidRPr="00593315">
        <w:t xml:space="preserve">jack pine wood </w:t>
      </w:r>
      <w:r w:rsidR="0039401A" w:rsidRPr="00593315">
        <w:t>samples were heat-treated at maximum temperature of 190 °C</w:t>
      </w:r>
      <w:r w:rsidR="001D69A1" w:rsidRPr="00593315">
        <w:t xml:space="preserve"> in this study</w:t>
      </w:r>
      <w:r w:rsidR="0039401A" w:rsidRPr="00593315">
        <w:t>.</w:t>
      </w:r>
      <w:r w:rsidRPr="00593315">
        <w:t xml:space="preserve"> </w:t>
      </w:r>
      <w:r w:rsidR="0039401A" w:rsidRPr="00593315">
        <w:t>Therefore</w:t>
      </w:r>
      <w:r w:rsidR="001F1955" w:rsidRPr="00593315">
        <w:t>,</w:t>
      </w:r>
      <w:r w:rsidR="0039401A" w:rsidRPr="00593315">
        <w:t xml:space="preserve"> the degradation degree of hemicellulose by heat treatment</w:t>
      </w:r>
      <w:r w:rsidRPr="00593315">
        <w:t xml:space="preserve"> at this temperature </w:t>
      </w:r>
      <w:r w:rsidR="0039401A" w:rsidRPr="00593315">
        <w:t xml:space="preserve"> </w:t>
      </w:r>
      <w:r w:rsidR="00365602" w:rsidRPr="00593315">
        <w:t xml:space="preserve">was </w:t>
      </w:r>
      <w:r w:rsidR="0039401A" w:rsidRPr="00593315">
        <w:t xml:space="preserve"> lower than that heat-</w:t>
      </w:r>
      <w:r w:rsidR="0040287C" w:rsidRPr="00593315">
        <w:t>treated at</w:t>
      </w:r>
      <w:r w:rsidRPr="00593315">
        <w:t xml:space="preserve"> </w:t>
      </w:r>
      <w:r w:rsidR="0040287C" w:rsidRPr="00593315">
        <w:t>220 °C in literature </w:t>
      </w:r>
      <w:r w:rsidR="0040287C" w:rsidRPr="00593315">
        <w:fldChar w:fldCharType="begin"/>
      </w:r>
      <w:r w:rsidR="0040287C" w:rsidRPr="00593315">
        <w:instrText xml:space="preserve"> ADDIN EN.CITE &lt;EndNote&gt;&lt;Cite&gt;&lt;Author&gt;Rowell&lt;/Author&gt;&lt;Year&gt;2014&lt;/Year&gt;&lt;RecNum&gt;11&lt;/RecNum&gt;&lt;DisplayText&gt;(Rowell 2014)&lt;/DisplayText&gt;&lt;record&gt;&lt;rec-number&gt;11&lt;/rec-number&gt;&lt;foreign-keys&gt;&lt;key app="EN" db-id="txdspspfyp25tdexfa6pr22qaspsfzarer9r"&gt;11&lt;/key&gt;&lt;/foreign-keys&gt;&lt;ref-type name="Conference Paper"&gt;47&lt;/ref-type&gt;&lt;contributors&gt;&lt;authors&gt;&lt;author&gt;Rowell, R. M.&lt;/author&gt;&lt;/authors&gt;&lt;/contributors&gt;&lt;titles&gt;&lt;title&gt;Dimensional stability and fungal durability of acetylated and heat treated wood&lt;/title&gt;&lt;secondary-title&gt;68th Forest Products Society, World Conference on Timber Engineering&lt;/secondary-title&gt;&lt;/titles&gt;&lt;dates&gt;&lt;year&gt;2014&lt;/year&gt;&lt;pub-dates&gt;&lt;date&gt;August 10-14, 2014&lt;/date&gt;&lt;/pub-dates&gt;&lt;/dates&gt;&lt;pub-location&gt;Quebec, Canada&lt;/pub-location&gt;&lt;urls&gt;&lt;/urls&gt;&lt;/record&gt;&lt;/Cite&gt;&lt;/EndNote&gt;</w:instrText>
      </w:r>
      <w:r w:rsidR="0040287C" w:rsidRPr="00593315">
        <w:fldChar w:fldCharType="separate"/>
      </w:r>
      <w:r w:rsidR="0040287C" w:rsidRPr="00593315">
        <w:t>(Rowell 2014)</w:t>
      </w:r>
      <w:r w:rsidR="0040287C" w:rsidRPr="00593315">
        <w:fldChar w:fldCharType="end"/>
      </w:r>
      <w:r w:rsidR="00E62422" w:rsidRPr="00593315">
        <w:t>. T</w:t>
      </w:r>
      <w:r w:rsidR="0039401A" w:rsidRPr="00593315">
        <w:t xml:space="preserve">he degree of acetylation shows lower in this study. </w:t>
      </w:r>
      <w:r w:rsidRPr="00593315">
        <w:t xml:space="preserve">The wood composition may not be significantly degraded by </w:t>
      </w:r>
      <w:r w:rsidR="001F1955" w:rsidRPr="00593315">
        <w:t xml:space="preserve">a </w:t>
      </w:r>
      <w:r w:rsidRPr="00593315">
        <w:t xml:space="preserve">temperature less than 190 °C. </w:t>
      </w:r>
      <w:r w:rsidR="00F137A0" w:rsidRPr="00593315">
        <w:t xml:space="preserve">Thus, the difference in WPG of heat-treated wood with untreated wood is slight. </w:t>
      </w:r>
    </w:p>
    <w:p w14:paraId="05401F31" w14:textId="77777777" w:rsidR="00C014CE" w:rsidRPr="00593315" w:rsidRDefault="008E3059" w:rsidP="006C6D94">
      <w:pPr>
        <w:jc w:val="both"/>
      </w:pPr>
      <w:r w:rsidRPr="00593315">
        <w:t xml:space="preserve">Both untreated and heat-treated samples were slightly darker </w:t>
      </w:r>
      <w:r w:rsidR="00DE294E" w:rsidRPr="00593315">
        <w:t>after acetylation compared to the color of</w:t>
      </w:r>
      <w:r w:rsidRPr="00593315">
        <w:t xml:space="preserve"> the non-acetylated wood, which is in agreement with the results </w:t>
      </w:r>
      <w:r w:rsidR="00DE294E" w:rsidRPr="00593315">
        <w:t xml:space="preserve">reported </w:t>
      </w:r>
      <w:r w:rsidRPr="00593315">
        <w:t>in literature</w:t>
      </w:r>
      <w:r w:rsidR="00DE294E" w:rsidRPr="00593315">
        <w:t xml:space="preserve"> for untreated wood</w:t>
      </w:r>
      <w:r w:rsidRPr="00593315">
        <w:t xml:space="preserve"> </w:t>
      </w:r>
      <w:r w:rsidRPr="00593315">
        <w:fldChar w:fldCharType="begin"/>
      </w:r>
      <w:r w:rsidR="00B37483" w:rsidRPr="00593315">
        <w:instrText xml:space="preserve"> ADDIN EN.CITE &lt;EndNote&gt;&lt;Cite&gt;&lt;Author&gt;Ramsden&lt;/Author&gt;&lt;Year&gt;1997&lt;/Year&gt;&lt;RecNum&gt;44&lt;/RecNum&gt;&lt;DisplayText&gt;(Ramsden et al. 1997)&lt;/DisplayText&gt;&lt;record&gt;&lt;rec-number&gt;44&lt;/rec-number&gt;&lt;foreign-keys&gt;&lt;key app="EN" db-id="txdspspfyp25tdexfa6pr22qaspsfzarer9r"&gt;44&lt;/key&gt;&lt;/foreign-keys&gt;&lt;ref-type name="Journal Article"&gt;17&lt;/ref-type&gt;&lt;contributors&gt;&lt;authors&gt;&lt;author&gt;Ramsden, M. J.&lt;/author&gt;&lt;author&gt;Blake, F. S. R.&lt;/author&gt;&lt;author&gt;Fey, N. J.&lt;/author&gt;&lt;/authors&gt;&lt;/contributors&gt;&lt;auth-address&gt;Department of Chemistry, University of York, Heslington, York, YO1 5DD, United Kingdom&lt;/auth-address&gt;&lt;titles&gt;&lt;title&gt;The effect of acetylation on the mechanical properties, hydrophobicity, and dimensional stability of Pinus sylvestris&lt;/title&gt;&lt;secondary-title&gt;Wood Science and Technology&lt;/secondary-title&gt;&lt;alt-title&gt;Wood Sci Technol&lt;/alt-title&gt;&lt;/titles&gt;&lt;periodical&gt;&lt;full-title&gt;Wood Science and Technology&lt;/full-title&gt;&lt;/periodical&gt;&lt;pages&gt;97-104&lt;/pages&gt;&lt;volume&gt;31&lt;/volume&gt;&lt;number&gt;2&lt;/number&gt;&lt;dates&gt;&lt;year&gt;1997&lt;/year&gt;&lt;/dates&gt;&lt;isbn&gt;00437719 (ISSN)&lt;/isbn&gt;&lt;label&gt;e/p&lt;/label&gt;&lt;urls&gt;&lt;related-urls&gt;&lt;url&gt;http://www.scopus.com/inward/record.url?eid=2-s2.0-0002433671&amp;amp;partnerID=40&amp;amp;md5=3337489daed5a3a270df923a9fb379f4&lt;/url&gt;&lt;/related-urls&gt;&lt;/urls&gt;&lt;remote-database-name&gt;Scopus&lt;/remote-database-name&gt;&lt;language&gt;English&lt;/language&gt;&lt;/record&gt;&lt;/Cite&gt;&lt;/EndNote&gt;</w:instrText>
      </w:r>
      <w:r w:rsidRPr="00593315">
        <w:fldChar w:fldCharType="separate"/>
      </w:r>
      <w:r w:rsidR="00B37483" w:rsidRPr="00593315">
        <w:rPr>
          <w:noProof/>
        </w:rPr>
        <w:t>(Ramsden et al. 1997)</w:t>
      </w:r>
      <w:r w:rsidRPr="00593315">
        <w:fldChar w:fldCharType="end"/>
      </w:r>
      <w:r w:rsidRPr="00593315">
        <w:t>. The samples after vin</w:t>
      </w:r>
      <w:r w:rsidR="00D575FE" w:rsidRPr="00593315">
        <w:t xml:space="preserve">egar treatment became slightly </w:t>
      </w:r>
      <w:r w:rsidR="00C339B3" w:rsidRPr="00593315">
        <w:t>gray for</w:t>
      </w:r>
      <w:r w:rsidR="00D575FE" w:rsidRPr="00593315">
        <w:t xml:space="preserve"> both untreated and heat-treated samples.</w:t>
      </w:r>
      <w:r w:rsidR="00D41B4F" w:rsidRPr="00593315">
        <w:t xml:space="preserve"> It is possible that reaction of the cell wall occurs due to the application of acetic acid in vin</w:t>
      </w:r>
      <w:r w:rsidR="00DE294E" w:rsidRPr="00593315">
        <w:t>ega</w:t>
      </w:r>
      <w:r w:rsidR="00D41B4F" w:rsidRPr="00593315">
        <w:t xml:space="preserve">r over </w:t>
      </w:r>
      <w:r w:rsidR="001F1955" w:rsidRPr="00593315">
        <w:t xml:space="preserve">an </w:t>
      </w:r>
      <w:r w:rsidR="00D41B4F" w:rsidRPr="00593315">
        <w:t>extend</w:t>
      </w:r>
      <w:r w:rsidR="00A854C5" w:rsidRPr="00593315">
        <w:t>ed period</w:t>
      </w:r>
      <w:r w:rsidR="00D41B4F" w:rsidRPr="00593315">
        <w:t xml:space="preserve"> of time, which causes a change in wood color.</w:t>
      </w:r>
    </w:p>
    <w:p w14:paraId="07F93FBF" w14:textId="77777777" w:rsidR="005341C8" w:rsidRPr="00593315" w:rsidRDefault="005341C8" w:rsidP="00FA3A5E">
      <w:pPr>
        <w:jc w:val="both"/>
        <w:rPr>
          <w:color w:val="FF0000"/>
          <w:lang w:eastAsia="de-DE"/>
        </w:rPr>
      </w:pPr>
    </w:p>
    <w:p w14:paraId="000F248F" w14:textId="77777777" w:rsidR="00293892" w:rsidRPr="00593315" w:rsidRDefault="007F2BDE" w:rsidP="000E51D0">
      <w:pPr>
        <w:pStyle w:val="abstract"/>
        <w:widowControl w:val="0"/>
        <w:numPr>
          <w:ilvl w:val="1"/>
          <w:numId w:val="6"/>
        </w:numPr>
        <w:overflowPunct/>
        <w:spacing w:before="0" w:after="120" w:line="240" w:lineRule="auto"/>
        <w:ind w:left="360"/>
        <w:outlineLvl w:val="1"/>
        <w:rPr>
          <w:sz w:val="24"/>
          <w:szCs w:val="24"/>
        </w:rPr>
      </w:pPr>
      <w:r w:rsidRPr="00593315">
        <w:rPr>
          <w:sz w:val="24"/>
          <w:szCs w:val="24"/>
        </w:rPr>
        <w:t>Water absorption</w:t>
      </w:r>
      <w:r w:rsidR="00DE5720" w:rsidRPr="00593315">
        <w:rPr>
          <w:sz w:val="24"/>
          <w:szCs w:val="24"/>
        </w:rPr>
        <w:t xml:space="preserve"> and dimensional stability</w:t>
      </w:r>
    </w:p>
    <w:p w14:paraId="5FFA2ED4" w14:textId="5B159194" w:rsidR="00A869BD" w:rsidRPr="00593315" w:rsidRDefault="00C1133C" w:rsidP="00A91F48">
      <w:pPr>
        <w:jc w:val="both"/>
        <w:rPr>
          <w:lang w:eastAsia="de-DE"/>
        </w:rPr>
      </w:pPr>
      <w:r w:rsidRPr="00593315">
        <w:rPr>
          <w:lang w:eastAsia="de-DE"/>
        </w:rPr>
        <w:t>W</w:t>
      </w:r>
      <w:r w:rsidR="00293892" w:rsidRPr="00593315">
        <w:rPr>
          <w:lang w:eastAsia="de-DE"/>
        </w:rPr>
        <w:t>ater absorption</w:t>
      </w:r>
      <w:r w:rsidRPr="00593315">
        <w:rPr>
          <w:lang w:eastAsia="de-DE"/>
        </w:rPr>
        <w:t xml:space="preserve"> </w:t>
      </w:r>
      <w:r w:rsidR="00A854C5" w:rsidRPr="00593315">
        <w:rPr>
          <w:lang w:eastAsia="de-DE"/>
        </w:rPr>
        <w:t>of</w:t>
      </w:r>
      <w:r w:rsidR="00293892" w:rsidRPr="00593315">
        <w:rPr>
          <w:lang w:eastAsia="de-DE"/>
        </w:rPr>
        <w:t xml:space="preserve"> </w:t>
      </w:r>
      <w:r w:rsidR="00A854C5" w:rsidRPr="00593315">
        <w:rPr>
          <w:lang w:eastAsia="de-DE"/>
        </w:rPr>
        <w:t>w</w:t>
      </w:r>
      <w:r w:rsidRPr="00593315">
        <w:rPr>
          <w:lang w:eastAsia="de-DE"/>
        </w:rPr>
        <w:t xml:space="preserve">ood </w:t>
      </w:r>
      <w:r w:rsidR="00293892" w:rsidRPr="00593315">
        <w:rPr>
          <w:lang w:eastAsia="de-DE"/>
        </w:rPr>
        <w:t xml:space="preserve">is a good performance indicator of susceptibility to fungal attack for wood materials </w:t>
      </w:r>
      <w:r w:rsidR="00293892" w:rsidRPr="00593315">
        <w:rPr>
          <w:lang w:eastAsia="de-DE"/>
        </w:rPr>
        <w:fldChar w:fldCharType="begin">
          <w:fldData xml:space="preserve">PEVuZE5vdGU+PENpdGU+PEF1dGhvcj5Bc2hvcmk8L0F1dGhvcj48WWVhcj4yMDEzPC9ZZWFyPjxS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</w:fldData>
        </w:fldChar>
      </w:r>
      <w:r w:rsidR="00B37483" w:rsidRPr="00593315">
        <w:rPr>
          <w:lang w:eastAsia="de-DE"/>
        </w:rPr>
        <w:instrText xml:space="preserve"> ADDIN EN.CITE </w:instrText>
      </w:r>
      <w:r w:rsidR="00B37483" w:rsidRPr="00593315">
        <w:rPr>
          <w:lang w:eastAsia="de-DE"/>
        </w:rPr>
        <w:fldChar w:fldCharType="begin">
          <w:fldData xml:space="preserve">PEVuZE5vdGU+PENpdGU+PEF1dGhvcj5Bc2hvcmk8L0F1dGhvcj48WWVhcj4yMDEzPC9ZZWFyPjxS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</w:fldData>
        </w:fldChar>
      </w:r>
      <w:r w:rsidR="00B37483" w:rsidRPr="00593315">
        <w:rPr>
          <w:lang w:eastAsia="de-DE"/>
        </w:rPr>
        <w:instrText xml:space="preserve"> ADDIN EN.CITE.DATA </w:instrText>
      </w:r>
      <w:r w:rsidR="00B37483" w:rsidRPr="00593315">
        <w:rPr>
          <w:lang w:eastAsia="de-DE"/>
        </w:rPr>
      </w:r>
      <w:r w:rsidR="00B37483" w:rsidRPr="00593315">
        <w:rPr>
          <w:lang w:eastAsia="de-DE"/>
        </w:rPr>
        <w:fldChar w:fldCharType="end"/>
      </w:r>
      <w:r w:rsidR="00293892" w:rsidRPr="00593315">
        <w:rPr>
          <w:lang w:eastAsia="de-DE"/>
        </w:rPr>
      </w:r>
      <w:r w:rsidR="00293892" w:rsidRPr="00593315">
        <w:rPr>
          <w:lang w:eastAsia="de-DE"/>
        </w:rPr>
        <w:fldChar w:fldCharType="separate"/>
      </w:r>
      <w:r w:rsidR="00B37483" w:rsidRPr="00593315">
        <w:rPr>
          <w:noProof/>
          <w:lang w:eastAsia="de-DE"/>
        </w:rPr>
        <w:t>(Ashori et al. 2013)</w:t>
      </w:r>
      <w:r w:rsidR="00293892" w:rsidRPr="00593315">
        <w:rPr>
          <w:lang w:eastAsia="de-DE"/>
        </w:rPr>
        <w:fldChar w:fldCharType="end"/>
      </w:r>
      <w:r w:rsidR="00293892" w:rsidRPr="00593315">
        <w:rPr>
          <w:lang w:eastAsia="de-DE"/>
        </w:rPr>
        <w:t xml:space="preserve">. </w:t>
      </w:r>
      <w:r w:rsidR="004C1CD3" w:rsidRPr="00593315">
        <w:rPr>
          <w:lang w:eastAsia="de-DE"/>
        </w:rPr>
        <w:t xml:space="preserve">The results of water absorption tests are presented in </w:t>
      </w:r>
      <w:r w:rsidR="00AE4202" w:rsidRPr="00593315">
        <w:rPr>
          <w:lang w:eastAsia="de-DE"/>
        </w:rPr>
        <w:t>Figure 3</w:t>
      </w:r>
      <w:r w:rsidR="004C1CD3" w:rsidRPr="00593315">
        <w:rPr>
          <w:lang w:eastAsia="de-DE"/>
        </w:rPr>
        <w:t xml:space="preserve">, where the highest water absorption corresponds to the untreated wood specimen, and the lowest value of water absorption is observed for the </w:t>
      </w:r>
      <w:r w:rsidR="00A854C5" w:rsidRPr="00593315">
        <w:rPr>
          <w:lang w:eastAsia="de-DE"/>
        </w:rPr>
        <w:t xml:space="preserve">combination of </w:t>
      </w:r>
      <w:r w:rsidR="004C1CD3" w:rsidRPr="00593315">
        <w:rPr>
          <w:lang w:eastAsia="de-DE"/>
        </w:rPr>
        <w:t>heat-</w:t>
      </w:r>
      <w:r w:rsidR="00A854C5" w:rsidRPr="00593315">
        <w:rPr>
          <w:lang w:eastAsia="de-DE"/>
        </w:rPr>
        <w:t>treatment at 190 °C and</w:t>
      </w:r>
      <w:r w:rsidR="004C1CD3" w:rsidRPr="00593315">
        <w:rPr>
          <w:lang w:eastAsia="de-DE"/>
        </w:rPr>
        <w:t xml:space="preserve"> acetylation </w:t>
      </w:r>
      <w:r w:rsidR="004A3638" w:rsidRPr="00593315">
        <w:rPr>
          <w:lang w:eastAsia="de-DE"/>
        </w:rPr>
        <w:t xml:space="preserve">by </w:t>
      </w:r>
      <w:r w:rsidR="004C1CD3" w:rsidRPr="00593315">
        <w:rPr>
          <w:lang w:eastAsia="de-DE"/>
        </w:rPr>
        <w:t xml:space="preserve">acetic </w:t>
      </w:r>
      <w:r w:rsidR="00C339B3" w:rsidRPr="00593315">
        <w:rPr>
          <w:lang w:eastAsia="de-DE"/>
        </w:rPr>
        <w:t>anhydride</w:t>
      </w:r>
      <w:r w:rsidR="004C1CD3" w:rsidRPr="00593315">
        <w:rPr>
          <w:lang w:eastAsia="de-DE"/>
        </w:rPr>
        <w:t xml:space="preserve">. </w:t>
      </w:r>
      <w:r w:rsidR="004A3638" w:rsidRPr="00593315">
        <w:rPr>
          <w:lang w:eastAsia="de-DE"/>
        </w:rPr>
        <w:t xml:space="preserve">All </w:t>
      </w:r>
      <w:r w:rsidR="00A854C5" w:rsidRPr="00593315">
        <w:rPr>
          <w:lang w:eastAsia="de-DE"/>
        </w:rPr>
        <w:t>wood samples</w:t>
      </w:r>
      <w:r w:rsidR="004A3638" w:rsidRPr="00593315">
        <w:rPr>
          <w:lang w:eastAsia="de-DE"/>
        </w:rPr>
        <w:t xml:space="preserve"> treated </w:t>
      </w:r>
      <w:r w:rsidR="00A854C5" w:rsidRPr="00593315">
        <w:rPr>
          <w:lang w:eastAsia="de-DE"/>
        </w:rPr>
        <w:t>only</w:t>
      </w:r>
      <w:r w:rsidR="004A3638" w:rsidRPr="00593315">
        <w:rPr>
          <w:lang w:eastAsia="de-DE"/>
        </w:rPr>
        <w:t xml:space="preserve"> by high temperature or </w:t>
      </w:r>
      <w:r w:rsidR="00A854C5" w:rsidRPr="00593315">
        <w:rPr>
          <w:lang w:eastAsia="de-DE"/>
        </w:rPr>
        <w:t>only by acetylation absorbed less water</w:t>
      </w:r>
      <w:r w:rsidR="004A3638" w:rsidRPr="00593315">
        <w:rPr>
          <w:lang w:eastAsia="de-DE"/>
        </w:rPr>
        <w:t xml:space="preserve"> than the </w:t>
      </w:r>
      <w:r w:rsidR="00073F7B" w:rsidRPr="00593315">
        <w:rPr>
          <w:lang w:eastAsia="de-DE"/>
        </w:rPr>
        <w:t xml:space="preserve">untreated </w:t>
      </w:r>
      <w:r w:rsidR="004A3638" w:rsidRPr="00593315">
        <w:rPr>
          <w:lang w:eastAsia="de-DE"/>
        </w:rPr>
        <w:t>con</w:t>
      </w:r>
      <w:r w:rsidR="00073F7B" w:rsidRPr="00593315">
        <w:rPr>
          <w:lang w:eastAsia="de-DE"/>
        </w:rPr>
        <w:t xml:space="preserve">trol </w:t>
      </w:r>
      <w:r w:rsidR="004A3638" w:rsidRPr="00593315">
        <w:rPr>
          <w:lang w:eastAsia="de-DE"/>
        </w:rPr>
        <w:t>wood</w:t>
      </w:r>
      <w:r w:rsidR="00073F7B" w:rsidRPr="00593315">
        <w:rPr>
          <w:lang w:eastAsia="de-DE"/>
        </w:rPr>
        <w:t xml:space="preserve"> (61.7%)</w:t>
      </w:r>
      <w:r w:rsidR="004A3638" w:rsidRPr="00593315">
        <w:rPr>
          <w:lang w:eastAsia="de-DE"/>
        </w:rPr>
        <w:t>.</w:t>
      </w:r>
      <w:r w:rsidR="003D24A4" w:rsidRPr="00593315">
        <w:rPr>
          <w:lang w:eastAsia="de-DE"/>
        </w:rPr>
        <w:t xml:space="preserve"> </w:t>
      </w:r>
      <w:r w:rsidR="00175419" w:rsidRPr="00593315">
        <w:rPr>
          <w:lang w:eastAsia="de-DE"/>
        </w:rPr>
        <w:t xml:space="preserve">Wood </w:t>
      </w:r>
      <w:r w:rsidR="00A869BD" w:rsidRPr="00593315">
        <w:rPr>
          <w:lang w:eastAsia="de-DE"/>
        </w:rPr>
        <w:t>samples</w:t>
      </w:r>
      <w:r w:rsidR="00175419" w:rsidRPr="00593315">
        <w:rPr>
          <w:lang w:eastAsia="de-DE"/>
        </w:rPr>
        <w:t xml:space="preserve"> heat-treated </w:t>
      </w:r>
      <w:r w:rsidR="00A854C5" w:rsidRPr="00593315">
        <w:rPr>
          <w:lang w:eastAsia="de-DE"/>
        </w:rPr>
        <w:t>at</w:t>
      </w:r>
      <w:r w:rsidR="00175419" w:rsidRPr="00593315">
        <w:rPr>
          <w:lang w:eastAsia="de-DE"/>
        </w:rPr>
        <w:t xml:space="preserve"> different temperatures </w:t>
      </w:r>
      <w:r w:rsidR="00A854C5" w:rsidRPr="00593315">
        <w:rPr>
          <w:lang w:eastAsia="de-DE"/>
        </w:rPr>
        <w:t xml:space="preserve">of 165 °C and 190 °C </w:t>
      </w:r>
      <w:r w:rsidR="00073F7B" w:rsidRPr="00593315">
        <w:rPr>
          <w:lang w:eastAsia="de-DE"/>
        </w:rPr>
        <w:t>were</w:t>
      </w:r>
      <w:r w:rsidR="00A869BD" w:rsidRPr="00593315">
        <w:rPr>
          <w:lang w:eastAsia="de-DE"/>
        </w:rPr>
        <w:t xml:space="preserve"> </w:t>
      </w:r>
      <w:r w:rsidR="009F5EC8" w:rsidRPr="00593315">
        <w:rPr>
          <w:lang w:eastAsia="de-DE"/>
        </w:rPr>
        <w:t>7.9</w:t>
      </w:r>
      <w:r w:rsidR="000146D2" w:rsidRPr="00593315">
        <w:rPr>
          <w:lang w:eastAsia="de-DE"/>
        </w:rPr>
        <w:t>%</w:t>
      </w:r>
      <w:r w:rsidR="00A869BD" w:rsidRPr="00593315">
        <w:rPr>
          <w:lang w:eastAsia="de-DE"/>
        </w:rPr>
        <w:t xml:space="preserve"> and </w:t>
      </w:r>
      <w:r w:rsidR="009F5EC8" w:rsidRPr="00593315">
        <w:rPr>
          <w:lang w:eastAsia="de-DE"/>
        </w:rPr>
        <w:t>19.3</w:t>
      </w:r>
      <w:r w:rsidR="00A869BD" w:rsidRPr="00593315">
        <w:rPr>
          <w:lang w:eastAsia="de-DE"/>
        </w:rPr>
        <w:t>% lower than that of the control wood</w:t>
      </w:r>
      <w:r w:rsidR="00A854C5" w:rsidRPr="00593315">
        <w:rPr>
          <w:lang w:eastAsia="de-DE"/>
        </w:rPr>
        <w:t>, respectively</w:t>
      </w:r>
      <w:r w:rsidR="00A869BD" w:rsidRPr="00593315">
        <w:rPr>
          <w:lang w:eastAsia="de-DE"/>
        </w:rPr>
        <w:t>.</w:t>
      </w:r>
      <w:r w:rsidR="00175419" w:rsidRPr="00593315">
        <w:rPr>
          <w:lang w:eastAsia="de-DE"/>
        </w:rPr>
        <w:t xml:space="preserve"> </w:t>
      </w:r>
      <w:r w:rsidR="00A854C5" w:rsidRPr="00593315">
        <w:rPr>
          <w:lang w:eastAsia="de-DE"/>
        </w:rPr>
        <w:t>T</w:t>
      </w:r>
      <w:r w:rsidR="00860C7F" w:rsidRPr="00593315">
        <w:rPr>
          <w:lang w:eastAsia="de-DE"/>
        </w:rPr>
        <w:t>he difference</w:t>
      </w:r>
      <w:r w:rsidR="00175419" w:rsidRPr="00593315">
        <w:rPr>
          <w:lang w:eastAsia="de-DE"/>
        </w:rPr>
        <w:t xml:space="preserve"> </w:t>
      </w:r>
      <w:r w:rsidR="00860C7F" w:rsidRPr="00593315">
        <w:rPr>
          <w:lang w:eastAsia="de-DE"/>
        </w:rPr>
        <w:t xml:space="preserve">between </w:t>
      </w:r>
      <w:r w:rsidR="00A854C5" w:rsidRPr="00593315">
        <w:rPr>
          <w:lang w:eastAsia="de-DE"/>
        </w:rPr>
        <w:t xml:space="preserve">the untreated wood </w:t>
      </w:r>
      <w:r w:rsidR="00860C7F" w:rsidRPr="00593315">
        <w:rPr>
          <w:lang w:eastAsia="de-DE"/>
        </w:rPr>
        <w:t>and heat-treated wood in absorbing water became more significant</w:t>
      </w:r>
      <w:r w:rsidR="00175419" w:rsidRPr="00593315">
        <w:rPr>
          <w:lang w:eastAsia="de-DE"/>
        </w:rPr>
        <w:t xml:space="preserve"> </w:t>
      </w:r>
      <w:r w:rsidR="00A854C5" w:rsidRPr="00593315">
        <w:rPr>
          <w:lang w:eastAsia="de-DE"/>
        </w:rPr>
        <w:t xml:space="preserve">with increasing </w:t>
      </w:r>
      <w:r w:rsidR="00C339B3" w:rsidRPr="00593315">
        <w:rPr>
          <w:lang w:eastAsia="de-DE"/>
        </w:rPr>
        <w:t>temperature,</w:t>
      </w:r>
      <w:r w:rsidR="00A854C5" w:rsidRPr="00593315">
        <w:rPr>
          <w:lang w:eastAsia="de-DE"/>
        </w:rPr>
        <w:t xml:space="preserve"> </w:t>
      </w:r>
      <w:r w:rsidR="00175419" w:rsidRPr="00593315">
        <w:rPr>
          <w:lang w:eastAsia="de-DE"/>
        </w:rPr>
        <w:t>(p &lt; 0.05 for 190 °C heat treatment). This</w:t>
      </w:r>
      <w:r w:rsidR="003666AF" w:rsidRPr="00593315">
        <w:rPr>
          <w:lang w:eastAsia="de-DE"/>
        </w:rPr>
        <w:t xml:space="preserve"> trend</w:t>
      </w:r>
      <w:r w:rsidR="00175419" w:rsidRPr="00593315">
        <w:rPr>
          <w:lang w:eastAsia="de-DE"/>
        </w:rPr>
        <w:t xml:space="preserve"> is in agreement with the results</w:t>
      </w:r>
      <w:r w:rsidR="00860C7F" w:rsidRPr="00593315">
        <w:rPr>
          <w:lang w:eastAsia="de-DE"/>
        </w:rPr>
        <w:t xml:space="preserve"> reported</w:t>
      </w:r>
      <w:r w:rsidR="00175419" w:rsidRPr="00593315">
        <w:rPr>
          <w:lang w:eastAsia="de-DE"/>
        </w:rPr>
        <w:t xml:space="preserve"> in literature</w:t>
      </w:r>
      <w:r w:rsidR="003666AF" w:rsidRPr="00593315">
        <w:rPr>
          <w:lang w:eastAsia="de-DE"/>
        </w:rPr>
        <w:t xml:space="preserve"> </w:t>
      </w:r>
      <w:r w:rsidR="003666AF" w:rsidRPr="00593315">
        <w:rPr>
          <w:lang w:eastAsia="de-DE"/>
        </w:rPr>
        <w:fldChar w:fldCharType="begin">
          <w:fldData xml:space="preserve">PEVuZE5vdGU+PENpdGU+PEF1dGhvcj5UZW1pejwvQXV0aG9yPjxZZWFyPjIwMDY8L1llYXI+PFJl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==
</w:fldData>
        </w:fldChar>
      </w:r>
      <w:r w:rsidR="003666AF" w:rsidRPr="00593315">
        <w:rPr>
          <w:lang w:eastAsia="de-DE"/>
        </w:rPr>
        <w:instrText xml:space="preserve"> ADDIN EN.CITE </w:instrText>
      </w:r>
      <w:r w:rsidR="003666AF" w:rsidRPr="00593315">
        <w:rPr>
          <w:lang w:eastAsia="de-DE"/>
        </w:rPr>
        <w:fldChar w:fldCharType="begin">
          <w:fldData xml:space="preserve">PEVuZE5vdGU+PENpdGU+PEF1dGhvcj5UZW1pejwvQXV0aG9yPjxZZWFyPjIwMDY8L1llYXI+PFJl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==
</w:fldData>
        </w:fldChar>
      </w:r>
      <w:r w:rsidR="003666AF" w:rsidRPr="00593315">
        <w:rPr>
          <w:lang w:eastAsia="de-DE"/>
        </w:rPr>
        <w:instrText xml:space="preserve"> ADDIN EN.CITE.DATA </w:instrText>
      </w:r>
      <w:r w:rsidR="003666AF" w:rsidRPr="00593315">
        <w:rPr>
          <w:lang w:eastAsia="de-DE"/>
        </w:rPr>
      </w:r>
      <w:r w:rsidR="003666AF" w:rsidRPr="00593315">
        <w:rPr>
          <w:lang w:eastAsia="de-DE"/>
        </w:rPr>
        <w:fldChar w:fldCharType="end"/>
      </w:r>
      <w:r w:rsidR="003666AF" w:rsidRPr="00593315">
        <w:rPr>
          <w:lang w:eastAsia="de-DE"/>
        </w:rPr>
      </w:r>
      <w:r w:rsidR="003666AF" w:rsidRPr="00593315">
        <w:rPr>
          <w:lang w:eastAsia="de-DE"/>
        </w:rPr>
        <w:fldChar w:fldCharType="separate"/>
      </w:r>
      <w:r w:rsidR="003666AF" w:rsidRPr="00593315">
        <w:rPr>
          <w:noProof/>
          <w:lang w:eastAsia="de-DE"/>
        </w:rPr>
        <w:t xml:space="preserve">(Temiz et al. </w:t>
      </w:r>
      <w:r w:rsidR="003666AF" w:rsidRPr="00593315">
        <w:rPr>
          <w:noProof/>
          <w:lang w:eastAsia="de-DE"/>
        </w:rPr>
        <w:lastRenderedPageBreak/>
        <w:t>2006)</w:t>
      </w:r>
      <w:r w:rsidR="003666AF" w:rsidRPr="00593315">
        <w:rPr>
          <w:lang w:eastAsia="de-DE"/>
        </w:rPr>
        <w:fldChar w:fldCharType="end"/>
      </w:r>
      <w:r w:rsidR="00860C7F" w:rsidRPr="00593315">
        <w:rPr>
          <w:lang w:eastAsia="de-DE"/>
        </w:rPr>
        <w:t>.</w:t>
      </w:r>
      <w:r w:rsidR="00175419" w:rsidRPr="00593315">
        <w:rPr>
          <w:lang w:eastAsia="de-DE"/>
        </w:rPr>
        <w:t xml:space="preserve"> Scots pine wood heat-treated at the temperature of 240°C showed lower water </w:t>
      </w:r>
      <w:r w:rsidR="007A639D" w:rsidRPr="00593315">
        <w:rPr>
          <w:lang w:eastAsia="de-DE"/>
        </w:rPr>
        <w:t>absorption</w:t>
      </w:r>
      <w:r w:rsidR="00175419" w:rsidRPr="00593315">
        <w:rPr>
          <w:lang w:eastAsia="de-DE"/>
        </w:rPr>
        <w:t xml:space="preserve"> (24.7%) than the untreated </w:t>
      </w:r>
      <w:r w:rsidR="00C339B3" w:rsidRPr="00593315">
        <w:rPr>
          <w:lang w:eastAsia="de-DE"/>
        </w:rPr>
        <w:t xml:space="preserve">wood </w:t>
      </w:r>
      <w:r w:rsidR="007A639D" w:rsidRPr="00593315">
        <w:rPr>
          <w:lang w:eastAsia="de-DE"/>
        </w:rPr>
        <w:fldChar w:fldCharType="begin">
          <w:fldData xml:space="preserve">PEVuZE5vdGU+PENpdGU+PEF1dGhvcj5UZW1pejwvQXV0aG9yPjxZZWFyPjIwMDY8L1llYXI+PFJl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==
</w:fldData>
        </w:fldChar>
      </w:r>
      <w:r w:rsidR="00B37483" w:rsidRPr="00593315">
        <w:rPr>
          <w:lang w:eastAsia="de-DE"/>
        </w:rPr>
        <w:instrText xml:space="preserve"> ADDIN EN.CITE </w:instrText>
      </w:r>
      <w:r w:rsidR="00B37483" w:rsidRPr="00593315">
        <w:rPr>
          <w:lang w:eastAsia="de-DE"/>
        </w:rPr>
        <w:fldChar w:fldCharType="begin">
          <w:fldData xml:space="preserve">PEVuZE5vdGU+PENpdGU+PEF1dGhvcj5UZW1pejwvQXV0aG9yPjxZZWFyPjIwMDY8L1llYXI+PFJl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==
</w:fldData>
        </w:fldChar>
      </w:r>
      <w:r w:rsidR="00B37483" w:rsidRPr="00593315">
        <w:rPr>
          <w:lang w:eastAsia="de-DE"/>
        </w:rPr>
        <w:instrText xml:space="preserve"> ADDIN EN.CITE.DATA </w:instrText>
      </w:r>
      <w:r w:rsidR="00B37483" w:rsidRPr="00593315">
        <w:rPr>
          <w:lang w:eastAsia="de-DE"/>
        </w:rPr>
      </w:r>
      <w:r w:rsidR="00B37483" w:rsidRPr="00593315">
        <w:rPr>
          <w:lang w:eastAsia="de-DE"/>
        </w:rPr>
        <w:fldChar w:fldCharType="end"/>
      </w:r>
      <w:r w:rsidR="007A639D" w:rsidRPr="00593315">
        <w:rPr>
          <w:lang w:eastAsia="de-DE"/>
        </w:rPr>
      </w:r>
      <w:r w:rsidR="007A639D" w:rsidRPr="00593315">
        <w:rPr>
          <w:lang w:eastAsia="de-DE"/>
        </w:rPr>
        <w:fldChar w:fldCharType="separate"/>
      </w:r>
      <w:r w:rsidR="00B37483" w:rsidRPr="00593315">
        <w:rPr>
          <w:noProof/>
          <w:lang w:eastAsia="de-DE"/>
        </w:rPr>
        <w:t>(Temiz et al. 2006)</w:t>
      </w:r>
      <w:r w:rsidR="007A639D" w:rsidRPr="00593315">
        <w:rPr>
          <w:lang w:eastAsia="de-DE"/>
        </w:rPr>
        <w:fldChar w:fldCharType="end"/>
      </w:r>
      <w:r w:rsidR="00175419" w:rsidRPr="00593315">
        <w:rPr>
          <w:lang w:eastAsia="de-DE"/>
        </w:rPr>
        <w:t xml:space="preserve">. </w:t>
      </w:r>
      <w:r w:rsidR="00293892" w:rsidRPr="00593315">
        <w:rPr>
          <w:lang w:eastAsia="de-DE"/>
        </w:rPr>
        <w:t>T</w:t>
      </w:r>
      <w:r w:rsidR="00175419" w:rsidRPr="00593315">
        <w:rPr>
          <w:lang w:eastAsia="de-DE"/>
        </w:rPr>
        <w:t xml:space="preserve">his value is much lower than the results in this study, 56.8 % for 165 °C </w:t>
      </w:r>
      <w:r w:rsidR="007A639D" w:rsidRPr="00593315">
        <w:rPr>
          <w:lang w:eastAsia="de-DE"/>
        </w:rPr>
        <w:t xml:space="preserve">and </w:t>
      </w:r>
      <w:r w:rsidR="00175419" w:rsidRPr="00593315">
        <w:rPr>
          <w:lang w:eastAsia="de-DE"/>
        </w:rPr>
        <w:t>42.8%</w:t>
      </w:r>
      <w:r w:rsidR="004B1ACC" w:rsidRPr="00593315">
        <w:rPr>
          <w:lang w:eastAsia="de-DE"/>
        </w:rPr>
        <w:t xml:space="preserve"> for </w:t>
      </w:r>
      <w:r w:rsidR="00175419" w:rsidRPr="00593315">
        <w:rPr>
          <w:lang w:eastAsia="de-DE"/>
        </w:rPr>
        <w:t>190 °C</w:t>
      </w:r>
      <w:r w:rsidR="004B1ACC" w:rsidRPr="00593315">
        <w:rPr>
          <w:lang w:eastAsia="de-DE"/>
        </w:rPr>
        <w:t xml:space="preserve"> heat-treated woods respectively</w:t>
      </w:r>
      <w:r w:rsidR="007A639D" w:rsidRPr="00593315">
        <w:rPr>
          <w:lang w:eastAsia="de-DE"/>
        </w:rPr>
        <w:t xml:space="preserve">, which </w:t>
      </w:r>
      <w:r w:rsidR="00C339B3" w:rsidRPr="00593315">
        <w:rPr>
          <w:lang w:eastAsia="de-DE"/>
        </w:rPr>
        <w:t>confirms</w:t>
      </w:r>
      <w:r w:rsidR="007A639D" w:rsidRPr="00593315">
        <w:rPr>
          <w:lang w:eastAsia="de-DE"/>
        </w:rPr>
        <w:t xml:space="preserve"> the treatment with higher temperature reduce more water absorption. This might be attributed to the thermal degradation of the hygroscopic polymer in the wood cell wall: hemicellulose and amorphous region of cellulose </w:t>
      </w:r>
      <w:r w:rsidR="007A639D" w:rsidRPr="00593315">
        <w:rPr>
          <w:lang w:eastAsia="de-DE"/>
        </w:rPr>
        <w:fldChar w:fldCharType="begin">
          <w:fldData xml:space="preserve">PEVuZE5vdGU+PENpdGU+PEF1dGhvcj5Qb25jc8OhazwvQXV0aG9yPjxZZWFyPjIwMDY8L1llYXI+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</w:fldData>
        </w:fldChar>
      </w:r>
      <w:r w:rsidR="00B37483" w:rsidRPr="00593315">
        <w:rPr>
          <w:lang w:eastAsia="de-DE"/>
        </w:rPr>
        <w:instrText xml:space="preserve"> ADDIN EN.CITE </w:instrText>
      </w:r>
      <w:r w:rsidR="00B37483" w:rsidRPr="00593315">
        <w:rPr>
          <w:lang w:eastAsia="de-DE"/>
        </w:rPr>
        <w:fldChar w:fldCharType="begin">
          <w:fldData xml:space="preserve">PEVuZE5vdGU+PENpdGU+PEF1dGhvcj5Qb25jc8OhazwvQXV0aG9yPjxZZWFyPjIwMDY8L1llYXI+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</w:fldData>
        </w:fldChar>
      </w:r>
      <w:r w:rsidR="00B37483" w:rsidRPr="00593315">
        <w:rPr>
          <w:lang w:eastAsia="de-DE"/>
        </w:rPr>
        <w:instrText xml:space="preserve"> ADDIN EN.CITE.DATA </w:instrText>
      </w:r>
      <w:r w:rsidR="00B37483" w:rsidRPr="00593315">
        <w:rPr>
          <w:lang w:eastAsia="de-DE"/>
        </w:rPr>
      </w:r>
      <w:r w:rsidR="00B37483" w:rsidRPr="00593315">
        <w:rPr>
          <w:lang w:eastAsia="de-DE"/>
        </w:rPr>
        <w:fldChar w:fldCharType="end"/>
      </w:r>
      <w:r w:rsidR="007A639D" w:rsidRPr="00593315">
        <w:rPr>
          <w:lang w:eastAsia="de-DE"/>
        </w:rPr>
      </w:r>
      <w:r w:rsidR="007A639D" w:rsidRPr="00593315">
        <w:rPr>
          <w:lang w:eastAsia="de-DE"/>
        </w:rPr>
        <w:fldChar w:fldCharType="separate"/>
      </w:r>
      <w:r w:rsidR="00B37483" w:rsidRPr="00593315">
        <w:rPr>
          <w:noProof/>
          <w:lang w:eastAsia="de-DE"/>
        </w:rPr>
        <w:t>(Poncsák et al. 2006)</w:t>
      </w:r>
      <w:r w:rsidR="007A639D" w:rsidRPr="00593315">
        <w:rPr>
          <w:lang w:eastAsia="de-DE"/>
        </w:rPr>
        <w:fldChar w:fldCharType="end"/>
      </w:r>
      <w:r w:rsidR="007A639D" w:rsidRPr="00593315">
        <w:rPr>
          <w:lang w:eastAsia="de-DE"/>
        </w:rPr>
        <w:t xml:space="preserve">. </w:t>
      </w:r>
      <w:r w:rsidR="004A64AC" w:rsidRPr="00593315">
        <w:rPr>
          <w:lang w:eastAsia="de-DE"/>
        </w:rPr>
        <w:t>I</w:t>
      </w:r>
      <w:r w:rsidR="00E35873" w:rsidRPr="00593315">
        <w:rPr>
          <w:lang w:eastAsia="de-DE"/>
        </w:rPr>
        <w:t xml:space="preserve">t can be </w:t>
      </w:r>
      <w:r w:rsidR="004A64AC" w:rsidRPr="00593315">
        <w:rPr>
          <w:lang w:eastAsia="de-DE"/>
        </w:rPr>
        <w:t xml:space="preserve">also </w:t>
      </w:r>
      <w:r w:rsidR="00E35873" w:rsidRPr="00593315">
        <w:rPr>
          <w:lang w:eastAsia="de-DE"/>
        </w:rPr>
        <w:t xml:space="preserve">seen </w:t>
      </w:r>
      <w:r w:rsidR="004A64AC" w:rsidRPr="00593315">
        <w:rPr>
          <w:lang w:eastAsia="de-DE"/>
        </w:rPr>
        <w:t xml:space="preserve">from </w:t>
      </w:r>
      <w:r w:rsidR="00AE4202" w:rsidRPr="00593315">
        <w:rPr>
          <w:lang w:eastAsia="de-DE"/>
        </w:rPr>
        <w:t>Figure 3</w:t>
      </w:r>
      <w:r w:rsidR="004A64AC" w:rsidRPr="00593315">
        <w:rPr>
          <w:lang w:eastAsia="de-DE"/>
        </w:rPr>
        <w:t xml:space="preserve"> </w:t>
      </w:r>
      <w:r w:rsidR="00E35873" w:rsidRPr="00593315">
        <w:rPr>
          <w:lang w:eastAsia="de-DE"/>
        </w:rPr>
        <w:t xml:space="preserve">that </w:t>
      </w:r>
      <w:r w:rsidR="004A64AC" w:rsidRPr="00593315">
        <w:rPr>
          <w:lang w:eastAsia="de-DE"/>
        </w:rPr>
        <w:t>water absorption</w:t>
      </w:r>
      <w:r w:rsidR="00E35873" w:rsidRPr="00593315">
        <w:rPr>
          <w:lang w:eastAsia="de-DE"/>
        </w:rPr>
        <w:t xml:space="preserve"> of woods treated with acetic anhydride were all significantly (p &lt; 0.05) </w:t>
      </w:r>
      <w:r w:rsidR="004A64AC" w:rsidRPr="00593315">
        <w:rPr>
          <w:lang w:eastAsia="de-DE"/>
        </w:rPr>
        <w:t>lower</w:t>
      </w:r>
      <w:r w:rsidR="00E35873" w:rsidRPr="00593315">
        <w:rPr>
          <w:lang w:eastAsia="de-DE"/>
        </w:rPr>
        <w:t xml:space="preserve"> than those of the </w:t>
      </w:r>
      <w:r w:rsidR="004A64AC" w:rsidRPr="00593315">
        <w:rPr>
          <w:lang w:eastAsia="de-DE"/>
        </w:rPr>
        <w:t>non-acetylated</w:t>
      </w:r>
      <w:r w:rsidR="00E35873" w:rsidRPr="00593315">
        <w:rPr>
          <w:lang w:eastAsia="de-DE"/>
        </w:rPr>
        <w:t xml:space="preserve"> woods</w:t>
      </w:r>
      <w:r w:rsidR="004A64AC" w:rsidRPr="00593315">
        <w:rPr>
          <w:lang w:eastAsia="de-DE"/>
        </w:rPr>
        <w:t xml:space="preserve"> </w:t>
      </w:r>
      <w:r w:rsidR="00860C7F" w:rsidRPr="00593315">
        <w:rPr>
          <w:lang w:eastAsia="de-DE"/>
        </w:rPr>
        <w:t>both</w:t>
      </w:r>
      <w:r w:rsidR="004A64AC" w:rsidRPr="00593315">
        <w:rPr>
          <w:lang w:eastAsia="de-DE"/>
        </w:rPr>
        <w:t xml:space="preserve"> for untreated and </w:t>
      </w:r>
      <w:r w:rsidR="00860C7F" w:rsidRPr="00593315">
        <w:rPr>
          <w:lang w:eastAsia="de-DE"/>
        </w:rPr>
        <w:t>heat-treated woods</w:t>
      </w:r>
      <w:r w:rsidR="00E35873" w:rsidRPr="00593315">
        <w:rPr>
          <w:lang w:eastAsia="de-DE"/>
        </w:rPr>
        <w:t xml:space="preserve">. </w:t>
      </w:r>
      <w:r w:rsidR="00293892" w:rsidRPr="00593315">
        <w:rPr>
          <w:lang w:eastAsia="de-DE"/>
        </w:rPr>
        <w:t>While untreated control specimen absorbed</w:t>
      </w:r>
      <w:r w:rsidR="000D3713" w:rsidRPr="00593315">
        <w:rPr>
          <w:lang w:eastAsia="de-DE"/>
        </w:rPr>
        <w:t xml:space="preserve"> 61.7%</w:t>
      </w:r>
      <w:r w:rsidR="000D056B" w:rsidRPr="00593315">
        <w:rPr>
          <w:lang w:eastAsia="de-DE"/>
        </w:rPr>
        <w:t xml:space="preserve"> of water</w:t>
      </w:r>
      <w:r w:rsidR="00234AC9" w:rsidRPr="00593315">
        <w:rPr>
          <w:lang w:eastAsia="de-DE"/>
        </w:rPr>
        <w:t>,</w:t>
      </w:r>
      <w:r w:rsidR="00293892" w:rsidRPr="00593315">
        <w:rPr>
          <w:lang w:eastAsia="de-DE"/>
        </w:rPr>
        <w:t xml:space="preserve"> </w:t>
      </w:r>
      <w:r w:rsidR="0074571A" w:rsidRPr="00593315">
        <w:rPr>
          <w:lang w:eastAsia="de-DE"/>
        </w:rPr>
        <w:t>t</w:t>
      </w:r>
      <w:r w:rsidR="00293892" w:rsidRPr="00593315">
        <w:rPr>
          <w:lang w:eastAsia="de-DE"/>
        </w:rPr>
        <w:t xml:space="preserve">he samples </w:t>
      </w:r>
      <w:r w:rsidR="000D3713" w:rsidRPr="00593315">
        <w:rPr>
          <w:lang w:eastAsia="de-DE"/>
        </w:rPr>
        <w:t xml:space="preserve">acetylated </w:t>
      </w:r>
      <w:r w:rsidR="00293892" w:rsidRPr="00593315">
        <w:rPr>
          <w:lang w:eastAsia="de-DE"/>
        </w:rPr>
        <w:t xml:space="preserve">with </w:t>
      </w:r>
      <w:r w:rsidR="00D13935" w:rsidRPr="00593315">
        <w:rPr>
          <w:lang w:eastAsia="de-DE"/>
        </w:rPr>
        <w:t>acetic anhydride</w:t>
      </w:r>
      <w:r w:rsidR="00293892" w:rsidRPr="00593315">
        <w:rPr>
          <w:lang w:eastAsia="de-DE"/>
        </w:rPr>
        <w:t xml:space="preserve"> absorbed about </w:t>
      </w:r>
      <w:r w:rsidR="00D13935" w:rsidRPr="00593315">
        <w:rPr>
          <w:lang w:eastAsia="de-DE"/>
        </w:rPr>
        <w:t>35.7%</w:t>
      </w:r>
      <w:r w:rsidR="00293892" w:rsidRPr="00593315">
        <w:rPr>
          <w:lang w:eastAsia="de-DE"/>
        </w:rPr>
        <w:t xml:space="preserve"> water. The considerable decrease in water absorption of treated </w:t>
      </w:r>
      <w:r w:rsidR="000D3713" w:rsidRPr="00593315">
        <w:rPr>
          <w:lang w:eastAsia="de-DE"/>
        </w:rPr>
        <w:t>wood</w:t>
      </w:r>
      <w:r w:rsidR="00293892" w:rsidRPr="00593315">
        <w:rPr>
          <w:lang w:eastAsia="de-DE"/>
        </w:rPr>
        <w:t xml:space="preserve"> is due to the hydrophobic characteristic of </w:t>
      </w:r>
      <w:r w:rsidR="00C339B3" w:rsidRPr="00593315">
        <w:rPr>
          <w:lang w:eastAsia="de-DE"/>
        </w:rPr>
        <w:t>ascetical</w:t>
      </w:r>
      <w:r w:rsidR="00293892" w:rsidRPr="00593315">
        <w:rPr>
          <w:lang w:eastAsia="de-DE"/>
        </w:rPr>
        <w:t xml:space="preserve"> </w:t>
      </w:r>
      <w:r w:rsidR="00D13935" w:rsidRPr="00593315">
        <w:rPr>
          <w:lang w:eastAsia="de-DE"/>
        </w:rPr>
        <w:t>group</w:t>
      </w:r>
      <w:r w:rsidR="00293892" w:rsidRPr="00593315">
        <w:rPr>
          <w:lang w:eastAsia="de-DE"/>
        </w:rPr>
        <w:t xml:space="preserve">s, which </w:t>
      </w:r>
      <w:r w:rsidRPr="00593315">
        <w:rPr>
          <w:lang w:eastAsia="de-DE"/>
        </w:rPr>
        <w:t xml:space="preserve">reduce the availability of sites for hydrogen bonding </w:t>
      </w:r>
      <w:r w:rsidR="00293892" w:rsidRPr="00593315">
        <w:rPr>
          <w:lang w:eastAsia="de-DE"/>
        </w:rPr>
        <w:t xml:space="preserve">in the cell wall and lumens leading </w:t>
      </w:r>
      <w:r w:rsidR="000D3713" w:rsidRPr="00593315">
        <w:rPr>
          <w:lang w:eastAsia="de-DE"/>
        </w:rPr>
        <w:t>to reduction in reacti</w:t>
      </w:r>
      <w:r w:rsidR="00CF1B01" w:rsidRPr="00593315">
        <w:rPr>
          <w:lang w:eastAsia="de-DE"/>
        </w:rPr>
        <w:t>on</w:t>
      </w:r>
      <w:r w:rsidR="000D3713" w:rsidRPr="00593315">
        <w:rPr>
          <w:lang w:eastAsia="de-DE"/>
        </w:rPr>
        <w:t xml:space="preserve"> rate</w:t>
      </w:r>
      <w:r w:rsidR="00CF1B01" w:rsidRPr="00593315">
        <w:rPr>
          <w:lang w:eastAsia="de-DE"/>
        </w:rPr>
        <w:t xml:space="preserve"> between wood and water</w:t>
      </w:r>
      <w:r w:rsidR="000D3713" w:rsidRPr="00593315">
        <w:rPr>
          <w:lang w:eastAsia="de-DE"/>
        </w:rPr>
        <w:t>, consequently,</w:t>
      </w:r>
      <w:r w:rsidR="00293892" w:rsidRPr="00593315">
        <w:rPr>
          <w:lang w:eastAsia="de-DE"/>
        </w:rPr>
        <w:t xml:space="preserve"> water penetration into wood. </w:t>
      </w:r>
      <w:r w:rsidR="00D13935" w:rsidRPr="00593315">
        <w:rPr>
          <w:lang w:eastAsia="de-DE"/>
        </w:rPr>
        <w:t>The</w:t>
      </w:r>
      <w:r w:rsidR="00CF1B01" w:rsidRPr="00593315">
        <w:rPr>
          <w:lang w:eastAsia="de-DE"/>
        </w:rPr>
        <w:t xml:space="preserve"> </w:t>
      </w:r>
      <w:r w:rsidR="00C339B3" w:rsidRPr="00593315">
        <w:rPr>
          <w:lang w:eastAsia="de-DE"/>
        </w:rPr>
        <w:t>difference in water absorption among untreated and heat-treated wood samples after acetylation is</w:t>
      </w:r>
      <w:r w:rsidR="00D13935" w:rsidRPr="00593315">
        <w:rPr>
          <w:lang w:eastAsia="de-DE"/>
        </w:rPr>
        <w:t xml:space="preserve"> not obvious (p &lt; 0.05).  The effect of acetylation on reducing of water absorption</w:t>
      </w:r>
      <w:r w:rsidR="004F43A2" w:rsidRPr="00593315">
        <w:rPr>
          <w:lang w:eastAsia="de-DE"/>
        </w:rPr>
        <w:t xml:space="preserve"> (</w:t>
      </w:r>
      <w:r w:rsidR="00471D50" w:rsidRPr="00593315">
        <w:rPr>
          <w:lang w:eastAsia="de-DE"/>
        </w:rPr>
        <w:t xml:space="preserve">from 61.7% to </w:t>
      </w:r>
      <w:r w:rsidR="004F43A2" w:rsidRPr="00593315">
        <w:rPr>
          <w:lang w:eastAsia="de-DE"/>
        </w:rPr>
        <w:t>35.7 %)</w:t>
      </w:r>
      <w:r w:rsidR="00D13935" w:rsidRPr="00593315">
        <w:rPr>
          <w:lang w:eastAsia="de-DE"/>
        </w:rPr>
        <w:t xml:space="preserve"> is higher than that o</w:t>
      </w:r>
      <w:r w:rsidR="004F43A2" w:rsidRPr="00593315">
        <w:rPr>
          <w:lang w:eastAsia="de-DE"/>
        </w:rPr>
        <w:t xml:space="preserve">f heat treatment </w:t>
      </w:r>
      <w:r w:rsidR="00471D50" w:rsidRPr="00593315">
        <w:rPr>
          <w:lang w:eastAsia="de-DE"/>
        </w:rPr>
        <w:t xml:space="preserve">at 190 °C </w:t>
      </w:r>
      <w:r w:rsidR="004F43A2" w:rsidRPr="00593315">
        <w:rPr>
          <w:lang w:eastAsia="de-DE"/>
        </w:rPr>
        <w:t>(</w:t>
      </w:r>
      <w:r w:rsidR="00471D50" w:rsidRPr="00593315">
        <w:rPr>
          <w:lang w:eastAsia="de-DE"/>
        </w:rPr>
        <w:t xml:space="preserve">from 61.7% to </w:t>
      </w:r>
      <w:r w:rsidR="004F43A2" w:rsidRPr="00593315">
        <w:rPr>
          <w:lang w:eastAsia="de-DE"/>
        </w:rPr>
        <w:t xml:space="preserve">42.8%) in this study. However, </w:t>
      </w:r>
      <w:r w:rsidR="003D24A4" w:rsidRPr="00593315">
        <w:rPr>
          <w:lang w:eastAsia="de-DE"/>
        </w:rPr>
        <w:t xml:space="preserve">it was reported that </w:t>
      </w:r>
      <w:r w:rsidR="004F43A2" w:rsidRPr="00593315">
        <w:rPr>
          <w:lang w:eastAsia="de-DE"/>
        </w:rPr>
        <w:t xml:space="preserve">heat treatment </w:t>
      </w:r>
      <w:r w:rsidR="00CF1B01" w:rsidRPr="00593315">
        <w:rPr>
          <w:lang w:eastAsia="de-DE"/>
        </w:rPr>
        <w:t>at</w:t>
      </w:r>
      <w:r w:rsidR="004F43A2" w:rsidRPr="00593315">
        <w:rPr>
          <w:lang w:eastAsia="de-DE"/>
        </w:rPr>
        <w:t xml:space="preserve"> maximum temperature of 240°C </w:t>
      </w:r>
      <w:r w:rsidR="00CF1B01" w:rsidRPr="00593315">
        <w:rPr>
          <w:lang w:eastAsia="de-DE"/>
        </w:rPr>
        <w:t>was found to be mor</w:t>
      </w:r>
      <w:r w:rsidR="004F43A2" w:rsidRPr="00593315">
        <w:rPr>
          <w:lang w:eastAsia="de-DE"/>
        </w:rPr>
        <w:t xml:space="preserve">e effective than acetylation with 26% weight gain by acetic anhydride on </w:t>
      </w:r>
      <w:r w:rsidR="00234AC9" w:rsidRPr="00593315">
        <w:rPr>
          <w:lang w:eastAsia="de-DE"/>
        </w:rPr>
        <w:t>S</w:t>
      </w:r>
      <w:r w:rsidR="004F43A2" w:rsidRPr="00593315">
        <w:rPr>
          <w:lang w:eastAsia="de-DE"/>
        </w:rPr>
        <w:t>cots pine wood</w:t>
      </w:r>
      <w:r w:rsidR="00CF1B01" w:rsidRPr="00593315">
        <w:rPr>
          <w:lang w:eastAsia="de-DE"/>
        </w:rPr>
        <w:t xml:space="preserve"> </w:t>
      </w:r>
      <w:r w:rsidR="004F43A2" w:rsidRPr="00593315">
        <w:rPr>
          <w:lang w:eastAsia="de-DE"/>
        </w:rPr>
        <w:fldChar w:fldCharType="begin">
          <w:fldData xml:space="preserve">PEVuZE5vdGU+PENpdGU+PEF1dGhvcj5UZW1pejwvQXV0aG9yPjxZZWFyPjIwMDY8L1llYXI+PFJl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==
</w:fldData>
        </w:fldChar>
      </w:r>
      <w:r w:rsidR="00B37483" w:rsidRPr="00593315">
        <w:rPr>
          <w:lang w:eastAsia="de-DE"/>
        </w:rPr>
        <w:instrText xml:space="preserve"> ADDIN EN.CITE </w:instrText>
      </w:r>
      <w:r w:rsidR="00B37483" w:rsidRPr="00593315">
        <w:rPr>
          <w:lang w:eastAsia="de-DE"/>
        </w:rPr>
        <w:fldChar w:fldCharType="begin">
          <w:fldData xml:space="preserve">PEVuZE5vdGU+PENpdGU+PEF1dGhvcj5UZW1pejwvQXV0aG9yPjxZZWFyPjIwMDY8L1llYXI+PFJl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==
</w:fldData>
        </w:fldChar>
      </w:r>
      <w:r w:rsidR="00B37483" w:rsidRPr="00593315">
        <w:rPr>
          <w:lang w:eastAsia="de-DE"/>
        </w:rPr>
        <w:instrText xml:space="preserve"> ADDIN EN.CITE.DATA </w:instrText>
      </w:r>
      <w:r w:rsidR="00B37483" w:rsidRPr="00593315">
        <w:rPr>
          <w:lang w:eastAsia="de-DE"/>
        </w:rPr>
      </w:r>
      <w:r w:rsidR="00B37483" w:rsidRPr="00593315">
        <w:rPr>
          <w:lang w:eastAsia="de-DE"/>
        </w:rPr>
        <w:fldChar w:fldCharType="end"/>
      </w:r>
      <w:r w:rsidR="004F43A2" w:rsidRPr="00593315">
        <w:rPr>
          <w:lang w:eastAsia="de-DE"/>
        </w:rPr>
      </w:r>
      <w:r w:rsidR="004F43A2" w:rsidRPr="00593315">
        <w:rPr>
          <w:lang w:eastAsia="de-DE"/>
        </w:rPr>
        <w:fldChar w:fldCharType="separate"/>
      </w:r>
      <w:r w:rsidR="00B37483" w:rsidRPr="00593315">
        <w:rPr>
          <w:noProof/>
          <w:lang w:eastAsia="de-DE"/>
        </w:rPr>
        <w:t>(Temiz et al. 2006)</w:t>
      </w:r>
      <w:r w:rsidR="004F43A2" w:rsidRPr="00593315">
        <w:rPr>
          <w:lang w:eastAsia="de-DE"/>
        </w:rPr>
        <w:fldChar w:fldCharType="end"/>
      </w:r>
      <w:r w:rsidR="004F43A2" w:rsidRPr="00593315">
        <w:rPr>
          <w:lang w:eastAsia="de-DE"/>
        </w:rPr>
        <w:t xml:space="preserve">. Therefore, the </w:t>
      </w:r>
      <w:r w:rsidR="00C339B3" w:rsidRPr="00593315">
        <w:rPr>
          <w:lang w:eastAsia="de-DE"/>
        </w:rPr>
        <w:t>efficiency</w:t>
      </w:r>
      <w:r w:rsidR="00CF1B01" w:rsidRPr="00593315">
        <w:rPr>
          <w:lang w:eastAsia="de-DE"/>
        </w:rPr>
        <w:t xml:space="preserve"> in changes of</w:t>
      </w:r>
      <w:r w:rsidR="004F43A2" w:rsidRPr="00593315">
        <w:rPr>
          <w:lang w:eastAsia="de-DE"/>
        </w:rPr>
        <w:t xml:space="preserve"> water absorption</w:t>
      </w:r>
      <w:r w:rsidR="00CF1B01" w:rsidRPr="00593315">
        <w:rPr>
          <w:lang w:eastAsia="de-DE"/>
        </w:rPr>
        <w:t xml:space="preserve"> of wood depends on the heat-treatment</w:t>
      </w:r>
      <w:r w:rsidR="004F43A2" w:rsidRPr="00593315">
        <w:rPr>
          <w:lang w:eastAsia="de-DE"/>
        </w:rPr>
        <w:t xml:space="preserve"> temperature and </w:t>
      </w:r>
      <w:r w:rsidR="00CF1B01" w:rsidRPr="00593315">
        <w:rPr>
          <w:lang w:eastAsia="de-DE"/>
        </w:rPr>
        <w:t>degree of acetylation</w:t>
      </w:r>
      <w:r w:rsidR="009E46C8" w:rsidRPr="00593315">
        <w:rPr>
          <w:lang w:eastAsia="de-DE"/>
        </w:rPr>
        <w:t xml:space="preserve">, which is in agreement with the results of WPG as stated above. </w:t>
      </w:r>
      <w:r w:rsidR="003D24A4" w:rsidRPr="00593315">
        <w:rPr>
          <w:lang w:eastAsia="de-DE"/>
        </w:rPr>
        <w:t xml:space="preserve">The heat </w:t>
      </w:r>
      <w:r w:rsidR="00C339B3" w:rsidRPr="00593315">
        <w:rPr>
          <w:lang w:eastAsia="de-DE"/>
        </w:rPr>
        <w:t>treatment followed by acetylation with acetic anhydride was</w:t>
      </w:r>
      <w:r w:rsidR="003D24A4" w:rsidRPr="00593315">
        <w:rPr>
          <w:lang w:eastAsia="de-DE"/>
        </w:rPr>
        <w:t xml:space="preserve"> the most effective </w:t>
      </w:r>
      <w:r w:rsidR="00CF1B01" w:rsidRPr="00593315">
        <w:rPr>
          <w:lang w:eastAsia="de-DE"/>
        </w:rPr>
        <w:t>treatment choice for</w:t>
      </w:r>
      <w:r w:rsidR="003D24A4" w:rsidRPr="00593315">
        <w:rPr>
          <w:lang w:eastAsia="de-DE"/>
        </w:rPr>
        <w:t xml:space="preserve"> reducing water </w:t>
      </w:r>
      <w:r w:rsidR="00C339B3" w:rsidRPr="00593315">
        <w:rPr>
          <w:lang w:eastAsia="de-DE"/>
        </w:rPr>
        <w:t>absorption. The</w:t>
      </w:r>
      <w:r w:rsidR="00293892" w:rsidRPr="00593315">
        <w:rPr>
          <w:lang w:eastAsia="de-DE"/>
        </w:rPr>
        <w:t xml:space="preserve"> water absorption</w:t>
      </w:r>
      <w:r w:rsidR="00CF1B01" w:rsidRPr="00593315">
        <w:rPr>
          <w:lang w:eastAsia="de-DE"/>
        </w:rPr>
        <w:t xml:space="preserve"> values of vinegar-</w:t>
      </w:r>
      <w:r w:rsidR="00293892" w:rsidRPr="00593315">
        <w:rPr>
          <w:lang w:eastAsia="de-DE"/>
        </w:rPr>
        <w:t xml:space="preserve">treated wood are, in most cases, similar to those of non-acetylated woods, which </w:t>
      </w:r>
      <w:r w:rsidR="00C339B3" w:rsidRPr="00593315">
        <w:rPr>
          <w:lang w:eastAsia="de-DE"/>
        </w:rPr>
        <w:t>mean</w:t>
      </w:r>
      <w:r w:rsidR="00234AC9" w:rsidRPr="00593315">
        <w:rPr>
          <w:lang w:eastAsia="de-DE"/>
        </w:rPr>
        <w:t>s</w:t>
      </w:r>
      <w:r w:rsidR="00293892" w:rsidRPr="00593315">
        <w:rPr>
          <w:lang w:eastAsia="de-DE"/>
        </w:rPr>
        <w:t xml:space="preserve"> the contribution of vinegar treatment to water absorption is not obvious. This is </w:t>
      </w:r>
      <w:r w:rsidR="009E46C8" w:rsidRPr="00593315">
        <w:rPr>
          <w:lang w:eastAsia="de-DE"/>
        </w:rPr>
        <w:t xml:space="preserve">also </w:t>
      </w:r>
      <w:r w:rsidR="00293892" w:rsidRPr="00593315">
        <w:rPr>
          <w:lang w:eastAsia="de-DE"/>
        </w:rPr>
        <w:t>in agreement with the results of WPG stated previously.</w:t>
      </w:r>
    </w:p>
    <w:p w14:paraId="1BE373A7" w14:textId="77777777" w:rsidR="00401AF1" w:rsidRPr="00593315" w:rsidRDefault="00401AF1" w:rsidP="00CF0373">
      <w:pPr>
        <w:rPr>
          <w:lang w:eastAsia="de-DE"/>
        </w:rPr>
      </w:pPr>
    </w:p>
    <w:p w14:paraId="7FD89FB6" w14:textId="437B9267" w:rsidR="00FA6DAE" w:rsidRPr="00593315" w:rsidRDefault="00D0401B" w:rsidP="00E8562B">
      <w:pPr>
        <w:pStyle w:val="Paragraphedeliste"/>
        <w:ind w:left="0"/>
        <w:jc w:val="both"/>
        <w:rPr>
          <w:rFonts w:ascii="Times New Roman" w:hAnsi="Times New Roman"/>
          <w:sz w:val="24"/>
          <w:szCs w:val="24"/>
        </w:rPr>
      </w:pPr>
      <w:r w:rsidRPr="00593315">
        <w:rPr>
          <w:rFonts w:ascii="Times New Roman" w:hAnsi="Times New Roman"/>
          <w:sz w:val="24"/>
          <w:szCs w:val="24"/>
          <w:lang w:eastAsia="de-DE"/>
        </w:rPr>
        <w:t xml:space="preserve">The evaluation of the dimensional stability is especially important for the application of bio-based materials. Hence the measurement of </w:t>
      </w:r>
      <w:r w:rsidR="009F3D1C" w:rsidRPr="00593315">
        <w:rPr>
          <w:rFonts w:ascii="Times New Roman" w:hAnsi="Times New Roman"/>
          <w:sz w:val="24"/>
          <w:szCs w:val="24"/>
          <w:lang w:eastAsia="de-DE"/>
        </w:rPr>
        <w:t>changes in dimension</w:t>
      </w:r>
      <w:r w:rsidRPr="00593315">
        <w:rPr>
          <w:rFonts w:ascii="Times New Roman" w:hAnsi="Times New Roman"/>
          <w:sz w:val="24"/>
          <w:szCs w:val="24"/>
          <w:lang w:eastAsia="de-DE"/>
        </w:rPr>
        <w:t xml:space="preserve"> of wood after heat treatment a</w:t>
      </w:r>
      <w:r w:rsidR="009E46C8" w:rsidRPr="00593315">
        <w:rPr>
          <w:rFonts w:ascii="Times New Roman" w:hAnsi="Times New Roman"/>
          <w:sz w:val="24"/>
          <w:szCs w:val="24"/>
          <w:lang w:eastAsia="de-DE"/>
        </w:rPr>
        <w:t>nd acetylation was carried out. The</w:t>
      </w:r>
      <w:r w:rsidR="00B40122" w:rsidRPr="00593315">
        <w:rPr>
          <w:rFonts w:ascii="Times New Roman" w:hAnsi="Times New Roman"/>
          <w:sz w:val="24"/>
          <w:szCs w:val="24"/>
          <w:lang w:eastAsia="de-DE"/>
        </w:rPr>
        <w:t xml:space="preserve"> properties </w:t>
      </w:r>
      <w:r w:rsidR="009E46C8" w:rsidRPr="00593315">
        <w:rPr>
          <w:rFonts w:ascii="Times New Roman" w:hAnsi="Times New Roman"/>
          <w:sz w:val="24"/>
          <w:szCs w:val="24"/>
          <w:lang w:eastAsia="de-DE"/>
        </w:rPr>
        <w:t xml:space="preserve">of wood </w:t>
      </w:r>
      <w:r w:rsidR="00B40122" w:rsidRPr="00593315">
        <w:rPr>
          <w:rFonts w:ascii="Times New Roman" w:hAnsi="Times New Roman"/>
          <w:sz w:val="24"/>
          <w:szCs w:val="24"/>
          <w:lang w:eastAsia="de-DE"/>
        </w:rPr>
        <w:t xml:space="preserve">vary with respect to the three mutually perpendicular axes of the material (radial, tangential, and longitudinal) </w:t>
      </w:r>
      <w:r w:rsidR="00B40122" w:rsidRPr="00593315">
        <w:rPr>
          <w:rFonts w:ascii="Times New Roman" w:hAnsi="Times New Roman"/>
          <w:sz w:val="24"/>
          <w:szCs w:val="24"/>
          <w:lang w:eastAsia="de-DE"/>
        </w:rPr>
        <w:fldChar w:fldCharType="begin"/>
      </w:r>
      <w:r w:rsidR="00B37483" w:rsidRPr="00593315">
        <w:rPr>
          <w:rFonts w:ascii="Times New Roman" w:hAnsi="Times New Roman"/>
          <w:sz w:val="24"/>
          <w:szCs w:val="24"/>
          <w:lang w:eastAsia="de-DE"/>
        </w:rPr>
        <w:instrText xml:space="preserve"> ADDIN EN.CITE &lt;EndNote&gt;&lt;Cite&gt;&lt;Author&gt;Winandy&lt;/Author&gt;&lt;Year&gt;2005&lt;/Year&gt;&lt;RecNum&gt;56&lt;/RecNum&gt;&lt;DisplayText&gt;(Winandy and Rowell 2005)&lt;/DisplayText&gt;&lt;record&gt;&lt;rec-number&gt;56&lt;/rec-number&gt;&lt;foreign-keys&gt;&lt;key app="EN" db-id="txdspspfyp25tdexfa6pr22qaspsfzarer9r"&gt;56&lt;/key&gt;&lt;/foreign-keys&gt;&lt;ref-type name="Journal Article"&gt;17&lt;/ref-type&gt;&lt;contributors&gt;&lt;authors&gt;&lt;author&gt;Winandy, J. E.&lt;/author&gt;&lt;author&gt;Rowell, R. M.&lt;/author&gt;&lt;/authors&gt;&lt;/contributors&gt;&lt;titles&gt;&lt;secondary-title&gt;The Chemistry of Wood Strength. Wood Chemistry and Wood Composites&lt;/secondary-title&gt;&lt;/titles&gt;&lt;periodical&gt;&lt;full-title&gt;The Chemistry of Wood Strength. Wood Chemistry and Wood Composites&lt;/full-title&gt;&lt;/periodical&gt;&lt;pages&gt;303-347&lt;/pages&gt;&lt;dates&gt;&lt;year&gt;2005&lt;/year&gt;&lt;/dates&gt;&lt;urls&gt;&lt;/urls&gt;&lt;remote-database-name&gt;Scopus&lt;/remote-database-name&gt;&lt;/record&gt;&lt;/Cite&gt;&lt;/EndNote&gt;</w:instrText>
      </w:r>
      <w:r w:rsidR="00B40122" w:rsidRPr="00593315">
        <w:rPr>
          <w:rFonts w:ascii="Times New Roman" w:hAnsi="Times New Roman"/>
          <w:sz w:val="24"/>
          <w:szCs w:val="24"/>
          <w:lang w:eastAsia="de-DE"/>
        </w:rPr>
        <w:fldChar w:fldCharType="separate"/>
      </w:r>
      <w:r w:rsidR="00B37483" w:rsidRPr="00593315">
        <w:rPr>
          <w:rFonts w:ascii="Times New Roman" w:hAnsi="Times New Roman"/>
          <w:noProof/>
          <w:sz w:val="24"/>
          <w:szCs w:val="24"/>
          <w:lang w:eastAsia="de-DE"/>
        </w:rPr>
        <w:t>(Winandy and Rowell 2005)</w:t>
      </w:r>
      <w:r w:rsidR="00B40122" w:rsidRPr="00593315">
        <w:rPr>
          <w:rFonts w:ascii="Times New Roman" w:hAnsi="Times New Roman"/>
          <w:sz w:val="24"/>
          <w:szCs w:val="24"/>
          <w:lang w:eastAsia="de-DE"/>
        </w:rPr>
        <w:fldChar w:fldCharType="end"/>
      </w:r>
      <w:r w:rsidR="00B40122" w:rsidRPr="00593315">
        <w:rPr>
          <w:rFonts w:ascii="Times New Roman" w:hAnsi="Times New Roman"/>
          <w:sz w:val="24"/>
          <w:szCs w:val="24"/>
          <w:lang w:eastAsia="de-DE"/>
        </w:rPr>
        <w:t>.T</w:t>
      </w:r>
      <w:r w:rsidR="00FD26A6" w:rsidRPr="00593315">
        <w:rPr>
          <w:rFonts w:ascii="Times New Roman" w:hAnsi="Times New Roman"/>
          <w:sz w:val="24"/>
          <w:szCs w:val="24"/>
          <w:lang w:eastAsia="de-DE"/>
        </w:rPr>
        <w:t xml:space="preserve">he </w:t>
      </w:r>
      <w:r w:rsidR="00A12B5F" w:rsidRPr="00593315">
        <w:rPr>
          <w:rFonts w:ascii="Times New Roman" w:hAnsi="Times New Roman"/>
          <w:sz w:val="24"/>
          <w:szCs w:val="24"/>
          <w:lang w:eastAsia="de-DE"/>
        </w:rPr>
        <w:t>differences</w:t>
      </w:r>
      <w:r w:rsidR="00FD26A6" w:rsidRPr="00593315">
        <w:rPr>
          <w:rFonts w:ascii="Times New Roman" w:hAnsi="Times New Roman"/>
          <w:sz w:val="24"/>
          <w:szCs w:val="24"/>
          <w:lang w:eastAsia="de-DE"/>
        </w:rPr>
        <w:t xml:space="preserve"> in the dimensions of wood samples </w:t>
      </w:r>
      <w:r w:rsidR="00B40122" w:rsidRPr="00593315">
        <w:rPr>
          <w:rFonts w:ascii="Times New Roman" w:hAnsi="Times New Roman"/>
          <w:sz w:val="24"/>
          <w:szCs w:val="24"/>
          <w:lang w:eastAsia="de-DE"/>
        </w:rPr>
        <w:t>after immer</w:t>
      </w:r>
      <w:r w:rsidR="00FD26A6" w:rsidRPr="00593315">
        <w:rPr>
          <w:rFonts w:ascii="Times New Roman" w:hAnsi="Times New Roman"/>
          <w:sz w:val="24"/>
          <w:szCs w:val="24"/>
          <w:lang w:eastAsia="de-DE"/>
        </w:rPr>
        <w:t>sing them</w:t>
      </w:r>
      <w:r w:rsidR="00B40122" w:rsidRPr="00593315">
        <w:rPr>
          <w:rFonts w:ascii="Times New Roman" w:hAnsi="Times New Roman"/>
          <w:sz w:val="24"/>
          <w:szCs w:val="24"/>
          <w:lang w:eastAsia="de-DE"/>
        </w:rPr>
        <w:t xml:space="preserve"> in water for 24 h were investigated </w:t>
      </w:r>
      <w:r w:rsidR="00A12B5F" w:rsidRPr="00593315">
        <w:rPr>
          <w:rFonts w:ascii="Times New Roman" w:hAnsi="Times New Roman"/>
          <w:sz w:val="24"/>
          <w:szCs w:val="24"/>
          <w:lang w:eastAsia="de-DE"/>
        </w:rPr>
        <w:t>in three different directions</w:t>
      </w:r>
      <w:r w:rsidR="00B40122" w:rsidRPr="00593315">
        <w:rPr>
          <w:rFonts w:ascii="Times New Roman" w:hAnsi="Times New Roman"/>
          <w:sz w:val="24"/>
          <w:szCs w:val="24"/>
          <w:lang w:eastAsia="de-DE"/>
        </w:rPr>
        <w:t xml:space="preserve"> and </w:t>
      </w:r>
      <w:r w:rsidR="00234AC9" w:rsidRPr="00593315">
        <w:rPr>
          <w:rFonts w:ascii="Times New Roman" w:hAnsi="Times New Roman"/>
          <w:sz w:val="24"/>
          <w:szCs w:val="24"/>
          <w:lang w:eastAsia="de-DE"/>
        </w:rPr>
        <w:t xml:space="preserve">are </w:t>
      </w:r>
      <w:r w:rsidR="00B40122" w:rsidRPr="00593315">
        <w:rPr>
          <w:rFonts w:ascii="Times New Roman" w:hAnsi="Times New Roman"/>
          <w:sz w:val="24"/>
          <w:szCs w:val="24"/>
          <w:lang w:eastAsia="de-DE"/>
        </w:rPr>
        <w:t xml:space="preserve">presented in </w:t>
      </w:r>
      <w:r w:rsidR="00141A11" w:rsidRPr="00593315">
        <w:rPr>
          <w:rFonts w:ascii="Times New Roman" w:hAnsi="Times New Roman"/>
          <w:sz w:val="24"/>
          <w:szCs w:val="24"/>
          <w:lang w:eastAsia="de-DE"/>
        </w:rPr>
        <w:t>Figure 4</w:t>
      </w:r>
      <w:r w:rsidR="00B40122" w:rsidRPr="00593315">
        <w:rPr>
          <w:rFonts w:ascii="Times New Roman" w:hAnsi="Times New Roman"/>
          <w:sz w:val="24"/>
          <w:szCs w:val="24"/>
          <w:lang w:eastAsia="de-DE"/>
        </w:rPr>
        <w:t xml:space="preserve"> (a)</w:t>
      </w:r>
      <w:r w:rsidR="00A12B5F" w:rsidRPr="00593315">
        <w:rPr>
          <w:rFonts w:ascii="Times New Roman" w:hAnsi="Times New Roman"/>
          <w:sz w:val="24"/>
          <w:szCs w:val="24"/>
          <w:lang w:eastAsia="de-DE"/>
        </w:rPr>
        <w:t xml:space="preserve">. </w:t>
      </w:r>
      <w:r w:rsidR="009E46C8" w:rsidRPr="00593315">
        <w:rPr>
          <w:rFonts w:ascii="Times New Roman" w:hAnsi="Times New Roman"/>
          <w:sz w:val="24"/>
          <w:szCs w:val="24"/>
          <w:lang w:eastAsia="de-DE"/>
        </w:rPr>
        <w:t>The</w:t>
      </w:r>
      <w:r w:rsidR="00161D65" w:rsidRPr="00593315">
        <w:rPr>
          <w:rFonts w:ascii="Times New Roman" w:hAnsi="Times New Roman"/>
          <w:sz w:val="24"/>
          <w:szCs w:val="24"/>
          <w:lang w:eastAsia="de-DE"/>
        </w:rPr>
        <w:t xml:space="preserve"> </w:t>
      </w:r>
      <w:r w:rsidR="009F3D1C" w:rsidRPr="00593315">
        <w:rPr>
          <w:rFonts w:ascii="Times New Roman" w:hAnsi="Times New Roman"/>
          <w:sz w:val="24"/>
          <w:szCs w:val="24"/>
          <w:lang w:eastAsia="de-DE"/>
        </w:rPr>
        <w:t>change</w:t>
      </w:r>
      <w:r w:rsidR="00161D65" w:rsidRPr="00593315">
        <w:rPr>
          <w:rFonts w:ascii="Times New Roman" w:hAnsi="Times New Roman"/>
          <w:sz w:val="24"/>
          <w:szCs w:val="24"/>
          <w:lang w:eastAsia="de-DE"/>
        </w:rPr>
        <w:t xml:space="preserve">s </w:t>
      </w:r>
      <w:r w:rsidR="009F3D1C" w:rsidRPr="00593315">
        <w:rPr>
          <w:rFonts w:ascii="Times New Roman" w:hAnsi="Times New Roman"/>
          <w:sz w:val="24"/>
          <w:szCs w:val="24"/>
          <w:lang w:eastAsia="de-DE"/>
        </w:rPr>
        <w:t xml:space="preserve">in dimension </w:t>
      </w:r>
      <w:r w:rsidR="00161D65" w:rsidRPr="00593315">
        <w:rPr>
          <w:rFonts w:ascii="Times New Roman" w:hAnsi="Times New Roman"/>
          <w:sz w:val="24"/>
          <w:szCs w:val="24"/>
          <w:lang w:eastAsia="de-DE"/>
        </w:rPr>
        <w:t xml:space="preserve">of treated samples were lower than that of the control sample in radial and </w:t>
      </w:r>
      <w:r w:rsidR="00C339B3" w:rsidRPr="00593315">
        <w:rPr>
          <w:rFonts w:ascii="Times New Roman" w:hAnsi="Times New Roman"/>
          <w:sz w:val="24"/>
          <w:szCs w:val="24"/>
          <w:lang w:eastAsia="de-DE"/>
        </w:rPr>
        <w:t>tangential</w:t>
      </w:r>
      <w:r w:rsidR="00161D65" w:rsidRPr="00593315">
        <w:rPr>
          <w:rFonts w:ascii="Times New Roman" w:hAnsi="Times New Roman"/>
          <w:sz w:val="24"/>
          <w:szCs w:val="24"/>
          <w:lang w:eastAsia="de-DE"/>
        </w:rPr>
        <w:t xml:space="preserve"> longitudinal surface regardless of the type and condition of treatment</w:t>
      </w:r>
      <w:r w:rsidR="001F6AB2" w:rsidRPr="00593315">
        <w:rPr>
          <w:rFonts w:ascii="Times New Roman" w:hAnsi="Times New Roman"/>
          <w:sz w:val="24"/>
          <w:szCs w:val="24"/>
          <w:lang w:eastAsia="de-DE"/>
        </w:rPr>
        <w:t xml:space="preserve">, demonstrating that both heat treatment and chemical modification with </w:t>
      </w:r>
      <w:r w:rsidR="00FD26A6" w:rsidRPr="00593315">
        <w:rPr>
          <w:rFonts w:ascii="Times New Roman" w:hAnsi="Times New Roman"/>
          <w:sz w:val="24"/>
          <w:szCs w:val="24"/>
          <w:lang w:eastAsia="de-DE"/>
        </w:rPr>
        <w:t>vinegar</w:t>
      </w:r>
      <w:r w:rsidR="001F6AB2" w:rsidRPr="00593315">
        <w:rPr>
          <w:rFonts w:ascii="Times New Roman" w:hAnsi="Times New Roman"/>
          <w:sz w:val="24"/>
          <w:szCs w:val="24"/>
          <w:lang w:eastAsia="de-DE"/>
        </w:rPr>
        <w:t xml:space="preserve"> and acetic anhydride increase wood dimensional stability</w:t>
      </w:r>
      <w:r w:rsidR="00A21E57" w:rsidRPr="00593315">
        <w:rPr>
          <w:rFonts w:ascii="Times New Roman" w:hAnsi="Times New Roman"/>
          <w:sz w:val="24"/>
          <w:szCs w:val="24"/>
          <w:lang w:eastAsia="de-DE"/>
        </w:rPr>
        <w:t xml:space="preserve"> to different extents</w:t>
      </w:r>
      <w:r w:rsidR="00161D65" w:rsidRPr="00593315">
        <w:rPr>
          <w:rFonts w:ascii="Times New Roman" w:hAnsi="Times New Roman"/>
          <w:sz w:val="24"/>
          <w:szCs w:val="24"/>
          <w:lang w:eastAsia="de-DE"/>
        </w:rPr>
        <w:t>.</w:t>
      </w:r>
      <w:r w:rsidR="001F6AB2" w:rsidRPr="00593315">
        <w:rPr>
          <w:rFonts w:ascii="Times New Roman" w:hAnsi="Times New Roman"/>
          <w:sz w:val="24"/>
          <w:szCs w:val="24"/>
          <w:lang w:eastAsia="de-DE"/>
        </w:rPr>
        <w:t xml:space="preserve"> </w:t>
      </w:r>
      <w:r w:rsidR="00E8562B" w:rsidRPr="00593315">
        <w:rPr>
          <w:rFonts w:ascii="Times New Roman" w:hAnsi="Times New Roman"/>
          <w:color w:val="000000" w:themeColor="text1"/>
          <w:sz w:val="24"/>
          <w:szCs w:val="24"/>
          <w:lang w:eastAsia="de-DE"/>
        </w:rPr>
        <w:t xml:space="preserve">Similar to water absorption, shrink efficiencies of acetylation on heat-treated wood are lower compared with those before heat treatment. </w:t>
      </w:r>
      <w:r w:rsidR="00E8562B" w:rsidRPr="00593315">
        <w:rPr>
          <w:rFonts w:ascii="Times New Roman" w:hAnsi="Times New Roman"/>
          <w:color w:val="000000" w:themeColor="text1"/>
          <w:sz w:val="24"/>
          <w:szCs w:val="24"/>
          <w:lang w:eastAsia="zh-CN"/>
        </w:rPr>
        <w:t xml:space="preserve"> </w:t>
      </w:r>
      <w:r w:rsidR="00810B6F" w:rsidRPr="00593315">
        <w:rPr>
          <w:rFonts w:ascii="Times New Roman" w:hAnsi="Times New Roman"/>
          <w:color w:val="000000" w:themeColor="text1"/>
          <w:sz w:val="24"/>
          <w:szCs w:val="24"/>
          <w:lang w:eastAsia="de-DE"/>
        </w:rPr>
        <w:t xml:space="preserve">The </w:t>
      </w:r>
      <w:r w:rsidR="00E0146F" w:rsidRPr="00593315">
        <w:rPr>
          <w:rFonts w:ascii="Times New Roman" w:hAnsi="Times New Roman"/>
          <w:color w:val="000000" w:themeColor="text1"/>
          <w:sz w:val="24"/>
          <w:szCs w:val="24"/>
          <w:lang w:eastAsia="de-DE"/>
        </w:rPr>
        <w:t xml:space="preserve">anti-shrink efficiency </w:t>
      </w:r>
      <w:r w:rsidR="00810B6F" w:rsidRPr="00593315">
        <w:rPr>
          <w:rFonts w:ascii="Times New Roman" w:hAnsi="Times New Roman"/>
          <w:color w:val="000000" w:themeColor="text1"/>
          <w:sz w:val="24"/>
          <w:szCs w:val="24"/>
          <w:lang w:eastAsia="de-DE"/>
        </w:rPr>
        <w:t xml:space="preserve">results </w:t>
      </w:r>
      <w:r w:rsidR="00E0146F" w:rsidRPr="00593315">
        <w:rPr>
          <w:rFonts w:ascii="Times New Roman" w:hAnsi="Times New Roman"/>
          <w:color w:val="000000" w:themeColor="text1"/>
          <w:sz w:val="24"/>
          <w:szCs w:val="24"/>
          <w:lang w:eastAsia="de-DE"/>
        </w:rPr>
        <w:t xml:space="preserve">were </w:t>
      </w:r>
      <w:r w:rsidR="009E46C8" w:rsidRPr="00593315">
        <w:rPr>
          <w:rFonts w:ascii="Times New Roman" w:hAnsi="Times New Roman"/>
          <w:color w:val="000000" w:themeColor="text1"/>
          <w:sz w:val="24"/>
          <w:szCs w:val="24"/>
          <w:lang w:eastAsia="de-DE"/>
        </w:rPr>
        <w:t>reported</w:t>
      </w:r>
      <w:r w:rsidR="00810B6F" w:rsidRPr="00593315">
        <w:rPr>
          <w:rFonts w:ascii="Times New Roman" w:hAnsi="Times New Roman"/>
          <w:color w:val="000000" w:themeColor="text1"/>
          <w:sz w:val="24"/>
          <w:szCs w:val="24"/>
          <w:lang w:eastAsia="de-DE"/>
        </w:rPr>
        <w:t xml:space="preserve"> by </w:t>
      </w:r>
      <w:r w:rsidR="001A2A0B" w:rsidRPr="00593315">
        <w:rPr>
          <w:rFonts w:ascii="Times New Roman" w:hAnsi="Times New Roman"/>
          <w:color w:val="000000" w:themeColor="text1"/>
          <w:sz w:val="24"/>
          <w:szCs w:val="24"/>
          <w:lang w:eastAsia="de-DE"/>
        </w:rPr>
        <w:t xml:space="preserve">Brelid and </w:t>
      </w:r>
      <w:r w:rsidR="008B765B" w:rsidRPr="00593315">
        <w:rPr>
          <w:rFonts w:ascii="Times New Roman" w:hAnsi="Times New Roman"/>
          <w:color w:val="000000" w:themeColor="text1"/>
          <w:sz w:val="24"/>
          <w:szCs w:val="24"/>
          <w:lang w:eastAsia="de-DE"/>
        </w:rPr>
        <w:t>S</w:t>
      </w:r>
      <w:r w:rsidR="001A2A0B" w:rsidRPr="00593315">
        <w:rPr>
          <w:rFonts w:ascii="Times New Roman" w:hAnsi="Times New Roman"/>
          <w:color w:val="000000" w:themeColor="text1"/>
          <w:sz w:val="24"/>
          <w:szCs w:val="24"/>
          <w:lang w:eastAsia="de-DE"/>
        </w:rPr>
        <w:t xml:space="preserve">imonson </w:t>
      </w:r>
      <w:r w:rsidR="001A2A0B" w:rsidRPr="00593315">
        <w:rPr>
          <w:rFonts w:ascii="Times New Roman" w:hAnsi="Times New Roman"/>
          <w:color w:val="000000" w:themeColor="text1"/>
          <w:sz w:val="24"/>
          <w:szCs w:val="24"/>
          <w:lang w:eastAsia="de-DE"/>
        </w:rPr>
        <w:fldChar w:fldCharType="begin"/>
      </w:r>
      <w:r w:rsidR="00B37483" w:rsidRPr="00593315">
        <w:rPr>
          <w:rFonts w:ascii="Times New Roman" w:hAnsi="Times New Roman"/>
          <w:color w:val="000000" w:themeColor="text1"/>
          <w:sz w:val="24"/>
          <w:szCs w:val="24"/>
          <w:lang w:eastAsia="de-DE"/>
        </w:rPr>
        <w:instrText xml:space="preserve"> ADDIN EN.CITE &lt;EndNote&gt;&lt;Cite&gt;&lt;Author&gt;Brelid&lt;/Author&gt;&lt;Year&gt;1999&lt;/Year&gt;&lt;RecNum&gt;45&lt;/RecNum&gt;&lt;DisplayText&gt;(Brelid and Simonson 1999)&lt;/DisplayText&gt;&lt;record&gt;&lt;rec-number&gt;45&lt;/rec-number&gt;&lt;foreign-keys&gt;&lt;key app="EN" db-id="txdspspfyp25tdexfa6pr22qaspsfzarer9r"&gt;45&lt;/key&gt;&lt;/foreign-keys&gt;&lt;ref-type name="Journal Article"&gt;17&lt;/ref-type&gt;&lt;contributors&gt;&lt;authors&gt;&lt;author&gt;Brelid, P. L.&lt;/author&gt;&lt;author&gt;Simonson, R.&lt;/author&gt;&lt;/authors&gt;&lt;/contributors&gt;&lt;auth-address&gt;Dept. of Forest Prod. and Chem. Eng., Chalmers University of Technology, S-412 96 Göteborg, Sweden&lt;/auth-address&gt;&lt;titles&gt;&lt;title&gt;Acetylation of solid wood using microwave heating: Part 2. Experiments in laboratory scale&lt;/title&gt;&lt;secondary-title&gt;Holz als Roh - und Werkstoff&lt;/secondary-title&gt;&lt;alt-title&gt;Holz Roh Werkst&lt;/alt-title&gt;&lt;/titles&gt;&lt;periodical&gt;&lt;full-title&gt;Holz als Roh - und Werkstoff&lt;/full-title&gt;&lt;abbr-1&gt;Holz Roh Werkst&lt;/abbr-1&gt;&lt;/periodical&gt;&lt;alt-periodical&gt;&lt;full-title&gt;Holz als Roh - und Werkstoff&lt;/full-title&gt;&lt;abbr-1&gt;Holz Roh Werkst&lt;/abbr-1&gt;&lt;/alt-periodical&gt;&lt;pages&gt;383-389&lt;/pages&gt;&lt;volume&gt;57&lt;/volume&gt;&lt;number&gt;5&lt;/number&gt;&lt;keywords&gt;&lt;keyword&gt;Acetic acid&lt;/keyword&gt;&lt;keyword&gt;Acetylation&lt;/keyword&gt;&lt;keyword&gt;Microwave heating&lt;/keyword&gt;&lt;keyword&gt;Thermal effects&lt;/keyword&gt;&lt;keyword&gt;Microwave energy&lt;/keyword&gt;&lt;keyword&gt;Wood&lt;/keyword&gt;&lt;keyword&gt;Heating&lt;/keyword&gt;&lt;keyword&gt;Microwaves&lt;/keyword&gt;&lt;keyword&gt;Thermal Analysis&lt;/keyword&gt;&lt;/keywords&gt;&lt;dates&gt;&lt;year&gt;1999&lt;/year&gt;&lt;/dates&gt;&lt;isbn&gt;00183768 (ISSN)&lt;/isbn&gt;&lt;label&gt;e/p&lt;/label&gt;&lt;urls&gt;&lt;related-urls&gt;&lt;url&gt;http://www.scopus.com/inward/record.url?eid=2-s2.0-0012469051&amp;amp;partnerID=40&amp;amp;md5=76ca2f7b541daf60cfd3234e63f55a56&lt;/url&gt;&lt;/related-urls&gt;&lt;/urls&gt;&lt;remote-database-name&gt;Scopus&lt;/remote-database-name&gt;&lt;language&gt;English&lt;/language&gt;&lt;/record&gt;&lt;/Cite&gt;&lt;/EndNote&gt;</w:instrText>
      </w:r>
      <w:r w:rsidR="001A2A0B" w:rsidRPr="00593315">
        <w:rPr>
          <w:rFonts w:ascii="Times New Roman" w:hAnsi="Times New Roman"/>
          <w:color w:val="000000" w:themeColor="text1"/>
          <w:sz w:val="24"/>
          <w:szCs w:val="24"/>
          <w:lang w:eastAsia="de-DE"/>
        </w:rPr>
        <w:fldChar w:fldCharType="separate"/>
      </w:r>
      <w:r w:rsidR="00B37483" w:rsidRPr="00593315">
        <w:rPr>
          <w:rFonts w:ascii="Times New Roman" w:hAnsi="Times New Roman"/>
          <w:noProof/>
          <w:color w:val="000000" w:themeColor="text1"/>
          <w:sz w:val="24"/>
          <w:szCs w:val="24"/>
          <w:lang w:eastAsia="de-DE"/>
        </w:rPr>
        <w:t>(1999)</w:t>
      </w:r>
      <w:r w:rsidR="001A2A0B" w:rsidRPr="00593315">
        <w:rPr>
          <w:rFonts w:ascii="Times New Roman" w:hAnsi="Times New Roman"/>
          <w:color w:val="000000" w:themeColor="text1"/>
          <w:sz w:val="24"/>
          <w:szCs w:val="24"/>
          <w:lang w:eastAsia="de-DE"/>
        </w:rPr>
        <w:fldChar w:fldCharType="end"/>
      </w:r>
      <w:r w:rsidR="00810B6F" w:rsidRPr="00593315">
        <w:rPr>
          <w:rFonts w:ascii="Times New Roman" w:hAnsi="Times New Roman"/>
          <w:color w:val="000000" w:themeColor="text1"/>
          <w:sz w:val="24"/>
          <w:szCs w:val="24"/>
          <w:lang w:eastAsia="de-DE"/>
        </w:rPr>
        <w:t xml:space="preserve">, where </w:t>
      </w:r>
      <w:r w:rsidR="00E0146F" w:rsidRPr="00593315">
        <w:rPr>
          <w:rFonts w:ascii="Times New Roman" w:hAnsi="Times New Roman"/>
          <w:color w:val="000000" w:themeColor="text1"/>
          <w:sz w:val="24"/>
          <w:szCs w:val="24"/>
          <w:lang w:eastAsia="de-DE"/>
        </w:rPr>
        <w:t xml:space="preserve">ASE </w:t>
      </w:r>
      <w:r w:rsidR="00810B6F" w:rsidRPr="00593315">
        <w:rPr>
          <w:rFonts w:ascii="Times New Roman" w:hAnsi="Times New Roman"/>
          <w:color w:val="000000" w:themeColor="text1"/>
          <w:sz w:val="24"/>
          <w:szCs w:val="24"/>
          <w:lang w:eastAsia="de-DE"/>
        </w:rPr>
        <w:t>of 65</w:t>
      </w:r>
      <w:r w:rsidR="001A2A0B" w:rsidRPr="00593315">
        <w:rPr>
          <w:rFonts w:ascii="Times New Roman" w:hAnsi="Times New Roman"/>
          <w:color w:val="000000" w:themeColor="text1"/>
          <w:sz w:val="24"/>
          <w:szCs w:val="24"/>
          <w:lang w:eastAsia="de-DE"/>
        </w:rPr>
        <w:t xml:space="preserve"> %</w:t>
      </w:r>
      <w:r w:rsidR="00810B6F" w:rsidRPr="00593315">
        <w:rPr>
          <w:rFonts w:ascii="Times New Roman" w:hAnsi="Times New Roman"/>
          <w:color w:val="000000" w:themeColor="text1"/>
          <w:sz w:val="24"/>
          <w:szCs w:val="24"/>
          <w:lang w:eastAsia="de-DE"/>
        </w:rPr>
        <w:t xml:space="preserve"> </w:t>
      </w:r>
      <w:r w:rsidR="008B765B" w:rsidRPr="00593315">
        <w:rPr>
          <w:rFonts w:ascii="Times New Roman" w:hAnsi="Times New Roman"/>
          <w:color w:val="000000" w:themeColor="text1"/>
          <w:sz w:val="24"/>
          <w:szCs w:val="24"/>
          <w:lang w:eastAsia="de-DE"/>
        </w:rPr>
        <w:t>was</w:t>
      </w:r>
      <w:r w:rsidR="00810B6F" w:rsidRPr="00593315">
        <w:rPr>
          <w:rFonts w:ascii="Times New Roman" w:hAnsi="Times New Roman"/>
          <w:color w:val="000000" w:themeColor="text1"/>
          <w:sz w:val="24"/>
          <w:szCs w:val="24"/>
          <w:lang w:eastAsia="de-DE"/>
        </w:rPr>
        <w:t xml:space="preserve"> obtained for acetylated </w:t>
      </w:r>
      <w:r w:rsidR="008B765B" w:rsidRPr="00593315">
        <w:rPr>
          <w:rFonts w:ascii="Times New Roman" w:hAnsi="Times New Roman"/>
          <w:color w:val="000000" w:themeColor="text1"/>
          <w:sz w:val="24"/>
          <w:szCs w:val="24"/>
          <w:lang w:eastAsia="de-DE"/>
        </w:rPr>
        <w:t>pine with</w:t>
      </w:r>
      <w:r w:rsidR="00810B6F" w:rsidRPr="00593315">
        <w:rPr>
          <w:rFonts w:ascii="Times New Roman" w:hAnsi="Times New Roman"/>
          <w:color w:val="000000" w:themeColor="text1"/>
          <w:sz w:val="24"/>
          <w:szCs w:val="24"/>
          <w:lang w:eastAsia="de-DE"/>
        </w:rPr>
        <w:t xml:space="preserve"> 20.0% weight gain. </w:t>
      </w:r>
      <w:r w:rsidR="00E8562B" w:rsidRPr="00593315">
        <w:rPr>
          <w:rFonts w:ascii="Times New Roman" w:hAnsi="Times New Roman"/>
          <w:color w:val="000000" w:themeColor="text1"/>
          <w:sz w:val="24"/>
          <w:szCs w:val="24"/>
          <w:lang w:eastAsia="de-DE"/>
        </w:rPr>
        <w:t xml:space="preserve">The ASE of heat-treated wood was reported </w:t>
      </w:r>
      <w:r w:rsidR="005779DD" w:rsidRPr="00593315">
        <w:rPr>
          <w:rFonts w:ascii="Times New Roman" w:hAnsi="Times New Roman"/>
          <w:color w:val="000000" w:themeColor="text1"/>
          <w:sz w:val="24"/>
          <w:szCs w:val="24"/>
          <w:lang w:eastAsia="de-DE"/>
        </w:rPr>
        <w:t xml:space="preserve">to </w:t>
      </w:r>
      <w:r w:rsidR="00E8562B" w:rsidRPr="00593315">
        <w:rPr>
          <w:rFonts w:ascii="Times New Roman" w:hAnsi="Times New Roman"/>
          <w:color w:val="000000" w:themeColor="text1"/>
          <w:sz w:val="24"/>
          <w:szCs w:val="24"/>
          <w:lang w:eastAsia="de-DE"/>
        </w:rPr>
        <w:t xml:space="preserve">be 52%, sample after heat treatment and acetylation with a weight gain of 13.1% has an ASE of 76.4% </w:t>
      </w:r>
      <w:r w:rsidR="00E8562B" w:rsidRPr="00593315">
        <w:rPr>
          <w:rFonts w:ascii="Times New Roman" w:hAnsi="Times New Roman"/>
          <w:color w:val="000000" w:themeColor="text1"/>
          <w:sz w:val="24"/>
          <w:szCs w:val="24"/>
        </w:rPr>
        <w:fldChar w:fldCharType="begin"/>
      </w:r>
      <w:r w:rsidR="00E8562B" w:rsidRPr="00593315">
        <w:rPr>
          <w:rFonts w:ascii="Times New Roman" w:hAnsi="Times New Roman"/>
          <w:color w:val="000000" w:themeColor="text1"/>
          <w:sz w:val="24"/>
          <w:szCs w:val="24"/>
        </w:rPr>
        <w:instrText xml:space="preserve"> ADDIN EN.CITE &lt;EndNote&gt;&lt;Cite&gt;&lt;Author&gt;Rowell&lt;/Author&gt;&lt;Year&gt;2015&lt;/Year&gt;&lt;RecNum&gt;12&lt;/RecNum&gt;&lt;DisplayText&gt;(Rowell 2015)&lt;/DisplayText&gt;&lt;record&gt;&lt;rec-number&gt;12&lt;/rec-number&gt;&lt;foreign-keys&gt;&lt;key app="EN" db-id="txdspspfyp25tdexfa6pr22qaspsfzarer9r"&gt;12&lt;/key&gt;&lt;/foreign-keys&gt;&lt;ref-type name="Conference Paper"&gt;47&lt;/ref-type&gt;&lt;contributors&gt;&lt;authors&gt;&lt;author&gt;Rowell, R. M.&lt;/author&gt;&lt;/authors&gt;&lt;/contributors&gt;&lt;titles&gt;&lt;title&gt;Understanding decay resistance, dimensional stability and strength changes in acetylated wood&lt;/title&gt;&lt;secondary-title&gt;International Conference &amp;apos;Innovations in Wood Materials and Processes&amp;apos;, In Wood 2015&lt;/secondary-title&gt;&lt;/titles&gt;&lt;dates&gt;&lt;year&gt;2015&lt;/year&gt;&lt;pub-dates&gt;&lt;date&gt;May 19-22, 2015&lt;/date&gt;&lt;/pub-dates&gt;&lt;/dates&gt;&lt;pub-location&gt;Brno, Czech Republic&lt;/pub-location&gt;&lt;urls&gt;&lt;/urls&gt;&lt;/record&gt;&lt;/Cite&gt;&lt;/EndNote&gt;</w:instrText>
      </w:r>
      <w:r w:rsidR="00E8562B" w:rsidRPr="00593315">
        <w:rPr>
          <w:rFonts w:ascii="Times New Roman" w:hAnsi="Times New Roman"/>
          <w:color w:val="000000" w:themeColor="text1"/>
          <w:sz w:val="24"/>
          <w:szCs w:val="24"/>
        </w:rPr>
        <w:fldChar w:fldCharType="separate"/>
      </w:r>
      <w:r w:rsidR="00E8562B" w:rsidRPr="00593315">
        <w:rPr>
          <w:rFonts w:ascii="Times New Roman" w:hAnsi="Times New Roman"/>
          <w:noProof/>
          <w:color w:val="000000" w:themeColor="text1"/>
          <w:sz w:val="24"/>
          <w:szCs w:val="24"/>
        </w:rPr>
        <w:t>(Rowell 2015)</w:t>
      </w:r>
      <w:r w:rsidR="00E8562B" w:rsidRPr="00593315">
        <w:rPr>
          <w:rFonts w:ascii="Times New Roman" w:hAnsi="Times New Roman"/>
          <w:color w:val="000000" w:themeColor="text1"/>
          <w:sz w:val="24"/>
          <w:szCs w:val="24"/>
        </w:rPr>
        <w:fldChar w:fldCharType="end"/>
      </w:r>
      <w:r w:rsidR="00E8562B" w:rsidRPr="00593315">
        <w:rPr>
          <w:rFonts w:ascii="Times New Roman" w:hAnsi="Times New Roman"/>
          <w:color w:val="000000" w:themeColor="text1"/>
          <w:sz w:val="24"/>
          <w:szCs w:val="24"/>
          <w:lang w:eastAsia="de-DE"/>
        </w:rPr>
        <w:t xml:space="preserve">. </w:t>
      </w:r>
      <w:r w:rsidR="00A21E57" w:rsidRPr="00593315">
        <w:rPr>
          <w:rFonts w:ascii="Times New Roman" w:hAnsi="Times New Roman"/>
          <w:sz w:val="24"/>
          <w:szCs w:val="24"/>
          <w:lang w:eastAsia="de-DE"/>
        </w:rPr>
        <w:t xml:space="preserve">The </w:t>
      </w:r>
      <w:r w:rsidR="009F3D1C" w:rsidRPr="00593315">
        <w:rPr>
          <w:rFonts w:ascii="Times New Roman" w:hAnsi="Times New Roman"/>
          <w:sz w:val="24"/>
          <w:szCs w:val="24"/>
          <w:lang w:eastAsia="de-DE"/>
        </w:rPr>
        <w:t>changes in dimension</w:t>
      </w:r>
      <w:r w:rsidR="00A21E57" w:rsidRPr="00593315">
        <w:rPr>
          <w:rFonts w:ascii="Times New Roman" w:hAnsi="Times New Roman"/>
          <w:sz w:val="24"/>
          <w:szCs w:val="24"/>
          <w:lang w:eastAsia="de-DE"/>
        </w:rPr>
        <w:t xml:space="preserve"> are lower on axial surface</w:t>
      </w:r>
      <w:r w:rsidR="008B765B" w:rsidRPr="00593315">
        <w:rPr>
          <w:rFonts w:ascii="Times New Roman" w:hAnsi="Times New Roman"/>
          <w:sz w:val="24"/>
          <w:szCs w:val="24"/>
          <w:lang w:eastAsia="de-DE"/>
        </w:rPr>
        <w:t>s</w:t>
      </w:r>
      <w:r w:rsidR="00A21E57" w:rsidRPr="00593315">
        <w:rPr>
          <w:rFonts w:ascii="Times New Roman" w:hAnsi="Times New Roman"/>
          <w:sz w:val="24"/>
          <w:szCs w:val="24"/>
          <w:lang w:eastAsia="de-DE"/>
        </w:rPr>
        <w:t xml:space="preserve"> than on </w:t>
      </w:r>
      <w:r w:rsidR="00A21E57" w:rsidRPr="00593315">
        <w:rPr>
          <w:rFonts w:ascii="Times New Roman" w:hAnsi="Times New Roman"/>
          <w:sz w:val="24"/>
          <w:szCs w:val="24"/>
          <w:lang w:eastAsia="de-DE"/>
        </w:rPr>
        <w:lastRenderedPageBreak/>
        <w:t xml:space="preserve">longitudinal surfaces. </w:t>
      </w:r>
      <w:r w:rsidR="001F6AB2" w:rsidRPr="00593315">
        <w:rPr>
          <w:rFonts w:ascii="Times New Roman" w:hAnsi="Times New Roman"/>
          <w:sz w:val="24"/>
          <w:szCs w:val="24"/>
          <w:lang w:eastAsia="de-DE"/>
        </w:rPr>
        <w:t xml:space="preserve">The differences </w:t>
      </w:r>
      <w:r w:rsidR="008B765B" w:rsidRPr="00593315">
        <w:rPr>
          <w:rFonts w:ascii="Times New Roman" w:hAnsi="Times New Roman"/>
          <w:sz w:val="24"/>
          <w:szCs w:val="24"/>
          <w:lang w:eastAsia="de-DE"/>
        </w:rPr>
        <w:t>in</w:t>
      </w:r>
      <w:r w:rsidR="001F6AB2" w:rsidRPr="00593315">
        <w:rPr>
          <w:rFonts w:ascii="Times New Roman" w:hAnsi="Times New Roman"/>
          <w:sz w:val="24"/>
          <w:szCs w:val="24"/>
          <w:lang w:eastAsia="de-DE"/>
        </w:rPr>
        <w:t xml:space="preserve"> the values on axial surface</w:t>
      </w:r>
      <w:r w:rsidR="008B765B" w:rsidRPr="00593315">
        <w:rPr>
          <w:rFonts w:ascii="Times New Roman" w:hAnsi="Times New Roman"/>
          <w:sz w:val="24"/>
          <w:szCs w:val="24"/>
          <w:lang w:eastAsia="de-DE"/>
        </w:rPr>
        <w:t>s</w:t>
      </w:r>
      <w:r w:rsidR="001F6AB2" w:rsidRPr="00593315">
        <w:rPr>
          <w:rFonts w:ascii="Times New Roman" w:hAnsi="Times New Roman"/>
          <w:sz w:val="24"/>
          <w:szCs w:val="24"/>
          <w:lang w:eastAsia="de-DE"/>
        </w:rPr>
        <w:t xml:space="preserve"> </w:t>
      </w:r>
      <w:r w:rsidR="00A21E57" w:rsidRPr="00593315">
        <w:rPr>
          <w:rFonts w:ascii="Times New Roman" w:hAnsi="Times New Roman"/>
          <w:sz w:val="24"/>
          <w:szCs w:val="24"/>
          <w:lang w:eastAsia="de-DE"/>
        </w:rPr>
        <w:t>are</w:t>
      </w:r>
      <w:r w:rsidR="001F6AB2" w:rsidRPr="00593315">
        <w:rPr>
          <w:rFonts w:ascii="Times New Roman" w:hAnsi="Times New Roman"/>
          <w:sz w:val="24"/>
          <w:szCs w:val="24"/>
          <w:lang w:eastAsia="de-DE"/>
        </w:rPr>
        <w:t xml:space="preserve"> not significant </w:t>
      </w:r>
      <w:r w:rsidR="00A21E57" w:rsidRPr="00593315">
        <w:rPr>
          <w:rFonts w:ascii="Times New Roman" w:hAnsi="Times New Roman"/>
          <w:sz w:val="24"/>
          <w:szCs w:val="24"/>
          <w:lang w:eastAsia="de-DE"/>
        </w:rPr>
        <w:t xml:space="preserve">between untreated samples </w:t>
      </w:r>
      <w:r w:rsidR="0002516D" w:rsidRPr="00593315">
        <w:rPr>
          <w:rFonts w:ascii="Times New Roman" w:hAnsi="Times New Roman"/>
          <w:sz w:val="24"/>
          <w:szCs w:val="24"/>
          <w:lang w:eastAsia="de-DE"/>
        </w:rPr>
        <w:t>and</w:t>
      </w:r>
      <w:r w:rsidR="008B765B" w:rsidRPr="00593315">
        <w:rPr>
          <w:rFonts w:ascii="Times New Roman" w:hAnsi="Times New Roman"/>
          <w:sz w:val="24"/>
          <w:szCs w:val="24"/>
          <w:lang w:eastAsia="de-DE"/>
        </w:rPr>
        <w:t xml:space="preserve"> treated samples</w:t>
      </w:r>
      <w:r w:rsidR="000E4F64" w:rsidRPr="00593315">
        <w:rPr>
          <w:rFonts w:ascii="Times New Roman" w:hAnsi="Times New Roman"/>
          <w:sz w:val="24"/>
          <w:szCs w:val="24"/>
          <w:lang w:eastAsia="de-DE"/>
        </w:rPr>
        <w:t xml:space="preserve"> </w:t>
      </w:r>
      <w:r w:rsidR="001F6AB2" w:rsidRPr="00593315">
        <w:rPr>
          <w:rFonts w:ascii="Times New Roman" w:hAnsi="Times New Roman"/>
          <w:sz w:val="24"/>
          <w:szCs w:val="24"/>
          <w:lang w:eastAsia="de-DE"/>
        </w:rPr>
        <w:t>(</w:t>
      </w:r>
      <w:r w:rsidR="00141A11" w:rsidRPr="00593315">
        <w:rPr>
          <w:rFonts w:ascii="Times New Roman" w:hAnsi="Times New Roman"/>
          <w:sz w:val="24"/>
          <w:szCs w:val="24"/>
          <w:lang w:eastAsia="de-DE"/>
        </w:rPr>
        <w:t>Figure 4</w:t>
      </w:r>
      <w:r w:rsidR="001F6AB2" w:rsidRPr="00593315">
        <w:rPr>
          <w:rFonts w:ascii="Times New Roman" w:hAnsi="Times New Roman"/>
          <w:sz w:val="24"/>
          <w:szCs w:val="24"/>
          <w:lang w:eastAsia="de-DE"/>
        </w:rPr>
        <w:t xml:space="preserve"> (a)).</w:t>
      </w:r>
      <w:r w:rsidR="00A21E57" w:rsidRPr="00593315">
        <w:rPr>
          <w:rFonts w:ascii="Times New Roman" w:hAnsi="Times New Roman"/>
          <w:sz w:val="24"/>
          <w:szCs w:val="24"/>
          <w:lang w:eastAsia="de-DE"/>
        </w:rPr>
        <w:t xml:space="preserve"> </w:t>
      </w:r>
      <w:r w:rsidR="008007DB" w:rsidRPr="00593315">
        <w:rPr>
          <w:rFonts w:ascii="Times New Roman" w:hAnsi="Times New Roman"/>
          <w:sz w:val="24"/>
          <w:szCs w:val="24"/>
          <w:lang w:eastAsia="zh-CN"/>
        </w:rPr>
        <w:t xml:space="preserve">It </w:t>
      </w:r>
      <w:r w:rsidR="00F22B7E" w:rsidRPr="00593315">
        <w:rPr>
          <w:rFonts w:ascii="Times New Roman" w:hAnsi="Times New Roman"/>
          <w:sz w:val="24"/>
          <w:szCs w:val="24"/>
          <w:lang w:eastAsia="zh-CN"/>
        </w:rPr>
        <w:t xml:space="preserve">is </w:t>
      </w:r>
      <w:r w:rsidR="008B765B" w:rsidRPr="00593315">
        <w:rPr>
          <w:rFonts w:ascii="Times New Roman" w:hAnsi="Times New Roman"/>
          <w:sz w:val="24"/>
          <w:szCs w:val="24"/>
          <w:lang w:eastAsia="zh-CN"/>
        </w:rPr>
        <w:t>easier</w:t>
      </w:r>
      <w:r w:rsidR="00F22B7E" w:rsidRPr="00593315">
        <w:rPr>
          <w:rFonts w:ascii="Times New Roman" w:hAnsi="Times New Roman"/>
          <w:sz w:val="24"/>
          <w:szCs w:val="24"/>
          <w:lang w:eastAsia="zh-CN"/>
        </w:rPr>
        <w:t xml:space="preserve"> to observe the</w:t>
      </w:r>
      <w:r w:rsidR="008007DB" w:rsidRPr="00593315">
        <w:rPr>
          <w:rFonts w:ascii="Times New Roman" w:hAnsi="Times New Roman"/>
          <w:sz w:val="24"/>
          <w:szCs w:val="24"/>
          <w:lang w:eastAsia="zh-CN"/>
        </w:rPr>
        <w:t xml:space="preserve"> influence of </w:t>
      </w:r>
      <w:r w:rsidR="00F22B7E" w:rsidRPr="00593315">
        <w:rPr>
          <w:rFonts w:ascii="Times New Roman" w:hAnsi="Times New Roman"/>
          <w:sz w:val="24"/>
          <w:szCs w:val="24"/>
          <w:lang w:eastAsia="zh-CN"/>
        </w:rPr>
        <w:t>one factor</w:t>
      </w:r>
      <w:r w:rsidR="008007DB" w:rsidRPr="00593315">
        <w:rPr>
          <w:rFonts w:ascii="Times New Roman" w:hAnsi="Times New Roman"/>
          <w:sz w:val="24"/>
          <w:szCs w:val="24"/>
          <w:lang w:eastAsia="zh-CN"/>
        </w:rPr>
        <w:t xml:space="preserve"> on</w:t>
      </w:r>
      <w:r w:rsidR="009E46C8" w:rsidRPr="00593315">
        <w:rPr>
          <w:rFonts w:ascii="Times New Roman" w:hAnsi="Times New Roman"/>
          <w:sz w:val="24"/>
          <w:szCs w:val="24"/>
          <w:lang w:eastAsia="zh-CN"/>
        </w:rPr>
        <w:t xml:space="preserve"> changes</w:t>
      </w:r>
      <w:r w:rsidR="008B765B" w:rsidRPr="00593315">
        <w:rPr>
          <w:rFonts w:ascii="Times New Roman" w:hAnsi="Times New Roman"/>
          <w:sz w:val="24"/>
          <w:szCs w:val="24"/>
          <w:lang w:eastAsia="de-DE"/>
        </w:rPr>
        <w:t xml:space="preserve"> in dimension</w:t>
      </w:r>
      <w:r w:rsidR="008007DB" w:rsidRPr="00593315">
        <w:rPr>
          <w:rFonts w:ascii="Times New Roman" w:hAnsi="Times New Roman"/>
          <w:sz w:val="24"/>
          <w:szCs w:val="24"/>
          <w:lang w:eastAsia="de-DE"/>
        </w:rPr>
        <w:t xml:space="preserve"> when the one-way </w:t>
      </w:r>
      <w:r w:rsidR="00C339B3" w:rsidRPr="00593315">
        <w:rPr>
          <w:rFonts w:ascii="Times New Roman" w:hAnsi="Times New Roman"/>
          <w:sz w:val="24"/>
          <w:szCs w:val="24"/>
          <w:lang w:eastAsia="de-DE"/>
        </w:rPr>
        <w:t>factorial</w:t>
      </w:r>
      <w:r w:rsidR="008007DB" w:rsidRPr="00593315">
        <w:rPr>
          <w:rFonts w:ascii="Times New Roman" w:hAnsi="Times New Roman"/>
          <w:sz w:val="24"/>
          <w:szCs w:val="24"/>
          <w:lang w:eastAsia="de-DE"/>
        </w:rPr>
        <w:t xml:space="preserve"> analysis was carried out (</w:t>
      </w:r>
      <w:r w:rsidR="00141A11" w:rsidRPr="00593315">
        <w:rPr>
          <w:rFonts w:ascii="Times New Roman" w:hAnsi="Times New Roman"/>
          <w:sz w:val="24"/>
          <w:szCs w:val="24"/>
          <w:lang w:eastAsia="de-DE"/>
        </w:rPr>
        <w:t>Figure 4</w:t>
      </w:r>
      <w:r w:rsidR="008007DB" w:rsidRPr="00593315">
        <w:rPr>
          <w:rFonts w:ascii="Times New Roman" w:hAnsi="Times New Roman"/>
          <w:sz w:val="24"/>
          <w:szCs w:val="24"/>
          <w:lang w:eastAsia="de-DE"/>
        </w:rPr>
        <w:t xml:space="preserve"> (b-d)). </w:t>
      </w:r>
      <w:r w:rsidR="00A077AD" w:rsidRPr="00593315">
        <w:rPr>
          <w:rFonts w:ascii="Times New Roman" w:hAnsi="Times New Roman"/>
          <w:sz w:val="24"/>
          <w:szCs w:val="24"/>
          <w:lang w:eastAsia="de-DE"/>
        </w:rPr>
        <w:t xml:space="preserve"> </w:t>
      </w:r>
      <w:r w:rsidR="00F068F4" w:rsidRPr="00593315">
        <w:rPr>
          <w:rFonts w:ascii="Times New Roman" w:hAnsi="Times New Roman"/>
          <w:sz w:val="24"/>
          <w:szCs w:val="24"/>
          <w:lang w:eastAsia="de-DE"/>
        </w:rPr>
        <w:t>Reduction in dimensional change</w:t>
      </w:r>
      <w:r w:rsidR="00FE4ED7" w:rsidRPr="00593315">
        <w:rPr>
          <w:rFonts w:ascii="Times New Roman" w:hAnsi="Times New Roman"/>
          <w:sz w:val="24"/>
          <w:szCs w:val="24"/>
          <w:lang w:eastAsia="de-DE"/>
        </w:rPr>
        <w:t xml:space="preserve"> varied from 2.8 % to 1.9% and 1.1% </w:t>
      </w:r>
      <w:r w:rsidR="00C339B3" w:rsidRPr="00593315">
        <w:rPr>
          <w:rFonts w:ascii="Times New Roman" w:hAnsi="Times New Roman"/>
          <w:sz w:val="24"/>
          <w:szCs w:val="24"/>
          <w:lang w:eastAsia="de-DE"/>
        </w:rPr>
        <w:t>for vinegar</w:t>
      </w:r>
      <w:r w:rsidR="00FE4ED7" w:rsidRPr="00593315">
        <w:rPr>
          <w:rFonts w:ascii="Times New Roman" w:hAnsi="Times New Roman"/>
          <w:sz w:val="24"/>
          <w:szCs w:val="24"/>
          <w:lang w:eastAsia="de-DE"/>
        </w:rPr>
        <w:t xml:space="preserve"> and acetic anhydride, respectively (</w:t>
      </w:r>
      <w:r w:rsidR="00141A11" w:rsidRPr="00593315">
        <w:rPr>
          <w:rFonts w:ascii="Times New Roman" w:hAnsi="Times New Roman"/>
          <w:sz w:val="24"/>
          <w:szCs w:val="24"/>
          <w:lang w:eastAsia="de-DE"/>
        </w:rPr>
        <w:t>Figure 4</w:t>
      </w:r>
      <w:r w:rsidR="00335794" w:rsidRPr="00593315">
        <w:rPr>
          <w:rFonts w:ascii="Times New Roman" w:hAnsi="Times New Roman"/>
          <w:sz w:val="24"/>
          <w:szCs w:val="24"/>
          <w:lang w:eastAsia="de-DE"/>
        </w:rPr>
        <w:t xml:space="preserve"> (</w:t>
      </w:r>
      <w:r w:rsidR="00FE4ED7" w:rsidRPr="00593315">
        <w:rPr>
          <w:rFonts w:ascii="Times New Roman" w:hAnsi="Times New Roman"/>
          <w:sz w:val="24"/>
          <w:szCs w:val="24"/>
          <w:lang w:eastAsia="de-DE"/>
        </w:rPr>
        <w:t>b</w:t>
      </w:r>
      <w:r w:rsidR="00335794" w:rsidRPr="00593315">
        <w:rPr>
          <w:rFonts w:ascii="Times New Roman" w:hAnsi="Times New Roman"/>
          <w:sz w:val="24"/>
          <w:szCs w:val="24"/>
          <w:lang w:eastAsia="de-DE"/>
        </w:rPr>
        <w:t>)</w:t>
      </w:r>
      <w:r w:rsidR="00FE4ED7" w:rsidRPr="00593315">
        <w:rPr>
          <w:rFonts w:ascii="Times New Roman" w:hAnsi="Times New Roman"/>
          <w:sz w:val="24"/>
          <w:szCs w:val="24"/>
          <w:lang w:eastAsia="de-DE"/>
        </w:rPr>
        <w:t>).</w:t>
      </w:r>
      <w:r w:rsidR="00F22B7E" w:rsidRPr="00593315">
        <w:rPr>
          <w:rFonts w:ascii="Times New Roman" w:hAnsi="Times New Roman"/>
          <w:sz w:val="24"/>
          <w:szCs w:val="24"/>
          <w:lang w:eastAsia="de-DE"/>
        </w:rPr>
        <w:t xml:space="preserve"> The variation of </w:t>
      </w:r>
      <w:r w:rsidR="009F3D1C" w:rsidRPr="00593315">
        <w:rPr>
          <w:rFonts w:ascii="Times New Roman" w:hAnsi="Times New Roman"/>
          <w:sz w:val="24"/>
          <w:szCs w:val="24"/>
          <w:lang w:eastAsia="de-DE"/>
        </w:rPr>
        <w:t>change in dimension</w:t>
      </w:r>
      <w:r w:rsidR="00F22B7E" w:rsidRPr="00593315">
        <w:rPr>
          <w:rFonts w:ascii="Times New Roman" w:hAnsi="Times New Roman"/>
          <w:sz w:val="24"/>
          <w:szCs w:val="24"/>
          <w:lang w:eastAsia="de-DE"/>
        </w:rPr>
        <w:t xml:space="preserve"> due to heat treatment is </w:t>
      </w:r>
      <w:r w:rsidR="00F94033" w:rsidRPr="00593315">
        <w:rPr>
          <w:rFonts w:ascii="Times New Roman" w:hAnsi="Times New Roman"/>
          <w:sz w:val="24"/>
          <w:szCs w:val="24"/>
          <w:lang w:eastAsia="de-DE"/>
        </w:rPr>
        <w:t>smaller</w:t>
      </w:r>
      <w:r w:rsidR="00F22B7E" w:rsidRPr="00593315">
        <w:rPr>
          <w:rFonts w:ascii="Times New Roman" w:hAnsi="Times New Roman"/>
          <w:sz w:val="24"/>
          <w:szCs w:val="24"/>
          <w:lang w:eastAsia="de-DE"/>
        </w:rPr>
        <w:t xml:space="preserve"> than that due to acetylation</w:t>
      </w:r>
      <w:r w:rsidR="00374D59" w:rsidRPr="00593315">
        <w:rPr>
          <w:rFonts w:ascii="Times New Roman" w:hAnsi="Times New Roman"/>
          <w:sz w:val="24"/>
          <w:szCs w:val="24"/>
          <w:lang w:eastAsia="de-DE"/>
        </w:rPr>
        <w:t xml:space="preserve"> </w:t>
      </w:r>
      <w:r w:rsidR="00210417" w:rsidRPr="00593315">
        <w:rPr>
          <w:rFonts w:ascii="Times New Roman" w:hAnsi="Times New Roman"/>
          <w:sz w:val="24"/>
          <w:szCs w:val="24"/>
          <w:lang w:eastAsia="de-DE"/>
        </w:rPr>
        <w:t>(</w:t>
      </w:r>
      <w:r w:rsidR="00141A11" w:rsidRPr="00593315">
        <w:rPr>
          <w:rFonts w:ascii="Times New Roman" w:hAnsi="Times New Roman"/>
          <w:sz w:val="24"/>
          <w:szCs w:val="24"/>
          <w:lang w:eastAsia="de-DE"/>
        </w:rPr>
        <w:t>Figure 4</w:t>
      </w:r>
      <w:r w:rsidR="00335794" w:rsidRPr="00593315">
        <w:rPr>
          <w:rFonts w:ascii="Times New Roman" w:hAnsi="Times New Roman"/>
          <w:sz w:val="24"/>
          <w:szCs w:val="24"/>
          <w:lang w:eastAsia="de-DE"/>
        </w:rPr>
        <w:t xml:space="preserve"> (</w:t>
      </w:r>
      <w:r w:rsidR="00F22B7E" w:rsidRPr="00593315">
        <w:rPr>
          <w:rFonts w:ascii="Times New Roman" w:hAnsi="Times New Roman"/>
          <w:sz w:val="24"/>
          <w:szCs w:val="24"/>
          <w:lang w:eastAsia="de-DE"/>
        </w:rPr>
        <w:t>b</w:t>
      </w:r>
      <w:r w:rsidR="00335794" w:rsidRPr="00593315">
        <w:rPr>
          <w:rFonts w:ascii="Times New Roman" w:hAnsi="Times New Roman"/>
          <w:sz w:val="24"/>
          <w:szCs w:val="24"/>
          <w:lang w:eastAsia="de-DE"/>
        </w:rPr>
        <w:t>)</w:t>
      </w:r>
      <w:r w:rsidR="00F22B7E" w:rsidRPr="00593315">
        <w:rPr>
          <w:rFonts w:ascii="Times New Roman" w:hAnsi="Times New Roman"/>
          <w:sz w:val="24"/>
          <w:szCs w:val="24"/>
          <w:lang w:eastAsia="de-DE"/>
        </w:rPr>
        <w:t xml:space="preserve"> with </w:t>
      </w:r>
      <w:r w:rsidR="00141A11" w:rsidRPr="00593315">
        <w:rPr>
          <w:rFonts w:ascii="Times New Roman" w:hAnsi="Times New Roman"/>
          <w:sz w:val="24"/>
          <w:szCs w:val="24"/>
          <w:lang w:eastAsia="de-DE"/>
        </w:rPr>
        <w:t>Figure 4</w:t>
      </w:r>
      <w:r w:rsidR="00335794" w:rsidRPr="00593315">
        <w:rPr>
          <w:rFonts w:ascii="Times New Roman" w:hAnsi="Times New Roman"/>
          <w:sz w:val="24"/>
          <w:szCs w:val="24"/>
          <w:lang w:eastAsia="de-DE"/>
        </w:rPr>
        <w:t xml:space="preserve"> (</w:t>
      </w:r>
      <w:r w:rsidR="00F22B7E" w:rsidRPr="00593315">
        <w:rPr>
          <w:rFonts w:ascii="Times New Roman" w:hAnsi="Times New Roman"/>
          <w:sz w:val="24"/>
          <w:szCs w:val="24"/>
          <w:lang w:eastAsia="de-DE"/>
        </w:rPr>
        <w:t>c</w:t>
      </w:r>
      <w:r w:rsidR="00335794" w:rsidRPr="00593315">
        <w:rPr>
          <w:rFonts w:ascii="Times New Roman" w:hAnsi="Times New Roman"/>
          <w:sz w:val="24"/>
          <w:szCs w:val="24"/>
          <w:lang w:eastAsia="de-DE"/>
        </w:rPr>
        <w:t>)</w:t>
      </w:r>
      <w:r w:rsidR="00210417" w:rsidRPr="00593315">
        <w:rPr>
          <w:rFonts w:ascii="Times New Roman" w:hAnsi="Times New Roman"/>
          <w:sz w:val="24"/>
          <w:szCs w:val="24"/>
          <w:lang w:eastAsia="de-DE"/>
        </w:rPr>
        <w:t>)</w:t>
      </w:r>
      <w:r w:rsidR="00F22B7E" w:rsidRPr="00593315">
        <w:rPr>
          <w:rFonts w:ascii="Times New Roman" w:hAnsi="Times New Roman"/>
          <w:sz w:val="24"/>
          <w:szCs w:val="24"/>
          <w:lang w:eastAsia="de-DE"/>
        </w:rPr>
        <w:t xml:space="preserve">. Different directional surface is </w:t>
      </w:r>
      <w:r w:rsidR="00F068F4" w:rsidRPr="00593315">
        <w:rPr>
          <w:rFonts w:ascii="Times New Roman" w:hAnsi="Times New Roman"/>
          <w:sz w:val="24"/>
          <w:szCs w:val="24"/>
          <w:lang w:eastAsia="de-DE"/>
        </w:rPr>
        <w:t xml:space="preserve">also </w:t>
      </w:r>
      <w:r w:rsidR="00F22B7E" w:rsidRPr="00593315">
        <w:rPr>
          <w:rFonts w:ascii="Times New Roman" w:hAnsi="Times New Roman"/>
          <w:sz w:val="24"/>
          <w:szCs w:val="24"/>
          <w:lang w:eastAsia="de-DE"/>
        </w:rPr>
        <w:t xml:space="preserve">a variable with a significant influence </w:t>
      </w:r>
      <w:r w:rsidR="005779DD" w:rsidRPr="00593315">
        <w:rPr>
          <w:rFonts w:ascii="Times New Roman" w:hAnsi="Times New Roman"/>
          <w:sz w:val="24"/>
          <w:szCs w:val="24"/>
          <w:lang w:eastAsia="de-DE"/>
        </w:rPr>
        <w:t>o</w:t>
      </w:r>
      <w:r w:rsidR="00F22B7E" w:rsidRPr="00593315">
        <w:rPr>
          <w:rFonts w:ascii="Times New Roman" w:hAnsi="Times New Roman"/>
          <w:sz w:val="24"/>
          <w:szCs w:val="24"/>
          <w:lang w:eastAsia="de-DE"/>
        </w:rPr>
        <w:t xml:space="preserve">n </w:t>
      </w:r>
      <w:r w:rsidR="009F3D1C" w:rsidRPr="00593315">
        <w:rPr>
          <w:rFonts w:ascii="Times New Roman" w:hAnsi="Times New Roman"/>
          <w:sz w:val="24"/>
          <w:szCs w:val="24"/>
          <w:lang w:eastAsia="de-DE"/>
        </w:rPr>
        <w:t xml:space="preserve">changes </w:t>
      </w:r>
      <w:r w:rsidR="005779DD" w:rsidRPr="00593315">
        <w:rPr>
          <w:rFonts w:ascii="Times New Roman" w:hAnsi="Times New Roman"/>
          <w:sz w:val="24"/>
          <w:szCs w:val="24"/>
          <w:lang w:eastAsia="de-DE"/>
        </w:rPr>
        <w:t>in</w:t>
      </w:r>
      <w:r w:rsidR="009F3D1C" w:rsidRPr="00593315">
        <w:rPr>
          <w:rFonts w:ascii="Times New Roman" w:hAnsi="Times New Roman"/>
          <w:sz w:val="24"/>
          <w:szCs w:val="24"/>
          <w:lang w:eastAsia="de-DE"/>
        </w:rPr>
        <w:t xml:space="preserve"> dimension</w:t>
      </w:r>
      <w:r w:rsidR="00F22B7E" w:rsidRPr="00593315">
        <w:rPr>
          <w:rFonts w:ascii="Times New Roman" w:hAnsi="Times New Roman"/>
          <w:sz w:val="24"/>
          <w:szCs w:val="24"/>
          <w:lang w:eastAsia="de-DE"/>
        </w:rPr>
        <w:t xml:space="preserve"> (see </w:t>
      </w:r>
      <w:r w:rsidR="00141A11" w:rsidRPr="00593315">
        <w:rPr>
          <w:rFonts w:ascii="Times New Roman" w:hAnsi="Times New Roman"/>
          <w:sz w:val="24"/>
          <w:szCs w:val="24"/>
          <w:lang w:eastAsia="de-DE"/>
        </w:rPr>
        <w:t>Figure 4</w:t>
      </w:r>
      <w:r w:rsidR="00335794" w:rsidRPr="00593315">
        <w:rPr>
          <w:rFonts w:ascii="Times New Roman" w:hAnsi="Times New Roman"/>
          <w:sz w:val="24"/>
          <w:szCs w:val="24"/>
          <w:lang w:eastAsia="de-DE"/>
        </w:rPr>
        <w:t xml:space="preserve"> (</w:t>
      </w:r>
      <w:r w:rsidR="00F22B7E" w:rsidRPr="00593315">
        <w:rPr>
          <w:rFonts w:ascii="Times New Roman" w:hAnsi="Times New Roman"/>
          <w:sz w:val="24"/>
          <w:szCs w:val="24"/>
          <w:lang w:eastAsia="de-DE"/>
        </w:rPr>
        <w:t>d</w:t>
      </w:r>
      <w:r w:rsidR="00335794" w:rsidRPr="00593315">
        <w:rPr>
          <w:rFonts w:ascii="Times New Roman" w:hAnsi="Times New Roman"/>
          <w:sz w:val="24"/>
          <w:szCs w:val="24"/>
          <w:lang w:eastAsia="de-DE"/>
        </w:rPr>
        <w:t>)</w:t>
      </w:r>
      <w:r w:rsidR="00F22B7E" w:rsidRPr="00593315">
        <w:rPr>
          <w:rFonts w:ascii="Times New Roman" w:hAnsi="Times New Roman"/>
          <w:sz w:val="24"/>
          <w:szCs w:val="24"/>
          <w:lang w:eastAsia="de-DE"/>
        </w:rPr>
        <w:t xml:space="preserve">). </w:t>
      </w:r>
      <w:r w:rsidR="00081C93" w:rsidRPr="00593315">
        <w:rPr>
          <w:rFonts w:ascii="Times New Roman" w:hAnsi="Times New Roman"/>
          <w:sz w:val="24"/>
          <w:szCs w:val="24"/>
          <w:lang w:eastAsia="de-DE"/>
        </w:rPr>
        <w:t>The contributions</w:t>
      </w:r>
      <w:r w:rsidR="00F22B7E" w:rsidRPr="00593315">
        <w:rPr>
          <w:rFonts w:ascii="Times New Roman" w:hAnsi="Times New Roman"/>
          <w:sz w:val="24"/>
          <w:szCs w:val="24"/>
          <w:lang w:eastAsia="de-DE"/>
        </w:rPr>
        <w:t xml:space="preserve"> of different variables are compared in </w:t>
      </w:r>
      <w:r w:rsidR="00141A11" w:rsidRPr="00593315">
        <w:rPr>
          <w:rFonts w:ascii="Times New Roman" w:hAnsi="Times New Roman"/>
          <w:sz w:val="24"/>
          <w:szCs w:val="24"/>
          <w:lang w:eastAsia="de-DE"/>
        </w:rPr>
        <w:t>Figure 4</w:t>
      </w:r>
      <w:r w:rsidR="00335794" w:rsidRPr="00593315">
        <w:rPr>
          <w:rFonts w:ascii="Times New Roman" w:hAnsi="Times New Roman"/>
          <w:sz w:val="24"/>
          <w:szCs w:val="24"/>
          <w:lang w:eastAsia="de-DE"/>
        </w:rPr>
        <w:t xml:space="preserve"> (</w:t>
      </w:r>
      <w:r w:rsidR="00F22B7E" w:rsidRPr="00593315">
        <w:rPr>
          <w:rFonts w:ascii="Times New Roman" w:hAnsi="Times New Roman"/>
          <w:sz w:val="24"/>
          <w:szCs w:val="24"/>
          <w:lang w:eastAsia="de-DE"/>
        </w:rPr>
        <w:t>e</w:t>
      </w:r>
      <w:r w:rsidR="00335794" w:rsidRPr="00593315">
        <w:rPr>
          <w:rFonts w:ascii="Times New Roman" w:hAnsi="Times New Roman"/>
          <w:sz w:val="24"/>
          <w:szCs w:val="24"/>
          <w:lang w:eastAsia="de-DE"/>
        </w:rPr>
        <w:t>)</w:t>
      </w:r>
      <w:r w:rsidR="00F22B7E" w:rsidRPr="00593315">
        <w:rPr>
          <w:rFonts w:ascii="Times New Roman" w:hAnsi="Times New Roman"/>
          <w:sz w:val="24"/>
          <w:szCs w:val="24"/>
          <w:lang w:eastAsia="de-DE"/>
        </w:rPr>
        <w:t xml:space="preserve">, </w:t>
      </w:r>
      <w:r w:rsidR="00F068F4" w:rsidRPr="00593315">
        <w:rPr>
          <w:rFonts w:ascii="Times New Roman" w:hAnsi="Times New Roman"/>
          <w:sz w:val="24"/>
          <w:szCs w:val="24"/>
          <w:lang w:eastAsia="de-DE"/>
        </w:rPr>
        <w:t xml:space="preserve">which indicates </w:t>
      </w:r>
      <w:r w:rsidR="00A077AD" w:rsidRPr="00593315">
        <w:rPr>
          <w:rFonts w:ascii="Times New Roman" w:hAnsi="Times New Roman"/>
          <w:sz w:val="24"/>
          <w:szCs w:val="24"/>
          <w:lang w:eastAsia="de-DE"/>
        </w:rPr>
        <w:t xml:space="preserve">that </w:t>
      </w:r>
      <w:r w:rsidR="009325BF" w:rsidRPr="00593315">
        <w:rPr>
          <w:rFonts w:ascii="Times New Roman" w:hAnsi="Times New Roman"/>
          <w:sz w:val="24"/>
          <w:szCs w:val="24"/>
          <w:lang w:eastAsia="de-DE"/>
        </w:rPr>
        <w:t xml:space="preserve">level of </w:t>
      </w:r>
      <w:r w:rsidR="00F22B7E" w:rsidRPr="00593315">
        <w:rPr>
          <w:rFonts w:ascii="Times New Roman" w:hAnsi="Times New Roman"/>
          <w:sz w:val="24"/>
          <w:szCs w:val="24"/>
          <w:lang w:eastAsia="de-DE"/>
        </w:rPr>
        <w:t>acetylation</w:t>
      </w:r>
      <w:r w:rsidR="00A077AD" w:rsidRPr="00593315">
        <w:rPr>
          <w:rFonts w:ascii="Times New Roman" w:hAnsi="Times New Roman"/>
          <w:sz w:val="24"/>
          <w:szCs w:val="24"/>
          <w:lang w:eastAsia="de-DE"/>
        </w:rPr>
        <w:t xml:space="preserve"> </w:t>
      </w:r>
      <w:r w:rsidR="009325BF" w:rsidRPr="00593315">
        <w:rPr>
          <w:rFonts w:ascii="Times New Roman" w:hAnsi="Times New Roman"/>
          <w:sz w:val="24"/>
          <w:szCs w:val="24"/>
          <w:lang w:eastAsia="de-DE"/>
        </w:rPr>
        <w:t xml:space="preserve">in this study </w:t>
      </w:r>
      <w:r w:rsidR="00A077AD" w:rsidRPr="00593315">
        <w:rPr>
          <w:rFonts w:ascii="Times New Roman" w:hAnsi="Times New Roman"/>
          <w:sz w:val="24"/>
          <w:szCs w:val="24"/>
          <w:lang w:eastAsia="de-DE"/>
        </w:rPr>
        <w:t xml:space="preserve">is more </w:t>
      </w:r>
      <w:r w:rsidR="00F068F4" w:rsidRPr="00593315">
        <w:rPr>
          <w:rFonts w:ascii="Times New Roman" w:hAnsi="Times New Roman"/>
          <w:sz w:val="24"/>
          <w:szCs w:val="24"/>
          <w:lang w:eastAsia="de-DE"/>
        </w:rPr>
        <w:t>effective</w:t>
      </w:r>
      <w:r w:rsidR="00A077AD" w:rsidRPr="00593315">
        <w:rPr>
          <w:rFonts w:ascii="Times New Roman" w:hAnsi="Times New Roman"/>
          <w:sz w:val="24"/>
          <w:szCs w:val="24"/>
          <w:lang w:eastAsia="de-DE"/>
        </w:rPr>
        <w:t xml:space="preserve"> than heat treatment </w:t>
      </w:r>
      <w:r w:rsidR="00295A7D" w:rsidRPr="00593315">
        <w:rPr>
          <w:rFonts w:ascii="Times New Roman" w:hAnsi="Times New Roman"/>
          <w:sz w:val="24"/>
          <w:szCs w:val="24"/>
          <w:lang w:eastAsia="de-DE"/>
        </w:rPr>
        <w:t>of 160 ºC</w:t>
      </w:r>
      <w:r w:rsidR="00DB0FE8" w:rsidRPr="00593315">
        <w:rPr>
          <w:rFonts w:ascii="Times New Roman" w:hAnsi="Times New Roman"/>
          <w:sz w:val="24"/>
          <w:szCs w:val="24"/>
          <w:lang w:eastAsia="de-DE"/>
        </w:rPr>
        <w:t xml:space="preserve"> </w:t>
      </w:r>
      <w:r w:rsidR="00295A7D" w:rsidRPr="00593315">
        <w:rPr>
          <w:rFonts w:ascii="Times New Roman" w:hAnsi="Times New Roman"/>
          <w:sz w:val="24"/>
          <w:szCs w:val="24"/>
          <w:lang w:eastAsia="de-DE"/>
        </w:rPr>
        <w:t xml:space="preserve">to </w:t>
      </w:r>
      <w:r w:rsidR="00F94033" w:rsidRPr="00593315">
        <w:rPr>
          <w:rFonts w:ascii="Times New Roman" w:hAnsi="Times New Roman"/>
          <w:sz w:val="24"/>
          <w:szCs w:val="24"/>
          <w:lang w:eastAsia="de-DE"/>
        </w:rPr>
        <w:t xml:space="preserve">190 ºC </w:t>
      </w:r>
      <w:r w:rsidR="00295A7D" w:rsidRPr="00593315">
        <w:rPr>
          <w:rFonts w:ascii="Times New Roman" w:hAnsi="Times New Roman"/>
          <w:sz w:val="24"/>
          <w:szCs w:val="24"/>
          <w:lang w:eastAsia="de-DE"/>
        </w:rPr>
        <w:t>on</w:t>
      </w:r>
      <w:r w:rsidR="00A077AD" w:rsidRPr="00593315">
        <w:rPr>
          <w:rFonts w:ascii="Times New Roman" w:hAnsi="Times New Roman"/>
          <w:sz w:val="24"/>
          <w:szCs w:val="24"/>
          <w:lang w:eastAsia="de-DE"/>
        </w:rPr>
        <w:t xml:space="preserve"> dimension stability</w:t>
      </w:r>
      <w:r w:rsidR="00F068F4" w:rsidRPr="00593315">
        <w:rPr>
          <w:rFonts w:ascii="Times New Roman" w:hAnsi="Times New Roman"/>
          <w:sz w:val="24"/>
          <w:szCs w:val="24"/>
          <w:lang w:eastAsia="de-DE"/>
        </w:rPr>
        <w:t xml:space="preserve"> modification</w:t>
      </w:r>
      <w:r w:rsidR="00A077AD" w:rsidRPr="00593315">
        <w:rPr>
          <w:rFonts w:ascii="Times New Roman" w:hAnsi="Times New Roman"/>
          <w:sz w:val="24"/>
          <w:szCs w:val="24"/>
          <w:lang w:eastAsia="de-DE"/>
        </w:rPr>
        <w:t>.</w:t>
      </w:r>
      <w:r w:rsidR="009325BF" w:rsidRPr="00593315">
        <w:rPr>
          <w:rFonts w:ascii="Times New Roman" w:hAnsi="Times New Roman"/>
          <w:sz w:val="24"/>
          <w:szCs w:val="24"/>
          <w:lang w:eastAsia="de-DE"/>
        </w:rPr>
        <w:t xml:space="preserve"> </w:t>
      </w:r>
      <w:r w:rsidR="00A077AD" w:rsidRPr="00593315">
        <w:rPr>
          <w:rFonts w:ascii="Times New Roman" w:hAnsi="Times New Roman"/>
          <w:sz w:val="24"/>
          <w:szCs w:val="24"/>
          <w:lang w:eastAsia="de-DE"/>
        </w:rPr>
        <w:t xml:space="preserve"> </w:t>
      </w:r>
      <w:r w:rsidR="009325BF" w:rsidRPr="00593315">
        <w:rPr>
          <w:rFonts w:ascii="Times New Roman" w:hAnsi="Times New Roman"/>
          <w:sz w:val="24"/>
          <w:szCs w:val="24"/>
          <w:lang w:eastAsia="de-DE"/>
        </w:rPr>
        <w:t>However</w:t>
      </w:r>
      <w:r w:rsidR="00C339B3" w:rsidRPr="00593315">
        <w:rPr>
          <w:rFonts w:ascii="Times New Roman" w:hAnsi="Times New Roman"/>
          <w:sz w:val="24"/>
          <w:szCs w:val="24"/>
          <w:lang w:eastAsia="de-DE"/>
        </w:rPr>
        <w:t>, less</w:t>
      </w:r>
      <w:r w:rsidR="00693C16" w:rsidRPr="00593315">
        <w:rPr>
          <w:rFonts w:ascii="Times New Roman" w:hAnsi="Times New Roman"/>
          <w:sz w:val="24"/>
          <w:szCs w:val="24"/>
          <w:lang w:eastAsia="de-DE"/>
        </w:rPr>
        <w:t xml:space="preserve"> </w:t>
      </w:r>
      <w:r w:rsidR="00C339B3" w:rsidRPr="00593315">
        <w:rPr>
          <w:rFonts w:ascii="Times New Roman" w:hAnsi="Times New Roman"/>
          <w:sz w:val="24"/>
          <w:szCs w:val="24"/>
          <w:lang w:eastAsia="de-DE"/>
        </w:rPr>
        <w:t>than</w:t>
      </w:r>
      <w:r w:rsidR="00693C16" w:rsidRPr="00593315">
        <w:rPr>
          <w:rFonts w:ascii="Times New Roman" w:hAnsi="Times New Roman"/>
          <w:sz w:val="24"/>
          <w:szCs w:val="24"/>
          <w:lang w:eastAsia="de-DE"/>
        </w:rPr>
        <w:t xml:space="preserve"> 1.5% of changes in dimension for both radial and tangential directions were reported for black </w:t>
      </w:r>
      <w:r w:rsidR="00C339B3" w:rsidRPr="00593315">
        <w:rPr>
          <w:rFonts w:ascii="Times New Roman" w:hAnsi="Times New Roman"/>
          <w:sz w:val="24"/>
          <w:szCs w:val="24"/>
          <w:lang w:eastAsia="de-DE"/>
        </w:rPr>
        <w:t>spruce</w:t>
      </w:r>
      <w:r w:rsidR="00693C16" w:rsidRPr="00593315">
        <w:rPr>
          <w:rFonts w:ascii="Times New Roman" w:hAnsi="Times New Roman"/>
          <w:sz w:val="24"/>
          <w:szCs w:val="24"/>
          <w:lang w:eastAsia="de-DE"/>
        </w:rPr>
        <w:t xml:space="preserve"> heat-treated at a maximum temperature of 210 ºC </w:t>
      </w:r>
      <w:r w:rsidR="00693C16" w:rsidRPr="00593315">
        <w:rPr>
          <w:rFonts w:ascii="Times New Roman" w:hAnsi="Times New Roman"/>
          <w:sz w:val="24"/>
          <w:szCs w:val="24"/>
          <w:lang w:eastAsia="de-DE"/>
        </w:rPr>
        <w:fldChar w:fldCharType="begin">
          <w:fldData xml:space="preserve">PEVuZE5vdGU+PENpdGU+PEF1dGhvcj5MZWtvdW5vdWdvdTwvQXV0aG9yPjxZZWFyPjIwMTQ8L1ll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</w:fldData>
        </w:fldChar>
      </w:r>
      <w:r w:rsidR="00B37483" w:rsidRPr="00593315">
        <w:rPr>
          <w:rFonts w:ascii="Times New Roman" w:hAnsi="Times New Roman"/>
          <w:sz w:val="24"/>
          <w:szCs w:val="24"/>
          <w:lang w:eastAsia="de-DE"/>
        </w:rPr>
        <w:instrText xml:space="preserve"> ADDIN EN.CITE </w:instrText>
      </w:r>
      <w:r w:rsidR="00B37483" w:rsidRPr="00593315">
        <w:rPr>
          <w:rFonts w:ascii="Times New Roman" w:hAnsi="Times New Roman"/>
          <w:sz w:val="24"/>
          <w:szCs w:val="24"/>
          <w:lang w:eastAsia="de-DE"/>
        </w:rPr>
        <w:fldChar w:fldCharType="begin">
          <w:fldData xml:space="preserve">PEVuZE5vdGU+PENpdGU+PEF1dGhvcj5MZWtvdW5vdWdvdTwvQXV0aG9yPjxZZWFyPjIwMTQ8L1ll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</w:fldData>
        </w:fldChar>
      </w:r>
      <w:r w:rsidR="00B37483" w:rsidRPr="00593315">
        <w:rPr>
          <w:rFonts w:ascii="Times New Roman" w:hAnsi="Times New Roman"/>
          <w:sz w:val="24"/>
          <w:szCs w:val="24"/>
          <w:lang w:eastAsia="de-DE"/>
        </w:rPr>
        <w:instrText xml:space="preserve"> ADDIN EN.CITE.DATA </w:instrText>
      </w:r>
      <w:r w:rsidR="00B37483" w:rsidRPr="00593315">
        <w:rPr>
          <w:rFonts w:ascii="Times New Roman" w:hAnsi="Times New Roman"/>
          <w:sz w:val="24"/>
          <w:szCs w:val="24"/>
          <w:lang w:eastAsia="de-DE"/>
        </w:rPr>
      </w:r>
      <w:r w:rsidR="00B37483" w:rsidRPr="00593315">
        <w:rPr>
          <w:rFonts w:ascii="Times New Roman" w:hAnsi="Times New Roman"/>
          <w:sz w:val="24"/>
          <w:szCs w:val="24"/>
          <w:lang w:eastAsia="de-DE"/>
        </w:rPr>
        <w:fldChar w:fldCharType="end"/>
      </w:r>
      <w:r w:rsidR="00693C16" w:rsidRPr="00593315">
        <w:rPr>
          <w:rFonts w:ascii="Times New Roman" w:hAnsi="Times New Roman"/>
          <w:sz w:val="24"/>
          <w:szCs w:val="24"/>
          <w:lang w:eastAsia="de-DE"/>
        </w:rPr>
      </w:r>
      <w:r w:rsidR="00693C16" w:rsidRPr="00593315">
        <w:rPr>
          <w:rFonts w:ascii="Times New Roman" w:hAnsi="Times New Roman"/>
          <w:sz w:val="24"/>
          <w:szCs w:val="24"/>
          <w:lang w:eastAsia="de-DE"/>
        </w:rPr>
        <w:fldChar w:fldCharType="separate"/>
      </w:r>
      <w:r w:rsidR="00B37483" w:rsidRPr="00593315">
        <w:rPr>
          <w:rFonts w:ascii="Times New Roman" w:hAnsi="Times New Roman"/>
          <w:noProof/>
          <w:sz w:val="24"/>
          <w:szCs w:val="24"/>
          <w:lang w:eastAsia="de-DE"/>
        </w:rPr>
        <w:t>(Lekounougou and Kocaefe 2014b)</w:t>
      </w:r>
      <w:r w:rsidR="00693C16" w:rsidRPr="00593315">
        <w:rPr>
          <w:rFonts w:ascii="Times New Roman" w:hAnsi="Times New Roman"/>
          <w:sz w:val="24"/>
          <w:szCs w:val="24"/>
          <w:lang w:eastAsia="de-DE"/>
        </w:rPr>
        <w:fldChar w:fldCharType="end"/>
      </w:r>
      <w:r w:rsidR="00693C16" w:rsidRPr="00593315">
        <w:rPr>
          <w:rFonts w:ascii="Times New Roman" w:hAnsi="Times New Roman"/>
          <w:sz w:val="24"/>
          <w:szCs w:val="24"/>
          <w:lang w:eastAsia="de-DE"/>
        </w:rPr>
        <w:t xml:space="preserve">. Similar results were also obtained for jack pine when it was treated at intensive temperature conditions </w:t>
      </w:r>
      <w:r w:rsidR="00693C16" w:rsidRPr="00593315">
        <w:rPr>
          <w:rFonts w:ascii="Times New Roman" w:hAnsi="Times New Roman"/>
          <w:sz w:val="24"/>
          <w:szCs w:val="24"/>
          <w:lang w:eastAsia="de-DE"/>
        </w:rPr>
        <w:fldChar w:fldCharType="begin">
          <w:fldData xml:space="preserve">PEVuZE5vdGU+PENpdGU+PEF1dGhvcj5Qb25jc2FrPC9BdXRob3I+PFllYXI+MjAxMTwvWWVhcj48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</w:fldData>
        </w:fldChar>
      </w:r>
      <w:r w:rsidR="00B37483" w:rsidRPr="00593315">
        <w:rPr>
          <w:rFonts w:ascii="Times New Roman" w:hAnsi="Times New Roman"/>
          <w:sz w:val="24"/>
          <w:szCs w:val="24"/>
          <w:lang w:eastAsia="de-DE"/>
        </w:rPr>
        <w:instrText xml:space="preserve"> ADDIN EN.CITE </w:instrText>
      </w:r>
      <w:r w:rsidR="00B37483" w:rsidRPr="00593315">
        <w:rPr>
          <w:rFonts w:ascii="Times New Roman" w:hAnsi="Times New Roman"/>
          <w:sz w:val="24"/>
          <w:szCs w:val="24"/>
          <w:lang w:eastAsia="de-DE"/>
        </w:rPr>
        <w:fldChar w:fldCharType="begin">
          <w:fldData xml:space="preserve">PEVuZE5vdGU+PENpdGU+PEF1dGhvcj5Qb25jc2FrPC9BdXRob3I+PFllYXI+MjAxMTwvWWVhcj48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</w:fldData>
        </w:fldChar>
      </w:r>
      <w:r w:rsidR="00B37483" w:rsidRPr="00593315">
        <w:rPr>
          <w:rFonts w:ascii="Times New Roman" w:hAnsi="Times New Roman"/>
          <w:sz w:val="24"/>
          <w:szCs w:val="24"/>
          <w:lang w:eastAsia="de-DE"/>
        </w:rPr>
        <w:instrText xml:space="preserve"> ADDIN EN.CITE.DATA </w:instrText>
      </w:r>
      <w:r w:rsidR="00B37483" w:rsidRPr="00593315">
        <w:rPr>
          <w:rFonts w:ascii="Times New Roman" w:hAnsi="Times New Roman"/>
          <w:sz w:val="24"/>
          <w:szCs w:val="24"/>
          <w:lang w:eastAsia="de-DE"/>
        </w:rPr>
      </w:r>
      <w:r w:rsidR="00B37483" w:rsidRPr="00593315">
        <w:rPr>
          <w:rFonts w:ascii="Times New Roman" w:hAnsi="Times New Roman"/>
          <w:sz w:val="24"/>
          <w:szCs w:val="24"/>
          <w:lang w:eastAsia="de-DE"/>
        </w:rPr>
        <w:fldChar w:fldCharType="end"/>
      </w:r>
      <w:r w:rsidR="00693C16" w:rsidRPr="00593315">
        <w:rPr>
          <w:rFonts w:ascii="Times New Roman" w:hAnsi="Times New Roman"/>
          <w:sz w:val="24"/>
          <w:szCs w:val="24"/>
          <w:lang w:eastAsia="de-DE"/>
        </w:rPr>
      </w:r>
      <w:r w:rsidR="00693C16" w:rsidRPr="00593315">
        <w:rPr>
          <w:rFonts w:ascii="Times New Roman" w:hAnsi="Times New Roman"/>
          <w:sz w:val="24"/>
          <w:szCs w:val="24"/>
          <w:lang w:eastAsia="de-DE"/>
        </w:rPr>
        <w:fldChar w:fldCharType="separate"/>
      </w:r>
      <w:r w:rsidR="00B37483" w:rsidRPr="00593315">
        <w:rPr>
          <w:rFonts w:ascii="Times New Roman" w:hAnsi="Times New Roman"/>
          <w:noProof/>
          <w:sz w:val="24"/>
          <w:szCs w:val="24"/>
          <w:lang w:eastAsia="de-DE"/>
        </w:rPr>
        <w:t>(Poncsak et al. 2011)</w:t>
      </w:r>
      <w:r w:rsidR="00693C16" w:rsidRPr="00593315">
        <w:rPr>
          <w:rFonts w:ascii="Times New Roman" w:hAnsi="Times New Roman"/>
          <w:sz w:val="24"/>
          <w:szCs w:val="24"/>
          <w:lang w:eastAsia="de-DE"/>
        </w:rPr>
        <w:fldChar w:fldCharType="end"/>
      </w:r>
      <w:r w:rsidR="00693C16" w:rsidRPr="00593315">
        <w:rPr>
          <w:rFonts w:ascii="Times New Roman" w:hAnsi="Times New Roman"/>
          <w:sz w:val="24"/>
          <w:szCs w:val="24"/>
          <w:lang w:eastAsia="de-DE"/>
        </w:rPr>
        <w:t xml:space="preserve">. </w:t>
      </w:r>
      <w:r w:rsidR="008664EC" w:rsidRPr="00593315">
        <w:rPr>
          <w:rFonts w:ascii="Times New Roman" w:hAnsi="Times New Roman"/>
          <w:sz w:val="24"/>
          <w:szCs w:val="24"/>
          <w:lang w:eastAsia="de-DE"/>
        </w:rPr>
        <w:t xml:space="preserve">Thus, </w:t>
      </w:r>
      <w:r w:rsidR="000E4F64" w:rsidRPr="00593315">
        <w:rPr>
          <w:rFonts w:ascii="Times New Roman" w:hAnsi="Times New Roman"/>
          <w:sz w:val="24"/>
          <w:szCs w:val="24"/>
          <w:lang w:eastAsia="de-DE"/>
        </w:rPr>
        <w:t>the</w:t>
      </w:r>
      <w:r w:rsidR="008664EC" w:rsidRPr="00593315">
        <w:rPr>
          <w:rFonts w:ascii="Times New Roman" w:hAnsi="Times New Roman"/>
          <w:sz w:val="24"/>
          <w:szCs w:val="24"/>
          <w:lang w:eastAsia="de-DE"/>
        </w:rPr>
        <w:t xml:space="preserve"> dimensional stability (less </w:t>
      </w:r>
      <w:r w:rsidR="00C339B3" w:rsidRPr="00593315">
        <w:rPr>
          <w:rFonts w:ascii="Times New Roman" w:hAnsi="Times New Roman"/>
          <w:sz w:val="24"/>
          <w:szCs w:val="24"/>
          <w:lang w:eastAsia="de-DE"/>
        </w:rPr>
        <w:t>than</w:t>
      </w:r>
      <w:r w:rsidR="008664EC" w:rsidRPr="00593315">
        <w:rPr>
          <w:rFonts w:ascii="Times New Roman" w:hAnsi="Times New Roman"/>
          <w:sz w:val="24"/>
          <w:szCs w:val="24"/>
          <w:lang w:eastAsia="de-DE"/>
        </w:rPr>
        <w:t xml:space="preserve"> 15%) obtained with higher temperature </w:t>
      </w:r>
      <w:r w:rsidR="00DB0FE8" w:rsidRPr="00593315">
        <w:rPr>
          <w:rFonts w:ascii="Times New Roman" w:hAnsi="Times New Roman"/>
          <w:sz w:val="24"/>
          <w:szCs w:val="24"/>
          <w:lang w:eastAsia="de-DE"/>
        </w:rPr>
        <w:t>i</w:t>
      </w:r>
      <w:r w:rsidR="008664EC" w:rsidRPr="00593315">
        <w:rPr>
          <w:rFonts w:ascii="Times New Roman" w:hAnsi="Times New Roman"/>
          <w:sz w:val="24"/>
          <w:szCs w:val="24"/>
          <w:lang w:eastAsia="de-DE"/>
        </w:rPr>
        <w:t>s</w:t>
      </w:r>
      <w:r w:rsidR="00DB0FE8" w:rsidRPr="00593315">
        <w:rPr>
          <w:rFonts w:ascii="Times New Roman" w:hAnsi="Times New Roman"/>
          <w:sz w:val="24"/>
          <w:szCs w:val="24"/>
          <w:lang w:eastAsia="de-DE"/>
        </w:rPr>
        <w:t xml:space="preserve"> </w:t>
      </w:r>
      <w:r w:rsidR="008664EC" w:rsidRPr="00593315">
        <w:rPr>
          <w:rFonts w:ascii="Times New Roman" w:hAnsi="Times New Roman"/>
          <w:sz w:val="24"/>
          <w:szCs w:val="24"/>
          <w:lang w:eastAsia="de-DE"/>
        </w:rPr>
        <w:t xml:space="preserve">better than those treated with acetylation in this study (see </w:t>
      </w:r>
      <w:r w:rsidR="00141A11" w:rsidRPr="00593315">
        <w:rPr>
          <w:rFonts w:ascii="Times New Roman" w:hAnsi="Times New Roman"/>
          <w:sz w:val="24"/>
          <w:szCs w:val="24"/>
          <w:lang w:eastAsia="de-DE"/>
        </w:rPr>
        <w:t>Figure 4</w:t>
      </w:r>
      <w:r w:rsidR="008664EC" w:rsidRPr="00593315">
        <w:rPr>
          <w:rFonts w:ascii="Times New Roman" w:hAnsi="Times New Roman"/>
          <w:sz w:val="24"/>
          <w:szCs w:val="24"/>
          <w:lang w:eastAsia="de-DE"/>
        </w:rPr>
        <w:t xml:space="preserve"> (a)). </w:t>
      </w:r>
      <w:r w:rsidR="00A077AD" w:rsidRPr="00593315">
        <w:rPr>
          <w:rFonts w:ascii="Times New Roman" w:hAnsi="Times New Roman"/>
          <w:sz w:val="24"/>
          <w:szCs w:val="24"/>
          <w:lang w:eastAsia="de-DE"/>
        </w:rPr>
        <w:t xml:space="preserve">The </w:t>
      </w:r>
      <w:r w:rsidR="009F3D1C" w:rsidRPr="00593315">
        <w:rPr>
          <w:rFonts w:ascii="Times New Roman" w:hAnsi="Times New Roman"/>
          <w:sz w:val="24"/>
          <w:szCs w:val="24"/>
          <w:lang w:eastAsia="de-DE"/>
        </w:rPr>
        <w:t>change in dimension</w:t>
      </w:r>
      <w:r w:rsidR="00A077AD" w:rsidRPr="00593315">
        <w:rPr>
          <w:rFonts w:ascii="Times New Roman" w:hAnsi="Times New Roman"/>
          <w:sz w:val="24"/>
          <w:szCs w:val="24"/>
          <w:lang w:eastAsia="de-DE"/>
        </w:rPr>
        <w:t xml:space="preserve"> has positive correlation with water absorption for the s</w:t>
      </w:r>
      <w:r w:rsidR="00F94033" w:rsidRPr="00593315">
        <w:rPr>
          <w:rFonts w:ascii="Times New Roman" w:hAnsi="Times New Roman"/>
          <w:sz w:val="24"/>
          <w:szCs w:val="24"/>
          <w:lang w:eastAsia="de-DE"/>
        </w:rPr>
        <w:t>a</w:t>
      </w:r>
      <w:r w:rsidR="00A077AD" w:rsidRPr="00593315">
        <w:rPr>
          <w:rFonts w:ascii="Times New Roman" w:hAnsi="Times New Roman"/>
          <w:sz w:val="24"/>
          <w:szCs w:val="24"/>
          <w:lang w:eastAsia="de-DE"/>
        </w:rPr>
        <w:t xml:space="preserve">me treatment conditions. </w:t>
      </w:r>
      <w:r w:rsidR="00C1133C" w:rsidRPr="00593315">
        <w:rPr>
          <w:rFonts w:ascii="Times New Roman" w:hAnsi="Times New Roman"/>
          <w:sz w:val="24"/>
          <w:szCs w:val="24"/>
          <w:lang w:eastAsia="de-DE"/>
        </w:rPr>
        <w:t xml:space="preserve">The acetylation of hydroxyl sites </w:t>
      </w:r>
      <w:r w:rsidR="00983D4D" w:rsidRPr="00593315">
        <w:rPr>
          <w:rFonts w:ascii="Times New Roman" w:hAnsi="Times New Roman"/>
          <w:sz w:val="24"/>
          <w:szCs w:val="24"/>
          <w:lang w:eastAsia="de-DE"/>
        </w:rPr>
        <w:t>during</w:t>
      </w:r>
      <w:r w:rsidR="00C1133C" w:rsidRPr="00593315">
        <w:rPr>
          <w:rFonts w:ascii="Times New Roman" w:hAnsi="Times New Roman"/>
          <w:sz w:val="24"/>
          <w:szCs w:val="24"/>
          <w:lang w:eastAsia="de-DE"/>
        </w:rPr>
        <w:t xml:space="preserve"> acetylation process in wood induces wood </w:t>
      </w:r>
      <w:r w:rsidR="006C4505" w:rsidRPr="00593315">
        <w:rPr>
          <w:rFonts w:ascii="Times New Roman" w:hAnsi="Times New Roman"/>
          <w:sz w:val="24"/>
          <w:szCs w:val="24"/>
          <w:lang w:eastAsia="de-DE"/>
        </w:rPr>
        <w:t xml:space="preserve">cell wall bulking and </w:t>
      </w:r>
      <w:r w:rsidR="00C1133C" w:rsidRPr="00593315">
        <w:rPr>
          <w:rFonts w:ascii="Times New Roman" w:hAnsi="Times New Roman"/>
          <w:sz w:val="24"/>
          <w:szCs w:val="24"/>
          <w:lang w:eastAsia="de-DE"/>
        </w:rPr>
        <w:t xml:space="preserve">volume increases to close to its original value </w:t>
      </w:r>
      <w:r w:rsidR="00C1133C" w:rsidRPr="00593315">
        <w:rPr>
          <w:rFonts w:ascii="Times New Roman" w:hAnsi="Times New Roman"/>
          <w:sz w:val="24"/>
          <w:szCs w:val="24"/>
          <w:lang w:eastAsia="de-DE"/>
        </w:rPr>
        <w:fldChar w:fldCharType="begin"/>
      </w:r>
      <w:r w:rsidR="00B37483" w:rsidRPr="00593315">
        <w:rPr>
          <w:rFonts w:ascii="Times New Roman" w:hAnsi="Times New Roman"/>
          <w:sz w:val="24"/>
          <w:szCs w:val="24"/>
          <w:lang w:eastAsia="de-DE"/>
        </w:rPr>
        <w:instrText xml:space="preserve"> ADDIN EN.CITE &lt;EndNote&gt;&lt;Cite&gt;&lt;Author&gt;Ramsden&lt;/Author&gt;&lt;Year&gt;1997&lt;/Year&gt;&lt;RecNum&gt;44&lt;/RecNum&gt;&lt;DisplayText&gt;(Ramsden et al. 1997)&lt;/DisplayText&gt;&lt;record&gt;&lt;rec-number&gt;44&lt;/rec-number&gt;&lt;foreign-keys&gt;&lt;key app="EN" db-id="txdspspfyp25tdexfa6pr22qaspsfzarer9r"&gt;44&lt;/key&gt;&lt;/foreign-keys&gt;&lt;ref-type name="Journal Article"&gt;17&lt;/ref-type&gt;&lt;contributors&gt;&lt;authors&gt;&lt;author&gt;Ramsden, M. J.&lt;/author&gt;&lt;author&gt;Blake, F. S. R.&lt;/author&gt;&lt;author&gt;Fey, N. J.&lt;/author&gt;&lt;/authors&gt;&lt;/contributors&gt;&lt;auth-address&gt;Department of Chemistry, University of York, Heslington, York, YO1 5DD, United Kingdom&lt;/auth-address&gt;&lt;titles&gt;&lt;title&gt;The effect of acetylation on the mechanical properties, hydrophobicity, and dimensional stability of Pinus sylvestris&lt;/title&gt;&lt;secondary-title&gt;Wood Science and Technology&lt;/secondary-title&gt;&lt;alt-title&gt;Wood Sci Technol&lt;/alt-title&gt;&lt;/titles&gt;&lt;periodical&gt;&lt;full-title&gt;Wood Science and Technology&lt;/full-title&gt;&lt;/periodical&gt;&lt;pages&gt;97-104&lt;/pages&gt;&lt;volume&gt;31&lt;/volume&gt;&lt;number&gt;2&lt;/number&gt;&lt;dates&gt;&lt;year&gt;1997&lt;/year&gt;&lt;/dates&gt;&lt;isbn&gt;00437719 (ISSN)&lt;/isbn&gt;&lt;label&gt;e/p&lt;/label&gt;&lt;urls&gt;&lt;related-urls&gt;&lt;url&gt;http://www.scopus.com/inward/record.url?eid=2-s2.0-0002433671&amp;amp;partnerID=40&amp;amp;md5=3337489daed5a3a270df923a9fb379f4&lt;/url&gt;&lt;/related-urls&gt;&lt;/urls&gt;&lt;remote-database-name&gt;Scopus&lt;/remote-database-name&gt;&lt;language&gt;English&lt;/language&gt;&lt;/record&gt;&lt;/Cite&gt;&lt;/EndNote&gt;</w:instrText>
      </w:r>
      <w:r w:rsidR="00C1133C" w:rsidRPr="00593315">
        <w:rPr>
          <w:rFonts w:ascii="Times New Roman" w:hAnsi="Times New Roman"/>
          <w:sz w:val="24"/>
          <w:szCs w:val="24"/>
          <w:lang w:eastAsia="de-DE"/>
        </w:rPr>
        <w:fldChar w:fldCharType="separate"/>
      </w:r>
      <w:r w:rsidR="00B37483" w:rsidRPr="00593315">
        <w:rPr>
          <w:rFonts w:ascii="Times New Roman" w:hAnsi="Times New Roman"/>
          <w:noProof/>
          <w:sz w:val="24"/>
          <w:szCs w:val="24"/>
          <w:lang w:eastAsia="de-DE"/>
        </w:rPr>
        <w:t>(Ramsden et al. 1997)</w:t>
      </w:r>
      <w:r w:rsidR="00C1133C" w:rsidRPr="00593315">
        <w:rPr>
          <w:rFonts w:ascii="Times New Roman" w:hAnsi="Times New Roman"/>
          <w:sz w:val="24"/>
          <w:szCs w:val="24"/>
          <w:lang w:eastAsia="de-DE"/>
        </w:rPr>
        <w:fldChar w:fldCharType="end"/>
      </w:r>
      <w:r w:rsidR="00C1133C" w:rsidRPr="00593315">
        <w:rPr>
          <w:rFonts w:ascii="Times New Roman" w:hAnsi="Times New Roman"/>
          <w:sz w:val="24"/>
          <w:szCs w:val="24"/>
          <w:lang w:eastAsia="de-DE"/>
        </w:rPr>
        <w:t xml:space="preserve">. This </w:t>
      </w:r>
      <w:r w:rsidR="006C4505" w:rsidRPr="00593315">
        <w:rPr>
          <w:rFonts w:ascii="Times New Roman" w:hAnsi="Times New Roman"/>
          <w:sz w:val="24"/>
          <w:szCs w:val="24"/>
          <w:lang w:eastAsia="de-DE"/>
        </w:rPr>
        <w:t xml:space="preserve">cell wall bulking and </w:t>
      </w:r>
      <w:r w:rsidR="00C1133C" w:rsidRPr="00593315">
        <w:rPr>
          <w:rFonts w:ascii="Times New Roman" w:hAnsi="Times New Roman"/>
          <w:sz w:val="24"/>
          <w:szCs w:val="24"/>
          <w:lang w:eastAsia="de-DE"/>
        </w:rPr>
        <w:t xml:space="preserve">volume increase minimized the additional dimension </w:t>
      </w:r>
      <w:r w:rsidR="00C339B3" w:rsidRPr="00593315">
        <w:rPr>
          <w:rFonts w:ascii="Times New Roman" w:hAnsi="Times New Roman"/>
          <w:sz w:val="24"/>
          <w:szCs w:val="24"/>
          <w:lang w:eastAsia="de-DE"/>
        </w:rPr>
        <w:t>change due</w:t>
      </w:r>
      <w:r w:rsidR="00C1133C" w:rsidRPr="00593315">
        <w:rPr>
          <w:rFonts w:ascii="Times New Roman" w:hAnsi="Times New Roman"/>
          <w:sz w:val="24"/>
          <w:szCs w:val="24"/>
          <w:lang w:eastAsia="de-DE"/>
        </w:rPr>
        <w:t xml:space="preserve"> to absorption of water when acetylated wood </w:t>
      </w:r>
      <w:r w:rsidR="005779DD" w:rsidRPr="00593315">
        <w:rPr>
          <w:rFonts w:ascii="Times New Roman" w:hAnsi="Times New Roman"/>
          <w:sz w:val="24"/>
          <w:szCs w:val="24"/>
          <w:lang w:eastAsia="de-DE"/>
        </w:rPr>
        <w:t xml:space="preserve">was </w:t>
      </w:r>
      <w:r w:rsidR="00C1133C" w:rsidRPr="00593315">
        <w:rPr>
          <w:rFonts w:ascii="Times New Roman" w:hAnsi="Times New Roman"/>
          <w:sz w:val="24"/>
          <w:szCs w:val="24"/>
          <w:lang w:eastAsia="de-DE"/>
        </w:rPr>
        <w:t>immersed in water</w:t>
      </w:r>
      <w:r w:rsidR="006C4505" w:rsidRPr="00593315">
        <w:rPr>
          <w:rFonts w:ascii="Times New Roman" w:hAnsi="Times New Roman"/>
          <w:sz w:val="24"/>
          <w:szCs w:val="24"/>
          <w:lang w:eastAsia="de-DE"/>
        </w:rPr>
        <w:t xml:space="preserve">. </w:t>
      </w:r>
      <w:r w:rsidR="00983D4D" w:rsidRPr="00593315">
        <w:rPr>
          <w:rFonts w:ascii="Times New Roman" w:hAnsi="Times New Roman"/>
          <w:sz w:val="24"/>
          <w:szCs w:val="24"/>
          <w:lang w:eastAsia="de-DE"/>
        </w:rPr>
        <w:t>In addition</w:t>
      </w:r>
      <w:r w:rsidR="00881298" w:rsidRPr="00593315">
        <w:rPr>
          <w:rFonts w:ascii="Times New Roman" w:hAnsi="Times New Roman"/>
          <w:sz w:val="24"/>
          <w:szCs w:val="24"/>
          <w:lang w:eastAsia="de-DE"/>
        </w:rPr>
        <w:t>,</w:t>
      </w:r>
      <w:r w:rsidR="00983D4D" w:rsidRPr="00593315">
        <w:rPr>
          <w:rFonts w:ascii="Times New Roman" w:hAnsi="Times New Roman"/>
          <w:sz w:val="24"/>
          <w:szCs w:val="24"/>
          <w:lang w:eastAsia="de-DE"/>
        </w:rPr>
        <w:t xml:space="preserve"> </w:t>
      </w:r>
      <w:r w:rsidR="00881298" w:rsidRPr="00593315">
        <w:rPr>
          <w:rFonts w:ascii="Times New Roman" w:hAnsi="Times New Roman"/>
          <w:sz w:val="24"/>
          <w:szCs w:val="24"/>
          <w:lang w:eastAsia="de-DE"/>
        </w:rPr>
        <w:t>t</w:t>
      </w:r>
      <w:r w:rsidR="00C1133C" w:rsidRPr="00593315">
        <w:rPr>
          <w:rFonts w:ascii="Times New Roman" w:hAnsi="Times New Roman"/>
          <w:sz w:val="24"/>
          <w:szCs w:val="24"/>
          <w:lang w:eastAsia="de-DE"/>
        </w:rPr>
        <w:t>he reduction in the availability of sites for hydrogen bonding</w:t>
      </w:r>
      <w:r w:rsidR="006C4505" w:rsidRPr="00593315">
        <w:rPr>
          <w:rFonts w:ascii="Times New Roman" w:hAnsi="Times New Roman"/>
          <w:sz w:val="24"/>
          <w:szCs w:val="24"/>
          <w:lang w:eastAsia="de-DE"/>
        </w:rPr>
        <w:t xml:space="preserve"> restricts reaction with water and</w:t>
      </w:r>
      <w:r w:rsidR="00C1133C" w:rsidRPr="00593315">
        <w:rPr>
          <w:rFonts w:ascii="Times New Roman" w:hAnsi="Times New Roman"/>
          <w:sz w:val="24"/>
          <w:szCs w:val="24"/>
          <w:lang w:eastAsia="de-DE"/>
        </w:rPr>
        <w:t xml:space="preserve"> leads to an increase in the dimensional stability of acetylated woods.</w:t>
      </w:r>
      <w:r w:rsidR="00983D4D" w:rsidRPr="00593315">
        <w:rPr>
          <w:rFonts w:ascii="Times New Roman" w:hAnsi="Times New Roman"/>
          <w:sz w:val="24"/>
          <w:szCs w:val="24"/>
          <w:lang w:eastAsia="de-DE"/>
        </w:rPr>
        <w:t xml:space="preserve"> </w:t>
      </w:r>
      <w:r w:rsidR="006C4505" w:rsidRPr="00593315">
        <w:rPr>
          <w:rFonts w:ascii="Times New Roman" w:hAnsi="Times New Roman"/>
          <w:sz w:val="24"/>
          <w:szCs w:val="24"/>
          <w:lang w:eastAsia="de-DE"/>
        </w:rPr>
        <w:t xml:space="preserve">The degradation of hemicellulose and amorphous region of cellulose during heat treatment reduce the free OH groups, and thus </w:t>
      </w:r>
      <w:r w:rsidR="00881298" w:rsidRPr="00593315">
        <w:rPr>
          <w:rFonts w:ascii="Times New Roman" w:hAnsi="Times New Roman"/>
          <w:sz w:val="24"/>
          <w:szCs w:val="24"/>
          <w:lang w:eastAsia="de-DE"/>
        </w:rPr>
        <w:t xml:space="preserve">affect </w:t>
      </w:r>
      <w:r w:rsidR="006C4505" w:rsidRPr="00593315">
        <w:rPr>
          <w:rFonts w:ascii="Times New Roman" w:hAnsi="Times New Roman"/>
          <w:sz w:val="24"/>
          <w:szCs w:val="24"/>
          <w:lang w:eastAsia="de-DE"/>
        </w:rPr>
        <w:t>the water affinity</w:t>
      </w:r>
      <w:r w:rsidR="00881298" w:rsidRPr="00593315">
        <w:rPr>
          <w:rFonts w:ascii="Times New Roman" w:hAnsi="Times New Roman"/>
          <w:sz w:val="24"/>
          <w:szCs w:val="24"/>
          <w:lang w:eastAsia="de-DE"/>
        </w:rPr>
        <w:t xml:space="preserve"> and dimensional change</w:t>
      </w:r>
      <w:r w:rsidR="006C4505" w:rsidRPr="00593315">
        <w:rPr>
          <w:rFonts w:ascii="Times New Roman" w:hAnsi="Times New Roman"/>
          <w:sz w:val="24"/>
          <w:szCs w:val="24"/>
          <w:lang w:eastAsia="de-DE"/>
        </w:rPr>
        <w:t>.</w:t>
      </w:r>
      <w:r w:rsidR="00983D4D" w:rsidRPr="00593315">
        <w:rPr>
          <w:rFonts w:ascii="Times New Roman" w:hAnsi="Times New Roman"/>
          <w:sz w:val="24"/>
          <w:szCs w:val="24"/>
          <w:lang w:eastAsia="de-DE"/>
        </w:rPr>
        <w:t xml:space="preserve"> </w:t>
      </w:r>
      <w:r w:rsidR="00A077AD" w:rsidRPr="00593315">
        <w:rPr>
          <w:rFonts w:ascii="Times New Roman" w:hAnsi="Times New Roman"/>
          <w:sz w:val="24"/>
          <w:szCs w:val="24"/>
          <w:lang w:eastAsia="de-DE"/>
        </w:rPr>
        <w:t xml:space="preserve">The high value shown </w:t>
      </w:r>
      <w:r w:rsidR="00C339B3" w:rsidRPr="00593315">
        <w:rPr>
          <w:rFonts w:ascii="Times New Roman" w:hAnsi="Times New Roman"/>
          <w:sz w:val="24"/>
          <w:szCs w:val="24"/>
          <w:lang w:eastAsia="de-DE"/>
        </w:rPr>
        <w:t xml:space="preserve">in </w:t>
      </w:r>
      <w:r w:rsidR="00141A11" w:rsidRPr="00593315">
        <w:rPr>
          <w:rFonts w:ascii="Times New Roman" w:hAnsi="Times New Roman"/>
          <w:sz w:val="24"/>
          <w:szCs w:val="24"/>
          <w:lang w:eastAsia="de-DE"/>
        </w:rPr>
        <w:t>Figure 4</w:t>
      </w:r>
      <w:r w:rsidR="00335794" w:rsidRPr="00593315">
        <w:rPr>
          <w:rFonts w:ascii="Times New Roman" w:hAnsi="Times New Roman"/>
          <w:sz w:val="24"/>
          <w:szCs w:val="24"/>
          <w:lang w:eastAsia="de-DE"/>
        </w:rPr>
        <w:t xml:space="preserve"> (</w:t>
      </w:r>
      <w:r w:rsidR="00A077AD" w:rsidRPr="00593315">
        <w:rPr>
          <w:rFonts w:ascii="Times New Roman" w:hAnsi="Times New Roman"/>
          <w:sz w:val="24"/>
          <w:szCs w:val="24"/>
          <w:lang w:eastAsia="de-DE"/>
        </w:rPr>
        <w:t>e</w:t>
      </w:r>
      <w:r w:rsidR="00335794" w:rsidRPr="00593315">
        <w:rPr>
          <w:rFonts w:ascii="Times New Roman" w:hAnsi="Times New Roman"/>
          <w:sz w:val="24"/>
          <w:szCs w:val="24"/>
          <w:lang w:eastAsia="de-DE"/>
        </w:rPr>
        <w:t>)</w:t>
      </w:r>
      <w:r w:rsidR="00A077AD" w:rsidRPr="00593315">
        <w:rPr>
          <w:rFonts w:ascii="Times New Roman" w:hAnsi="Times New Roman"/>
          <w:sz w:val="24"/>
          <w:szCs w:val="24"/>
          <w:lang w:eastAsia="de-DE"/>
        </w:rPr>
        <w:t xml:space="preserve"> is due to the difference between longitudinal and transverse surface </w:t>
      </w:r>
      <w:r w:rsidR="00983D4D" w:rsidRPr="00593315">
        <w:rPr>
          <w:rFonts w:ascii="Times New Roman" w:hAnsi="Times New Roman"/>
          <w:sz w:val="24"/>
          <w:szCs w:val="24"/>
          <w:lang w:eastAsia="de-DE"/>
        </w:rPr>
        <w:t>as a</w:t>
      </w:r>
      <w:r w:rsidR="00A077AD" w:rsidRPr="00593315">
        <w:rPr>
          <w:rFonts w:ascii="Times New Roman" w:hAnsi="Times New Roman"/>
          <w:sz w:val="24"/>
          <w:szCs w:val="24"/>
          <w:lang w:eastAsia="de-DE"/>
        </w:rPr>
        <w:t xml:space="preserve"> result of </w:t>
      </w:r>
      <w:r w:rsidR="006C4505" w:rsidRPr="00593315">
        <w:rPr>
          <w:rFonts w:ascii="Times New Roman" w:hAnsi="Times New Roman"/>
          <w:sz w:val="24"/>
          <w:szCs w:val="24"/>
          <w:lang w:eastAsia="de-DE"/>
        </w:rPr>
        <w:t xml:space="preserve">different </w:t>
      </w:r>
      <w:r w:rsidR="00983D4D" w:rsidRPr="00593315">
        <w:rPr>
          <w:rFonts w:ascii="Times New Roman" w:hAnsi="Times New Roman"/>
          <w:sz w:val="24"/>
          <w:szCs w:val="24"/>
          <w:lang w:eastAsia="de-DE"/>
        </w:rPr>
        <w:t>number</w:t>
      </w:r>
      <w:r w:rsidR="006C4505" w:rsidRPr="00593315">
        <w:rPr>
          <w:rFonts w:ascii="Times New Roman" w:hAnsi="Times New Roman"/>
          <w:sz w:val="24"/>
          <w:szCs w:val="24"/>
          <w:lang w:eastAsia="de-DE"/>
        </w:rPr>
        <w:t xml:space="preserve"> </w:t>
      </w:r>
      <w:r w:rsidR="00C339B3" w:rsidRPr="00593315">
        <w:rPr>
          <w:rFonts w:ascii="Times New Roman" w:hAnsi="Times New Roman"/>
          <w:sz w:val="24"/>
          <w:szCs w:val="24"/>
          <w:lang w:eastAsia="de-DE"/>
        </w:rPr>
        <w:t>of hydroxyl</w:t>
      </w:r>
      <w:r w:rsidR="006C4505" w:rsidRPr="00593315">
        <w:rPr>
          <w:rFonts w:ascii="Times New Roman" w:hAnsi="Times New Roman"/>
          <w:sz w:val="24"/>
          <w:szCs w:val="24"/>
          <w:lang w:eastAsia="de-DE"/>
        </w:rPr>
        <w:t xml:space="preserve"> sites </w:t>
      </w:r>
      <w:r w:rsidR="00983D4D" w:rsidRPr="00593315">
        <w:rPr>
          <w:rFonts w:ascii="Times New Roman" w:hAnsi="Times New Roman"/>
          <w:sz w:val="24"/>
          <w:szCs w:val="24"/>
          <w:lang w:eastAsia="de-DE"/>
        </w:rPr>
        <w:t xml:space="preserve">present </w:t>
      </w:r>
      <w:r w:rsidR="006C4505" w:rsidRPr="00593315">
        <w:rPr>
          <w:rFonts w:ascii="Times New Roman" w:hAnsi="Times New Roman"/>
          <w:sz w:val="24"/>
          <w:szCs w:val="24"/>
          <w:lang w:eastAsia="de-DE"/>
        </w:rPr>
        <w:t xml:space="preserve">in </w:t>
      </w:r>
      <w:r w:rsidR="00983D4D" w:rsidRPr="00593315">
        <w:rPr>
          <w:rFonts w:ascii="Times New Roman" w:hAnsi="Times New Roman"/>
          <w:sz w:val="24"/>
          <w:szCs w:val="24"/>
          <w:lang w:eastAsia="de-DE"/>
        </w:rPr>
        <w:t xml:space="preserve">these </w:t>
      </w:r>
      <w:r w:rsidR="00A077AD" w:rsidRPr="00593315">
        <w:rPr>
          <w:rFonts w:ascii="Times New Roman" w:hAnsi="Times New Roman"/>
          <w:sz w:val="24"/>
          <w:szCs w:val="24"/>
          <w:lang w:eastAsia="de-DE"/>
        </w:rPr>
        <w:t xml:space="preserve">directions. </w:t>
      </w:r>
    </w:p>
    <w:p w14:paraId="34740559" w14:textId="77777777" w:rsidR="007477EB" w:rsidRPr="00593315" w:rsidRDefault="007477EB" w:rsidP="0021107D">
      <w:pPr>
        <w:pStyle w:val="abstract"/>
        <w:widowControl w:val="0"/>
        <w:numPr>
          <w:ilvl w:val="1"/>
          <w:numId w:val="6"/>
        </w:numPr>
        <w:overflowPunct/>
        <w:spacing w:after="120" w:line="240" w:lineRule="auto"/>
        <w:ind w:left="360"/>
        <w:outlineLvl w:val="1"/>
        <w:rPr>
          <w:sz w:val="24"/>
          <w:szCs w:val="24"/>
        </w:rPr>
      </w:pPr>
      <w:r w:rsidRPr="00593315">
        <w:rPr>
          <w:sz w:val="24"/>
          <w:szCs w:val="24"/>
        </w:rPr>
        <w:t>Mechanical propert</w:t>
      </w:r>
      <w:r w:rsidR="00983D4D" w:rsidRPr="00593315">
        <w:rPr>
          <w:sz w:val="24"/>
          <w:szCs w:val="24"/>
        </w:rPr>
        <w:t>ies</w:t>
      </w:r>
    </w:p>
    <w:p w14:paraId="61FE0777" w14:textId="69F6263D" w:rsidR="007D0BA0" w:rsidRPr="00593315" w:rsidRDefault="00141A11" w:rsidP="00DA1B5E">
      <w:pPr>
        <w:jc w:val="both"/>
        <w:rPr>
          <w:lang w:eastAsia="de-DE"/>
        </w:rPr>
      </w:pPr>
      <w:r w:rsidRPr="00593315">
        <w:rPr>
          <w:lang w:eastAsia="de-DE"/>
        </w:rPr>
        <w:t>Figure 5</w:t>
      </w:r>
      <w:r w:rsidR="00DA1B5E" w:rsidRPr="00593315">
        <w:rPr>
          <w:lang w:eastAsia="de-DE"/>
        </w:rPr>
        <w:t xml:space="preserve"> shows the hardness for unmodified, heat-treated, and acetylated wood on both tangential and radial surface</w:t>
      </w:r>
      <w:r w:rsidR="00D328F6" w:rsidRPr="00593315">
        <w:rPr>
          <w:lang w:eastAsia="de-DE"/>
        </w:rPr>
        <w:t>s</w:t>
      </w:r>
      <w:r w:rsidR="00DA1B5E" w:rsidRPr="00593315">
        <w:rPr>
          <w:lang w:eastAsia="de-DE"/>
        </w:rPr>
        <w:t xml:space="preserve">, since the mechanical characterization on these two surfaces is more important than axial surface according to the wood utilization </w:t>
      </w:r>
      <w:r w:rsidR="00DA1B5E" w:rsidRPr="00593315">
        <w:rPr>
          <w:lang w:eastAsia="de-DE"/>
        </w:rPr>
        <w:fldChar w:fldCharType="begin"/>
      </w:r>
      <w:r w:rsidR="00B37483" w:rsidRPr="00593315">
        <w:rPr>
          <w:lang w:eastAsia="de-DE"/>
        </w:rPr>
        <w:instrText xml:space="preserve"> ADDIN EN.CITE &lt;EndNote&gt;&lt;Cite&gt;&lt;Author&gt;Winandy&lt;/Author&gt;&lt;Year&gt;2005&lt;/Year&gt;&lt;RecNum&gt;56&lt;/RecNum&gt;&lt;DisplayText&gt;(Winandy and Rowell 2005)&lt;/DisplayText&gt;&lt;record&gt;&lt;rec-number&gt;56&lt;/rec-number&gt;&lt;foreign-keys&gt;&lt;key app="EN" db-id="txdspspfyp25tdexfa6pr22qaspsfzarer9r"&gt;56&lt;/key&gt;&lt;/foreign-keys&gt;&lt;ref-type name="Journal Article"&gt;17&lt;/ref-type&gt;&lt;contributors&gt;&lt;authors&gt;&lt;author&gt;Winandy, J. E.&lt;/author&gt;&lt;author&gt;Rowell, R. M.&lt;/author&gt;&lt;/authors&gt;&lt;/contributors&gt;&lt;titles&gt;&lt;secondary-title&gt;The Chemistry of Wood Strength. Wood Chemistry and Wood Composites&lt;/secondary-title&gt;&lt;/titles&gt;&lt;periodical&gt;&lt;full-title&gt;The Chemistry of Wood Strength. Wood Chemistry and Wood Composites&lt;/full-title&gt;&lt;/periodical&gt;&lt;pages&gt;303-347&lt;/pages&gt;&lt;dates&gt;&lt;year&gt;2005&lt;/year&gt;&lt;/dates&gt;&lt;urls&gt;&lt;/urls&gt;&lt;remote-database-name&gt;Scopus&lt;/remote-database-name&gt;&lt;/record&gt;&lt;/Cite&gt;&lt;/EndNote&gt;</w:instrText>
      </w:r>
      <w:r w:rsidR="00DA1B5E" w:rsidRPr="00593315">
        <w:rPr>
          <w:lang w:eastAsia="de-DE"/>
        </w:rPr>
        <w:fldChar w:fldCharType="separate"/>
      </w:r>
      <w:r w:rsidR="00B37483" w:rsidRPr="00593315">
        <w:rPr>
          <w:noProof/>
          <w:lang w:eastAsia="de-DE"/>
        </w:rPr>
        <w:t>(Winandy and Rowell 2005)</w:t>
      </w:r>
      <w:r w:rsidR="00DA1B5E" w:rsidRPr="00593315">
        <w:rPr>
          <w:lang w:eastAsia="de-DE"/>
        </w:rPr>
        <w:fldChar w:fldCharType="end"/>
      </w:r>
      <w:r w:rsidR="00DA1B5E" w:rsidRPr="00593315">
        <w:rPr>
          <w:lang w:eastAsia="de-DE"/>
        </w:rPr>
        <w:t xml:space="preserve">. </w:t>
      </w:r>
      <w:r w:rsidR="00DA1B5E" w:rsidRPr="00593315">
        <w:t xml:space="preserve">As can be seen from one-way </w:t>
      </w:r>
      <w:r w:rsidR="00DA1B5E" w:rsidRPr="00593315">
        <w:rPr>
          <w:lang w:eastAsia="de-DE"/>
        </w:rPr>
        <w:t>ANOVA analysis results (</w:t>
      </w:r>
      <w:r w:rsidRPr="00593315">
        <w:rPr>
          <w:lang w:eastAsia="de-DE"/>
        </w:rPr>
        <w:t>Figure 5</w:t>
      </w:r>
      <w:r w:rsidR="00DA1B5E" w:rsidRPr="00593315">
        <w:rPr>
          <w:lang w:eastAsia="de-DE"/>
        </w:rPr>
        <w:t xml:space="preserve"> (d))</w:t>
      </w:r>
      <w:r w:rsidR="00C53109" w:rsidRPr="00593315">
        <w:rPr>
          <w:lang w:eastAsia="de-DE"/>
        </w:rPr>
        <w:t>,</w:t>
      </w:r>
      <w:r w:rsidR="00DA1B5E" w:rsidRPr="00593315">
        <w:rPr>
          <w:lang w:eastAsia="de-DE"/>
        </w:rPr>
        <w:t xml:space="preserve"> </w:t>
      </w:r>
      <w:r w:rsidR="00C339B3" w:rsidRPr="00593315">
        <w:t>different</w:t>
      </w:r>
      <w:r w:rsidR="00DA1B5E" w:rsidRPr="00593315">
        <w:t xml:space="preserve"> surfaces do not have significant influence on hardness (P=0.8</w:t>
      </w:r>
      <w:r w:rsidR="00D328F6" w:rsidRPr="00593315">
        <w:t>88), though hardness</w:t>
      </w:r>
      <w:r w:rsidR="00DA1B5E" w:rsidRPr="00593315">
        <w:t xml:space="preserve"> changes differently depending on</w:t>
      </w:r>
      <w:r w:rsidR="00595467" w:rsidRPr="00593315">
        <w:t xml:space="preserve"> different modifications and surfaces (see </w:t>
      </w:r>
      <w:r w:rsidRPr="00593315">
        <w:t>Figure 5</w:t>
      </w:r>
      <w:r w:rsidR="00595467" w:rsidRPr="00593315">
        <w:t xml:space="preserve"> (a))</w:t>
      </w:r>
      <w:r w:rsidR="00DA1B5E" w:rsidRPr="00593315">
        <w:t>.</w:t>
      </w:r>
      <w:r w:rsidR="00615BCF" w:rsidRPr="00593315">
        <w:t xml:space="preserve"> Thus, </w:t>
      </w:r>
      <w:r w:rsidR="00615BCF" w:rsidRPr="00593315">
        <w:rPr>
          <w:lang w:eastAsia="de-DE"/>
        </w:rPr>
        <w:t xml:space="preserve">static bending strength was characterized </w:t>
      </w:r>
      <w:r w:rsidR="00D328F6" w:rsidRPr="00593315">
        <w:rPr>
          <w:lang w:eastAsia="de-DE"/>
        </w:rPr>
        <w:t xml:space="preserve">only </w:t>
      </w:r>
      <w:r w:rsidR="00615BCF" w:rsidRPr="00593315">
        <w:rPr>
          <w:lang w:eastAsia="de-DE"/>
        </w:rPr>
        <w:t xml:space="preserve">on tangential surface. </w:t>
      </w:r>
    </w:p>
    <w:p w14:paraId="69713BCA" w14:textId="77777777" w:rsidR="00A91F48" w:rsidRPr="00593315" w:rsidRDefault="00A91F48" w:rsidP="00DA1B5E">
      <w:pPr>
        <w:jc w:val="both"/>
        <w:rPr>
          <w:lang w:eastAsia="de-DE"/>
        </w:rPr>
      </w:pPr>
    </w:p>
    <w:p w14:paraId="380FB33D" w14:textId="76AC60D1" w:rsidR="00A91F48" w:rsidRPr="00593315" w:rsidRDefault="00240766" w:rsidP="00A91F48">
      <w:pPr>
        <w:jc w:val="both"/>
      </w:pPr>
      <w:r w:rsidRPr="00593315">
        <w:rPr>
          <w:color w:val="000000"/>
        </w:rPr>
        <w:t>The hardness of most samples after heat treatment at 190 °C was found to be higher compared to that before heat treatment under the same chemical modification condition ex</w:t>
      </w:r>
      <w:r w:rsidR="007135E4" w:rsidRPr="00593315">
        <w:rPr>
          <w:color w:val="000000"/>
        </w:rPr>
        <w:t>cept</w:t>
      </w:r>
      <w:r w:rsidRPr="00593315">
        <w:rPr>
          <w:color w:val="000000"/>
        </w:rPr>
        <w:t xml:space="preserve"> the tangential surface of acetylated wood (see </w:t>
      </w:r>
      <w:r w:rsidR="00141A11" w:rsidRPr="00593315">
        <w:rPr>
          <w:color w:val="000000"/>
        </w:rPr>
        <w:t>Figure 5</w:t>
      </w:r>
      <w:r w:rsidRPr="00593315">
        <w:rPr>
          <w:color w:val="000000"/>
        </w:rPr>
        <w:t xml:space="preserve"> (a)). Statistical analysis revealed that this improvement is </w:t>
      </w:r>
      <w:r w:rsidR="00C339B3" w:rsidRPr="00593315">
        <w:rPr>
          <w:color w:val="000000"/>
        </w:rPr>
        <w:t>significant</w:t>
      </w:r>
      <w:r w:rsidRPr="00593315">
        <w:rPr>
          <w:color w:val="000000"/>
        </w:rPr>
        <w:t xml:space="preserve"> at 95 % confidence </w:t>
      </w:r>
      <w:r w:rsidR="000E4F64" w:rsidRPr="00593315">
        <w:rPr>
          <w:color w:val="000000"/>
        </w:rPr>
        <w:t>level;</w:t>
      </w:r>
      <w:r w:rsidRPr="00593315">
        <w:rPr>
          <w:color w:val="000000"/>
        </w:rPr>
        <w:t xml:space="preserve"> while there is no significant difference for the hardness </w:t>
      </w:r>
      <w:r w:rsidR="000E4F64" w:rsidRPr="00593315">
        <w:rPr>
          <w:color w:val="000000"/>
        </w:rPr>
        <w:t xml:space="preserve">of </w:t>
      </w:r>
      <w:r w:rsidR="000E4F64" w:rsidRPr="00593315">
        <w:rPr>
          <w:color w:val="000000"/>
        </w:rPr>
        <w:lastRenderedPageBreak/>
        <w:t>wood</w:t>
      </w:r>
      <w:r w:rsidRPr="00593315">
        <w:rPr>
          <w:color w:val="000000"/>
        </w:rPr>
        <w:t xml:space="preserve"> heat-treated at 165 °C compared with the control (see </w:t>
      </w:r>
      <w:r w:rsidR="00141A11" w:rsidRPr="00593315">
        <w:rPr>
          <w:color w:val="000000"/>
        </w:rPr>
        <w:t>Figure 5</w:t>
      </w:r>
      <w:r w:rsidRPr="00593315">
        <w:rPr>
          <w:color w:val="000000"/>
        </w:rPr>
        <w:t xml:space="preserve"> (b)). It </w:t>
      </w:r>
      <w:r w:rsidR="00D21EB0" w:rsidRPr="00593315">
        <w:rPr>
          <w:color w:val="000000"/>
        </w:rPr>
        <w:t>is known</w:t>
      </w:r>
      <w:r w:rsidRPr="00593315">
        <w:rPr>
          <w:color w:val="000000"/>
        </w:rPr>
        <w:t xml:space="preserve"> that the exothermic reactions start at </w:t>
      </w:r>
      <w:r w:rsidR="00C53109" w:rsidRPr="00593315">
        <w:rPr>
          <w:color w:val="000000"/>
        </w:rPr>
        <w:t xml:space="preserve">a </w:t>
      </w:r>
      <w:r w:rsidRPr="00593315">
        <w:rPr>
          <w:color w:val="000000"/>
        </w:rPr>
        <w:t xml:space="preserve">temperature </w:t>
      </w:r>
      <w:r w:rsidRPr="00593315">
        <w:t xml:space="preserve">around 160°C for birch and its hardness increases slightly with temperature above 200 °C </w:t>
      </w:r>
      <w:r w:rsidRPr="00593315">
        <w:fldChar w:fldCharType="begin">
          <w:fldData xml:space="preserve">PEVuZE5vdGU+PENpdGU+PEF1dGhvcj5Qb25jc8OhazwvQXV0aG9yPjxZZWFyPjIwMDY8L1llYXI+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</w:fldData>
        </w:fldChar>
      </w:r>
      <w:r w:rsidR="00B37483" w:rsidRPr="00593315">
        <w:instrText xml:space="preserve"> ADDIN EN.CITE </w:instrText>
      </w:r>
      <w:r w:rsidR="00B37483" w:rsidRPr="00593315">
        <w:fldChar w:fldCharType="begin">
          <w:fldData xml:space="preserve">PEVuZE5vdGU+PENpdGU+PEF1dGhvcj5Qb25jc8OhazwvQXV0aG9yPjxZZWFyPjIwMDY8L1llYXI+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</w:fldData>
        </w:fldChar>
      </w:r>
      <w:r w:rsidR="00B37483" w:rsidRPr="00593315">
        <w:instrText xml:space="preserve"> ADDIN EN.CITE.DATA </w:instrText>
      </w:r>
      <w:r w:rsidR="00B37483" w:rsidRPr="00593315">
        <w:fldChar w:fldCharType="end"/>
      </w:r>
      <w:r w:rsidRPr="00593315">
        <w:fldChar w:fldCharType="separate"/>
      </w:r>
      <w:r w:rsidR="00B37483" w:rsidRPr="00593315">
        <w:rPr>
          <w:noProof/>
        </w:rPr>
        <w:t>(Poncsák et al. 2006)</w:t>
      </w:r>
      <w:r w:rsidRPr="00593315">
        <w:fldChar w:fldCharType="end"/>
      </w:r>
      <w:r w:rsidRPr="00593315">
        <w:t xml:space="preserve">. </w:t>
      </w:r>
      <w:r w:rsidR="00747143" w:rsidRPr="00593315">
        <w:t>Decreased amounts of bound water,</w:t>
      </w:r>
      <w:r w:rsidR="00097E4E" w:rsidRPr="00593315">
        <w:t xml:space="preserve"> at moisture contents from oven-dry to fiber-saturation point</w:t>
      </w:r>
      <w:r w:rsidR="00747143" w:rsidRPr="00593315">
        <w:t xml:space="preserve">, </w:t>
      </w:r>
      <w:r w:rsidR="00097E4E" w:rsidRPr="00593315">
        <w:t xml:space="preserve">increase the possibility to form </w:t>
      </w:r>
      <w:r w:rsidR="00747143" w:rsidRPr="00593315">
        <w:t>hydrogen bo</w:t>
      </w:r>
      <w:r w:rsidR="00745B8E" w:rsidRPr="00593315">
        <w:t>nd</w:t>
      </w:r>
      <w:r w:rsidR="00747143" w:rsidRPr="00593315">
        <w:t xml:space="preserve">ing between the organic polymers of the </w:t>
      </w:r>
      <w:r w:rsidR="00097E4E" w:rsidRPr="00593315">
        <w:t xml:space="preserve">wood </w:t>
      </w:r>
      <w:r w:rsidR="00747143" w:rsidRPr="00593315">
        <w:t xml:space="preserve">cell wall, which </w:t>
      </w:r>
      <w:r w:rsidR="00097E4E" w:rsidRPr="00593315">
        <w:t>in</w:t>
      </w:r>
      <w:r w:rsidR="00747143" w:rsidRPr="00593315">
        <w:t>creases the strength of wood</w:t>
      </w:r>
      <w:r w:rsidR="00097E4E" w:rsidRPr="00593315">
        <w:t xml:space="preserve"> </w:t>
      </w:r>
      <w:r w:rsidR="00097E4E" w:rsidRPr="00593315">
        <w:fldChar w:fldCharType="begin"/>
      </w:r>
      <w:r w:rsidR="00B37483" w:rsidRPr="00593315">
        <w:instrText xml:space="preserve"> ADDIN EN.CITE &lt;EndNote&gt;&lt;Cite&gt;&lt;Author&gt;Winandy&lt;/Author&gt;&lt;Year&gt;2005&lt;/Year&gt;&lt;RecNum&gt;56&lt;/RecNum&gt;&lt;DisplayText&gt;(Winandy and Rowell 2005)&lt;/DisplayText&gt;&lt;record&gt;&lt;rec-number&gt;56&lt;/rec-number&gt;&lt;foreign-keys&gt;&lt;key app="EN" db-id="txdspspfyp25tdexfa6pr22qaspsfzarer9r"&gt;56&lt;/key&gt;&lt;/foreign-keys&gt;&lt;ref-type name="Journal Article"&gt;17&lt;/ref-type&gt;&lt;contributors&gt;&lt;authors&gt;&lt;author&gt;Winandy, J. E.&lt;/author&gt;&lt;author&gt;Rowell, R. M.&lt;/author&gt;&lt;/authors&gt;&lt;/contributors&gt;&lt;titles&gt;&lt;secondary-title&gt;The Chemistry of Wood Strength. Wood Chemistry and Wood Composites&lt;/secondary-title&gt;&lt;/titles&gt;&lt;periodical&gt;&lt;full-title&gt;The Chemistry of Wood Strength. Wood Chemistry and Wood Composites&lt;/full-title&gt;&lt;/periodical&gt;&lt;pages&gt;303-347&lt;/pages&gt;&lt;dates&gt;&lt;year&gt;2005&lt;/year&gt;&lt;/dates&gt;&lt;urls&gt;&lt;/urls&gt;&lt;remote-database-name&gt;Scopus&lt;/remote-database-name&gt;&lt;/record&gt;&lt;/Cite&gt;&lt;/EndNote&gt;</w:instrText>
      </w:r>
      <w:r w:rsidR="00097E4E" w:rsidRPr="00593315">
        <w:fldChar w:fldCharType="separate"/>
      </w:r>
      <w:r w:rsidR="00B37483" w:rsidRPr="00593315">
        <w:rPr>
          <w:noProof/>
        </w:rPr>
        <w:t>(Winandy and Rowell 2005)</w:t>
      </w:r>
      <w:r w:rsidR="00097E4E" w:rsidRPr="00593315">
        <w:fldChar w:fldCharType="end"/>
      </w:r>
      <w:r w:rsidR="00747143" w:rsidRPr="00593315">
        <w:t xml:space="preserve">. </w:t>
      </w:r>
      <w:r w:rsidR="00097E4E" w:rsidRPr="00593315">
        <w:t xml:space="preserve"> It is well known that the moisture </w:t>
      </w:r>
      <w:r w:rsidR="00C339B3" w:rsidRPr="00593315">
        <w:t>content of heat-treated wood is</w:t>
      </w:r>
      <w:r w:rsidR="00097E4E" w:rsidRPr="00593315">
        <w:t xml:space="preserve"> lower than its untreated control </w:t>
      </w:r>
      <w:r w:rsidR="00097E4E" w:rsidRPr="00593315">
        <w:fldChar w:fldCharType="begin">
          <w:fldData xml:space="preserve">PEVuZE5vdGU+PENpdGU+PEF1dGhvcj5MZWtvdW5vdWdvdTwvQXV0aG9yPjxZZWFyPjIwMTQ8L1ll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</w:fldData>
        </w:fldChar>
      </w:r>
      <w:r w:rsidR="00B37483" w:rsidRPr="00593315">
        <w:instrText xml:space="preserve"> ADDIN EN.CITE </w:instrText>
      </w:r>
      <w:r w:rsidR="00B37483" w:rsidRPr="00593315">
        <w:fldChar w:fldCharType="begin">
          <w:fldData xml:space="preserve">PEVuZE5vdGU+PENpdGU+PEF1dGhvcj5MZWtvdW5vdWdvdTwvQXV0aG9yPjxZZWFyPjIwMTQ8L1ll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</w:fldData>
        </w:fldChar>
      </w:r>
      <w:r w:rsidR="00B37483" w:rsidRPr="00593315">
        <w:instrText xml:space="preserve"> ADDIN EN.CITE.DATA </w:instrText>
      </w:r>
      <w:r w:rsidR="00B37483" w:rsidRPr="00593315">
        <w:fldChar w:fldCharType="end"/>
      </w:r>
      <w:r w:rsidR="00097E4E" w:rsidRPr="00593315">
        <w:fldChar w:fldCharType="separate"/>
      </w:r>
      <w:r w:rsidR="00B37483" w:rsidRPr="00593315">
        <w:rPr>
          <w:noProof/>
        </w:rPr>
        <w:t>(Lekounougou and Kocaefe 2014a)</w:t>
      </w:r>
      <w:r w:rsidR="00097E4E" w:rsidRPr="00593315">
        <w:fldChar w:fldCharType="end"/>
      </w:r>
      <w:r w:rsidR="00097E4E" w:rsidRPr="00593315">
        <w:t xml:space="preserve">. </w:t>
      </w:r>
      <w:r w:rsidR="00017CEB" w:rsidRPr="00593315">
        <w:t>Therefore, it seems</w:t>
      </w:r>
      <w:r w:rsidR="00097E4E" w:rsidRPr="00593315">
        <w:t xml:space="preserve"> that the lower moisture content of heat-treated wood might be attributed to the enhance</w:t>
      </w:r>
      <w:r w:rsidR="00017CEB" w:rsidRPr="00593315">
        <w:t>ment</w:t>
      </w:r>
      <w:r w:rsidR="00097E4E" w:rsidRPr="00593315">
        <w:t xml:space="preserve"> in hardness</w:t>
      </w:r>
      <w:r w:rsidR="002B3E47" w:rsidRPr="00593315">
        <w:t xml:space="preserve">. </w:t>
      </w:r>
      <w:r w:rsidR="00097E4E" w:rsidRPr="00593315">
        <w:rPr>
          <w:lang w:eastAsia="de-DE"/>
        </w:rPr>
        <w:t xml:space="preserve">The hardness was decreased in both directions for the acetylated specimens </w:t>
      </w:r>
      <w:r w:rsidR="00017CEB" w:rsidRPr="00593315">
        <w:rPr>
          <w:lang w:eastAsia="de-DE"/>
        </w:rPr>
        <w:t>excep</w:t>
      </w:r>
      <w:r w:rsidR="00097E4E" w:rsidRPr="00593315">
        <w:rPr>
          <w:lang w:eastAsia="de-DE"/>
        </w:rPr>
        <w:t>t the one heat-treated at 190 °C</w:t>
      </w:r>
      <w:r w:rsidR="00C53109" w:rsidRPr="00593315">
        <w:rPr>
          <w:lang w:eastAsia="de-DE"/>
        </w:rPr>
        <w:t>,</w:t>
      </w:r>
      <w:r w:rsidR="00097E4E" w:rsidRPr="00593315">
        <w:rPr>
          <w:lang w:eastAsia="de-DE"/>
        </w:rPr>
        <w:t xml:space="preserve"> which shows slightly higher value after </w:t>
      </w:r>
      <w:r w:rsidR="00C339B3" w:rsidRPr="00593315">
        <w:rPr>
          <w:lang w:eastAsia="de-DE"/>
        </w:rPr>
        <w:t>acetylation,</w:t>
      </w:r>
      <w:r w:rsidR="00097E4E" w:rsidRPr="00593315">
        <w:rPr>
          <w:lang w:eastAsia="de-DE"/>
        </w:rPr>
        <w:t xml:space="preserve"> as compared with the unacetylated specimens. The reduction in hardness is probably related to the effect of acetic </w:t>
      </w:r>
      <w:r w:rsidR="00C339B3" w:rsidRPr="00593315">
        <w:rPr>
          <w:lang w:eastAsia="de-DE"/>
        </w:rPr>
        <w:t>acid</w:t>
      </w:r>
      <w:r w:rsidR="00097E4E" w:rsidRPr="00593315">
        <w:rPr>
          <w:lang w:eastAsia="de-DE"/>
        </w:rPr>
        <w:t>. This can be indicated from the decrease in hardness of vinegar-treated samples compared to the unmodified ones (</w:t>
      </w:r>
      <w:r w:rsidR="00097E4E" w:rsidRPr="00593315">
        <w:t xml:space="preserve">see </w:t>
      </w:r>
      <w:r w:rsidR="00141A11" w:rsidRPr="00593315">
        <w:t>Figure 5</w:t>
      </w:r>
      <w:r w:rsidR="00097E4E" w:rsidRPr="00593315">
        <w:t xml:space="preserve"> (c)</w:t>
      </w:r>
      <w:r w:rsidR="00097E4E" w:rsidRPr="00593315">
        <w:rPr>
          <w:lang w:eastAsia="de-DE"/>
        </w:rPr>
        <w:t>).</w:t>
      </w:r>
      <w:r w:rsidR="00097E4E" w:rsidRPr="00593315">
        <w:t xml:space="preserve">Those observations are not in accordance with the literature </w:t>
      </w:r>
      <w:r w:rsidR="00097E4E" w:rsidRPr="00593315">
        <w:rPr>
          <w:lang w:eastAsia="de-DE"/>
        </w:rPr>
        <w:fldChar w:fldCharType="begin"/>
      </w:r>
      <w:r w:rsidR="00B37483" w:rsidRPr="00593315">
        <w:rPr>
          <w:lang w:eastAsia="de-DE"/>
        </w:rPr>
        <w:instrText xml:space="preserve"> ADDIN EN.CITE &lt;EndNote&gt;&lt;Cite&gt;&lt;Author&gt;Larsson&lt;/Author&gt;&lt;Year&gt;1994&lt;/Year&gt;&lt;RecNum&gt;41&lt;/RecNum&gt;&lt;DisplayText&gt;(Larsson and Simonson 1994)&lt;/DisplayText&gt;&lt;record&gt;&lt;rec-number&gt;41&lt;/rec-number&gt;&lt;foreign-keys&gt;&lt;key app="EN" db-id="txdspspfyp25tdexfa6pr22qaspsfzarer9r"&gt;41&lt;/key&gt;&lt;/foreign-keys&gt;&lt;ref-type name="Journal Article"&gt;17&lt;/ref-type&gt;&lt;contributors&gt;&lt;authors&gt;&lt;author&gt;Larsson, P.&lt;/author&gt;&lt;author&gt;Simonson, R.&lt;/author&gt;&lt;/authors&gt;&lt;/contributors&gt;&lt;auth-address&gt;Department of Forest Products and Chemical Engineering, Chalmers University of Technology, Göteborg, S-412 96, Sweden&lt;/auth-address&gt;&lt;titles&gt;&lt;title&gt;A study of strength, hardness and deformation of acetylated Scandinavian softwoods&lt;/title&gt;&lt;secondary-title&gt;Holz als Roh- und Werkstoff&lt;/secondary-title&gt;&lt;alt-title&gt;Holz als Roh-und Werkstoff&lt;/alt-title&gt;&lt;/titles&gt;&lt;periodical&gt;&lt;full-title&gt;Holz als Roh- und Werkstoff&lt;/full-title&gt;&lt;abbr-1&gt;Holz als Roh-und Werkstoff&lt;/abbr-1&gt;&lt;/periodical&gt;&lt;alt-periodical&gt;&lt;full-title&gt;Holz als Roh- und Werkstoff&lt;/full-title&gt;&lt;abbr-1&gt;Holz als Roh-und Werkstoff&lt;/abbr-1&gt;&lt;/alt-periodical&gt;&lt;pages&gt;83-86&lt;/pages&gt;&lt;volume&gt;52&lt;/volume&gt;&lt;number&gt;2&lt;/number&gt;&lt;dates&gt;&lt;year&gt;1994&lt;/year&gt;&lt;/dates&gt;&lt;isbn&gt;00183768 (ISSN)&lt;/isbn&gt;&lt;label&gt;e/p&lt;/label&gt;&lt;urls&gt;&lt;related-urls&gt;&lt;url&gt;http://www.scopus.com/inward/record.url?eid=2-s2.0-0001906862&amp;amp;partnerID=40&amp;amp;md5=80c8de40a6407472d9cc27c9ee63a9aa&lt;/url&gt;&lt;/related-urls&gt;&lt;/urls&gt;&lt;electronic-resource-num&gt;10.1007/bf02615470&lt;/electronic-resource-num&gt;&lt;remote-database-name&gt;Scopus&lt;/remote-database-name&gt;&lt;language&gt;English&lt;/language&gt;&lt;/record&gt;&lt;/Cite&gt;&lt;/EndNote&gt;</w:instrText>
      </w:r>
      <w:r w:rsidR="00097E4E" w:rsidRPr="00593315">
        <w:rPr>
          <w:lang w:eastAsia="de-DE"/>
        </w:rPr>
        <w:fldChar w:fldCharType="separate"/>
      </w:r>
      <w:r w:rsidR="00B37483" w:rsidRPr="00593315">
        <w:rPr>
          <w:noProof/>
          <w:lang w:eastAsia="de-DE"/>
        </w:rPr>
        <w:t>(Larsson and Simonson 1994)</w:t>
      </w:r>
      <w:r w:rsidR="00097E4E" w:rsidRPr="00593315">
        <w:rPr>
          <w:lang w:eastAsia="de-DE"/>
        </w:rPr>
        <w:fldChar w:fldCharType="end"/>
      </w:r>
      <w:r w:rsidR="00097E4E" w:rsidRPr="00593315">
        <w:rPr>
          <w:lang w:eastAsia="de-DE"/>
        </w:rPr>
        <w:t>, reporting hardness increases slightly due to acetylation.</w:t>
      </w:r>
      <w:r w:rsidR="00C339B3" w:rsidRPr="00593315">
        <w:rPr>
          <w:lang w:eastAsia="de-DE"/>
        </w:rPr>
        <w:t xml:space="preserve"> </w:t>
      </w:r>
      <w:r w:rsidR="00937D98" w:rsidRPr="00593315">
        <w:rPr>
          <w:lang w:eastAsia="de-DE"/>
        </w:rPr>
        <w:t xml:space="preserve">The analysis of </w:t>
      </w:r>
      <w:r w:rsidR="00C339B3" w:rsidRPr="00593315">
        <w:rPr>
          <w:lang w:eastAsia="de-DE"/>
        </w:rPr>
        <w:t>factorial</w:t>
      </w:r>
      <w:r w:rsidR="00937D98" w:rsidRPr="00593315">
        <w:rPr>
          <w:lang w:eastAsia="de-DE"/>
        </w:rPr>
        <w:t xml:space="preserve"> importance </w:t>
      </w:r>
      <w:r w:rsidR="00C339B3" w:rsidRPr="00593315">
        <w:rPr>
          <w:lang w:eastAsia="de-DE"/>
        </w:rPr>
        <w:t>implies</w:t>
      </w:r>
      <w:r w:rsidR="00937D98" w:rsidRPr="00593315">
        <w:rPr>
          <w:lang w:eastAsia="de-DE"/>
        </w:rPr>
        <w:t xml:space="preserve"> that the contribution to hardness changes proceeds in the order acetylation &gt; heat treatment temperature &gt; surface </w:t>
      </w:r>
      <w:r w:rsidR="00017CEB" w:rsidRPr="00593315">
        <w:rPr>
          <w:lang w:eastAsia="de-DE"/>
        </w:rPr>
        <w:t xml:space="preserve">direction </w:t>
      </w:r>
      <w:r w:rsidR="00937D98" w:rsidRPr="00593315">
        <w:rPr>
          <w:lang w:eastAsia="de-DE"/>
        </w:rPr>
        <w:t xml:space="preserve">(see </w:t>
      </w:r>
      <w:r w:rsidR="00141A11" w:rsidRPr="00593315">
        <w:rPr>
          <w:lang w:eastAsia="de-DE"/>
        </w:rPr>
        <w:t>Figure 5</w:t>
      </w:r>
      <w:r w:rsidR="00937D98" w:rsidRPr="00593315">
        <w:rPr>
          <w:lang w:eastAsia="de-DE"/>
        </w:rPr>
        <w:t xml:space="preserve"> (e)).</w:t>
      </w:r>
    </w:p>
    <w:p w14:paraId="4D5BF27E" w14:textId="77777777" w:rsidR="00FA1560" w:rsidRPr="00593315" w:rsidRDefault="00250705" w:rsidP="00A91F48">
      <w:pPr>
        <w:jc w:val="both"/>
        <w:rPr>
          <w:color w:val="000000"/>
        </w:rPr>
      </w:pPr>
      <w:r w:rsidRPr="00593315">
        <w:rPr>
          <w:color w:val="000000"/>
        </w:rPr>
        <w:t xml:space="preserve"> </w:t>
      </w:r>
    </w:p>
    <w:p w14:paraId="5B72A29D" w14:textId="54F40076" w:rsidR="00322553" w:rsidRPr="00593315" w:rsidRDefault="004C23CA" w:rsidP="00322553">
      <w:pPr>
        <w:autoSpaceDE w:val="0"/>
        <w:autoSpaceDN w:val="0"/>
        <w:adjustRightInd w:val="0"/>
        <w:jc w:val="both"/>
        <w:rPr>
          <w:lang w:eastAsia="de-DE"/>
        </w:rPr>
      </w:pPr>
      <w:r w:rsidRPr="00593315">
        <w:rPr>
          <w:lang w:eastAsia="de-DE"/>
        </w:rPr>
        <w:t xml:space="preserve">The effect of acetylation with acetic anhydride and vinegar and heat treatment on static bending strength of wood is </w:t>
      </w:r>
      <w:r w:rsidR="00F26242" w:rsidRPr="00593315">
        <w:rPr>
          <w:lang w:eastAsia="de-DE"/>
        </w:rPr>
        <w:t>presented</w:t>
      </w:r>
      <w:r w:rsidRPr="00593315">
        <w:rPr>
          <w:lang w:eastAsia="de-DE"/>
        </w:rPr>
        <w:t xml:space="preserve"> in Figure</w:t>
      </w:r>
      <w:r w:rsidR="00F26242" w:rsidRPr="00593315">
        <w:rPr>
          <w:lang w:eastAsia="de-DE"/>
        </w:rPr>
        <w:t>s</w:t>
      </w:r>
      <w:r w:rsidRPr="00593315">
        <w:rPr>
          <w:lang w:eastAsia="de-DE"/>
        </w:rPr>
        <w:t xml:space="preserve"> </w:t>
      </w:r>
      <w:r w:rsidR="00335794" w:rsidRPr="00593315">
        <w:rPr>
          <w:lang w:eastAsia="de-DE"/>
        </w:rPr>
        <w:t>5</w:t>
      </w:r>
      <w:r w:rsidRPr="00593315">
        <w:rPr>
          <w:lang w:eastAsia="de-DE"/>
        </w:rPr>
        <w:t xml:space="preserve"> and </w:t>
      </w:r>
      <w:r w:rsidR="00335794" w:rsidRPr="00593315">
        <w:rPr>
          <w:lang w:eastAsia="de-DE"/>
        </w:rPr>
        <w:t>6</w:t>
      </w:r>
      <w:r w:rsidRPr="00593315">
        <w:rPr>
          <w:lang w:eastAsia="de-DE"/>
        </w:rPr>
        <w:t xml:space="preserve">. </w:t>
      </w:r>
      <w:r w:rsidR="003D2103" w:rsidRPr="00593315">
        <w:rPr>
          <w:lang w:eastAsia="de-DE"/>
        </w:rPr>
        <w:t xml:space="preserve">It can be seen </w:t>
      </w:r>
      <w:r w:rsidR="00F26242" w:rsidRPr="00593315">
        <w:rPr>
          <w:lang w:eastAsia="de-DE"/>
        </w:rPr>
        <w:t xml:space="preserve">from Figure </w:t>
      </w:r>
      <w:r w:rsidR="00141A11" w:rsidRPr="00593315">
        <w:rPr>
          <w:lang w:eastAsia="de-DE"/>
        </w:rPr>
        <w:t>6</w:t>
      </w:r>
      <w:r w:rsidR="00F26242" w:rsidRPr="00593315">
        <w:rPr>
          <w:lang w:eastAsia="de-DE"/>
        </w:rPr>
        <w:t xml:space="preserve"> </w:t>
      </w:r>
      <w:r w:rsidR="003D2103" w:rsidRPr="00593315">
        <w:rPr>
          <w:lang w:eastAsia="de-DE"/>
        </w:rPr>
        <w:t>that the MOR values of modified woods with all the acetic anhydride are higher than the value of non-acetylated wood and therefore</w:t>
      </w:r>
      <w:r w:rsidR="00C53109" w:rsidRPr="00593315">
        <w:rPr>
          <w:lang w:eastAsia="de-DE"/>
        </w:rPr>
        <w:t>,</w:t>
      </w:r>
      <w:r w:rsidR="003D2103" w:rsidRPr="00593315">
        <w:rPr>
          <w:lang w:eastAsia="de-DE"/>
        </w:rPr>
        <w:t xml:space="preserve"> it can be concluded that acetylated modification </w:t>
      </w:r>
      <w:r w:rsidR="006F6707" w:rsidRPr="00593315">
        <w:rPr>
          <w:lang w:eastAsia="de-DE"/>
        </w:rPr>
        <w:t>with</w:t>
      </w:r>
      <w:r w:rsidR="003D2103" w:rsidRPr="00593315">
        <w:rPr>
          <w:lang w:eastAsia="de-DE"/>
        </w:rPr>
        <w:t xml:space="preserve"> 15% WPG increases the MOR strength </w:t>
      </w:r>
      <w:r w:rsidR="00063D2E" w:rsidRPr="00593315">
        <w:rPr>
          <w:lang w:eastAsia="de-DE"/>
        </w:rPr>
        <w:t xml:space="preserve">to </w:t>
      </w:r>
      <w:r w:rsidR="00C53109" w:rsidRPr="00593315">
        <w:rPr>
          <w:lang w:eastAsia="de-DE"/>
        </w:rPr>
        <w:t xml:space="preserve">a </w:t>
      </w:r>
      <w:r w:rsidR="00063D2E" w:rsidRPr="00593315">
        <w:rPr>
          <w:lang w:eastAsia="de-DE"/>
        </w:rPr>
        <w:t xml:space="preserve">different extent </w:t>
      </w:r>
      <w:r w:rsidR="003D2103" w:rsidRPr="00593315">
        <w:rPr>
          <w:lang w:eastAsia="de-DE"/>
        </w:rPr>
        <w:t>f</w:t>
      </w:r>
      <w:r w:rsidR="00063D2E" w:rsidRPr="00593315">
        <w:rPr>
          <w:lang w:eastAsia="de-DE"/>
        </w:rPr>
        <w:t>or</w:t>
      </w:r>
      <w:r w:rsidR="003D2103" w:rsidRPr="00593315">
        <w:rPr>
          <w:lang w:eastAsia="de-DE"/>
        </w:rPr>
        <w:t xml:space="preserve"> untreated and heat-treated wood, respe</w:t>
      </w:r>
      <w:r w:rsidR="00063D2E" w:rsidRPr="00593315">
        <w:rPr>
          <w:lang w:eastAsia="de-DE"/>
        </w:rPr>
        <w:t xml:space="preserve">ctive of the temperature used. </w:t>
      </w:r>
      <w:r w:rsidR="003D2103" w:rsidRPr="00593315">
        <w:rPr>
          <w:lang w:eastAsia="de-DE"/>
        </w:rPr>
        <w:t>Statistical analysis revealed that t</w:t>
      </w:r>
      <w:r w:rsidR="00A802D0" w:rsidRPr="00593315">
        <w:rPr>
          <w:lang w:eastAsia="de-DE"/>
        </w:rPr>
        <w:t xml:space="preserve">his improvement is significant, </w:t>
      </w:r>
      <w:r w:rsidR="003D2103" w:rsidRPr="00593315">
        <w:rPr>
          <w:lang w:eastAsia="de-DE"/>
        </w:rPr>
        <w:t xml:space="preserve">at 95% confidence level, for all the </w:t>
      </w:r>
      <w:r w:rsidR="00A802D0" w:rsidRPr="00593315">
        <w:rPr>
          <w:lang w:eastAsia="de-DE"/>
        </w:rPr>
        <w:t xml:space="preserve">acetylated wood with acetic </w:t>
      </w:r>
      <w:r w:rsidR="003D2103" w:rsidRPr="00593315">
        <w:rPr>
          <w:lang w:eastAsia="de-DE"/>
        </w:rPr>
        <w:t>anhydride compared with the control</w:t>
      </w:r>
      <w:r w:rsidR="00A802D0" w:rsidRPr="00593315">
        <w:rPr>
          <w:lang w:eastAsia="de-DE"/>
        </w:rPr>
        <w:t xml:space="preserve"> (</w:t>
      </w:r>
      <w:r w:rsidR="006F6707" w:rsidRPr="00593315">
        <w:rPr>
          <w:lang w:eastAsia="de-DE"/>
        </w:rPr>
        <w:t>p</w:t>
      </w:r>
      <w:r w:rsidR="00A802D0" w:rsidRPr="00593315">
        <w:rPr>
          <w:lang w:eastAsia="de-DE"/>
        </w:rPr>
        <w:t xml:space="preserve">=0.003&lt; 0.05 </w:t>
      </w:r>
      <w:r w:rsidR="00C339B3" w:rsidRPr="00593315">
        <w:rPr>
          <w:lang w:eastAsia="de-DE"/>
        </w:rPr>
        <w:t>and see</w:t>
      </w:r>
      <w:r w:rsidR="00A802D0" w:rsidRPr="00593315">
        <w:rPr>
          <w:lang w:eastAsia="de-DE"/>
        </w:rPr>
        <w:t xml:space="preserve"> Figure </w:t>
      </w:r>
      <w:r w:rsidR="00141A11" w:rsidRPr="00593315">
        <w:rPr>
          <w:lang w:eastAsia="de-DE"/>
        </w:rPr>
        <w:t>6</w:t>
      </w:r>
      <w:r w:rsidR="00A802D0" w:rsidRPr="00593315">
        <w:rPr>
          <w:lang w:eastAsia="de-DE"/>
        </w:rPr>
        <w:t xml:space="preserve"> (c))</w:t>
      </w:r>
      <w:r w:rsidR="003D2103" w:rsidRPr="00593315">
        <w:rPr>
          <w:lang w:eastAsia="de-DE"/>
        </w:rPr>
        <w:t>.</w:t>
      </w:r>
      <w:r w:rsidR="001C0190" w:rsidRPr="00593315">
        <w:rPr>
          <w:lang w:eastAsia="de-DE"/>
        </w:rPr>
        <w:t xml:space="preserve"> It was also reported that pine and spruce showed a slight increase in MOR </w:t>
      </w:r>
      <w:r w:rsidR="001E539E" w:rsidRPr="00593315">
        <w:rPr>
          <w:lang w:eastAsia="de-DE"/>
        </w:rPr>
        <w:t xml:space="preserve">and compression strength </w:t>
      </w:r>
      <w:r w:rsidR="001C0190" w:rsidRPr="00593315">
        <w:rPr>
          <w:lang w:eastAsia="de-DE"/>
        </w:rPr>
        <w:t xml:space="preserve">at the levels of acetylation </w:t>
      </w:r>
      <w:r w:rsidR="001E539E" w:rsidRPr="00593315">
        <w:rPr>
          <w:lang w:eastAsia="de-DE"/>
        </w:rPr>
        <w:t>lower than 16.4 WPG</w:t>
      </w:r>
      <w:r w:rsidR="006F6707" w:rsidRPr="00593315">
        <w:rPr>
          <w:lang w:eastAsia="de-DE"/>
        </w:rPr>
        <w:t xml:space="preserve"> </w:t>
      </w:r>
      <w:r w:rsidR="001C0190" w:rsidRPr="00593315">
        <w:rPr>
          <w:lang w:eastAsia="de-DE"/>
        </w:rPr>
        <w:fldChar w:fldCharType="begin">
          <w:fldData xml:space="preserve">PEVuZE5vdGU+PENpdGU+PEF1dGhvcj5CcmVsaWQ8L0F1dGhvcj48WWVhcj4xOTk5PC9ZZWFyPjxS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</w:fldData>
        </w:fldChar>
      </w:r>
      <w:r w:rsidR="00B37483" w:rsidRPr="00593315">
        <w:rPr>
          <w:lang w:eastAsia="de-DE"/>
        </w:rPr>
        <w:instrText xml:space="preserve"> ADDIN EN.CITE </w:instrText>
      </w:r>
      <w:r w:rsidR="00B37483" w:rsidRPr="00593315">
        <w:rPr>
          <w:lang w:eastAsia="de-DE"/>
        </w:rPr>
        <w:fldChar w:fldCharType="begin">
          <w:fldData xml:space="preserve">PEVuZE5vdGU+PENpdGU+PEF1dGhvcj5CcmVsaWQ8L0F1dGhvcj48WWVhcj4xOTk5PC9ZZWFyPjxS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</w:fldData>
        </w:fldChar>
      </w:r>
      <w:r w:rsidR="00B37483" w:rsidRPr="00593315">
        <w:rPr>
          <w:lang w:eastAsia="de-DE"/>
        </w:rPr>
        <w:instrText xml:space="preserve"> ADDIN EN.CITE.DATA </w:instrText>
      </w:r>
      <w:r w:rsidR="00B37483" w:rsidRPr="00593315">
        <w:rPr>
          <w:lang w:eastAsia="de-DE"/>
        </w:rPr>
      </w:r>
      <w:r w:rsidR="00B37483" w:rsidRPr="00593315">
        <w:rPr>
          <w:lang w:eastAsia="de-DE"/>
        </w:rPr>
        <w:fldChar w:fldCharType="end"/>
      </w:r>
      <w:r w:rsidR="001C0190" w:rsidRPr="00593315">
        <w:rPr>
          <w:lang w:eastAsia="de-DE"/>
        </w:rPr>
      </w:r>
      <w:r w:rsidR="001C0190" w:rsidRPr="00593315">
        <w:rPr>
          <w:lang w:eastAsia="de-DE"/>
        </w:rPr>
        <w:fldChar w:fldCharType="separate"/>
      </w:r>
      <w:r w:rsidR="00B37483" w:rsidRPr="00593315">
        <w:rPr>
          <w:noProof/>
          <w:lang w:eastAsia="de-DE"/>
        </w:rPr>
        <w:t>(Brelid and Simonson 1999; Papadopoulos and Pougioula 2010)</w:t>
      </w:r>
      <w:r w:rsidR="001C0190" w:rsidRPr="00593315">
        <w:rPr>
          <w:lang w:eastAsia="de-DE"/>
        </w:rPr>
        <w:fldChar w:fldCharType="end"/>
      </w:r>
      <w:r w:rsidR="001C0190" w:rsidRPr="00593315">
        <w:rPr>
          <w:lang w:eastAsia="de-DE"/>
        </w:rPr>
        <w:t>.</w:t>
      </w:r>
      <w:r w:rsidR="00063D2E" w:rsidRPr="00593315">
        <w:rPr>
          <w:lang w:eastAsia="de-DE"/>
        </w:rPr>
        <w:t xml:space="preserve"> </w:t>
      </w:r>
      <w:r w:rsidR="001E539E" w:rsidRPr="00593315">
        <w:rPr>
          <w:lang w:eastAsia="de-DE"/>
        </w:rPr>
        <w:t xml:space="preserve">A decrease in equilibrium moisture </w:t>
      </w:r>
      <w:r w:rsidR="00C53109" w:rsidRPr="00593315">
        <w:rPr>
          <w:lang w:eastAsia="de-DE"/>
        </w:rPr>
        <w:t xml:space="preserve">content </w:t>
      </w:r>
      <w:r w:rsidR="001E539E" w:rsidRPr="00593315">
        <w:rPr>
          <w:lang w:eastAsia="de-DE"/>
        </w:rPr>
        <w:t xml:space="preserve">at a given relative humidity can be </w:t>
      </w:r>
      <w:r w:rsidR="004917F7" w:rsidRPr="00593315">
        <w:rPr>
          <w:lang w:eastAsia="de-DE"/>
        </w:rPr>
        <w:t>a result of</w:t>
      </w:r>
      <w:r w:rsidR="001E539E" w:rsidRPr="00593315">
        <w:rPr>
          <w:lang w:eastAsia="de-DE"/>
        </w:rPr>
        <w:t xml:space="preserve"> acetylation treat</w:t>
      </w:r>
      <w:r w:rsidR="000E1050" w:rsidRPr="00593315">
        <w:rPr>
          <w:lang w:eastAsia="de-DE"/>
        </w:rPr>
        <w:t>ment</w:t>
      </w:r>
      <w:r w:rsidR="001E539E" w:rsidRPr="00593315">
        <w:rPr>
          <w:lang w:eastAsia="de-DE"/>
        </w:rPr>
        <w:t xml:space="preserve"> </w:t>
      </w:r>
      <w:r w:rsidR="001E539E" w:rsidRPr="00593315">
        <w:rPr>
          <w:lang w:eastAsia="de-DE"/>
        </w:rPr>
        <w:fldChar w:fldCharType="begin"/>
      </w:r>
      <w:r w:rsidR="00B37483" w:rsidRPr="00593315">
        <w:rPr>
          <w:lang w:eastAsia="de-DE"/>
        </w:rPr>
        <w:instrText xml:space="preserve"> ADDIN EN.CITE &lt;EndNote&gt;&lt;Cite&gt;&lt;Author&gt;Rowell&lt;/Author&gt;&lt;Year&gt;2009&lt;/Year&gt;&lt;RecNum&gt;16&lt;/RecNum&gt;&lt;DisplayText&gt;(Rowell et al. 2009)&lt;/DisplayText&gt;&lt;record&gt;&lt;rec-number&gt;16&lt;/rec-number&gt;&lt;foreign-keys&gt;&lt;key app="EN" db-id="txdspspfyp25tdexfa6pr22qaspsfzarer9r"&gt;16&lt;/key&gt;&lt;/foreign-keys&gt;&lt;ref-type name="Journal Article"&gt;17&lt;/ref-type&gt;&lt;contributors&gt;&lt;authors&gt;&lt;author&gt;Rowell, R. M.&lt;/author&gt;&lt;author&gt;Ibach, R. E.&lt;/author&gt;&lt;author&gt;James, M.&lt;/author&gt;&lt;author&gt;Thomas, N.&lt;/author&gt;&lt;/authors&gt;&lt;/contributors&gt;&lt;auth-address&gt;University of Wisconsin, Madison, WI, United States&amp;#xD;EcoBuild, Stockholm, Sweden&amp;#xD;USDA, FS, Forest Products Laboratory, Madison, WI, United States&amp;#xD;SP Technical Research Institute of Sweden, Stockholm, Sweden&lt;/auth-address&gt;&lt;titles&gt;&lt;title&gt;Understanding decay resistance, dimensional stability and strength changes in heat-treated and acetylated wood&lt;/title&gt;&lt;secondary-title&gt;Wood Material Science and Engineering&lt;/secondary-title&gt;&lt;alt-title&gt;Wood Mater. Sci. Eng.&lt;/alt-title&gt;&lt;/titles&gt;&lt;periodical&gt;&lt;full-title&gt;Wood Material Science and Engineering&lt;/full-title&gt;&lt;abbr-1&gt;Wood Mater. Sci. Eng.&lt;/abbr-1&gt;&lt;/periodical&gt;&lt;alt-periodical&gt;&lt;full-title&gt;Wood Material Science and Engineering&lt;/full-title&gt;&lt;abbr-1&gt;Wood Mater. Sci. Eng.&lt;/abbr-1&gt;&lt;/alt-periodical&gt;&lt;pages&gt;14-22&lt;/pages&gt;&lt;volume&gt;4&lt;/volume&gt;&lt;number&gt;1-2&lt;/number&gt;&lt;keywords&gt;&lt;keyword&gt;Acetyl content&lt;/keyword&gt;&lt;keyword&gt;Acetylation&lt;/keyword&gt;&lt;keyword&gt;Brown-rot fungus&lt;/keyword&gt;&lt;keyword&gt;Equilibrium moisture content&lt;/keyword&gt;&lt;keyword&gt;Heat treatment&lt;/keyword&gt;&lt;keyword&gt;Mechanism&lt;/keyword&gt;&lt;keyword&gt;Sugar analysis&lt;/keyword&gt;&lt;keyword&gt;Weight loss&lt;/keyword&gt;&lt;keyword&gt;Wood&lt;/keyword&gt;&lt;/keywords&gt;&lt;dates&gt;&lt;year&gt;2009&lt;/year&gt;&lt;/dates&gt;&lt;isbn&gt;17480272 (ISSN)&lt;/isbn&gt;&lt;label&gt;e/p&lt;/label&gt;&lt;urls&gt;&lt;related-urls&gt;&lt;url&gt;http://www.scopus.com/inward/record.url?eid=2-s2.0-70449338151&amp;amp;partnerID=40&amp;amp;md5=c86e5ef073bd35894e47958054dd92fe&lt;/url&gt;&lt;/related-urls&gt;&lt;/urls&gt;&lt;electronic-resource-num&gt;10.1080/17480270903261339&lt;/electronic-resource-num&gt;&lt;remote-database-name&gt;Scopus&lt;/remote-database-name&gt;&lt;language&gt;English&lt;/language&gt;&lt;/record&gt;&lt;/Cite&gt;&lt;/EndNote&gt;</w:instrText>
      </w:r>
      <w:r w:rsidR="001E539E" w:rsidRPr="00593315">
        <w:rPr>
          <w:lang w:eastAsia="de-DE"/>
        </w:rPr>
        <w:fldChar w:fldCharType="separate"/>
      </w:r>
      <w:r w:rsidR="00B37483" w:rsidRPr="00593315">
        <w:rPr>
          <w:noProof/>
          <w:lang w:eastAsia="de-DE"/>
        </w:rPr>
        <w:t>(Rowell et al. 2009)</w:t>
      </w:r>
      <w:r w:rsidR="001E539E" w:rsidRPr="00593315">
        <w:rPr>
          <w:lang w:eastAsia="de-DE"/>
        </w:rPr>
        <w:fldChar w:fldCharType="end"/>
      </w:r>
      <w:r w:rsidR="001E539E" w:rsidRPr="00593315">
        <w:rPr>
          <w:lang w:eastAsia="de-DE"/>
        </w:rPr>
        <w:t>. This consequently reduces the amounts of bound water</w:t>
      </w:r>
      <w:r w:rsidR="009D3C30" w:rsidRPr="00593315">
        <w:rPr>
          <w:lang w:eastAsia="de-DE"/>
        </w:rPr>
        <w:t xml:space="preserve"> and in turn increase</w:t>
      </w:r>
      <w:r w:rsidR="004917F7" w:rsidRPr="00593315">
        <w:rPr>
          <w:lang w:eastAsia="de-DE"/>
        </w:rPr>
        <w:t>s</w:t>
      </w:r>
      <w:r w:rsidR="009D3C30" w:rsidRPr="00593315">
        <w:rPr>
          <w:lang w:eastAsia="de-DE"/>
        </w:rPr>
        <w:t xml:space="preserve"> hydrogen bonding between wood polymeric substance of the cell wall and yields </w:t>
      </w:r>
      <w:r w:rsidR="00C339B3" w:rsidRPr="00593315">
        <w:rPr>
          <w:lang w:eastAsia="de-DE"/>
        </w:rPr>
        <w:t>an</w:t>
      </w:r>
      <w:r w:rsidR="009D3C30" w:rsidRPr="00593315">
        <w:rPr>
          <w:lang w:eastAsia="de-DE"/>
        </w:rPr>
        <w:t xml:space="preserve"> increase in the mechanical properties of wood </w:t>
      </w:r>
      <w:r w:rsidR="009D3C30" w:rsidRPr="00593315">
        <w:rPr>
          <w:lang w:eastAsia="de-DE"/>
        </w:rPr>
        <w:fldChar w:fldCharType="begin"/>
      </w:r>
      <w:r w:rsidR="00B37483" w:rsidRPr="00593315">
        <w:rPr>
          <w:lang w:eastAsia="de-DE"/>
        </w:rPr>
        <w:instrText xml:space="preserve"> ADDIN EN.CITE &lt;EndNote&gt;&lt;Cite&gt;&lt;Author&gt;Ramsden&lt;/Author&gt;&lt;Year&gt;1997&lt;/Year&gt;&lt;RecNum&gt;44&lt;/RecNum&gt;&lt;DisplayText&gt;(Ramsden et al. 1997)&lt;/DisplayText&gt;&lt;record&gt;&lt;rec-number&gt;44&lt;/rec-number&gt;&lt;foreign-keys&gt;&lt;key app="EN" db-id="txdspspfyp25tdexfa6pr22qaspsfzarer9r"&gt;44&lt;/key&gt;&lt;/foreign-keys&gt;&lt;ref-type name="Journal Article"&gt;17&lt;/ref-type&gt;&lt;contributors&gt;&lt;authors&gt;&lt;author&gt;Ramsden, M. J.&lt;/author&gt;&lt;author&gt;Blake, F. S. R.&lt;/author&gt;&lt;author&gt;Fey, N. J.&lt;/author&gt;&lt;/authors&gt;&lt;/contributors&gt;&lt;auth-address&gt;Department of Chemistry, University of York, Heslington, York, YO1 5DD, United Kingdom&lt;/auth-address&gt;&lt;titles&gt;&lt;title&gt;The effect of acetylation on the mechanical properties, hydrophobicity, and dimensional stability of Pinus sylvestris&lt;/title&gt;&lt;secondary-title&gt;Wood Science and Technology&lt;/secondary-title&gt;&lt;alt-title&gt;Wood Sci Technol&lt;/alt-title&gt;&lt;/titles&gt;&lt;periodical&gt;&lt;full-title&gt;Wood Science and Technology&lt;/full-title&gt;&lt;/periodical&gt;&lt;pages&gt;97-104&lt;/pages&gt;&lt;volume&gt;31&lt;/volume&gt;&lt;number&gt;2&lt;/number&gt;&lt;dates&gt;&lt;year&gt;1997&lt;/year&gt;&lt;/dates&gt;&lt;isbn&gt;00437719 (ISSN)&lt;/isbn&gt;&lt;label&gt;e/p&lt;/label&gt;&lt;urls&gt;&lt;related-urls&gt;&lt;url&gt;http://www.scopus.com/inward/record.url?eid=2-s2.0-0002433671&amp;amp;partnerID=40&amp;amp;md5=3337489daed5a3a270df923a9fb379f4&lt;/url&gt;&lt;/related-urls&gt;&lt;/urls&gt;&lt;remote-database-name&gt;Scopus&lt;/remote-database-name&gt;&lt;language&gt;English&lt;/language&gt;&lt;/record&gt;&lt;/Cite&gt;&lt;/EndNote&gt;</w:instrText>
      </w:r>
      <w:r w:rsidR="009D3C30" w:rsidRPr="00593315">
        <w:rPr>
          <w:lang w:eastAsia="de-DE"/>
        </w:rPr>
        <w:fldChar w:fldCharType="separate"/>
      </w:r>
      <w:r w:rsidR="00B37483" w:rsidRPr="00593315">
        <w:rPr>
          <w:noProof/>
          <w:lang w:eastAsia="de-DE"/>
        </w:rPr>
        <w:t>(Ramsden et al. 1997)</w:t>
      </w:r>
      <w:r w:rsidR="009D3C30" w:rsidRPr="00593315">
        <w:rPr>
          <w:lang w:eastAsia="de-DE"/>
        </w:rPr>
        <w:fldChar w:fldCharType="end"/>
      </w:r>
      <w:r w:rsidR="009D3C30" w:rsidRPr="00593315">
        <w:rPr>
          <w:lang w:eastAsia="de-DE"/>
        </w:rPr>
        <w:t xml:space="preserve">. </w:t>
      </w:r>
      <w:r w:rsidR="003D2103" w:rsidRPr="00593315">
        <w:rPr>
          <w:lang w:eastAsia="de-DE"/>
        </w:rPr>
        <w:t xml:space="preserve">A closer look at the data presented in </w:t>
      </w:r>
      <w:r w:rsidR="00A802D0" w:rsidRPr="00593315">
        <w:rPr>
          <w:lang w:eastAsia="de-DE"/>
        </w:rPr>
        <w:t xml:space="preserve">Figure </w:t>
      </w:r>
      <w:r w:rsidR="00141A11" w:rsidRPr="00593315">
        <w:rPr>
          <w:lang w:eastAsia="de-DE"/>
        </w:rPr>
        <w:t>6</w:t>
      </w:r>
      <w:r w:rsidR="00A802D0" w:rsidRPr="00593315">
        <w:rPr>
          <w:lang w:eastAsia="de-DE"/>
        </w:rPr>
        <w:t xml:space="preserve"> (a), shows </w:t>
      </w:r>
      <w:r w:rsidR="003D2103" w:rsidRPr="00593315">
        <w:rPr>
          <w:lang w:eastAsia="de-DE"/>
        </w:rPr>
        <w:t xml:space="preserve">that as the </w:t>
      </w:r>
      <w:r w:rsidR="00A802D0" w:rsidRPr="00593315">
        <w:rPr>
          <w:lang w:eastAsia="de-DE"/>
        </w:rPr>
        <w:t>temperature</w:t>
      </w:r>
      <w:r w:rsidR="001C0190" w:rsidRPr="00593315">
        <w:rPr>
          <w:lang w:eastAsia="de-DE"/>
        </w:rPr>
        <w:t xml:space="preserve"> increases</w:t>
      </w:r>
      <w:r w:rsidR="003D2103" w:rsidRPr="00593315">
        <w:rPr>
          <w:lang w:eastAsia="de-DE"/>
        </w:rPr>
        <w:t xml:space="preserve">, the magnitude of the improvement in </w:t>
      </w:r>
      <w:r w:rsidR="00A802D0" w:rsidRPr="00593315">
        <w:rPr>
          <w:lang w:eastAsia="de-DE"/>
        </w:rPr>
        <w:t xml:space="preserve">MOR </w:t>
      </w:r>
      <w:r w:rsidR="001C0190" w:rsidRPr="00593315">
        <w:rPr>
          <w:lang w:eastAsia="de-DE"/>
        </w:rPr>
        <w:t xml:space="preserve">is </w:t>
      </w:r>
      <w:r w:rsidR="00A802D0" w:rsidRPr="00593315">
        <w:rPr>
          <w:lang w:eastAsia="de-DE"/>
        </w:rPr>
        <w:t>de</w:t>
      </w:r>
      <w:r w:rsidR="003D2103" w:rsidRPr="00593315">
        <w:rPr>
          <w:lang w:eastAsia="de-DE"/>
        </w:rPr>
        <w:t>creased</w:t>
      </w:r>
      <w:r w:rsidR="00A802D0" w:rsidRPr="00593315">
        <w:rPr>
          <w:lang w:eastAsia="de-DE"/>
        </w:rPr>
        <w:t xml:space="preserve">. </w:t>
      </w:r>
      <w:r w:rsidR="001C0190" w:rsidRPr="00593315">
        <w:rPr>
          <w:lang w:eastAsia="de-DE"/>
        </w:rPr>
        <w:t xml:space="preserve">According to the statistical analysis, the differences </w:t>
      </w:r>
      <w:r w:rsidR="001904A4" w:rsidRPr="00593315">
        <w:rPr>
          <w:rFonts w:eastAsia="MS Mincho"/>
          <w:lang w:eastAsia="de-DE"/>
        </w:rPr>
        <w:t xml:space="preserve"> of </w:t>
      </w:r>
      <w:r w:rsidR="001C0190" w:rsidRPr="00593315">
        <w:rPr>
          <w:lang w:eastAsia="de-DE"/>
        </w:rPr>
        <w:t xml:space="preserve">MOR </w:t>
      </w:r>
      <w:r w:rsidR="001904A4" w:rsidRPr="00593315">
        <w:rPr>
          <w:lang w:eastAsia="de-DE"/>
        </w:rPr>
        <w:t xml:space="preserve">for </w:t>
      </w:r>
      <w:r w:rsidR="001C0190" w:rsidRPr="00593315">
        <w:rPr>
          <w:lang w:eastAsia="de-DE"/>
        </w:rPr>
        <w:t>wood heat-treated at temperature of 190 °C between before and after ac</w:t>
      </w:r>
      <w:r w:rsidR="00063D2E" w:rsidRPr="00593315">
        <w:rPr>
          <w:lang w:eastAsia="de-DE"/>
        </w:rPr>
        <w:t>etylation were not significant.</w:t>
      </w:r>
      <w:r w:rsidR="00C339B3" w:rsidRPr="00593315">
        <w:rPr>
          <w:lang w:eastAsia="de-DE"/>
        </w:rPr>
        <w:t xml:space="preserve"> </w:t>
      </w:r>
      <w:r w:rsidR="001C0190" w:rsidRPr="00593315">
        <w:rPr>
          <w:lang w:eastAsia="de-DE"/>
        </w:rPr>
        <w:t>The possible reason propo</w:t>
      </w:r>
      <w:r w:rsidR="004917F7" w:rsidRPr="00593315">
        <w:rPr>
          <w:lang w:eastAsia="de-DE"/>
        </w:rPr>
        <w:t>sed for this</w:t>
      </w:r>
      <w:r w:rsidR="001C0190" w:rsidRPr="00593315">
        <w:rPr>
          <w:lang w:eastAsia="de-DE"/>
        </w:rPr>
        <w:t xml:space="preserve"> behavior may be</w:t>
      </w:r>
      <w:r w:rsidR="00083272" w:rsidRPr="00593315">
        <w:rPr>
          <w:lang w:eastAsia="de-DE"/>
        </w:rPr>
        <w:t xml:space="preserve"> the reduction of free hydroxyl groups due to the degradation of hemicellulose and cellulose during heat treatment</w:t>
      </w:r>
      <w:r w:rsidR="004917F7" w:rsidRPr="00593315">
        <w:rPr>
          <w:lang w:eastAsia="de-DE"/>
        </w:rPr>
        <w:t xml:space="preserve"> which might</w:t>
      </w:r>
      <w:r w:rsidR="00063D2E" w:rsidRPr="00593315">
        <w:rPr>
          <w:lang w:eastAsia="de-DE"/>
        </w:rPr>
        <w:t xml:space="preserve"> decrease </w:t>
      </w:r>
      <w:r w:rsidR="00083272" w:rsidRPr="00593315">
        <w:rPr>
          <w:lang w:eastAsia="de-DE"/>
        </w:rPr>
        <w:t xml:space="preserve">the potential for reaction </w:t>
      </w:r>
      <w:r w:rsidR="00C339B3" w:rsidRPr="00593315">
        <w:rPr>
          <w:lang w:eastAsia="de-DE"/>
        </w:rPr>
        <w:t>with acetic</w:t>
      </w:r>
      <w:r w:rsidR="00083272" w:rsidRPr="00593315">
        <w:rPr>
          <w:lang w:eastAsia="de-DE"/>
        </w:rPr>
        <w:t xml:space="preserve"> anhydrides</w:t>
      </w:r>
      <w:r w:rsidR="00063D2E" w:rsidRPr="00593315">
        <w:rPr>
          <w:lang w:eastAsia="de-DE"/>
        </w:rPr>
        <w:t>.</w:t>
      </w:r>
      <w:r w:rsidR="009D3C30" w:rsidRPr="00593315">
        <w:rPr>
          <w:lang w:eastAsia="de-DE"/>
        </w:rPr>
        <w:t xml:space="preserve"> From Figure </w:t>
      </w:r>
      <w:r w:rsidR="00141A11" w:rsidRPr="00593315">
        <w:rPr>
          <w:lang w:eastAsia="de-DE"/>
        </w:rPr>
        <w:t>6</w:t>
      </w:r>
      <w:r w:rsidR="009D3C30" w:rsidRPr="00593315">
        <w:rPr>
          <w:lang w:eastAsia="de-DE"/>
        </w:rPr>
        <w:t xml:space="preserve"> (a) and (c), it can be seen that vinegar treatment of wood resulted in </w:t>
      </w:r>
      <w:r w:rsidR="00C339B3" w:rsidRPr="00593315">
        <w:rPr>
          <w:lang w:eastAsia="de-DE"/>
        </w:rPr>
        <w:t>a</w:t>
      </w:r>
      <w:r w:rsidR="009D3C30" w:rsidRPr="00593315">
        <w:rPr>
          <w:lang w:eastAsia="de-DE"/>
        </w:rPr>
        <w:t xml:space="preserve"> decrease of MOR for untreated and heat-treated woods to different degree</w:t>
      </w:r>
      <w:r w:rsidR="004917F7" w:rsidRPr="00593315">
        <w:rPr>
          <w:lang w:eastAsia="de-DE"/>
        </w:rPr>
        <w:t>s</w:t>
      </w:r>
      <w:r w:rsidR="003D6DFB" w:rsidRPr="00593315">
        <w:rPr>
          <w:lang w:eastAsia="de-DE"/>
        </w:rPr>
        <w:t xml:space="preserve">, where specimens heat-treated at 190°C after vinegar treatment </w:t>
      </w:r>
      <w:r w:rsidR="004917F7" w:rsidRPr="00593315">
        <w:rPr>
          <w:lang w:eastAsia="de-DE"/>
        </w:rPr>
        <w:t>had</w:t>
      </w:r>
      <w:r w:rsidR="003D6DFB" w:rsidRPr="00593315">
        <w:rPr>
          <w:lang w:eastAsia="de-DE"/>
        </w:rPr>
        <w:t xml:space="preserve"> the lowest value</w:t>
      </w:r>
      <w:r w:rsidR="009D3C30" w:rsidRPr="00593315">
        <w:rPr>
          <w:lang w:eastAsia="de-DE"/>
        </w:rPr>
        <w:t xml:space="preserve">. This indicates the presence of acetic </w:t>
      </w:r>
      <w:r w:rsidR="00C339B3" w:rsidRPr="00593315">
        <w:rPr>
          <w:lang w:eastAsia="de-DE"/>
        </w:rPr>
        <w:t>acid</w:t>
      </w:r>
      <w:r w:rsidR="009D3C30" w:rsidRPr="00593315">
        <w:rPr>
          <w:lang w:eastAsia="de-DE"/>
        </w:rPr>
        <w:t xml:space="preserve"> can </w:t>
      </w:r>
      <w:r w:rsidR="00C339B3" w:rsidRPr="00593315">
        <w:rPr>
          <w:lang w:eastAsia="de-DE"/>
        </w:rPr>
        <w:t>contribute</w:t>
      </w:r>
      <w:r w:rsidR="009D3C30" w:rsidRPr="00593315">
        <w:rPr>
          <w:lang w:eastAsia="de-DE"/>
        </w:rPr>
        <w:t xml:space="preserve"> to the reduction of MOR.</w:t>
      </w:r>
      <w:r w:rsidR="003D6DFB" w:rsidRPr="00593315">
        <w:rPr>
          <w:lang w:eastAsia="de-DE"/>
        </w:rPr>
        <w:t xml:space="preserve"> It can be proposed that the acetic acid generated as a by-product in the cell wall </w:t>
      </w:r>
      <w:r w:rsidR="003D6DFB" w:rsidRPr="00593315">
        <w:rPr>
          <w:lang w:eastAsia="de-DE"/>
        </w:rPr>
        <w:fldChar w:fldCharType="begin"/>
      </w:r>
      <w:r w:rsidR="00B37483" w:rsidRPr="00593315">
        <w:rPr>
          <w:lang w:eastAsia="de-DE"/>
        </w:rPr>
        <w:instrText xml:space="preserve"> ADDIN EN.CITE &lt;EndNote&gt;&lt;Cite&gt;&lt;Author&gt;Hill&lt;/Author&gt;&lt;Year&gt;2006&lt;/Year&gt;&lt;RecNum&gt;57&lt;/RecNum&gt;&lt;DisplayText&gt;(Hill 2006)&lt;/DisplayText&gt;&lt;record&gt;&lt;rec-number&gt;57&lt;/rec-number&gt;&lt;foreign-keys&gt;&lt;key app="EN" db-id="txdspspfyp25tdexfa6pr22qaspsfzarer9r"&gt;57&lt;/key&gt;&lt;/foreign-keys&gt;&lt;ref-type name="Book"&gt;6&lt;/ref-type&gt;&lt;contributors&gt;&lt;authors&gt;&lt;author&gt;Hill, C. A. S.&lt;/author&gt;&lt;/authors&gt;&lt;/contributors&gt;&lt;auth-address&gt;School of Agricultural and Forest Sciences, University of Wales, Bangor, United Kingdom&lt;/auth-address&gt;&lt;titles&gt;&lt;title&gt;Wood Modification: Chemical, Thermal and Other Processes&lt;/title&gt;&lt;secondary-title&gt;Wood Modification: Chemical, Thermal and Other Processes&lt;/secondary-title&gt;&lt;alt-title&gt;Wood Modification: Chem., Thermal and Other Processes&lt;/alt-title&gt;&lt;/titles&gt;&lt;pages&gt;1-239&lt;/pages&gt;&lt;dates&gt;&lt;year&gt;2006&lt;/year&gt;&lt;/dates&gt;&lt;publisher&gt;John Wiley &amp;amp; Sons, Ltd&lt;/publisher&gt;&lt;isbn&gt;9780470021729 (ISBN)&lt;/isbn&gt;&lt;urls&gt;&lt;related-urls&gt;&lt;url&gt;http://www.scopus.com/inward/record.url?eid=2-s2.0-84889470150&amp;amp;partnerID=40&amp;amp;md5=4630638519feb9ec6251b6b6e9e1609f&lt;/url&gt;&lt;/related-urls&gt;&lt;/urls&gt;&lt;electronic-resource-num&gt;10.1002/0470021748&lt;/electronic-resource-num&gt;&lt;remote-database-name&gt;Scopus&lt;/remote-database-name&gt;&lt;language&gt;English&lt;/language&gt;&lt;/record&gt;&lt;/Cite&gt;&lt;/EndNote&gt;</w:instrText>
      </w:r>
      <w:r w:rsidR="003D6DFB" w:rsidRPr="00593315">
        <w:rPr>
          <w:lang w:eastAsia="de-DE"/>
        </w:rPr>
        <w:fldChar w:fldCharType="separate"/>
      </w:r>
      <w:r w:rsidR="00B37483" w:rsidRPr="00593315">
        <w:rPr>
          <w:noProof/>
          <w:lang w:eastAsia="de-DE"/>
        </w:rPr>
        <w:t>(Hill 2006)</w:t>
      </w:r>
      <w:r w:rsidR="003D6DFB" w:rsidRPr="00593315">
        <w:rPr>
          <w:lang w:eastAsia="de-DE"/>
        </w:rPr>
        <w:fldChar w:fldCharType="end"/>
      </w:r>
      <w:r w:rsidR="003D6DFB" w:rsidRPr="00593315">
        <w:rPr>
          <w:lang w:eastAsia="de-DE"/>
        </w:rPr>
        <w:t xml:space="preserve"> and thermal degradation during heat treatment evened out</w:t>
      </w:r>
      <w:r w:rsidR="0065263A" w:rsidRPr="00593315">
        <w:rPr>
          <w:lang w:eastAsia="de-DE"/>
        </w:rPr>
        <w:t xml:space="preserve"> the</w:t>
      </w:r>
      <w:r w:rsidR="003D6DFB" w:rsidRPr="00593315">
        <w:rPr>
          <w:lang w:eastAsia="de-DE"/>
        </w:rPr>
        <w:t xml:space="preserve"> strength the MOR </w:t>
      </w:r>
      <w:r w:rsidR="00C339B3" w:rsidRPr="00593315">
        <w:rPr>
          <w:lang w:eastAsia="de-DE"/>
        </w:rPr>
        <w:t>gain</w:t>
      </w:r>
      <w:r w:rsidR="0065263A" w:rsidRPr="00593315">
        <w:rPr>
          <w:lang w:eastAsia="de-DE"/>
        </w:rPr>
        <w:t>ed</w:t>
      </w:r>
      <w:r w:rsidR="003D6DFB" w:rsidRPr="00593315">
        <w:rPr>
          <w:lang w:eastAsia="de-DE"/>
        </w:rPr>
        <w:t xml:space="preserve"> due to </w:t>
      </w:r>
      <w:r w:rsidR="003D6DFB" w:rsidRPr="00593315">
        <w:rPr>
          <w:lang w:eastAsia="de-DE"/>
        </w:rPr>
        <w:lastRenderedPageBreak/>
        <w:t>acetylation</w:t>
      </w:r>
      <w:r w:rsidR="00712D8C" w:rsidRPr="00593315">
        <w:rPr>
          <w:lang w:eastAsia="de-DE"/>
        </w:rPr>
        <w:t>.</w:t>
      </w:r>
      <w:r w:rsidR="00C339B3" w:rsidRPr="00593315">
        <w:rPr>
          <w:lang w:eastAsia="de-DE"/>
        </w:rPr>
        <w:t xml:space="preserve"> </w:t>
      </w:r>
      <w:r w:rsidR="00712D8C" w:rsidRPr="00593315">
        <w:rPr>
          <w:lang w:eastAsia="de-DE"/>
        </w:rPr>
        <w:t xml:space="preserve">The </w:t>
      </w:r>
      <w:r w:rsidR="00C339B3" w:rsidRPr="00593315">
        <w:rPr>
          <w:lang w:eastAsia="de-DE"/>
        </w:rPr>
        <w:t>importance</w:t>
      </w:r>
      <w:r w:rsidR="00712D8C" w:rsidRPr="00593315">
        <w:rPr>
          <w:lang w:eastAsia="de-DE"/>
        </w:rPr>
        <w:t xml:space="preserve"> of acetylation </w:t>
      </w:r>
      <w:r w:rsidR="004917F7" w:rsidRPr="00593315">
        <w:rPr>
          <w:lang w:eastAsia="de-DE"/>
        </w:rPr>
        <w:t xml:space="preserve">contribution </w:t>
      </w:r>
      <w:r w:rsidR="00712D8C" w:rsidRPr="00593315">
        <w:rPr>
          <w:lang w:eastAsia="de-DE"/>
        </w:rPr>
        <w:t xml:space="preserve">to MOR (1) is more influential </w:t>
      </w:r>
      <w:r w:rsidR="004917F7" w:rsidRPr="00593315">
        <w:rPr>
          <w:lang w:eastAsia="de-DE"/>
        </w:rPr>
        <w:t xml:space="preserve">than that of the </w:t>
      </w:r>
      <w:r w:rsidR="00712D8C" w:rsidRPr="00593315">
        <w:rPr>
          <w:lang w:eastAsia="de-DE"/>
        </w:rPr>
        <w:t xml:space="preserve">heat </w:t>
      </w:r>
      <w:r w:rsidR="004917F7" w:rsidRPr="00593315">
        <w:rPr>
          <w:lang w:eastAsia="de-DE"/>
        </w:rPr>
        <w:t xml:space="preserve">treatment </w:t>
      </w:r>
      <w:r w:rsidR="00712D8C" w:rsidRPr="00593315">
        <w:rPr>
          <w:lang w:eastAsia="de-DE"/>
        </w:rPr>
        <w:t xml:space="preserve">temperature (0.6) as shown in Figure </w:t>
      </w:r>
      <w:r w:rsidR="00141A11" w:rsidRPr="00593315">
        <w:rPr>
          <w:lang w:eastAsia="de-DE"/>
        </w:rPr>
        <w:t>6</w:t>
      </w:r>
      <w:r w:rsidR="00712D8C" w:rsidRPr="00593315">
        <w:rPr>
          <w:lang w:eastAsia="de-DE"/>
        </w:rPr>
        <w:t xml:space="preserve"> (d).</w:t>
      </w:r>
    </w:p>
    <w:p w14:paraId="57D54EE1" w14:textId="77777777" w:rsidR="00AF5E29" w:rsidRPr="00593315" w:rsidRDefault="00AF5E29" w:rsidP="00A91F48"/>
    <w:p w14:paraId="2D3FF285" w14:textId="0F8B52C7" w:rsidR="006452CA" w:rsidRPr="00593315" w:rsidRDefault="00712D8C" w:rsidP="003D026C">
      <w:pPr>
        <w:autoSpaceDE w:val="0"/>
        <w:autoSpaceDN w:val="0"/>
        <w:adjustRightInd w:val="0"/>
        <w:jc w:val="both"/>
        <w:rPr>
          <w:lang w:eastAsia="de-DE"/>
        </w:rPr>
      </w:pPr>
      <w:r w:rsidRPr="00593315">
        <w:t xml:space="preserve">Figure </w:t>
      </w:r>
      <w:r w:rsidR="00141A11" w:rsidRPr="00593315">
        <w:t>7</w:t>
      </w:r>
      <w:r w:rsidRPr="00593315">
        <w:t xml:space="preserve"> shows the influence of the acety</w:t>
      </w:r>
      <w:r w:rsidR="004917F7" w:rsidRPr="00593315">
        <w:t>lation and heat treatment on</w:t>
      </w:r>
      <w:r w:rsidRPr="00593315">
        <w:t xml:space="preserve"> MOE. It can be seen from Figure </w:t>
      </w:r>
      <w:r w:rsidR="00141A11" w:rsidRPr="00593315">
        <w:t>7</w:t>
      </w:r>
      <w:r w:rsidRPr="00593315">
        <w:t xml:space="preserve"> (a), the MOE strength of heat-treated specimens without acetylation </w:t>
      </w:r>
      <w:r w:rsidR="000055A2" w:rsidRPr="00593315">
        <w:t xml:space="preserve">decreases significantly (see Figure </w:t>
      </w:r>
      <w:r w:rsidR="00141A11" w:rsidRPr="00593315">
        <w:t>7</w:t>
      </w:r>
      <w:r w:rsidR="000055A2" w:rsidRPr="00593315">
        <w:t xml:space="preserve"> (b)) with the temperature increasing</w:t>
      </w:r>
      <w:r w:rsidRPr="00593315">
        <w:t xml:space="preserve">, which is similar to the tendencies reported in literature </w:t>
      </w:r>
      <w:r w:rsidRPr="00593315">
        <w:fldChar w:fldCharType="begin">
          <w:fldData xml:space="preserve">PEVuZE5vdGU+PENpdGU+PEF1dGhvcj5Qb25jc8OhazwvQXV0aG9yPjxZZWFyPjIwMDY8L1llYXI+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</w:fldData>
        </w:fldChar>
      </w:r>
      <w:r w:rsidR="00B37483" w:rsidRPr="00593315">
        <w:instrText xml:space="preserve"> ADDIN EN.CITE </w:instrText>
      </w:r>
      <w:r w:rsidR="00B37483" w:rsidRPr="00593315">
        <w:fldChar w:fldCharType="begin">
          <w:fldData xml:space="preserve">PEVuZE5vdGU+PENpdGU+PEF1dGhvcj5Qb25jc8OhazwvQXV0aG9yPjxZZWFyPjIwMDY8L1llYXI+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</w:fldData>
        </w:fldChar>
      </w:r>
      <w:r w:rsidR="00B37483" w:rsidRPr="00593315">
        <w:instrText xml:space="preserve"> ADDIN EN.CITE.DATA </w:instrText>
      </w:r>
      <w:r w:rsidR="00B37483" w:rsidRPr="00593315">
        <w:fldChar w:fldCharType="end"/>
      </w:r>
      <w:r w:rsidRPr="00593315">
        <w:fldChar w:fldCharType="separate"/>
      </w:r>
      <w:r w:rsidR="00B37483" w:rsidRPr="00593315">
        <w:rPr>
          <w:noProof/>
        </w:rPr>
        <w:t>(Poncsák et al. 2006)</w:t>
      </w:r>
      <w:r w:rsidRPr="00593315">
        <w:fldChar w:fldCharType="end"/>
      </w:r>
      <w:r w:rsidR="00902468" w:rsidRPr="00593315">
        <w:t>. Heat treatment shows negative</w:t>
      </w:r>
      <w:r w:rsidRPr="00593315">
        <w:t xml:space="preserve"> effect </w:t>
      </w:r>
      <w:r w:rsidR="000055A2" w:rsidRPr="00593315">
        <w:t xml:space="preserve">also </w:t>
      </w:r>
      <w:r w:rsidRPr="00593315">
        <w:t xml:space="preserve">on the MOE for acetylated and </w:t>
      </w:r>
      <w:r w:rsidR="00FD26A6" w:rsidRPr="00593315">
        <w:rPr>
          <w:lang w:eastAsia="de-DE"/>
        </w:rPr>
        <w:t>vinegar</w:t>
      </w:r>
      <w:r w:rsidRPr="00593315">
        <w:t>-treated specimens</w:t>
      </w:r>
      <w:r w:rsidR="000055A2" w:rsidRPr="00593315">
        <w:t xml:space="preserve">. On the other hand, acetylation with acetic anhydride enhances the MOE while </w:t>
      </w:r>
      <w:r w:rsidR="00C339B3" w:rsidRPr="00593315">
        <w:t>vinegar</w:t>
      </w:r>
      <w:r w:rsidR="000055A2" w:rsidRPr="00593315">
        <w:t xml:space="preserve"> decreases slightly th</w:t>
      </w:r>
      <w:r w:rsidR="000055A2" w:rsidRPr="00593315">
        <w:rPr>
          <w:color w:val="000000"/>
        </w:rPr>
        <w:t xml:space="preserve">e MOE for all specimens. </w:t>
      </w:r>
      <w:r w:rsidR="00C339B3" w:rsidRPr="00593315">
        <w:rPr>
          <w:color w:val="000000"/>
        </w:rPr>
        <w:t>Although</w:t>
      </w:r>
      <w:r w:rsidR="000055A2" w:rsidRPr="00593315">
        <w:rPr>
          <w:color w:val="000000"/>
        </w:rPr>
        <w:t xml:space="preserve">, the influence of acetylation on the MOE </w:t>
      </w:r>
      <w:r w:rsidR="000661AC" w:rsidRPr="00593315">
        <w:rPr>
          <w:color w:val="000000"/>
        </w:rPr>
        <w:t xml:space="preserve">is </w:t>
      </w:r>
      <w:r w:rsidR="000055A2" w:rsidRPr="00593315">
        <w:rPr>
          <w:color w:val="000000"/>
        </w:rPr>
        <w:t xml:space="preserve">not significant statistically (see Figure </w:t>
      </w:r>
      <w:r w:rsidR="00141A11" w:rsidRPr="00593315">
        <w:rPr>
          <w:color w:val="000000"/>
        </w:rPr>
        <w:t>7</w:t>
      </w:r>
      <w:r w:rsidR="00335794" w:rsidRPr="00593315">
        <w:rPr>
          <w:color w:val="000000"/>
        </w:rPr>
        <w:t xml:space="preserve"> </w:t>
      </w:r>
      <w:r w:rsidR="000055A2" w:rsidRPr="00593315">
        <w:rPr>
          <w:color w:val="000000"/>
        </w:rPr>
        <w:t xml:space="preserve">(c)), </w:t>
      </w:r>
      <w:r w:rsidR="004917F7" w:rsidRPr="00593315">
        <w:rPr>
          <w:color w:val="000000"/>
        </w:rPr>
        <w:t xml:space="preserve">it can </w:t>
      </w:r>
      <w:r w:rsidR="004917F7" w:rsidRPr="00593315">
        <w:t>be observed from</w:t>
      </w:r>
      <w:r w:rsidR="00586042" w:rsidRPr="00593315">
        <w:t xml:space="preserve"> Figure </w:t>
      </w:r>
      <w:r w:rsidR="00141A11" w:rsidRPr="00593315">
        <w:t>7</w:t>
      </w:r>
      <w:r w:rsidR="004917F7" w:rsidRPr="00593315">
        <w:t xml:space="preserve"> (a) that</w:t>
      </w:r>
      <w:r w:rsidR="00586042" w:rsidRPr="00593315">
        <w:t xml:space="preserve"> the exten</w:t>
      </w:r>
      <w:r w:rsidR="00793CDF" w:rsidRPr="00593315">
        <w:t>t</w:t>
      </w:r>
      <w:r w:rsidR="00C339B3" w:rsidRPr="00593315">
        <w:t xml:space="preserve"> of the improvement in the MOE</w:t>
      </w:r>
      <w:r w:rsidR="00586042" w:rsidRPr="00593315">
        <w:t xml:space="preserve"> decreased a</w:t>
      </w:r>
      <w:r w:rsidR="000055A2" w:rsidRPr="00593315">
        <w:t>s the temperature is increase</w:t>
      </w:r>
      <w:r w:rsidR="000055A2" w:rsidRPr="00593315">
        <w:rPr>
          <w:color w:val="000000"/>
        </w:rPr>
        <w:t>d</w:t>
      </w:r>
      <w:r w:rsidR="00586042" w:rsidRPr="00593315">
        <w:rPr>
          <w:color w:val="000000"/>
        </w:rPr>
        <w:t>.</w:t>
      </w:r>
      <w:r w:rsidR="003D026C" w:rsidRPr="00593315">
        <w:rPr>
          <w:color w:val="000000"/>
        </w:rPr>
        <w:t xml:space="preserve"> </w:t>
      </w:r>
      <w:r w:rsidR="004917F7" w:rsidRPr="00593315">
        <w:rPr>
          <w:lang w:eastAsia="de-DE"/>
        </w:rPr>
        <w:t>The</w:t>
      </w:r>
      <w:r w:rsidR="002D434C" w:rsidRPr="00593315">
        <w:rPr>
          <w:lang w:eastAsia="de-DE"/>
        </w:rPr>
        <w:t xml:space="preserve"> importance of acetylation</w:t>
      </w:r>
      <w:r w:rsidR="004917F7" w:rsidRPr="00593315">
        <w:rPr>
          <w:lang w:eastAsia="de-DE"/>
        </w:rPr>
        <w:t xml:space="preserve"> contribution</w:t>
      </w:r>
      <w:r w:rsidR="002D434C" w:rsidRPr="00593315">
        <w:rPr>
          <w:lang w:eastAsia="de-DE"/>
        </w:rPr>
        <w:t xml:space="preserve"> to MOE (0.58) is less </w:t>
      </w:r>
      <w:r w:rsidR="0013157F" w:rsidRPr="00593315">
        <w:rPr>
          <w:lang w:eastAsia="de-DE"/>
        </w:rPr>
        <w:t>compared to that of</w:t>
      </w:r>
      <w:r w:rsidR="004917F7" w:rsidRPr="00593315">
        <w:rPr>
          <w:lang w:eastAsia="de-DE"/>
        </w:rPr>
        <w:t xml:space="preserve"> </w:t>
      </w:r>
      <w:r w:rsidR="002D434C" w:rsidRPr="00593315">
        <w:rPr>
          <w:lang w:eastAsia="de-DE"/>
        </w:rPr>
        <w:t>heat</w:t>
      </w:r>
      <w:r w:rsidR="004917F7" w:rsidRPr="00593315">
        <w:rPr>
          <w:lang w:eastAsia="de-DE"/>
        </w:rPr>
        <w:t xml:space="preserve"> treatment</w:t>
      </w:r>
      <w:r w:rsidR="002D434C" w:rsidRPr="00593315">
        <w:rPr>
          <w:lang w:eastAsia="de-DE"/>
        </w:rPr>
        <w:t xml:space="preserve"> temperature (1) as shown in Figure </w:t>
      </w:r>
      <w:r w:rsidR="00141A11" w:rsidRPr="00593315">
        <w:rPr>
          <w:lang w:eastAsia="de-DE"/>
        </w:rPr>
        <w:t>7</w:t>
      </w:r>
      <w:r w:rsidR="002D434C" w:rsidRPr="00593315">
        <w:rPr>
          <w:lang w:eastAsia="de-DE"/>
        </w:rPr>
        <w:t xml:space="preserve"> (d).</w:t>
      </w:r>
      <w:r w:rsidR="002D434C" w:rsidRPr="00593315">
        <w:t xml:space="preserve"> </w:t>
      </w:r>
      <w:r w:rsidR="00586042" w:rsidRPr="00593315">
        <w:rPr>
          <w:lang w:eastAsia="de-DE"/>
        </w:rPr>
        <w:t xml:space="preserve">According to the model of the relationship between strength and wood composition </w:t>
      </w:r>
      <w:r w:rsidR="00586042" w:rsidRPr="00593315">
        <w:rPr>
          <w:lang w:eastAsia="de-DE"/>
        </w:rPr>
        <w:fldChar w:fldCharType="begin"/>
      </w:r>
      <w:r w:rsidR="00B37483" w:rsidRPr="00593315">
        <w:rPr>
          <w:lang w:eastAsia="de-DE"/>
        </w:rPr>
        <w:instrText xml:space="preserve"> ADDIN EN.CITE &lt;EndNote&gt;&lt;Cite&gt;&lt;Author&gt;Winandy&lt;/Author&gt;&lt;Year&gt;2005&lt;/Year&gt;&lt;RecNum&gt;56&lt;/RecNum&gt;&lt;DisplayText&gt;(Winandy and Rowell 2005)&lt;/DisplayText&gt;&lt;record&gt;&lt;rec-number&gt;56&lt;/rec-number&gt;&lt;foreign-keys&gt;&lt;key app="EN" db-id="txdspspfyp25tdexfa6pr22qaspsfzarer9r"&gt;56&lt;/key&gt;&lt;/foreign-keys&gt;&lt;ref-type name="Journal Article"&gt;17&lt;/ref-type&gt;&lt;contributors&gt;&lt;authors&gt;&lt;author&gt;Winandy, J. E.&lt;/author&gt;&lt;author&gt;Rowell, R. M.&lt;/author&gt;&lt;/authors&gt;&lt;/contributors&gt;&lt;titles&gt;&lt;secondary-title&gt;The Chemistry of Wood Strength. Wood Chemistry and Wood Composites&lt;/secondary-title&gt;&lt;/titles&gt;&lt;periodical&gt;&lt;full-title&gt;The Chemistry of Wood Strength. Wood Chemistry and Wood Composites&lt;/full-title&gt;&lt;/periodical&gt;&lt;pages&gt;303-347&lt;/pages&gt;&lt;dates&gt;&lt;year&gt;2005&lt;/year&gt;&lt;/dates&gt;&lt;urls&gt;&lt;/urls&gt;&lt;remote-database-name&gt;Scopus&lt;/remote-database-name&gt;&lt;/record&gt;&lt;/Cite&gt;&lt;/EndNote&gt;</w:instrText>
      </w:r>
      <w:r w:rsidR="00586042" w:rsidRPr="00593315">
        <w:rPr>
          <w:lang w:eastAsia="de-DE"/>
        </w:rPr>
        <w:fldChar w:fldCharType="separate"/>
      </w:r>
      <w:r w:rsidR="00B37483" w:rsidRPr="00593315">
        <w:rPr>
          <w:noProof/>
          <w:lang w:eastAsia="de-DE"/>
        </w:rPr>
        <w:t>(Winandy and Rowell 2005)</w:t>
      </w:r>
      <w:r w:rsidR="00586042" w:rsidRPr="00593315">
        <w:rPr>
          <w:lang w:eastAsia="de-DE"/>
        </w:rPr>
        <w:fldChar w:fldCharType="end"/>
      </w:r>
      <w:r w:rsidR="00586042" w:rsidRPr="00593315">
        <w:rPr>
          <w:lang w:eastAsia="de-DE"/>
        </w:rPr>
        <w:t xml:space="preserve">,  when the load </w:t>
      </w:r>
      <w:r w:rsidR="0013157F" w:rsidRPr="00593315">
        <w:rPr>
          <w:lang w:eastAsia="de-DE"/>
        </w:rPr>
        <w:t>is applied</w:t>
      </w:r>
      <w:r w:rsidR="00586042" w:rsidRPr="00593315">
        <w:rPr>
          <w:lang w:eastAsia="de-DE"/>
        </w:rPr>
        <w:t xml:space="preserve"> to a piece of wood beyond the </w:t>
      </w:r>
      <w:r w:rsidR="0013157F" w:rsidRPr="00593315">
        <w:rPr>
          <w:lang w:eastAsia="de-DE"/>
        </w:rPr>
        <w:t>elastic</w:t>
      </w:r>
      <w:r w:rsidR="00586042" w:rsidRPr="00593315">
        <w:rPr>
          <w:lang w:eastAsia="de-DE"/>
        </w:rPr>
        <w:t xml:space="preserve"> limit (namely </w:t>
      </w:r>
      <w:r w:rsidR="004437E9" w:rsidRPr="00593315">
        <w:rPr>
          <w:lang w:eastAsia="de-DE"/>
        </w:rPr>
        <w:t>elastic</w:t>
      </w:r>
      <w:r w:rsidR="00586042" w:rsidRPr="00593315">
        <w:rPr>
          <w:lang w:eastAsia="de-DE"/>
        </w:rPr>
        <w:t xml:space="preserve"> strength), initially, hydrogen bonds between and within individual polymer chains such as adjacent microfibrils of wood are reforming, sliding (uncoiling), and subsequently breaking. Then the covalent C-C and C-O bonds between lignin and hemicellulose copolymer</w:t>
      </w:r>
      <w:r w:rsidR="0013157F" w:rsidRPr="00593315">
        <w:rPr>
          <w:lang w:eastAsia="de-DE"/>
        </w:rPr>
        <w:t>s</w:t>
      </w:r>
      <w:r w:rsidR="00586042" w:rsidRPr="00593315">
        <w:rPr>
          <w:lang w:eastAsia="de-DE"/>
        </w:rPr>
        <w:t>, hemicellulose and amo</w:t>
      </w:r>
      <w:r w:rsidR="0013157F" w:rsidRPr="00593315">
        <w:rPr>
          <w:lang w:eastAsia="de-DE"/>
        </w:rPr>
        <w:t>r</w:t>
      </w:r>
      <w:r w:rsidR="00586042" w:rsidRPr="00593315">
        <w:rPr>
          <w:lang w:eastAsia="de-DE"/>
        </w:rPr>
        <w:t>phous cell</w:t>
      </w:r>
      <w:r w:rsidR="0013157F" w:rsidRPr="00593315">
        <w:rPr>
          <w:lang w:eastAsia="de-DE"/>
        </w:rPr>
        <w:t>ulose not only become distorted</w:t>
      </w:r>
      <w:r w:rsidR="00586042" w:rsidRPr="00593315">
        <w:rPr>
          <w:lang w:eastAsia="de-DE"/>
        </w:rPr>
        <w:t xml:space="preserve"> within the ring structures but </w:t>
      </w:r>
      <w:r w:rsidR="0013157F" w:rsidRPr="00593315">
        <w:rPr>
          <w:lang w:eastAsia="de-DE"/>
        </w:rPr>
        <w:t>also break</w:t>
      </w:r>
      <w:r w:rsidR="00586042" w:rsidRPr="00593315">
        <w:rPr>
          <w:lang w:eastAsia="de-DE"/>
        </w:rPr>
        <w:t xml:space="preserve">. Furthermore, the crystalline cellulose failure occurs, which means the main framework of wood is disintegrating. </w:t>
      </w:r>
      <w:r w:rsidR="00037AD3" w:rsidRPr="00593315">
        <w:rPr>
          <w:lang w:eastAsia="de-DE"/>
        </w:rPr>
        <w:t xml:space="preserve">At the limit of range of elasticity, with the same displacement of wood sample center, the needed load is more when the MOE is higher. It seems therefore, the amount of hydrogen bonds between and within wood </w:t>
      </w:r>
      <w:r w:rsidR="00C339B3" w:rsidRPr="00593315">
        <w:rPr>
          <w:lang w:eastAsia="de-DE"/>
        </w:rPr>
        <w:t>composition</w:t>
      </w:r>
      <w:r w:rsidR="00037AD3" w:rsidRPr="00593315">
        <w:rPr>
          <w:lang w:eastAsia="de-DE"/>
        </w:rPr>
        <w:t xml:space="preserve"> is attributed to the </w:t>
      </w:r>
      <w:r w:rsidR="00037AD3" w:rsidRPr="00593315">
        <w:rPr>
          <w:color w:val="000000"/>
        </w:rPr>
        <w:t xml:space="preserve">needed load. Thus, higher content of </w:t>
      </w:r>
      <w:r w:rsidR="00037AD3" w:rsidRPr="00593315">
        <w:rPr>
          <w:lang w:eastAsia="de-DE"/>
        </w:rPr>
        <w:t xml:space="preserve">hydrogen bonds </w:t>
      </w:r>
      <w:r w:rsidR="00E51573" w:rsidRPr="00593315">
        <w:rPr>
          <w:lang w:eastAsia="de-DE"/>
        </w:rPr>
        <w:t>between and within wood components provide rigidity (</w:t>
      </w:r>
      <w:r w:rsidR="00037AD3" w:rsidRPr="00593315">
        <w:rPr>
          <w:lang w:eastAsia="de-DE"/>
        </w:rPr>
        <w:t xml:space="preserve">higher </w:t>
      </w:r>
      <w:r w:rsidR="00037AD3" w:rsidRPr="00593315">
        <w:rPr>
          <w:color w:val="000000"/>
        </w:rPr>
        <w:t>MOE</w:t>
      </w:r>
      <w:r w:rsidR="00E51573" w:rsidRPr="00593315">
        <w:rPr>
          <w:color w:val="000000"/>
        </w:rPr>
        <w:t xml:space="preserve">) to wood  via stress transfer and allow the molecule to absorb shock by subsequently breaking and reforming </w:t>
      </w:r>
      <w:r w:rsidR="00E51573" w:rsidRPr="00593315">
        <w:rPr>
          <w:color w:val="000000"/>
        </w:rPr>
        <w:fldChar w:fldCharType="begin"/>
      </w:r>
      <w:r w:rsidR="00B37483" w:rsidRPr="00593315">
        <w:rPr>
          <w:color w:val="000000"/>
        </w:rPr>
        <w:instrText xml:space="preserve"> ADDIN EN.CITE &lt;EndNote&gt;&lt;Cite&gt;&lt;Author&gt;Winandy&lt;/Author&gt;&lt;Year&gt;2005&lt;/Year&gt;&lt;RecNum&gt;56&lt;/RecNum&gt;&lt;DisplayText&gt;(Winandy and Rowell 2005)&lt;/DisplayText&gt;&lt;record&gt;&lt;rec-number&gt;56&lt;/rec-number&gt;&lt;foreign-keys&gt;&lt;key app="EN" db-id="txdspspfyp25tdexfa6pr22qaspsfzarer9r"&gt;56&lt;/key&gt;&lt;/foreign-keys&gt;&lt;ref-type name="Journal Article"&gt;17&lt;/ref-type&gt;&lt;contributors&gt;&lt;authors&gt;&lt;author&gt;Winandy, J. E.&lt;/author&gt;&lt;author&gt;Rowell, R. M.&lt;/author&gt;&lt;/authors&gt;&lt;/contributors&gt;&lt;titles&gt;&lt;secondary-title&gt;The Chemistry of Wood Strength. Wood Chemistry and Wood Composites&lt;/secondary-title&gt;&lt;/titles&gt;&lt;periodical&gt;&lt;full-title&gt;The Chemistry of Wood Strength. Wood Chemistry and Wood Composites&lt;/full-title&gt;&lt;/periodical&gt;&lt;pages&gt;303-347&lt;/pages&gt;&lt;dates&gt;&lt;year&gt;2005&lt;/year&gt;&lt;/dates&gt;&lt;urls&gt;&lt;/urls&gt;&lt;remote-database-name&gt;Scopus&lt;/remote-database-name&gt;&lt;/record&gt;&lt;/Cite&gt;&lt;/EndNote&gt;</w:instrText>
      </w:r>
      <w:r w:rsidR="00E51573" w:rsidRPr="00593315">
        <w:rPr>
          <w:color w:val="000000"/>
        </w:rPr>
        <w:fldChar w:fldCharType="separate"/>
      </w:r>
      <w:r w:rsidR="00B37483" w:rsidRPr="00593315">
        <w:rPr>
          <w:noProof/>
          <w:color w:val="000000"/>
        </w:rPr>
        <w:t>(Winandy and Rowell 2005)</w:t>
      </w:r>
      <w:r w:rsidR="00E51573" w:rsidRPr="00593315">
        <w:rPr>
          <w:color w:val="000000"/>
        </w:rPr>
        <w:fldChar w:fldCharType="end"/>
      </w:r>
      <w:r w:rsidR="00037AD3" w:rsidRPr="00593315">
        <w:rPr>
          <w:color w:val="000000"/>
        </w:rPr>
        <w:t xml:space="preserve">. </w:t>
      </w:r>
      <w:r w:rsidR="00E51573" w:rsidRPr="00593315">
        <w:rPr>
          <w:color w:val="000000"/>
        </w:rPr>
        <w:t xml:space="preserve">Degradation of </w:t>
      </w:r>
      <w:r w:rsidR="00C339B3" w:rsidRPr="00593315">
        <w:rPr>
          <w:color w:val="000000"/>
        </w:rPr>
        <w:t>hemicellulose</w:t>
      </w:r>
      <w:r w:rsidR="00E51573" w:rsidRPr="00593315">
        <w:rPr>
          <w:color w:val="000000"/>
        </w:rPr>
        <w:t xml:space="preserve"> and </w:t>
      </w:r>
      <w:r w:rsidR="00C339B3" w:rsidRPr="00593315">
        <w:rPr>
          <w:color w:val="000000"/>
        </w:rPr>
        <w:t>amorphous</w:t>
      </w:r>
      <w:r w:rsidR="00E51573" w:rsidRPr="00593315">
        <w:rPr>
          <w:color w:val="000000"/>
        </w:rPr>
        <w:t xml:space="preserve"> region of cellulose by heat treatment </w:t>
      </w:r>
      <w:r w:rsidR="00AE5637" w:rsidRPr="00593315">
        <w:rPr>
          <w:color w:val="000000"/>
        </w:rPr>
        <w:t xml:space="preserve">results in the reduction of hydrogen bonds and cleavage of C-C and C-O </w:t>
      </w:r>
      <w:r w:rsidR="00C339B3" w:rsidRPr="00593315">
        <w:rPr>
          <w:color w:val="000000"/>
        </w:rPr>
        <w:t>bondage</w:t>
      </w:r>
      <w:r w:rsidR="00AE5637" w:rsidRPr="00593315">
        <w:rPr>
          <w:color w:val="000000"/>
        </w:rPr>
        <w:t xml:space="preserve">, which </w:t>
      </w:r>
      <w:r w:rsidR="0013157F" w:rsidRPr="00593315">
        <w:rPr>
          <w:color w:val="000000"/>
        </w:rPr>
        <w:t>induces</w:t>
      </w:r>
      <w:r w:rsidR="00AE5637" w:rsidRPr="00593315">
        <w:rPr>
          <w:color w:val="000000"/>
        </w:rPr>
        <w:t xml:space="preserve"> </w:t>
      </w:r>
      <w:r w:rsidR="00E51573" w:rsidRPr="00593315">
        <w:rPr>
          <w:color w:val="000000"/>
        </w:rPr>
        <w:t xml:space="preserve">the </w:t>
      </w:r>
      <w:r w:rsidR="005857C8" w:rsidRPr="00593315">
        <w:rPr>
          <w:color w:val="000000"/>
        </w:rPr>
        <w:t>lower</w:t>
      </w:r>
      <w:r w:rsidR="00E51573" w:rsidRPr="00593315">
        <w:rPr>
          <w:color w:val="000000"/>
        </w:rPr>
        <w:t xml:space="preserve"> levels of strength loss in woody materials. </w:t>
      </w:r>
      <w:r w:rsidR="006C39A8" w:rsidRPr="00593315">
        <w:rPr>
          <w:color w:val="000000"/>
        </w:rPr>
        <w:t xml:space="preserve">Another result of thermal degradation is high lignin content present in heat-treated wood </w:t>
      </w:r>
      <w:r w:rsidR="006C39A8" w:rsidRPr="00593315">
        <w:rPr>
          <w:color w:val="000000"/>
        </w:rPr>
        <w:fldChar w:fldCharType="begin"/>
      </w:r>
      <w:r w:rsidR="009E1852" w:rsidRPr="00593315">
        <w:rPr>
          <w:color w:val="000000"/>
        </w:rPr>
        <w:instrText xml:space="preserve"> ADDIN EN.CITE &lt;EndNote&gt;&lt;Cite&gt;&lt;Author&gt;Huang&lt;/Author&gt;&lt;Year&gt;2012&lt;/Year&gt;&lt;RecNum&gt;55&lt;/RecNum&gt;&lt;DisplayText&gt;(Huang et al. 2012)&lt;/DisplayText&gt;&lt;record&gt;&lt;rec-number&gt;55&lt;/rec-number&gt;&lt;foreign-keys&gt;&lt;key app="EN" db-id="txdspspfyp25tdexfa6pr22qaspsfzarer9r"&gt;55&lt;/key&gt;&lt;/foreign-keys&gt;&lt;ref-type name="Journal Article"&gt;17&lt;/ref-type&gt;&lt;contributors&gt;&lt;authors&gt;&lt;author&gt;Huang, Xianai&lt;/author&gt;&lt;author&gt;Kocaefe, Duygu&lt;/author&gt;&lt;author&gt;Kocaefe, Yasar&lt;/author&gt;&lt;author&gt;Boluk, Yaman&lt;/author&gt;&lt;author&gt;Pichette, Andre&lt;/author&gt;&lt;/authors&gt;&lt;/contributors&gt;&lt;titles&gt;&lt;title&gt;A spectrocolorimetric and chemical study on color modification of heat-treated wood during artificial weathering&lt;/title&gt;&lt;secondary-title&gt;Applied Surface Science&lt;/secondary-title&gt;&lt;/titles&gt;&lt;periodical&gt;&lt;full-title&gt;Applied Surface Science&lt;/full-title&gt;&lt;/periodical&gt;&lt;pages&gt;5360-5369&lt;/pages&gt;&lt;volume&gt;258&lt;/volume&gt;&lt;number&gt;14&lt;/number&gt;&lt;keywords&gt;&lt;keyword&gt;Heat-treated wood&lt;/keyword&gt;&lt;keyword&gt;Color modifications&lt;/keyword&gt;&lt;keyword&gt;Artificial weathering&lt;/keyword&gt;&lt;keyword&gt;Chemical component degradation&lt;/keyword&gt;&lt;keyword&gt;Reflectance spectra&lt;/keyword&gt;&lt;keyword&gt;Kubelka–Munk&lt;/keyword&gt;&lt;keyword&gt;CIE-L*a*b* parameters&lt;/keyword&gt;&lt;/keywords&gt;&lt;dates&gt;&lt;year&gt;2012&lt;/year&gt;&lt;/dates&gt;&lt;isbn&gt;0169-4332&lt;/isbn&gt;&lt;urls&gt;&lt;related-urls&gt;&lt;url&gt;http://www.sciencedirect.com/science/article/pii/S0169433212002279&lt;/url&gt;&lt;/related-urls&gt;&lt;/urls&gt;&lt;electronic-resource-num&gt;http://dx.doi.org/10.1016/j.apsusc.2012.02.005&lt;/electronic-resource-num&gt;&lt;/record&gt;&lt;/Cite&gt;&lt;/EndNote&gt;</w:instrText>
      </w:r>
      <w:r w:rsidR="006C39A8" w:rsidRPr="00593315">
        <w:rPr>
          <w:color w:val="000000"/>
        </w:rPr>
        <w:fldChar w:fldCharType="separate"/>
      </w:r>
      <w:r w:rsidR="009E1852" w:rsidRPr="00593315">
        <w:rPr>
          <w:noProof/>
          <w:color w:val="000000"/>
        </w:rPr>
        <w:t>(Huang et al. 2012)</w:t>
      </w:r>
      <w:r w:rsidR="006C39A8" w:rsidRPr="00593315">
        <w:rPr>
          <w:color w:val="000000"/>
        </w:rPr>
        <w:fldChar w:fldCharType="end"/>
      </w:r>
      <w:r w:rsidR="006C39A8" w:rsidRPr="00593315">
        <w:rPr>
          <w:color w:val="000000"/>
        </w:rPr>
        <w:t xml:space="preserve">. The reactivity of cell wall polymers with acetic anhydride proceeds in the order </w:t>
      </w:r>
      <w:r w:rsidR="0013157F" w:rsidRPr="00593315">
        <w:rPr>
          <w:color w:val="000000"/>
        </w:rPr>
        <w:t xml:space="preserve">of </w:t>
      </w:r>
      <w:r w:rsidR="006C39A8" w:rsidRPr="00593315">
        <w:rPr>
          <w:color w:val="000000"/>
        </w:rPr>
        <w:t>lignin &gt; hemicelluloses</w:t>
      </w:r>
      <w:r w:rsidR="006C39A8" w:rsidRPr="00593315">
        <w:rPr>
          <w:lang w:eastAsia="de-DE"/>
        </w:rPr>
        <w:t xml:space="preserve"> &gt; cellulose </w:t>
      </w:r>
      <w:r w:rsidR="006C39A8" w:rsidRPr="00593315">
        <w:rPr>
          <w:lang w:eastAsia="de-DE"/>
        </w:rPr>
        <w:fldChar w:fldCharType="begin">
          <w:fldData xml:space="preserve">PEVuZE5vdGU+PENpdGU+PEF1dGhvcj5YaWU8L0F1dGhvcj48WWVhcj4yMDEzPC9ZZWFyPjxSZWNO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</w:fldData>
        </w:fldChar>
      </w:r>
      <w:r w:rsidR="00B37483" w:rsidRPr="00593315">
        <w:rPr>
          <w:lang w:eastAsia="de-DE"/>
        </w:rPr>
        <w:instrText xml:space="preserve"> ADDIN EN.CITE </w:instrText>
      </w:r>
      <w:r w:rsidR="00B37483" w:rsidRPr="00593315">
        <w:rPr>
          <w:lang w:eastAsia="de-DE"/>
        </w:rPr>
        <w:fldChar w:fldCharType="begin">
          <w:fldData xml:space="preserve">PEVuZE5vdGU+PENpdGU+PEF1dGhvcj5YaWU8L0F1dGhvcj48WWVhcj4yMDEzPC9ZZWFyPjxSZWNO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</w:fldData>
        </w:fldChar>
      </w:r>
      <w:r w:rsidR="00B37483" w:rsidRPr="00593315">
        <w:rPr>
          <w:lang w:eastAsia="de-DE"/>
        </w:rPr>
        <w:instrText xml:space="preserve"> ADDIN EN.CITE.DATA </w:instrText>
      </w:r>
      <w:r w:rsidR="00B37483" w:rsidRPr="00593315">
        <w:rPr>
          <w:lang w:eastAsia="de-DE"/>
        </w:rPr>
      </w:r>
      <w:r w:rsidR="00B37483" w:rsidRPr="00593315">
        <w:rPr>
          <w:lang w:eastAsia="de-DE"/>
        </w:rPr>
        <w:fldChar w:fldCharType="end"/>
      </w:r>
      <w:r w:rsidR="006C39A8" w:rsidRPr="00593315">
        <w:rPr>
          <w:lang w:eastAsia="de-DE"/>
        </w:rPr>
      </w:r>
      <w:r w:rsidR="006C39A8" w:rsidRPr="00593315">
        <w:rPr>
          <w:lang w:eastAsia="de-DE"/>
        </w:rPr>
        <w:fldChar w:fldCharType="separate"/>
      </w:r>
      <w:r w:rsidR="00B37483" w:rsidRPr="00593315">
        <w:rPr>
          <w:noProof/>
          <w:lang w:eastAsia="de-DE"/>
        </w:rPr>
        <w:t>(Xie et al. 2013)</w:t>
      </w:r>
      <w:r w:rsidR="006C39A8" w:rsidRPr="00593315">
        <w:rPr>
          <w:lang w:eastAsia="de-DE"/>
        </w:rPr>
        <w:fldChar w:fldCharType="end"/>
      </w:r>
      <w:r w:rsidR="006C39A8" w:rsidRPr="00593315">
        <w:rPr>
          <w:lang w:eastAsia="de-DE"/>
        </w:rPr>
        <w:t xml:space="preserve">. </w:t>
      </w:r>
      <w:r w:rsidR="00977AA1" w:rsidRPr="00593315">
        <w:rPr>
          <w:lang w:eastAsia="de-DE"/>
        </w:rPr>
        <w:t xml:space="preserve"> It is assumed that 100% of the lignin hydroxyl groups are substituted </w:t>
      </w:r>
      <w:r w:rsidR="00977AA1" w:rsidRPr="00593315">
        <w:rPr>
          <w:lang w:eastAsia="de-DE"/>
        </w:rPr>
        <w:fldChar w:fldCharType="begin"/>
      </w:r>
      <w:r w:rsidR="00B37483" w:rsidRPr="00593315">
        <w:rPr>
          <w:lang w:eastAsia="de-DE"/>
        </w:rPr>
        <w:instrText xml:space="preserve"> ADDIN EN.CITE &lt;EndNote&gt;&lt;Cite&gt;&lt;Author&gt;Rowell&lt;/Author&gt;&lt;Year&gt;1982&lt;/Year&gt;&lt;RecNum&gt;58&lt;/RecNum&gt;&lt;DisplayText&gt;(Rowell 1982)&lt;/DisplayText&gt;&lt;record&gt;&lt;rec-number&gt;58&lt;/rec-number&gt;&lt;foreign-keys&gt;&lt;key app="EN" db-id="txdspspfyp25tdexfa6pr22qaspsfzarer9r"&gt;58&lt;/key&gt;&lt;/foreign-keys&gt;&lt;ref-type name="Journal Article"&gt;17&lt;/ref-type&gt;&lt;contributors&gt;&lt;authors&gt;&lt;author&gt;Rowell, R. M.&lt;/author&gt;&lt;/authors&gt;&lt;/contributors&gt;&lt;titles&gt;&lt;title&gt;Distribution of acetyl groups in southern pine reacted with acetic anhydride&lt;/title&gt;&lt;secondary-title&gt;Wood Sci.&lt;/secondary-title&gt;&lt;/titles&gt;&lt;periodical&gt;&lt;full-title&gt;Wood Sci.&lt;/full-title&gt;&lt;/periodical&gt;&lt;pages&gt;172-182&lt;/pages&gt;&lt;volume&gt;15&lt;/volume&gt;&lt;number&gt;2&lt;/number&gt;&lt;dates&gt;&lt;year&gt;1982&lt;/year&gt;&lt;/dates&gt;&lt;urls&gt;&lt;/urls&gt;&lt;remote-database-name&gt;Scopus&lt;/remote-database-name&gt;&lt;/record&gt;&lt;/Cite&gt;&lt;/EndNote&gt;</w:instrText>
      </w:r>
      <w:r w:rsidR="00977AA1" w:rsidRPr="00593315">
        <w:rPr>
          <w:lang w:eastAsia="de-DE"/>
        </w:rPr>
        <w:fldChar w:fldCharType="separate"/>
      </w:r>
      <w:r w:rsidR="00B37483" w:rsidRPr="00593315">
        <w:rPr>
          <w:noProof/>
          <w:lang w:eastAsia="de-DE"/>
        </w:rPr>
        <w:t>(Rowell 1982)</w:t>
      </w:r>
      <w:r w:rsidR="00977AA1" w:rsidRPr="00593315">
        <w:rPr>
          <w:lang w:eastAsia="de-DE"/>
        </w:rPr>
        <w:fldChar w:fldCharType="end"/>
      </w:r>
      <w:r w:rsidR="00977AA1" w:rsidRPr="00593315">
        <w:rPr>
          <w:lang w:eastAsia="de-DE"/>
        </w:rPr>
        <w:t xml:space="preserve"> and no cellulose hydroxyl substituted when heat-treated wood was reacted with acetic anhydride. The acetylated </w:t>
      </w:r>
      <w:r w:rsidR="00C339B3" w:rsidRPr="00593315">
        <w:rPr>
          <w:lang w:eastAsia="de-DE"/>
        </w:rPr>
        <w:t>lignin acts as an encrusting agent on and around the carbohydrate fraction, and thereby limits</w:t>
      </w:r>
      <w:r w:rsidR="00977AA1" w:rsidRPr="00593315">
        <w:rPr>
          <w:lang w:eastAsia="de-DE"/>
        </w:rPr>
        <w:t xml:space="preserve"> the influence of water and acetic anhydride on that carbohydrate fraction (</w:t>
      </w:r>
      <w:r w:rsidR="00C339B3" w:rsidRPr="00593315">
        <w:rPr>
          <w:lang w:eastAsia="de-DE"/>
        </w:rPr>
        <w:t>especially</w:t>
      </w:r>
      <w:r w:rsidR="00977AA1" w:rsidRPr="00593315">
        <w:rPr>
          <w:lang w:eastAsia="de-DE"/>
        </w:rPr>
        <w:t xml:space="preserve"> cellulose). Thus, </w:t>
      </w:r>
      <w:r w:rsidR="00190039" w:rsidRPr="00593315">
        <w:rPr>
          <w:lang w:eastAsia="de-DE"/>
        </w:rPr>
        <w:t xml:space="preserve">the strength of </w:t>
      </w:r>
      <w:r w:rsidR="00977AA1" w:rsidRPr="00593315">
        <w:rPr>
          <w:lang w:eastAsia="de-DE"/>
        </w:rPr>
        <w:t xml:space="preserve">heat-treated wood </w:t>
      </w:r>
      <w:r w:rsidR="00190039" w:rsidRPr="00593315">
        <w:rPr>
          <w:lang w:eastAsia="de-DE"/>
        </w:rPr>
        <w:t xml:space="preserve">after acetylation </w:t>
      </w:r>
      <w:r w:rsidR="00977AA1" w:rsidRPr="00593315">
        <w:rPr>
          <w:lang w:eastAsia="de-DE"/>
        </w:rPr>
        <w:t xml:space="preserve">is due in part to </w:t>
      </w:r>
      <w:r w:rsidR="00190039" w:rsidRPr="00593315">
        <w:rPr>
          <w:lang w:eastAsia="de-DE"/>
        </w:rPr>
        <w:t>the hydrophobic (water-</w:t>
      </w:r>
      <w:r w:rsidR="0013157F" w:rsidRPr="00593315">
        <w:rPr>
          <w:lang w:eastAsia="de-DE"/>
        </w:rPr>
        <w:t xml:space="preserve"> repelling) ability of acetylat</w:t>
      </w:r>
      <w:r w:rsidR="00190039" w:rsidRPr="00593315">
        <w:rPr>
          <w:lang w:eastAsia="de-DE"/>
        </w:rPr>
        <w:t xml:space="preserve">ed </w:t>
      </w:r>
      <w:r w:rsidR="00977AA1" w:rsidRPr="00593315">
        <w:rPr>
          <w:lang w:eastAsia="de-DE"/>
        </w:rPr>
        <w:t>lignin</w:t>
      </w:r>
      <w:r w:rsidR="00190039" w:rsidRPr="00593315">
        <w:rPr>
          <w:lang w:eastAsia="de-DE"/>
        </w:rPr>
        <w:t xml:space="preserve"> </w:t>
      </w:r>
      <w:r w:rsidR="00977AA1" w:rsidRPr="00593315">
        <w:rPr>
          <w:lang w:eastAsia="de-DE"/>
        </w:rPr>
        <w:t>to limit the access of water to the carbohydrate moiety and ther</w:t>
      </w:r>
      <w:r w:rsidR="0013157F" w:rsidRPr="00593315">
        <w:rPr>
          <w:lang w:eastAsia="de-DE"/>
        </w:rPr>
        <w:t>e</w:t>
      </w:r>
      <w:r w:rsidR="00977AA1" w:rsidRPr="00593315">
        <w:rPr>
          <w:lang w:eastAsia="de-DE"/>
        </w:rPr>
        <w:t>by l</w:t>
      </w:r>
      <w:r w:rsidR="00190039" w:rsidRPr="00593315">
        <w:rPr>
          <w:lang w:eastAsia="de-DE"/>
        </w:rPr>
        <w:t xml:space="preserve">essen the influence of water on the hydrogen bonded structure of cellulose </w:t>
      </w:r>
      <w:r w:rsidR="00190039" w:rsidRPr="00593315">
        <w:rPr>
          <w:lang w:eastAsia="de-DE"/>
        </w:rPr>
        <w:fldChar w:fldCharType="begin"/>
      </w:r>
      <w:r w:rsidR="00B37483" w:rsidRPr="00593315">
        <w:rPr>
          <w:lang w:eastAsia="de-DE"/>
        </w:rPr>
        <w:instrText xml:space="preserve"> ADDIN EN.CITE &lt;EndNote&gt;&lt;Cite&gt;&lt;Author&gt;Winandy&lt;/Author&gt;&lt;Year&gt;2005&lt;/Year&gt;&lt;RecNum&gt;56&lt;/RecNum&gt;&lt;DisplayText&gt;(Winandy and Rowell 2005)&lt;/DisplayText&gt;&lt;record&gt;&lt;rec-number&gt;56&lt;/rec-number&gt;&lt;foreign-keys&gt;&lt;key app="EN" db-id="txdspspfyp25tdexfa6pr22qaspsfzarer9r"&gt;56&lt;/key&gt;&lt;/foreign-keys&gt;&lt;ref-type name="Journal Article"&gt;17&lt;/ref-type&gt;&lt;contributors&gt;&lt;authors&gt;&lt;author&gt;Winandy, J. E.&lt;/author&gt;&lt;author&gt;Rowell, R. M.&lt;/author&gt;&lt;/authors&gt;&lt;/contributors&gt;&lt;titles&gt;&lt;secondary-title&gt;The Chemistry of Wood Strength. Wood Chemistry and Wood Composites&lt;/secondary-title&gt;&lt;/titles&gt;&lt;periodical&gt;&lt;full-title&gt;The Chemistry of Wood Strength. Wood Chemistry and Wood Composites&lt;/full-title&gt;&lt;/periodical&gt;&lt;pages&gt;303-347&lt;/pages&gt;&lt;dates&gt;&lt;year&gt;2005&lt;/year&gt;&lt;/dates&gt;&lt;urls&gt;&lt;/urls&gt;&lt;remote-database-name&gt;Scopus&lt;/remote-database-name&gt;&lt;/record&gt;&lt;/Cite&gt;&lt;/EndNote&gt;</w:instrText>
      </w:r>
      <w:r w:rsidR="00190039" w:rsidRPr="00593315">
        <w:rPr>
          <w:lang w:eastAsia="de-DE"/>
        </w:rPr>
        <w:fldChar w:fldCharType="separate"/>
      </w:r>
      <w:r w:rsidR="00B37483" w:rsidRPr="00593315">
        <w:rPr>
          <w:noProof/>
          <w:lang w:eastAsia="de-DE"/>
        </w:rPr>
        <w:t>(Winandy and Rowell 2005)</w:t>
      </w:r>
      <w:r w:rsidR="00190039" w:rsidRPr="00593315">
        <w:rPr>
          <w:lang w:eastAsia="de-DE"/>
        </w:rPr>
        <w:fldChar w:fldCharType="end"/>
      </w:r>
      <w:r w:rsidR="002D434C" w:rsidRPr="00593315">
        <w:rPr>
          <w:lang w:eastAsia="de-DE"/>
        </w:rPr>
        <w:t xml:space="preserve">. </w:t>
      </w:r>
    </w:p>
    <w:p w14:paraId="0947978F" w14:textId="77777777" w:rsidR="00A91F48" w:rsidRPr="00593315" w:rsidRDefault="00A91F48" w:rsidP="003D026C">
      <w:pPr>
        <w:autoSpaceDE w:val="0"/>
        <w:autoSpaceDN w:val="0"/>
        <w:adjustRightInd w:val="0"/>
        <w:jc w:val="both"/>
        <w:rPr>
          <w:lang w:eastAsia="de-DE"/>
        </w:rPr>
      </w:pPr>
    </w:p>
    <w:p w14:paraId="1A8E081E" w14:textId="1B600A7F" w:rsidR="00685606" w:rsidRPr="00593315" w:rsidRDefault="008D361C" w:rsidP="00685606">
      <w:pPr>
        <w:autoSpaceDE w:val="0"/>
        <w:autoSpaceDN w:val="0"/>
        <w:adjustRightInd w:val="0"/>
        <w:jc w:val="both"/>
        <w:rPr>
          <w:lang w:eastAsia="de-DE"/>
        </w:rPr>
      </w:pPr>
      <w:r w:rsidRPr="00593315">
        <w:rPr>
          <w:lang w:eastAsia="de-DE"/>
        </w:rPr>
        <w:t>T</w:t>
      </w:r>
      <w:r w:rsidR="00B90906" w:rsidRPr="00593315">
        <w:rPr>
          <w:lang w:eastAsia="de-DE"/>
        </w:rPr>
        <w:t xml:space="preserve">wo possible reasons </w:t>
      </w:r>
      <w:r w:rsidRPr="00593315">
        <w:rPr>
          <w:lang w:eastAsia="de-DE"/>
        </w:rPr>
        <w:t>may explain the</w:t>
      </w:r>
      <w:r w:rsidR="00B90906" w:rsidRPr="00593315">
        <w:rPr>
          <w:lang w:eastAsia="de-DE"/>
        </w:rPr>
        <w:t xml:space="preserve"> increase </w:t>
      </w:r>
      <w:r w:rsidRPr="00593315">
        <w:rPr>
          <w:lang w:eastAsia="de-DE"/>
        </w:rPr>
        <w:t>in the</w:t>
      </w:r>
      <w:r w:rsidR="00B90906" w:rsidRPr="00593315">
        <w:rPr>
          <w:lang w:eastAsia="de-DE"/>
        </w:rPr>
        <w:t xml:space="preserve"> mechanical properties </w:t>
      </w:r>
      <w:r w:rsidRPr="00593315">
        <w:rPr>
          <w:lang w:eastAsia="de-DE"/>
        </w:rPr>
        <w:t xml:space="preserve">of heat-treated wood after </w:t>
      </w:r>
      <w:r w:rsidR="00B90906" w:rsidRPr="00593315">
        <w:rPr>
          <w:lang w:eastAsia="de-DE"/>
        </w:rPr>
        <w:t xml:space="preserve">acetylation: </w:t>
      </w:r>
      <w:r w:rsidR="002A2DE9" w:rsidRPr="00593315">
        <w:rPr>
          <w:lang w:eastAsia="de-DE"/>
        </w:rPr>
        <w:t xml:space="preserve">increased density </w:t>
      </w:r>
      <w:r w:rsidR="00B90906" w:rsidRPr="00593315">
        <w:rPr>
          <w:lang w:eastAsia="de-DE"/>
        </w:rPr>
        <w:t xml:space="preserve">and </w:t>
      </w:r>
      <w:r w:rsidR="002A2DE9" w:rsidRPr="00593315">
        <w:rPr>
          <w:lang w:eastAsia="de-DE"/>
        </w:rPr>
        <w:t xml:space="preserve">reduced moisture content </w:t>
      </w:r>
      <w:r w:rsidR="00B90906" w:rsidRPr="00593315">
        <w:rPr>
          <w:lang w:eastAsia="de-DE"/>
        </w:rPr>
        <w:fldChar w:fldCharType="begin">
          <w:fldData xml:space="preserve">PEVuZE5vdGU+PENpdGU+PEF1dGhvcj5YaWU8L0F1dGhvcj48WWVhcj4yMDEzPC9ZZWFyPjxSZWNO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</w:fldData>
        </w:fldChar>
      </w:r>
      <w:r w:rsidR="00B37483" w:rsidRPr="00593315">
        <w:rPr>
          <w:lang w:eastAsia="de-DE"/>
        </w:rPr>
        <w:instrText xml:space="preserve"> ADDIN EN.CITE </w:instrText>
      </w:r>
      <w:r w:rsidR="00B37483" w:rsidRPr="00593315">
        <w:rPr>
          <w:lang w:eastAsia="de-DE"/>
        </w:rPr>
        <w:fldChar w:fldCharType="begin">
          <w:fldData xml:space="preserve">PEVuZE5vdGU+PENpdGU+PEF1dGhvcj5YaWU8L0F1dGhvcj48WWVhcj4yMDEzPC9ZZWFyPjxSZWNO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</w:fldData>
        </w:fldChar>
      </w:r>
      <w:r w:rsidR="00B37483" w:rsidRPr="00593315">
        <w:rPr>
          <w:lang w:eastAsia="de-DE"/>
        </w:rPr>
        <w:instrText xml:space="preserve"> ADDIN EN.CITE.DATA </w:instrText>
      </w:r>
      <w:r w:rsidR="00B37483" w:rsidRPr="00593315">
        <w:rPr>
          <w:lang w:eastAsia="de-DE"/>
        </w:rPr>
      </w:r>
      <w:r w:rsidR="00B37483" w:rsidRPr="00593315">
        <w:rPr>
          <w:lang w:eastAsia="de-DE"/>
        </w:rPr>
        <w:fldChar w:fldCharType="end"/>
      </w:r>
      <w:r w:rsidR="00B90906" w:rsidRPr="00593315">
        <w:rPr>
          <w:lang w:eastAsia="de-DE"/>
        </w:rPr>
      </w:r>
      <w:r w:rsidR="00B90906" w:rsidRPr="00593315">
        <w:rPr>
          <w:lang w:eastAsia="de-DE"/>
        </w:rPr>
        <w:fldChar w:fldCharType="separate"/>
      </w:r>
      <w:r w:rsidR="00B37483" w:rsidRPr="00593315">
        <w:rPr>
          <w:noProof/>
          <w:lang w:eastAsia="de-DE"/>
        </w:rPr>
        <w:t>(Xie et al. 2013)</w:t>
      </w:r>
      <w:r w:rsidR="00B90906" w:rsidRPr="00593315">
        <w:rPr>
          <w:lang w:eastAsia="de-DE"/>
        </w:rPr>
        <w:fldChar w:fldCharType="end"/>
      </w:r>
      <w:r w:rsidR="00B90906" w:rsidRPr="00593315">
        <w:rPr>
          <w:lang w:eastAsia="de-DE"/>
        </w:rPr>
        <w:t xml:space="preserve">. </w:t>
      </w:r>
      <w:r w:rsidR="002A2DE9" w:rsidRPr="00593315">
        <w:rPr>
          <w:lang w:eastAsia="de-DE"/>
        </w:rPr>
        <w:t xml:space="preserve">However, the acetyl groups are situated as side groups on the existing wood polymers </w:t>
      </w:r>
      <w:r w:rsidR="002A2DE9" w:rsidRPr="00593315">
        <w:rPr>
          <w:lang w:eastAsia="de-DE"/>
        </w:rPr>
        <w:fldChar w:fldCharType="begin"/>
      </w:r>
      <w:r w:rsidR="00B37483" w:rsidRPr="00593315">
        <w:rPr>
          <w:lang w:eastAsia="de-DE"/>
        </w:rPr>
        <w:instrText xml:space="preserve"> ADDIN EN.CITE &lt;EndNote&gt;&lt;Cite&gt;&lt;Author&gt;Brelid&lt;/Author&gt;&lt;Year&gt;1999&lt;/Year&gt;&lt;RecNum&gt;45&lt;/RecNum&gt;&lt;DisplayText&gt;(Brelid and Simonson 1999)&lt;/DisplayText&gt;&lt;record&gt;&lt;rec-number&gt;45&lt;/rec-number&gt;&lt;foreign-keys&gt;&lt;key app="EN" db-id="txdspspfyp25tdexfa6pr22qaspsfzarer9r"&gt;45&lt;/key&gt;&lt;/foreign-keys&gt;&lt;ref-type name="Journal Article"&gt;17&lt;/ref-type&gt;&lt;contributors&gt;&lt;authors&gt;&lt;author&gt;Brelid, P. L.&lt;/author&gt;&lt;author&gt;Simonson, R.&lt;/author&gt;&lt;/authors&gt;&lt;/contributors&gt;&lt;auth-address&gt;Dept. of Forest Prod. and Chem. Eng., Chalmers University of Technology, S-412 96 Göteborg, Sweden&lt;/auth-address&gt;&lt;titles&gt;&lt;title&gt;Acetylation of solid wood using microwave heating: Part 2. Experiments in laboratory scale&lt;/title&gt;&lt;secondary-title&gt;Holz als Roh - und Werkstoff&lt;/secondary-title&gt;&lt;alt-title&gt;Holz Roh Werkst&lt;/alt-title&gt;&lt;/titles&gt;&lt;periodical&gt;&lt;full-title&gt;Holz als Roh - und Werkstoff&lt;/full-title&gt;&lt;abbr-1&gt;Holz Roh Werkst&lt;/abbr-1&gt;&lt;/periodical&gt;&lt;alt-periodical&gt;&lt;full-title&gt;Holz als Roh - und Werkstoff&lt;/full-title&gt;&lt;abbr-1&gt;Holz Roh Werkst&lt;/abbr-1&gt;&lt;/alt-periodical&gt;&lt;pages&gt;383-389&lt;/pages&gt;&lt;volume&gt;57&lt;/volume&gt;&lt;number&gt;5&lt;/number&gt;&lt;keywords&gt;&lt;keyword&gt;Acetic acid&lt;/keyword&gt;&lt;keyword&gt;Acetylation&lt;/keyword&gt;&lt;keyword&gt;Microwave heating&lt;/keyword&gt;&lt;keyword&gt;Thermal effects&lt;/keyword&gt;&lt;keyword&gt;Microwave energy&lt;/keyword&gt;&lt;keyword&gt;Wood&lt;/keyword&gt;&lt;keyword&gt;Heating&lt;/keyword&gt;&lt;keyword&gt;Microwaves&lt;/keyword&gt;&lt;keyword&gt;Thermal Analysis&lt;/keyword&gt;&lt;/keywords&gt;&lt;dates&gt;&lt;year&gt;1999&lt;/year&gt;&lt;/dates&gt;&lt;isbn&gt;00183768 (ISSN)&lt;/isbn&gt;&lt;label&gt;e/p&lt;/label&gt;&lt;urls&gt;&lt;related-urls&gt;&lt;url&gt;http://www.scopus.com/inward/record.url?eid=2-s2.0-0012469051&amp;amp;partnerID=40&amp;amp;md5=76ca2f7b541daf60cfd3234e63f55a56&lt;/url&gt;&lt;/related-urls&gt;&lt;/urls&gt;&lt;remote-database-name&gt;Scopus&lt;/remote-database-name&gt;&lt;language&gt;English&lt;/language&gt;&lt;/record&gt;&lt;/Cite&gt;&lt;/EndNote&gt;</w:instrText>
      </w:r>
      <w:r w:rsidR="002A2DE9" w:rsidRPr="00593315">
        <w:rPr>
          <w:lang w:eastAsia="de-DE"/>
        </w:rPr>
        <w:fldChar w:fldCharType="separate"/>
      </w:r>
      <w:r w:rsidR="00B37483" w:rsidRPr="00593315">
        <w:rPr>
          <w:noProof/>
          <w:lang w:eastAsia="de-DE"/>
        </w:rPr>
        <w:t xml:space="preserve">(Brelid and Simonson </w:t>
      </w:r>
      <w:r w:rsidR="00B37483" w:rsidRPr="00593315">
        <w:rPr>
          <w:noProof/>
          <w:lang w:eastAsia="de-DE"/>
        </w:rPr>
        <w:lastRenderedPageBreak/>
        <w:t>1999)</w:t>
      </w:r>
      <w:r w:rsidR="002A2DE9" w:rsidRPr="00593315">
        <w:rPr>
          <w:lang w:eastAsia="de-DE"/>
        </w:rPr>
        <w:fldChar w:fldCharType="end"/>
      </w:r>
      <w:r w:rsidR="002A2DE9" w:rsidRPr="00593315">
        <w:rPr>
          <w:lang w:eastAsia="de-DE"/>
        </w:rPr>
        <w:t xml:space="preserve"> but do not polymerize themselves or cross-link the cell wall polymers and forming a stiff network </w:t>
      </w:r>
      <w:r w:rsidRPr="00593315">
        <w:rPr>
          <w:lang w:eastAsia="de-DE"/>
        </w:rPr>
        <w:fldChar w:fldCharType="begin"/>
      </w:r>
      <w:r w:rsidR="00B37483" w:rsidRPr="00593315">
        <w:rPr>
          <w:lang w:eastAsia="de-DE"/>
        </w:rPr>
        <w:instrText xml:space="preserve"> ADDIN EN.CITE &lt;EndNote&gt;&lt;Cite&gt;&lt;Author&gt;Tsoumis&lt;/Author&gt;&lt;Year&gt;1991&lt;/Year&gt;&lt;RecNum&gt;59&lt;/RecNum&gt;&lt;DisplayText&gt;(Tsoumis 1991)&lt;/DisplayText&gt;&lt;record&gt;&lt;rec-number&gt;59&lt;/rec-number&gt;&lt;foreign-keys&gt;&lt;key app="EN" db-id="txdspspfyp25tdexfa6pr22qaspsfzarer9r"&gt;59&lt;/key&gt;&lt;/foreign-keys&gt;&lt;ref-type name="Journal Article"&gt;17&lt;/ref-type&gt;&lt;contributors&gt;&lt;authors&gt;&lt;author&gt;Tsoumis, G.&lt;/author&gt;&lt;/authors&gt;&lt;/contributors&gt;&lt;titles&gt;&lt;secondary-title&gt;Science and Technology of Wood: Structure, Properties, Utilization&lt;/secondary-title&gt;&lt;/titles&gt;&lt;periodical&gt;&lt;full-title&gt;Science and Technology of Wood: Structure, Properties, Utilization&lt;/full-title&gt;&lt;/periodical&gt;&lt;dates&gt;&lt;year&gt;1991&lt;/year&gt;&lt;/dates&gt;&lt;urls&gt;&lt;/urls&gt;&lt;/record&gt;&lt;/Cite&gt;&lt;/EndNote&gt;</w:instrText>
      </w:r>
      <w:r w:rsidRPr="00593315">
        <w:rPr>
          <w:lang w:eastAsia="de-DE"/>
        </w:rPr>
        <w:fldChar w:fldCharType="separate"/>
      </w:r>
      <w:r w:rsidR="00B37483" w:rsidRPr="00593315">
        <w:rPr>
          <w:noProof/>
          <w:lang w:eastAsia="de-DE"/>
        </w:rPr>
        <w:t>(Tsoumis 1991)</w:t>
      </w:r>
      <w:r w:rsidRPr="00593315">
        <w:rPr>
          <w:lang w:eastAsia="de-DE"/>
        </w:rPr>
        <w:fldChar w:fldCharType="end"/>
      </w:r>
      <w:r w:rsidRPr="00593315">
        <w:rPr>
          <w:lang w:eastAsia="de-DE"/>
        </w:rPr>
        <w:t>.</w:t>
      </w:r>
      <w:r w:rsidR="0013157F" w:rsidRPr="00593315">
        <w:rPr>
          <w:lang w:eastAsia="de-DE"/>
        </w:rPr>
        <w:t xml:space="preserve"> </w:t>
      </w:r>
      <w:r w:rsidRPr="00593315">
        <w:rPr>
          <w:lang w:eastAsia="de-DE"/>
        </w:rPr>
        <w:t xml:space="preserve">Therefore, the increase in density of wood due to acetylation may not substantially </w:t>
      </w:r>
      <w:r w:rsidR="00C339B3" w:rsidRPr="00593315">
        <w:rPr>
          <w:lang w:eastAsia="de-DE"/>
        </w:rPr>
        <w:t>improve the</w:t>
      </w:r>
      <w:r w:rsidRPr="00593315">
        <w:rPr>
          <w:lang w:eastAsia="de-DE"/>
        </w:rPr>
        <w:t xml:space="preserve"> strength properties. </w:t>
      </w:r>
      <w:r w:rsidR="002A2DE9" w:rsidRPr="00593315">
        <w:rPr>
          <w:lang w:eastAsia="de-DE"/>
        </w:rPr>
        <w:t>A</w:t>
      </w:r>
      <w:r w:rsidR="00B90906" w:rsidRPr="00593315">
        <w:rPr>
          <w:lang w:eastAsia="de-DE"/>
        </w:rPr>
        <w:t xml:space="preserve"> decrease in wood equilibrium moisture content due to acetylation of heat-treated wood </w:t>
      </w:r>
      <w:r w:rsidR="002A2DE9" w:rsidRPr="00593315">
        <w:rPr>
          <w:lang w:eastAsia="de-DE"/>
        </w:rPr>
        <w:t>might</w:t>
      </w:r>
      <w:r w:rsidR="00B90906" w:rsidRPr="00593315">
        <w:rPr>
          <w:lang w:eastAsia="de-DE"/>
        </w:rPr>
        <w:t xml:space="preserve"> </w:t>
      </w:r>
      <w:r w:rsidR="002A2DE9" w:rsidRPr="00593315">
        <w:rPr>
          <w:lang w:eastAsia="de-DE"/>
        </w:rPr>
        <w:t>be the only reason for the</w:t>
      </w:r>
      <w:r w:rsidR="00B90906" w:rsidRPr="00593315">
        <w:rPr>
          <w:lang w:eastAsia="de-DE"/>
        </w:rPr>
        <w:t xml:space="preserve"> increase in strength properties</w:t>
      </w:r>
      <w:r w:rsidR="002A2DE9" w:rsidRPr="00593315">
        <w:rPr>
          <w:lang w:eastAsia="de-DE"/>
        </w:rPr>
        <w:t xml:space="preserve">. The richness of lignin of heat-treated wood </w:t>
      </w:r>
      <w:r w:rsidR="00C339B3" w:rsidRPr="00593315">
        <w:rPr>
          <w:lang w:eastAsia="de-DE"/>
        </w:rPr>
        <w:t>strengthens</w:t>
      </w:r>
      <w:r w:rsidR="002A2DE9" w:rsidRPr="00593315">
        <w:rPr>
          <w:lang w:eastAsia="de-DE"/>
        </w:rPr>
        <w:t xml:space="preserve"> this influence. </w:t>
      </w:r>
      <w:r w:rsidRPr="00593315">
        <w:rPr>
          <w:lang w:eastAsia="de-DE"/>
        </w:rPr>
        <w:t xml:space="preserve">There are several factors </w:t>
      </w:r>
      <w:r w:rsidR="000661AC" w:rsidRPr="00593315">
        <w:rPr>
          <w:lang w:eastAsia="de-DE"/>
        </w:rPr>
        <w:t xml:space="preserve">which </w:t>
      </w:r>
      <w:r w:rsidRPr="00593315">
        <w:rPr>
          <w:lang w:eastAsia="de-DE"/>
        </w:rPr>
        <w:t>influence negatively the mechanical strength properties of heat-treated wood during acetylation. Firstly, d</w:t>
      </w:r>
      <w:r w:rsidR="000E1050" w:rsidRPr="00593315">
        <w:rPr>
          <w:lang w:eastAsia="de-DE"/>
        </w:rPr>
        <w:t>ecrease in some</w:t>
      </w:r>
      <w:r w:rsidR="00D34098" w:rsidRPr="00593315">
        <w:rPr>
          <w:lang w:eastAsia="de-DE"/>
        </w:rPr>
        <w:t xml:space="preserve"> </w:t>
      </w:r>
      <w:r w:rsidR="000E1050" w:rsidRPr="00593315">
        <w:rPr>
          <w:lang w:eastAsia="de-DE"/>
        </w:rPr>
        <w:t xml:space="preserve">mechanical properties may be explained by </w:t>
      </w:r>
      <w:r w:rsidRPr="00593315">
        <w:rPr>
          <w:lang w:eastAsia="de-DE"/>
        </w:rPr>
        <w:t>swelling of wood</w:t>
      </w:r>
      <w:r w:rsidR="0013157F" w:rsidRPr="00593315">
        <w:rPr>
          <w:lang w:eastAsia="de-DE"/>
        </w:rPr>
        <w:t xml:space="preserve"> (</w:t>
      </w:r>
      <w:r w:rsidR="005857C8" w:rsidRPr="00593315">
        <w:rPr>
          <w:lang w:eastAsia="de-DE"/>
        </w:rPr>
        <w:t>both untreated and heat-treated wood).</w:t>
      </w:r>
      <w:r w:rsidRPr="00593315">
        <w:rPr>
          <w:lang w:eastAsia="de-DE"/>
        </w:rPr>
        <w:t xml:space="preserve"> Swelling of cell wall reduce the </w:t>
      </w:r>
      <w:r w:rsidR="00C339B3" w:rsidRPr="00593315">
        <w:rPr>
          <w:lang w:eastAsia="de-DE"/>
        </w:rPr>
        <w:t>fiber</w:t>
      </w:r>
      <w:r w:rsidRPr="00593315">
        <w:rPr>
          <w:lang w:eastAsia="de-DE"/>
        </w:rPr>
        <w:t xml:space="preserve"> amount per volume, resulting in fewer load-bearing fibers within a given cross-sectional area </w:t>
      </w:r>
      <w:r w:rsidRPr="00593315">
        <w:rPr>
          <w:lang w:eastAsia="de-DE"/>
        </w:rPr>
        <w:fldChar w:fldCharType="begin"/>
      </w:r>
      <w:r w:rsidR="00B37483" w:rsidRPr="00593315">
        <w:rPr>
          <w:lang w:eastAsia="de-DE"/>
        </w:rPr>
        <w:instrText xml:space="preserve"> ADDIN EN.CITE &lt;EndNote&gt;&lt;Cite&gt;&lt;Author&gt;Winandy&lt;/Author&gt;&lt;Year&gt;2005&lt;/Year&gt;&lt;RecNum&gt;56&lt;/RecNum&gt;&lt;DisplayText&gt;(Winandy and Rowell 2005)&lt;/DisplayText&gt;&lt;record&gt;&lt;rec-number&gt;56&lt;/rec-number&gt;&lt;foreign-keys&gt;&lt;key app="EN" db-id="txdspspfyp25tdexfa6pr22qaspsfzarer9r"&gt;56&lt;/key&gt;&lt;/foreign-keys&gt;&lt;ref-type name="Journal Article"&gt;17&lt;/ref-type&gt;&lt;contributors&gt;&lt;authors&gt;&lt;author&gt;Winandy, J. E.&lt;/author&gt;&lt;author&gt;Rowell, R. M.&lt;/author&gt;&lt;/authors&gt;&lt;/contributors&gt;&lt;titles&gt;&lt;secondary-title&gt;The Chemistry of Wood Strength. Wood Chemistry and Wood Composites&lt;/secondary-title&gt;&lt;/titles&gt;&lt;periodical&gt;&lt;full-title&gt;The Chemistry of Wood Strength. Wood Chemistry and Wood Composites&lt;/full-title&gt;&lt;/periodical&gt;&lt;pages&gt;303-347&lt;/pages&gt;&lt;dates&gt;&lt;year&gt;2005&lt;/year&gt;&lt;/dates&gt;&lt;urls&gt;&lt;/urls&gt;&lt;remote-database-name&gt;Scopus&lt;/remote-database-name&gt;&lt;/record&gt;&lt;/Cite&gt;&lt;/EndNote&gt;</w:instrText>
      </w:r>
      <w:r w:rsidRPr="00593315">
        <w:rPr>
          <w:lang w:eastAsia="de-DE"/>
        </w:rPr>
        <w:fldChar w:fldCharType="separate"/>
      </w:r>
      <w:r w:rsidR="00B37483" w:rsidRPr="00593315">
        <w:rPr>
          <w:noProof/>
          <w:lang w:eastAsia="de-DE"/>
        </w:rPr>
        <w:t>(Winandy and Rowell 2005)</w:t>
      </w:r>
      <w:r w:rsidRPr="00593315">
        <w:rPr>
          <w:lang w:eastAsia="de-DE"/>
        </w:rPr>
        <w:fldChar w:fldCharType="end"/>
      </w:r>
      <w:r w:rsidRPr="00593315">
        <w:rPr>
          <w:lang w:eastAsia="de-DE"/>
        </w:rPr>
        <w:t>.</w:t>
      </w:r>
      <w:r w:rsidR="00261C9E" w:rsidRPr="00593315">
        <w:rPr>
          <w:lang w:eastAsia="de-DE"/>
        </w:rPr>
        <w:t xml:space="preserve"> In</w:t>
      </w:r>
      <w:r w:rsidR="0013157F" w:rsidRPr="00593315">
        <w:rPr>
          <w:lang w:eastAsia="de-DE"/>
        </w:rPr>
        <w:t xml:space="preserve"> addition</w:t>
      </w:r>
      <w:r w:rsidR="00261C9E" w:rsidRPr="00593315">
        <w:rPr>
          <w:lang w:eastAsia="de-DE"/>
        </w:rPr>
        <w:t xml:space="preserve">, swelling tends to plasticize wood and reduce its strength properties </w:t>
      </w:r>
      <w:r w:rsidR="00261C9E" w:rsidRPr="00593315">
        <w:rPr>
          <w:lang w:eastAsia="de-DE"/>
        </w:rPr>
        <w:fldChar w:fldCharType="begin"/>
      </w:r>
      <w:r w:rsidR="00B37483" w:rsidRPr="00593315">
        <w:rPr>
          <w:lang w:eastAsia="de-DE"/>
        </w:rPr>
        <w:instrText xml:space="preserve"> ADDIN EN.CITE &lt;EndNote&gt;&lt;Cite&gt;&lt;Author&gt;Winandy&lt;/Author&gt;&lt;Year&gt;2005&lt;/Year&gt;&lt;RecNum&gt;56&lt;/RecNum&gt;&lt;DisplayText&gt;(Winandy and Rowell 2005)&lt;/DisplayText&gt;&lt;record&gt;&lt;rec-number&gt;56&lt;/rec-number&gt;&lt;foreign-keys&gt;&lt;key app="EN" db-id="txdspspfyp25tdexfa6pr22qaspsfzarer9r"&gt;56&lt;/key&gt;&lt;/foreign-keys&gt;&lt;ref-type name="Journal Article"&gt;17&lt;/ref-type&gt;&lt;contributors&gt;&lt;authors&gt;&lt;author&gt;Winandy, J. E.&lt;/author&gt;&lt;author&gt;Rowell, R. M.&lt;/author&gt;&lt;/authors&gt;&lt;/contributors&gt;&lt;titles&gt;&lt;secondary-title&gt;The Chemistry of Wood Strength. Wood Chemistry and Wood Composites&lt;/secondary-title&gt;&lt;/titles&gt;&lt;periodical&gt;&lt;full-title&gt;The Chemistry of Wood Strength. Wood Chemistry and Wood Composites&lt;/full-title&gt;&lt;/periodical&gt;&lt;pages&gt;303-347&lt;/pages&gt;&lt;dates&gt;&lt;year&gt;2005&lt;/year&gt;&lt;/dates&gt;&lt;urls&gt;&lt;/urls&gt;&lt;remote-database-name&gt;Scopus&lt;/remote-database-name&gt;&lt;/record&gt;&lt;/Cite&gt;&lt;/EndNote&gt;</w:instrText>
      </w:r>
      <w:r w:rsidR="00261C9E" w:rsidRPr="00593315">
        <w:rPr>
          <w:lang w:eastAsia="de-DE"/>
        </w:rPr>
        <w:fldChar w:fldCharType="separate"/>
      </w:r>
      <w:r w:rsidR="00B37483" w:rsidRPr="00593315">
        <w:rPr>
          <w:noProof/>
          <w:lang w:eastAsia="de-DE"/>
        </w:rPr>
        <w:t>(Winandy and Rowell 2005)</w:t>
      </w:r>
      <w:r w:rsidR="00261C9E" w:rsidRPr="00593315">
        <w:rPr>
          <w:lang w:eastAsia="de-DE"/>
        </w:rPr>
        <w:fldChar w:fldCharType="end"/>
      </w:r>
      <w:r w:rsidR="00261C9E" w:rsidRPr="00593315">
        <w:rPr>
          <w:lang w:eastAsia="de-DE"/>
        </w:rPr>
        <w:t xml:space="preserve">. In general, the greater the </w:t>
      </w:r>
      <w:r w:rsidR="00C339B3" w:rsidRPr="00593315">
        <w:rPr>
          <w:lang w:eastAsia="de-DE"/>
        </w:rPr>
        <w:t xml:space="preserve">material </w:t>
      </w:r>
      <w:r w:rsidR="00261C9E" w:rsidRPr="00593315">
        <w:rPr>
          <w:lang w:eastAsia="de-DE"/>
        </w:rPr>
        <w:t>swe</w:t>
      </w:r>
      <w:r w:rsidR="00C339B3" w:rsidRPr="00593315">
        <w:rPr>
          <w:lang w:eastAsia="de-DE"/>
        </w:rPr>
        <w:t>lls</w:t>
      </w:r>
      <w:r w:rsidR="00261C9E" w:rsidRPr="00593315">
        <w:rPr>
          <w:lang w:eastAsia="de-DE"/>
        </w:rPr>
        <w:t>,</w:t>
      </w:r>
      <w:r w:rsidR="00C339B3" w:rsidRPr="00593315">
        <w:rPr>
          <w:lang w:eastAsia="de-DE"/>
        </w:rPr>
        <w:t xml:space="preserve"> </w:t>
      </w:r>
      <w:r w:rsidR="00261C9E" w:rsidRPr="00593315">
        <w:rPr>
          <w:lang w:eastAsia="de-DE"/>
        </w:rPr>
        <w:t xml:space="preserve">the greater </w:t>
      </w:r>
      <w:r w:rsidR="00C339B3" w:rsidRPr="00593315">
        <w:rPr>
          <w:lang w:eastAsia="de-DE"/>
        </w:rPr>
        <w:t xml:space="preserve">its </w:t>
      </w:r>
      <w:r w:rsidR="00261C9E" w:rsidRPr="00593315">
        <w:rPr>
          <w:lang w:eastAsia="de-DE"/>
        </w:rPr>
        <w:t xml:space="preserve">strength loss. Acetylation swells the </w:t>
      </w:r>
      <w:r w:rsidR="00C339B3" w:rsidRPr="00593315">
        <w:rPr>
          <w:lang w:eastAsia="de-DE"/>
        </w:rPr>
        <w:t>wood;</w:t>
      </w:r>
      <w:r w:rsidR="00261C9E" w:rsidRPr="00593315">
        <w:rPr>
          <w:lang w:eastAsia="de-DE"/>
        </w:rPr>
        <w:t xml:space="preserve"> therefore, the strength of heat-treated wood after acetylation, such as hardness in this study, decreases accordingly. Secondly</w:t>
      </w:r>
      <w:r w:rsidR="00C339B3" w:rsidRPr="00593315">
        <w:rPr>
          <w:lang w:eastAsia="de-DE"/>
        </w:rPr>
        <w:t>, the</w:t>
      </w:r>
      <w:r w:rsidR="00261C9E" w:rsidRPr="00593315">
        <w:rPr>
          <w:lang w:eastAsia="de-DE"/>
        </w:rPr>
        <w:t xml:space="preserve"> by-product acetic acid of acetylation may cause a certain degree of heat-treated wood degradation resulting in strength reduction. Finally, it is pointed out </w:t>
      </w:r>
      <w:r w:rsidR="0013157F" w:rsidRPr="00593315">
        <w:rPr>
          <w:lang w:eastAsia="de-DE"/>
        </w:rPr>
        <w:t xml:space="preserve">that the </w:t>
      </w:r>
      <w:r w:rsidR="00261C9E" w:rsidRPr="00593315">
        <w:rPr>
          <w:lang w:eastAsia="de-DE"/>
        </w:rPr>
        <w:t>hydrolysis of lignocelluloses at high temperatures during the acetylation process may affect the strength of wood</w:t>
      </w:r>
      <w:r w:rsidR="0013157F" w:rsidRPr="00593315">
        <w:rPr>
          <w:lang w:eastAsia="de-DE"/>
        </w:rPr>
        <w:t xml:space="preserve"> </w:t>
      </w:r>
      <w:r w:rsidR="00471D50" w:rsidRPr="00593315">
        <w:rPr>
          <w:lang w:eastAsia="de-DE"/>
        </w:rPr>
        <w:t xml:space="preserve">without heat treatment </w:t>
      </w:r>
      <w:r w:rsidR="00261C9E" w:rsidRPr="00593315">
        <w:rPr>
          <w:lang w:eastAsia="de-DE"/>
        </w:rPr>
        <w:fldChar w:fldCharType="begin"/>
      </w:r>
      <w:r w:rsidR="00B37483" w:rsidRPr="00593315">
        <w:rPr>
          <w:lang w:eastAsia="de-DE"/>
        </w:rPr>
        <w:instrText xml:space="preserve"> ADDIN EN.CITE &lt;EndNote&gt;&lt;Cite&gt;&lt;Author&gt;Homan&lt;/Author&gt;&lt;Year&gt;2004&lt;/Year&gt;&lt;RecNum&gt;53&lt;/RecNum&gt;&lt;DisplayText&gt;(Homan and Jorissen 2004)&lt;/DisplayText&gt;&lt;record&gt;&lt;rec-number&gt;53&lt;/rec-number&gt;&lt;foreign-keys&gt;&lt;key app="EN" db-id="txdspspfyp25tdexfa6pr22qaspsfzarer9r"&gt;53&lt;/key&gt;&lt;/foreign-keys&gt;&lt;ref-type name="Journal Article"&gt;17&lt;/ref-type&gt;&lt;contributors&gt;&lt;authors&gt;&lt;author&gt;Homan, W. J.&lt;/author&gt;&lt;author&gt;Jorissen, A. J. M.&lt;/author&gt;&lt;/authors&gt;&lt;/contributors&gt;&lt;auth-address&gt;SHR Timber Research, Wageningen, Netherlands&amp;#xD;Eindhoven University of Technology, Eindhoven, Netherlands&lt;/auth-address&gt;&lt;titles&gt;&lt;title&gt;Wood modification developments&lt;/title&gt;&lt;secondary-title&gt;Heron&lt;/secondary-title&gt;&lt;alt-title&gt;Heron&lt;/alt-title&gt;&lt;/titles&gt;&lt;periodical&gt;&lt;full-title&gt;Heron&lt;/full-title&gt;&lt;abbr-1&gt;Heron&lt;/abbr-1&gt;&lt;/periodical&gt;&lt;alt-periodical&gt;&lt;full-title&gt;Heron&lt;/full-title&gt;&lt;abbr-1&gt;Heron&lt;/abbr-1&gt;&lt;/alt-periodical&gt;&lt;pages&gt;361-386&lt;/pages&gt;&lt;volume&gt;49&lt;/volume&gt;&lt;number&gt;4&lt;/number&gt;&lt;keywords&gt;&lt;keyword&gt;Modification&lt;/keyword&gt;&lt;keyword&gt;Wood&lt;/keyword&gt;&lt;keyword&gt;Acceleration&lt;/keyword&gt;&lt;keyword&gt;Chemical modification&lt;/keyword&gt;&lt;keyword&gt;Durability&lt;/keyword&gt;&lt;keyword&gt;Marketing&lt;/keyword&gt;&lt;keyword&gt;Organic compounds&lt;/keyword&gt;&lt;keyword&gt;Thermal effects&lt;/keyword&gt;&lt;keyword&gt;Constant quality&lt;/keyword&gt;&lt;keyword&gt;Cyclic ecosystems&lt;/keyword&gt;&lt;keyword&gt;Market introduction&lt;/keyword&gt;&lt;keyword&gt;Wood modification&lt;/keyword&gt;&lt;keyword&gt;Hardwoods&lt;/keyword&gt;&lt;keyword&gt;Wood Species&lt;/keyword&gt;&lt;/keywords&gt;&lt;dates&gt;&lt;year&gt;2004&lt;/year&gt;&lt;/dates&gt;&lt;isbn&gt;00467316 (ISSN)&lt;/isbn&gt;&lt;urls&gt;&lt;related-urls&gt;&lt;url&gt;http://www.scopus.com/inward/record.url?eid=2-s2.0-20544438640&amp;amp;partnerID=40&amp;amp;md5=11d193f78fbfbd340226e4ac45a215f6&lt;/url&gt;&lt;/related-urls&gt;&lt;/urls&gt;&lt;remote-database-name&gt;Scopus&lt;/remote-database-name&gt;&lt;language&gt;English&lt;/language&gt;&lt;/record&gt;&lt;/Cite&gt;&lt;/EndNote&gt;</w:instrText>
      </w:r>
      <w:r w:rsidR="00261C9E" w:rsidRPr="00593315">
        <w:rPr>
          <w:lang w:eastAsia="de-DE"/>
        </w:rPr>
        <w:fldChar w:fldCharType="separate"/>
      </w:r>
      <w:r w:rsidR="00B37483" w:rsidRPr="00593315">
        <w:rPr>
          <w:noProof/>
          <w:lang w:eastAsia="de-DE"/>
        </w:rPr>
        <w:t>(Homan and Jorissen 2004)</w:t>
      </w:r>
      <w:r w:rsidR="00261C9E" w:rsidRPr="00593315">
        <w:rPr>
          <w:lang w:eastAsia="de-DE"/>
        </w:rPr>
        <w:fldChar w:fldCharType="end"/>
      </w:r>
      <w:r w:rsidR="00951278" w:rsidRPr="00593315">
        <w:rPr>
          <w:lang w:eastAsia="de-DE"/>
        </w:rPr>
        <w:t xml:space="preserve">. However, </w:t>
      </w:r>
      <w:r w:rsidR="000661AC" w:rsidRPr="00593315">
        <w:rPr>
          <w:lang w:eastAsia="de-DE"/>
        </w:rPr>
        <w:t xml:space="preserve">the </w:t>
      </w:r>
      <w:r w:rsidR="00261C9E" w:rsidRPr="00593315">
        <w:rPr>
          <w:lang w:eastAsia="de-DE"/>
        </w:rPr>
        <w:t xml:space="preserve">effect of high temperature might be less on heat-treated wood </w:t>
      </w:r>
      <w:r w:rsidR="00727593" w:rsidRPr="00593315">
        <w:rPr>
          <w:lang w:eastAsia="de-DE"/>
        </w:rPr>
        <w:t xml:space="preserve">due to </w:t>
      </w:r>
      <w:r w:rsidR="00261C9E" w:rsidRPr="00593315">
        <w:rPr>
          <w:lang w:eastAsia="de-DE"/>
        </w:rPr>
        <w:t>the hydrolysis of lignocelluloses during heat treatment</w:t>
      </w:r>
      <w:r w:rsidR="002D434C" w:rsidRPr="00593315">
        <w:rPr>
          <w:lang w:eastAsia="de-DE"/>
        </w:rPr>
        <w:t xml:space="preserve">. This may explain the high value in hardness on the radial surface of 190 °C heat-treated specimens after acetylation (see </w:t>
      </w:r>
      <w:r w:rsidR="00141A11" w:rsidRPr="00593315">
        <w:rPr>
          <w:lang w:eastAsia="de-DE"/>
        </w:rPr>
        <w:t>Figure 5</w:t>
      </w:r>
      <w:r w:rsidR="002D434C" w:rsidRPr="00593315">
        <w:rPr>
          <w:lang w:eastAsia="de-DE"/>
        </w:rPr>
        <w:t xml:space="preserve"> (a)). </w:t>
      </w:r>
      <w:r w:rsidR="00D34098" w:rsidRPr="00593315">
        <w:rPr>
          <w:lang w:eastAsia="de-DE"/>
        </w:rPr>
        <w:t xml:space="preserve">Since all these factors </w:t>
      </w:r>
      <w:r w:rsidR="002D434C" w:rsidRPr="00593315">
        <w:rPr>
          <w:lang w:eastAsia="de-DE"/>
        </w:rPr>
        <w:t>combine and interact</w:t>
      </w:r>
      <w:r w:rsidR="00D34098" w:rsidRPr="00593315">
        <w:rPr>
          <w:lang w:eastAsia="de-DE"/>
        </w:rPr>
        <w:t xml:space="preserve">, it might be </w:t>
      </w:r>
      <w:r w:rsidR="00951278" w:rsidRPr="00593315">
        <w:rPr>
          <w:lang w:eastAsia="de-DE"/>
        </w:rPr>
        <w:t xml:space="preserve">possible </w:t>
      </w:r>
      <w:r w:rsidR="00D34098" w:rsidRPr="00593315">
        <w:rPr>
          <w:lang w:eastAsia="de-DE"/>
        </w:rPr>
        <w:t xml:space="preserve">that </w:t>
      </w:r>
      <w:r w:rsidR="00951278" w:rsidRPr="00593315">
        <w:rPr>
          <w:lang w:eastAsia="de-DE"/>
        </w:rPr>
        <w:t>during</w:t>
      </w:r>
      <w:r w:rsidR="00D34098" w:rsidRPr="00593315">
        <w:rPr>
          <w:lang w:eastAsia="de-DE"/>
        </w:rPr>
        <w:t xml:space="preserve"> the acetylation</w:t>
      </w:r>
      <w:r w:rsidR="002D434C" w:rsidRPr="00593315">
        <w:rPr>
          <w:lang w:eastAsia="de-DE"/>
        </w:rPr>
        <w:t xml:space="preserve"> of heat-treated wood</w:t>
      </w:r>
      <w:r w:rsidR="00D34098" w:rsidRPr="00593315">
        <w:rPr>
          <w:lang w:eastAsia="de-DE"/>
        </w:rPr>
        <w:t xml:space="preserve">, an increase in strength due to the reduction in moisture content evened out strength losses caused by acidic degradation </w:t>
      </w:r>
      <w:r w:rsidR="002D434C" w:rsidRPr="00593315">
        <w:rPr>
          <w:lang w:eastAsia="de-DE"/>
        </w:rPr>
        <w:t>and swell</w:t>
      </w:r>
      <w:r w:rsidR="00D34098" w:rsidRPr="00593315">
        <w:rPr>
          <w:lang w:eastAsia="de-DE"/>
        </w:rPr>
        <w:t xml:space="preserve">. </w:t>
      </w:r>
    </w:p>
    <w:p w14:paraId="55DA1F18" w14:textId="77777777" w:rsidR="00D0603F" w:rsidRPr="00593315" w:rsidRDefault="00D0603F" w:rsidP="00A91F48">
      <w:pPr>
        <w:rPr>
          <w:color w:val="000000"/>
        </w:rPr>
      </w:pPr>
    </w:p>
    <w:p w14:paraId="2BE7BE67" w14:textId="77777777" w:rsidR="007477EB" w:rsidRPr="00593315" w:rsidRDefault="007477EB" w:rsidP="000E51D0">
      <w:pPr>
        <w:pStyle w:val="abstract"/>
        <w:widowControl w:val="0"/>
        <w:numPr>
          <w:ilvl w:val="1"/>
          <w:numId w:val="6"/>
        </w:numPr>
        <w:overflowPunct/>
        <w:spacing w:before="0" w:after="120" w:line="240" w:lineRule="auto"/>
        <w:ind w:left="360"/>
        <w:outlineLvl w:val="1"/>
        <w:rPr>
          <w:sz w:val="24"/>
          <w:szCs w:val="24"/>
        </w:rPr>
      </w:pPr>
      <w:r w:rsidRPr="00593315">
        <w:rPr>
          <w:sz w:val="24"/>
          <w:szCs w:val="24"/>
        </w:rPr>
        <w:t>Fungal Durability</w:t>
      </w:r>
    </w:p>
    <w:p w14:paraId="7480315C" w14:textId="3ACEBADB" w:rsidR="00947EDE" w:rsidRPr="00593315" w:rsidRDefault="00D26424" w:rsidP="000C3AC8">
      <w:pPr>
        <w:autoSpaceDE w:val="0"/>
        <w:autoSpaceDN w:val="0"/>
        <w:adjustRightInd w:val="0"/>
        <w:jc w:val="both"/>
        <w:rPr>
          <w:color w:val="FF0000"/>
        </w:rPr>
      </w:pPr>
      <w:r w:rsidRPr="00593315">
        <w:t xml:space="preserve">Modified samples were exposed to the white rot fungus </w:t>
      </w:r>
      <w:r w:rsidRPr="00593315">
        <w:rPr>
          <w:i/>
          <w:lang w:val="en-GB"/>
        </w:rPr>
        <w:t>Trametes versicolor</w:t>
      </w:r>
      <w:r w:rsidRPr="00593315">
        <w:rPr>
          <w:lang w:val="en-GB"/>
        </w:rPr>
        <w:t xml:space="preserve"> </w:t>
      </w:r>
      <w:r w:rsidRPr="00593315">
        <w:t xml:space="preserve">and the brown rot fungus </w:t>
      </w:r>
      <w:r w:rsidRPr="00593315">
        <w:rPr>
          <w:i/>
          <w:lang w:val="en-GB"/>
        </w:rPr>
        <w:t>Poria placenta</w:t>
      </w:r>
      <w:r w:rsidRPr="00593315">
        <w:t xml:space="preserve">. </w:t>
      </w:r>
      <w:r w:rsidR="00F872CE" w:rsidRPr="00593315">
        <w:t xml:space="preserve">Weight loss is an important parameter for assessing </w:t>
      </w:r>
      <w:r w:rsidR="00F15DFE" w:rsidRPr="00593315">
        <w:t xml:space="preserve">fungal </w:t>
      </w:r>
      <w:r w:rsidR="00F872CE" w:rsidRPr="00593315">
        <w:t>decay of solid wood; for this reason the discussion will only focus on the percen</w:t>
      </w:r>
      <w:r w:rsidR="00F15DFE" w:rsidRPr="00593315">
        <w:t xml:space="preserve">tage of wood weight loss </w:t>
      </w:r>
      <w:r w:rsidR="00951278" w:rsidRPr="00593315">
        <w:t>during</w:t>
      </w:r>
      <w:r w:rsidR="00F15DFE" w:rsidRPr="00593315">
        <w:t xml:space="preserve"> acetylation and heat-treatment </w:t>
      </w:r>
      <w:r w:rsidR="00951278" w:rsidRPr="00593315">
        <w:t>and the results will also be compared with those of</w:t>
      </w:r>
      <w:r w:rsidR="00F15DFE" w:rsidRPr="00593315">
        <w:t xml:space="preserve"> untreated control</w:t>
      </w:r>
      <w:r w:rsidR="00F872CE" w:rsidRPr="00593315">
        <w:t xml:space="preserve">. </w:t>
      </w:r>
      <w:r w:rsidRPr="00593315">
        <w:t xml:space="preserve">The </w:t>
      </w:r>
      <w:r w:rsidR="005F7386" w:rsidRPr="00593315">
        <w:t>biological behavior</w:t>
      </w:r>
      <w:r w:rsidRPr="00593315">
        <w:t xml:space="preserve"> of specimens </w:t>
      </w:r>
      <w:r w:rsidR="00951278" w:rsidRPr="00593315">
        <w:t xml:space="preserve">during </w:t>
      </w:r>
      <w:r w:rsidRPr="00593315">
        <w:t xml:space="preserve">different treatments </w:t>
      </w:r>
      <w:r w:rsidR="005F7386" w:rsidRPr="00593315">
        <w:t>is</w:t>
      </w:r>
      <w:r w:rsidRPr="00593315">
        <w:t xml:space="preserve"> present</w:t>
      </w:r>
      <w:r w:rsidR="00A12623" w:rsidRPr="00593315">
        <w:t xml:space="preserve">ed in Figure </w:t>
      </w:r>
      <w:r w:rsidR="00141A11" w:rsidRPr="00593315">
        <w:t>8</w:t>
      </w:r>
      <w:r w:rsidRPr="00593315">
        <w:t>.</w:t>
      </w:r>
      <w:r w:rsidR="005F7386" w:rsidRPr="00593315">
        <w:t xml:space="preserve"> </w:t>
      </w:r>
      <w:r w:rsidR="00EF27A5" w:rsidRPr="00593315">
        <w:t>Fig</w:t>
      </w:r>
      <w:r w:rsidR="005F7386" w:rsidRPr="00593315">
        <w:t xml:space="preserve">ure </w:t>
      </w:r>
      <w:r w:rsidR="00141A11" w:rsidRPr="00593315">
        <w:t>8</w:t>
      </w:r>
      <w:r w:rsidR="005F7386" w:rsidRPr="00593315">
        <w:t xml:space="preserve"> </w:t>
      </w:r>
      <w:r w:rsidR="00951278" w:rsidRPr="00593315">
        <w:t>presents</w:t>
      </w:r>
      <w:r w:rsidR="005F7386" w:rsidRPr="00593315">
        <w:t xml:space="preserve"> the weight loss (%) of wood specimens after 7 weeks</w:t>
      </w:r>
      <w:r w:rsidR="00951278" w:rsidRPr="00593315">
        <w:t xml:space="preserve"> </w:t>
      </w:r>
      <w:r w:rsidR="00C339B3" w:rsidRPr="00593315">
        <w:t>of incubation</w:t>
      </w:r>
      <w:r w:rsidR="005F7386" w:rsidRPr="00593315">
        <w:t xml:space="preserve"> with fungi. It can be observed that </w:t>
      </w:r>
      <w:r w:rsidR="00ED2AAC" w:rsidRPr="00593315">
        <w:t xml:space="preserve">brown rot fungus showed more decay than white rot fungus </w:t>
      </w:r>
      <w:r w:rsidR="00876EAC" w:rsidRPr="00593315">
        <w:t>on all the wood specimen</w:t>
      </w:r>
      <w:r w:rsidR="00ED2AAC" w:rsidRPr="00593315">
        <w:t xml:space="preserve">s </w:t>
      </w:r>
      <w:r w:rsidR="00951278" w:rsidRPr="00593315">
        <w:t>for</w:t>
      </w:r>
      <w:r w:rsidR="00ED2AAC" w:rsidRPr="00593315">
        <w:t xml:space="preserve"> the </w:t>
      </w:r>
      <w:r w:rsidR="00C339B3" w:rsidRPr="00593315">
        <w:t>same treatment</w:t>
      </w:r>
      <w:r w:rsidR="00ED2AAC" w:rsidRPr="00593315">
        <w:t xml:space="preserve"> (</w:t>
      </w:r>
      <w:r w:rsidR="00D975D5" w:rsidRPr="00593315">
        <w:t xml:space="preserve">see </w:t>
      </w:r>
      <w:r w:rsidR="00ED2AAC" w:rsidRPr="00593315">
        <w:t xml:space="preserve">Figure </w:t>
      </w:r>
      <w:r w:rsidR="00141A11" w:rsidRPr="00593315">
        <w:t>8</w:t>
      </w:r>
      <w:r w:rsidR="00ED2AAC" w:rsidRPr="00593315">
        <w:t xml:space="preserve"> (a)). </w:t>
      </w:r>
      <w:r w:rsidR="00D975D5" w:rsidRPr="00593315">
        <w:t xml:space="preserve">This difference is significant statistically when </w:t>
      </w:r>
      <w:r w:rsidR="00951278" w:rsidRPr="00593315">
        <w:t>only</w:t>
      </w:r>
      <w:r w:rsidR="00D975D5" w:rsidRPr="00593315">
        <w:t xml:space="preserve"> fungal type</w:t>
      </w:r>
      <w:r w:rsidR="00951278" w:rsidRPr="00593315">
        <w:t xml:space="preserve"> is considered as variable</w:t>
      </w:r>
      <w:r w:rsidR="00D975D5" w:rsidRPr="00593315">
        <w:t xml:space="preserve"> (see Figure </w:t>
      </w:r>
      <w:r w:rsidR="00141A11" w:rsidRPr="00593315">
        <w:t>8</w:t>
      </w:r>
      <w:r w:rsidR="00D975D5" w:rsidRPr="00593315">
        <w:t xml:space="preserve"> (b)).</w:t>
      </w:r>
      <w:r w:rsidR="005F7CE4" w:rsidRPr="00593315">
        <w:t xml:space="preserve"> </w:t>
      </w:r>
      <w:r w:rsidR="00876EAC" w:rsidRPr="00593315">
        <w:t>The result</w:t>
      </w:r>
      <w:r w:rsidR="00663C5E" w:rsidRPr="00593315">
        <w:t xml:space="preserve"> from this study is </w:t>
      </w:r>
      <w:r w:rsidR="00C339B3" w:rsidRPr="00593315">
        <w:t>in line</w:t>
      </w:r>
      <w:r w:rsidR="00663C5E" w:rsidRPr="00593315">
        <w:t xml:space="preserve"> with the observation made earlier as far as the effect of fungal type upon the weight loss of wood</w:t>
      </w:r>
      <w:r w:rsidR="00EF27A5" w:rsidRPr="00593315">
        <w:t xml:space="preserve">. </w:t>
      </w:r>
      <w:r w:rsidR="006450B2" w:rsidRPr="00593315">
        <w:t>T</w:t>
      </w:r>
      <w:r w:rsidR="00EF27A5" w:rsidRPr="00593315">
        <w:t xml:space="preserve">he resistance of heat-treated </w:t>
      </w:r>
      <w:r w:rsidR="00EF27A5" w:rsidRPr="00593315">
        <w:rPr>
          <w:i/>
        </w:rPr>
        <w:t>Pinus banksiana</w:t>
      </w:r>
      <w:r w:rsidR="00EF27A5" w:rsidRPr="00593315">
        <w:t xml:space="preserve"> against four wood decaying fungi </w:t>
      </w:r>
      <w:r w:rsidR="006450B2" w:rsidRPr="00593315">
        <w:t xml:space="preserve">was evaluated </w:t>
      </w:r>
      <w:r w:rsidR="00EF27A5" w:rsidRPr="00593315">
        <w:t xml:space="preserve">including three brown rot fungi and a white rot fungus. Results showed that the untreated wood samples lost more weight when exposed to </w:t>
      </w:r>
      <w:r w:rsidR="00EF27A5" w:rsidRPr="00593315">
        <w:rPr>
          <w:i/>
        </w:rPr>
        <w:t>P. placenta</w:t>
      </w:r>
      <w:r w:rsidR="00EF27A5" w:rsidRPr="00593315">
        <w:t xml:space="preserve"> (brown rot fungus) compared to the weight loss observed in case of </w:t>
      </w:r>
      <w:r w:rsidR="00EF27A5" w:rsidRPr="00593315">
        <w:rPr>
          <w:i/>
        </w:rPr>
        <w:t>T. versicolor</w:t>
      </w:r>
      <w:r w:rsidR="00951278" w:rsidRPr="00593315">
        <w:t xml:space="preserve"> </w:t>
      </w:r>
      <w:r w:rsidR="00EF27A5" w:rsidRPr="00593315">
        <w:t>(white rot fungus)</w:t>
      </w:r>
      <w:r w:rsidR="00C339B3" w:rsidRPr="00593315">
        <w:t xml:space="preserve"> </w:t>
      </w:r>
      <w:r w:rsidR="00C339B3" w:rsidRPr="00593315">
        <w:fldChar w:fldCharType="begin">
          <w:fldData xml:space="preserve">PEVuZE5vdGU+PENpdGU+PEF1dGhvcj5MZWtvdW5vdWdvdTwvQXV0aG9yPjxZZWFyPjIwMTQ8L1ll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</w:fldData>
        </w:fldChar>
      </w:r>
      <w:r w:rsidR="00C339B3" w:rsidRPr="00593315">
        <w:instrText xml:space="preserve"> ADDIN EN.CITE </w:instrText>
      </w:r>
      <w:r w:rsidR="00C339B3" w:rsidRPr="00593315">
        <w:fldChar w:fldCharType="begin">
          <w:fldData xml:space="preserve">PEVuZE5vdGU+PENpdGU+PEF1dGhvcj5MZWtvdW5vdWdvdTwvQXV0aG9yPjxZZWFyPjIwMTQ8L1ll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</w:fldData>
        </w:fldChar>
      </w:r>
      <w:r w:rsidR="00C339B3" w:rsidRPr="00593315">
        <w:instrText xml:space="preserve"> ADDIN EN.CITE.DATA </w:instrText>
      </w:r>
      <w:r w:rsidR="00C339B3" w:rsidRPr="00593315">
        <w:fldChar w:fldCharType="end"/>
      </w:r>
      <w:r w:rsidR="00C339B3" w:rsidRPr="00593315">
        <w:fldChar w:fldCharType="separate"/>
      </w:r>
      <w:r w:rsidR="00C339B3" w:rsidRPr="00593315">
        <w:rPr>
          <w:noProof/>
        </w:rPr>
        <w:t>(Lekounougou and Kocaefe 2014a)</w:t>
      </w:r>
      <w:r w:rsidR="00C339B3" w:rsidRPr="00593315">
        <w:fldChar w:fldCharType="end"/>
      </w:r>
      <w:r w:rsidR="004D12DD" w:rsidRPr="00593315">
        <w:t xml:space="preserve">. </w:t>
      </w:r>
      <w:r w:rsidR="00222041" w:rsidRPr="00593315">
        <w:t xml:space="preserve">Similar result was reported </w:t>
      </w:r>
      <w:r w:rsidR="00E73868" w:rsidRPr="00593315">
        <w:t>by Ohkoshi et al.</w:t>
      </w:r>
      <w:r w:rsidR="006450B2" w:rsidRPr="00593315">
        <w:t xml:space="preserve"> (1999)</w:t>
      </w:r>
      <w:r w:rsidR="00E73868" w:rsidRPr="00593315">
        <w:t xml:space="preserve"> </w:t>
      </w:r>
      <w:r w:rsidR="00222041" w:rsidRPr="00593315">
        <w:t xml:space="preserve">that the decay power of white-rot fungus was lower than that of brown-rot fungus </w:t>
      </w:r>
      <w:r w:rsidR="004D12DD" w:rsidRPr="00593315">
        <w:t>showing that</w:t>
      </w:r>
      <w:r w:rsidR="00222041" w:rsidRPr="00593315">
        <w:t xml:space="preserve"> the </w:t>
      </w:r>
      <w:r w:rsidR="00E73868" w:rsidRPr="00593315">
        <w:t xml:space="preserve">mass loss of </w:t>
      </w:r>
      <w:r w:rsidR="00222041" w:rsidRPr="00593315">
        <w:t>the nonacetylated wood was just 23.0%</w:t>
      </w:r>
      <w:r w:rsidR="00E73868" w:rsidRPr="00593315">
        <w:t xml:space="preserve">  due to white-rot fungus  and 72.8 % due to brown-rot fungus</w:t>
      </w:r>
      <w:r w:rsidR="00222041" w:rsidRPr="00593315">
        <w:fldChar w:fldCharType="begin"/>
      </w:r>
      <w:r w:rsidR="00B37483" w:rsidRPr="00593315">
        <w:instrText xml:space="preserve"> ADDIN EN.CITE &lt;EndNote&gt;&lt;Cite&gt;&lt;Author&gt;Ohkoshi&lt;/Author&gt;&lt;Year&gt;1999&lt;/Year&gt;&lt;RecNum&gt;38&lt;/RecNum&gt;&lt;DisplayText&gt;(Ohkoshi et al. 1999)&lt;/DisplayText&gt;&lt;record&gt;&lt;rec-number&gt;38&lt;/rec-number&gt;&lt;foreign-keys&gt;&lt;key app="EN" db-id="txdspspfyp25tdexfa6pr22qaspsfzarer9r"&gt;38&lt;/key&gt;&lt;/foreign-keys&gt;&lt;ref-type name="Journal Article"&gt;17&lt;/ref-type&gt;&lt;contributors&gt;&lt;authors&gt;&lt;author&gt;Ohkoshi, M.&lt;/author&gt;&lt;author&gt;Kato, A.&lt;/author&gt;&lt;author&gt;Suzuki, K.&lt;/author&gt;&lt;author&gt;Hayashi, N.&lt;/author&gt;&lt;author&gt;Ishihara, M.&lt;/author&gt;&lt;/authors&gt;&lt;/contributors&gt;&lt;auth-address&gt;Forestry and Forest Products Research Institute, PO Box 16, Ibaraki 305-8687, Japan&lt;/auth-address&gt;&lt;titles&gt;&lt;title&gt;Characterization of acetylated wood decayed by brown-rot and white-rot fungi&lt;/title&gt;&lt;secondary-title&gt;Journal of Wood Science&lt;/secondary-title&gt;&lt;alt-title&gt;J. Wood Sci.&lt;/alt-title&gt;&lt;/titles&gt;&lt;periodical&gt;&lt;full-title&gt;Journal of Wood Science&lt;/full-title&gt;&lt;abbr-1&gt;J. Wood Sci.&lt;/abbr-1&gt;&lt;/periodical&gt;&lt;alt-periodical&gt;&lt;full-title&gt;Journal of Wood Science&lt;/full-title&gt;&lt;abbr-1&gt;J. Wood Sci.&lt;/abbr-1&gt;&lt;/alt-periodical&gt;&lt;pages&gt;69-75&lt;/pages&gt;&lt;volume&gt;45&lt;/volume&gt;&lt;number&gt;1&lt;/number&gt;&lt;keywords&gt;&lt;keyword&gt;Acetyl distribution&lt;/keyword&gt;&lt;keyword&gt;Acetylated wood&lt;/keyword&gt;&lt;keyword&gt;Brown-rot and white-rot decay&lt;/keyword&gt;&lt;keyword&gt;Chemical composition&lt;/keyword&gt;&lt;keyword&gt;Crystallinity&lt;/keyword&gt;&lt;/keywords&gt;&lt;dates&gt;&lt;year&gt;1999&lt;/year&gt;&lt;/dates&gt;&lt;isbn&gt;14350211 (ISSN)&lt;/isbn&gt;&lt;label&gt;e/p&lt;/label&gt;&lt;urls&gt;&lt;related-urls&gt;&lt;url&gt;http://www.scopus.com/inward/record.url?eid=2-s2.0-0002628402&amp;amp;partnerID=40&amp;amp;md5=3b85ea9f7d18dbdf2d42f4a42dc5bb61&lt;/url&gt;&lt;/related-urls&gt;&lt;/urls&gt;&lt;remote-database-name&gt;Scopus&lt;/remote-database-name&gt;&lt;language&gt;English&lt;/language&gt;&lt;/record&gt;&lt;/Cite&gt;&lt;/EndNote&gt;</w:instrText>
      </w:r>
      <w:r w:rsidR="00222041" w:rsidRPr="00593315">
        <w:fldChar w:fldCharType="end"/>
      </w:r>
      <w:r w:rsidR="00222041" w:rsidRPr="00593315">
        <w:t xml:space="preserve">. </w:t>
      </w:r>
      <w:r w:rsidR="00E73868" w:rsidRPr="00593315">
        <w:t xml:space="preserve">White rot fungi degrade extensive amounts of lignin and they also </w:t>
      </w:r>
      <w:r w:rsidR="00951278" w:rsidRPr="00593315">
        <w:t xml:space="preserve">degrade </w:t>
      </w:r>
      <w:r w:rsidR="00E73868" w:rsidRPr="00593315">
        <w:t xml:space="preserve">cellulose and </w:t>
      </w:r>
      <w:r w:rsidR="00E73868" w:rsidRPr="00593315">
        <w:lastRenderedPageBreak/>
        <w:t xml:space="preserve">hemicellulose simultaneously, whereas brown rot fungi </w:t>
      </w:r>
      <w:r w:rsidR="005F1984" w:rsidRPr="00593315">
        <w:t>are</w:t>
      </w:r>
      <w:r w:rsidR="00E73868" w:rsidRPr="00593315">
        <w:t xml:space="preserve"> characterized by extensive degradation of polysaccharides (cellulose and hemicellulose) but limited degradation of lignin </w:t>
      </w:r>
      <w:r w:rsidR="00E73868" w:rsidRPr="00593315">
        <w:fldChar w:fldCharType="begin"/>
      </w:r>
      <w:r w:rsidR="00B37483" w:rsidRPr="00593315">
        <w:instrText xml:space="preserve"> ADDIN EN.CITE &lt;EndNote&gt;&lt;Cite&gt;&lt;Author&gt;Blanchette&lt;/Author&gt;&lt;Year&gt;1990&lt;/Year&gt;&lt;RecNum&gt;60&lt;/RecNum&gt;&lt;DisplayText&gt;(Blanchette 1990)&lt;/DisplayText&gt;&lt;record&gt;&lt;rec-number&gt;60&lt;/rec-number&gt;&lt;foreign-keys&gt;&lt;key app="EN" db-id="txdspspfyp25tdexfa6pr22qaspsfzarer9r"&gt;60&lt;/key&gt;&lt;/foreign-keys&gt;&lt;ref-type name="Journal Article"&gt;17&lt;/ref-type&gt;&lt;contributors&gt;&lt;authors&gt;&lt;author&gt;Blanchette, R.&lt;/author&gt;&lt;/authors&gt;&lt;/contributors&gt;&lt;titles&gt;&lt;title&gt;Morphological aspects of wood degradation by fungi and bacteria&lt;/title&gt;&lt;secondary-title&gt;Microbial and Enzymatic Degradation of Wood and Wood Components&lt;/secondary-title&gt;&lt;/titles&gt;&lt;periodical&gt;&lt;full-title&gt;Microbial and Enzymatic Degradation of Wood and Wood Components&lt;/full-title&gt;&lt;/periodical&gt;&lt;pages&gt;1-87&lt;/pages&gt;&lt;dates&gt;&lt;year&gt;1990&lt;/year&gt;&lt;/dates&gt;&lt;urls&gt;&lt;/urls&gt;&lt;remote-database-name&gt;Scopus&lt;/remote-database-name&gt;&lt;/record&gt;&lt;/Cite&gt;&lt;/EndNote&gt;</w:instrText>
      </w:r>
      <w:r w:rsidR="00E73868" w:rsidRPr="00593315">
        <w:fldChar w:fldCharType="separate"/>
      </w:r>
      <w:r w:rsidR="00B37483" w:rsidRPr="00593315">
        <w:rPr>
          <w:noProof/>
        </w:rPr>
        <w:t>(Blanchette 1990)</w:t>
      </w:r>
      <w:r w:rsidR="00E73868" w:rsidRPr="00593315">
        <w:fldChar w:fldCharType="end"/>
      </w:r>
      <w:r w:rsidR="00E73868" w:rsidRPr="00593315">
        <w:t>.</w:t>
      </w:r>
      <w:r w:rsidR="00F67DC0" w:rsidRPr="00593315">
        <w:t xml:space="preserve"> </w:t>
      </w:r>
      <w:r w:rsidR="00ED234A" w:rsidRPr="00593315">
        <w:t xml:space="preserve">It was reported </w:t>
      </w:r>
      <w:r w:rsidR="00951278" w:rsidRPr="00593315">
        <w:t>in a</w:t>
      </w:r>
      <w:r w:rsidR="00ED234A" w:rsidRPr="00593315">
        <w:t xml:space="preserve"> previous study that jack pine wood contains </w:t>
      </w:r>
      <w:r w:rsidR="004D12DD" w:rsidRPr="00593315">
        <w:t>60.21</w:t>
      </w:r>
      <w:r w:rsidR="00ED234A" w:rsidRPr="00593315">
        <w:t xml:space="preserve"> % </w:t>
      </w:r>
      <w:r w:rsidR="004D12DD" w:rsidRPr="00593315">
        <w:t>holocellulose (cellulose and hemicellulose)</w:t>
      </w:r>
      <w:r w:rsidR="00ED234A" w:rsidRPr="00593315">
        <w:t xml:space="preserve"> </w:t>
      </w:r>
      <w:r w:rsidR="006450B2" w:rsidRPr="00593315">
        <w:t xml:space="preserve">prior to </w:t>
      </w:r>
      <w:r w:rsidR="00ED234A" w:rsidRPr="00593315">
        <w:t xml:space="preserve">treatment </w:t>
      </w:r>
      <w:r w:rsidR="00ED234A" w:rsidRPr="00593315">
        <w:fldChar w:fldCharType="begin"/>
      </w:r>
      <w:r w:rsidR="009E1852" w:rsidRPr="00593315">
        <w:instrText xml:space="preserve"> ADDIN EN.CITE &lt;EndNote&gt;&lt;Cite&gt;&lt;Author&gt;Huang&lt;/Author&gt;&lt;Year&gt;2012&lt;/Year&gt;&lt;RecNum&gt;55&lt;/RecNum&gt;&lt;DisplayText&gt;(Huang et al. 2012)&lt;/DisplayText&gt;&lt;record&gt;&lt;rec-number&gt;55&lt;/rec-number&gt;&lt;foreign-keys&gt;&lt;key app="EN" db-id="txdspspfyp25tdexfa6pr22qaspsfzarer9r"&gt;55&lt;/key&gt;&lt;/foreign-keys&gt;&lt;ref-type name="Journal Article"&gt;17&lt;/ref-type&gt;&lt;contributors&gt;&lt;authors&gt;&lt;author&gt;Huang, Xianai&lt;/author&gt;&lt;author&gt;Kocaefe, Duygu&lt;/author&gt;&lt;author&gt;Kocaefe, Yasar&lt;/author&gt;&lt;author&gt;Boluk, Yaman&lt;/author&gt;&lt;author&gt;Pichette, Andre&lt;/author&gt;&lt;/authors&gt;&lt;/contributors&gt;&lt;titles&gt;&lt;title&gt;A spectrocolorimetric and chemical study on color modification of heat-treated wood during artificial weathering&lt;/title&gt;&lt;secondary-title&gt;Applied Surface Science&lt;/secondary-title&gt;&lt;/titles&gt;&lt;periodical&gt;&lt;full-title&gt;Applied Surface Science&lt;/full-title&gt;&lt;/periodical&gt;&lt;pages&gt;5360-5369&lt;/pages&gt;&lt;volume&gt;258&lt;/volume&gt;&lt;number&gt;14&lt;/number&gt;&lt;keywords&gt;&lt;keyword&gt;Heat-treated wood&lt;/keyword&gt;&lt;keyword&gt;Color modifications&lt;/keyword&gt;&lt;keyword&gt;Artificial weathering&lt;/keyword&gt;&lt;keyword&gt;Chemical component degradation&lt;/keyword&gt;&lt;keyword&gt;Reflectance spectra&lt;/keyword&gt;&lt;keyword&gt;Kubelka–Munk&lt;/keyword&gt;&lt;keyword&gt;CIE-L*a*b* parameters&lt;/keyword&gt;&lt;/keywords&gt;&lt;dates&gt;&lt;year&gt;2012&lt;/year&gt;&lt;/dates&gt;&lt;isbn&gt;0169-4332&lt;/isbn&gt;&lt;urls&gt;&lt;related-urls&gt;&lt;url&gt;http://www.sciencedirect.com/science/article/pii/S0169433212002279&lt;/url&gt;&lt;/related-urls&gt;&lt;/urls&gt;&lt;electronic-resource-num&gt;http://dx.doi.org/10.1016/j.apsusc.2012.02.005&lt;/electronic-resource-num&gt;&lt;/record&gt;&lt;/Cite&gt;&lt;/EndNote&gt;</w:instrText>
      </w:r>
      <w:r w:rsidR="00ED234A" w:rsidRPr="00593315">
        <w:fldChar w:fldCharType="separate"/>
      </w:r>
      <w:r w:rsidR="009E1852" w:rsidRPr="00593315">
        <w:rPr>
          <w:noProof/>
        </w:rPr>
        <w:t>(Huang et al. 2012)</w:t>
      </w:r>
      <w:r w:rsidR="00ED234A" w:rsidRPr="00593315">
        <w:fldChar w:fldCharType="end"/>
      </w:r>
      <w:r w:rsidR="00ED234A" w:rsidRPr="00593315">
        <w:t xml:space="preserve">. The highest weight loss was </w:t>
      </w:r>
      <w:r w:rsidR="00C339B3" w:rsidRPr="00593315">
        <w:t>recorded</w:t>
      </w:r>
      <w:r w:rsidR="00ED234A" w:rsidRPr="00593315">
        <w:t xml:space="preserve"> on the untreated control wood sample in this study (22.4% for white rot fungus and 60.3% for brown rot fungus). </w:t>
      </w:r>
      <w:r w:rsidR="00824FA3" w:rsidRPr="00593315">
        <w:t>75 % of lignin content percentage left</w:t>
      </w:r>
      <w:r w:rsidR="002D2794" w:rsidRPr="00593315">
        <w:t xml:space="preserve"> </w:t>
      </w:r>
      <w:r w:rsidR="00824FA3" w:rsidRPr="00593315">
        <w:t xml:space="preserve"> in the wood decayed by brown rot fungus was reported in literature </w:t>
      </w:r>
      <w:r w:rsidR="00824FA3" w:rsidRPr="00593315">
        <w:fldChar w:fldCharType="begin"/>
      </w:r>
      <w:r w:rsidR="00B37483" w:rsidRPr="00593315">
        <w:instrText xml:space="preserve"> ADDIN EN.CITE &lt;EndNote&gt;&lt;Cite&gt;&lt;Author&gt;Ohkoshi&lt;/Author&gt;&lt;Year&gt;1999&lt;/Year&gt;&lt;RecNum&gt;38&lt;/RecNum&gt;&lt;DisplayText&gt;(Ohkoshi et al. 1999)&lt;/DisplayText&gt;&lt;record&gt;&lt;rec-number&gt;38&lt;/rec-number&gt;&lt;foreign-keys&gt;&lt;key app="EN" db-id="txdspspfyp25tdexfa6pr22qaspsfzarer9r"&gt;38&lt;/key&gt;&lt;/foreign-keys&gt;&lt;ref-type name="Journal Article"&gt;17&lt;/ref-type&gt;&lt;contributors&gt;&lt;authors&gt;&lt;author&gt;Ohkoshi, M.&lt;/author&gt;&lt;author&gt;Kato, A.&lt;/author&gt;&lt;author&gt;Suzuki, K.&lt;/author&gt;&lt;author&gt;Hayashi, N.&lt;/author&gt;&lt;author&gt;Ishihara, M.&lt;/author&gt;&lt;/authors&gt;&lt;/contributors&gt;&lt;auth-address&gt;Forestry and Forest Products Research Institute, PO Box 16, Ibaraki 305-8687, Japan&lt;/auth-address&gt;&lt;titles&gt;&lt;title&gt;Characterization of acetylated wood decayed by brown-rot and white-rot fungi&lt;/title&gt;&lt;secondary-title&gt;Journal of Wood Science&lt;/secondary-title&gt;&lt;alt-title&gt;J. Wood Sci.&lt;/alt-title&gt;&lt;/titles&gt;&lt;periodical&gt;&lt;full-title&gt;Journal of Wood Science&lt;/full-title&gt;&lt;abbr-1&gt;J. Wood Sci.&lt;/abbr-1&gt;&lt;/periodical&gt;&lt;alt-periodical&gt;&lt;full-title&gt;Journal of Wood Science&lt;/full-title&gt;&lt;abbr-1&gt;J. Wood Sci.&lt;/abbr-1&gt;&lt;/alt-periodical&gt;&lt;pages&gt;69-75&lt;/pages&gt;&lt;volume&gt;45&lt;/volume&gt;&lt;number&gt;1&lt;/number&gt;&lt;keywords&gt;&lt;keyword&gt;Acetyl distribution&lt;/keyword&gt;&lt;keyword&gt;Acetylated wood&lt;/keyword&gt;&lt;keyword&gt;Brown-rot and white-rot decay&lt;/keyword&gt;&lt;keyword&gt;Chemical composition&lt;/keyword&gt;&lt;keyword&gt;Crystallinity&lt;/keyword&gt;&lt;/keywords&gt;&lt;dates&gt;&lt;year&gt;1999&lt;/year&gt;&lt;/dates&gt;&lt;isbn&gt;14350211 (ISSN)&lt;/isbn&gt;&lt;label&gt;e/p&lt;/label&gt;&lt;urls&gt;&lt;related-urls&gt;&lt;url&gt;http://www.scopus.com/inward/record.url?eid=2-s2.0-0002628402&amp;amp;partnerID=40&amp;amp;md5=3b85ea9f7d18dbdf2d42f4a42dc5bb61&lt;/url&gt;&lt;/related-urls&gt;&lt;/urls&gt;&lt;remote-database-name&gt;Scopus&lt;/remote-database-name&gt;&lt;language&gt;English&lt;/language&gt;&lt;/record&gt;&lt;/Cite&gt;&lt;/EndNote&gt;</w:instrText>
      </w:r>
      <w:r w:rsidR="00824FA3" w:rsidRPr="00593315">
        <w:fldChar w:fldCharType="separate"/>
      </w:r>
      <w:r w:rsidR="00B37483" w:rsidRPr="00593315">
        <w:rPr>
          <w:noProof/>
        </w:rPr>
        <w:t>(Ohkoshi et al. 1999)</w:t>
      </w:r>
      <w:r w:rsidR="00824FA3" w:rsidRPr="00593315">
        <w:fldChar w:fldCharType="end"/>
      </w:r>
      <w:r w:rsidR="00992A26" w:rsidRPr="00593315">
        <w:t xml:space="preserve">, which is much less than 100%. </w:t>
      </w:r>
      <w:r w:rsidR="00ED234A" w:rsidRPr="00593315">
        <w:t xml:space="preserve">Therefore, it can be inferred from the results and the information from literature that </w:t>
      </w:r>
      <w:r w:rsidR="00B5663F" w:rsidRPr="00593315">
        <w:t xml:space="preserve">60.3% of weight loss due to brown rot fungus is not just the degradation of </w:t>
      </w:r>
      <w:r w:rsidR="00824FA3" w:rsidRPr="00593315">
        <w:t>polysaccharides, since the</w:t>
      </w:r>
      <w:r w:rsidR="00B5663F" w:rsidRPr="00593315">
        <w:t xml:space="preserve"> lignin content </w:t>
      </w:r>
      <w:r w:rsidR="002D2794" w:rsidRPr="00593315">
        <w:t>percentage left</w:t>
      </w:r>
      <w:r w:rsidR="00824FA3" w:rsidRPr="00593315">
        <w:t xml:space="preserve"> in the wood decayed by brown r</w:t>
      </w:r>
      <w:r w:rsidR="005857C8" w:rsidRPr="00593315">
        <w:t>ot fungus should be nearly 100%.</w:t>
      </w:r>
      <w:r w:rsidR="00824FA3" w:rsidRPr="00593315">
        <w:t xml:space="preserve"> </w:t>
      </w:r>
      <w:r w:rsidR="005857C8" w:rsidRPr="00593315">
        <w:t>This</w:t>
      </w:r>
      <w:r w:rsidR="00824FA3" w:rsidRPr="00593315">
        <w:t xml:space="preserve"> is not correct according to the results </w:t>
      </w:r>
      <w:r w:rsidR="005857C8" w:rsidRPr="00593315">
        <w:t xml:space="preserve">of 75 % of lignin content </w:t>
      </w:r>
      <w:r w:rsidR="00824FA3" w:rsidRPr="00593315">
        <w:t xml:space="preserve">reported </w:t>
      </w:r>
      <w:r w:rsidR="006450B2" w:rsidRPr="00593315">
        <w:t xml:space="preserve">in </w:t>
      </w:r>
      <w:r w:rsidR="00824FA3" w:rsidRPr="00593315">
        <w:t xml:space="preserve">the literature </w:t>
      </w:r>
      <w:r w:rsidR="00824FA3" w:rsidRPr="00593315">
        <w:fldChar w:fldCharType="begin"/>
      </w:r>
      <w:r w:rsidR="00B37483" w:rsidRPr="00593315">
        <w:instrText xml:space="preserve"> ADDIN EN.CITE &lt;EndNote&gt;&lt;Cite&gt;&lt;Author&gt;Ohkoshi&lt;/Author&gt;&lt;Year&gt;1999&lt;/Year&gt;&lt;RecNum&gt;38&lt;/RecNum&gt;&lt;DisplayText&gt;(Ohkoshi et al. 1999)&lt;/DisplayText&gt;&lt;record&gt;&lt;rec-number&gt;38&lt;/rec-number&gt;&lt;foreign-keys&gt;&lt;key app="EN" db-id="txdspspfyp25tdexfa6pr22qaspsfzarer9r"&gt;38&lt;/key&gt;&lt;/foreign-keys&gt;&lt;ref-type name="Journal Article"&gt;17&lt;/ref-type&gt;&lt;contributors&gt;&lt;authors&gt;&lt;author&gt;Ohkoshi, M.&lt;/author&gt;&lt;author&gt;Kato, A.&lt;/author&gt;&lt;author&gt;Suzuki, K.&lt;/author&gt;&lt;author&gt;Hayashi, N.&lt;/author&gt;&lt;author&gt;Ishihara, M.&lt;/author&gt;&lt;/authors&gt;&lt;/contributors&gt;&lt;auth-address&gt;Forestry and Forest Products Research Institute, PO Box 16, Ibaraki 305-8687, Japan&lt;/auth-address&gt;&lt;titles&gt;&lt;title&gt;Characterization of acetylated wood decayed by brown-rot and white-rot fungi&lt;/title&gt;&lt;secondary-title&gt;Journal of Wood Science&lt;/secondary-title&gt;&lt;alt-title&gt;J. Wood Sci.&lt;/alt-title&gt;&lt;/titles&gt;&lt;periodical&gt;&lt;full-title&gt;Journal of Wood Science&lt;/full-title&gt;&lt;abbr-1&gt;J. Wood Sci.&lt;/abbr-1&gt;&lt;/periodical&gt;&lt;alt-periodical&gt;&lt;full-title&gt;Journal of Wood Science&lt;/full-title&gt;&lt;abbr-1&gt;J. Wood Sci.&lt;/abbr-1&gt;&lt;/alt-periodical&gt;&lt;pages&gt;69-75&lt;/pages&gt;&lt;volume&gt;45&lt;/volume&gt;&lt;number&gt;1&lt;/number&gt;&lt;keywords&gt;&lt;keyword&gt;Acetyl distribution&lt;/keyword&gt;&lt;keyword&gt;Acetylated wood&lt;/keyword&gt;&lt;keyword&gt;Brown-rot and white-rot decay&lt;/keyword&gt;&lt;keyword&gt;Chemical composition&lt;/keyword&gt;&lt;keyword&gt;Crystallinity&lt;/keyword&gt;&lt;/keywords&gt;&lt;dates&gt;&lt;year&gt;1999&lt;/year&gt;&lt;/dates&gt;&lt;isbn&gt;14350211 (ISSN)&lt;/isbn&gt;&lt;label&gt;e/p&lt;/label&gt;&lt;urls&gt;&lt;related-urls&gt;&lt;url&gt;http://www.scopus.com/inward/record.url?eid=2-s2.0-0002628402&amp;amp;partnerID=40&amp;amp;md5=3b85ea9f7d18dbdf2d42f4a42dc5bb61&lt;/url&gt;&lt;/related-urls&gt;&lt;/urls&gt;&lt;remote-database-name&gt;Scopus&lt;/remote-database-name&gt;&lt;language&gt;English&lt;/language&gt;&lt;/record&gt;&lt;/Cite&gt;&lt;/EndNote&gt;</w:instrText>
      </w:r>
      <w:r w:rsidR="00824FA3" w:rsidRPr="00593315">
        <w:fldChar w:fldCharType="separate"/>
      </w:r>
      <w:r w:rsidR="00B37483" w:rsidRPr="00593315">
        <w:rPr>
          <w:noProof/>
        </w:rPr>
        <w:t>(Ohkoshi et al. 1999)</w:t>
      </w:r>
      <w:r w:rsidR="00824FA3" w:rsidRPr="00593315">
        <w:fldChar w:fldCharType="end"/>
      </w:r>
      <w:r w:rsidR="00824FA3" w:rsidRPr="00593315">
        <w:t xml:space="preserve">. </w:t>
      </w:r>
      <w:r w:rsidR="00B5663F" w:rsidRPr="00593315">
        <w:t>This means t</w:t>
      </w:r>
      <w:r w:rsidR="00ED234A" w:rsidRPr="00593315">
        <w:t xml:space="preserve">he degradation of </w:t>
      </w:r>
      <w:r w:rsidR="00824FA3" w:rsidRPr="00593315">
        <w:t>polysaccharides</w:t>
      </w:r>
      <w:r w:rsidR="00ED234A" w:rsidRPr="00593315">
        <w:t xml:space="preserve"> by brown rot fungus </w:t>
      </w:r>
      <w:r w:rsidR="002D2794" w:rsidRPr="00593315">
        <w:t xml:space="preserve">is </w:t>
      </w:r>
      <w:r w:rsidR="00992A26" w:rsidRPr="00593315">
        <w:t>accompa</w:t>
      </w:r>
      <w:r w:rsidR="002D2794" w:rsidRPr="00593315">
        <w:t>nied</w:t>
      </w:r>
      <w:r w:rsidR="00992A26" w:rsidRPr="00593315">
        <w:t xml:space="preserve"> </w:t>
      </w:r>
      <w:r w:rsidR="002D2794" w:rsidRPr="00593315">
        <w:t>by</w:t>
      </w:r>
      <w:r w:rsidR="00ED234A" w:rsidRPr="00593315">
        <w:t xml:space="preserve"> a reduction in </w:t>
      </w:r>
      <w:r w:rsidR="00992A26" w:rsidRPr="00593315">
        <w:t>lignin</w:t>
      </w:r>
      <w:r w:rsidR="00B5663F" w:rsidRPr="00593315">
        <w:t xml:space="preserve"> of wood. </w:t>
      </w:r>
      <w:r w:rsidR="00992A26" w:rsidRPr="00593315">
        <w:t>In other words, the brown rot fungus need</w:t>
      </w:r>
      <w:r w:rsidR="002D2794" w:rsidRPr="00593315">
        <w:t>s</w:t>
      </w:r>
      <w:r w:rsidR="00992A26" w:rsidRPr="00593315">
        <w:t xml:space="preserve"> to decompose lignin to survive. </w:t>
      </w:r>
      <w:r w:rsidR="00B5663F" w:rsidRPr="00593315">
        <w:t xml:space="preserve">It was pointed out that cellulose activity is observed only after lignin has been removed </w:t>
      </w:r>
      <w:r w:rsidR="00992A26" w:rsidRPr="00593315">
        <w:t xml:space="preserve">by white rot fungus </w:t>
      </w:r>
      <w:r w:rsidR="00B5663F" w:rsidRPr="00593315">
        <w:fldChar w:fldCharType="begin"/>
      </w:r>
      <w:r w:rsidR="00B37483" w:rsidRPr="00593315">
        <w:instrText xml:space="preserve"> ADDIN EN.CITE &lt;EndNote&gt;&lt;Cite&gt;&lt;Author&gt;Blanchette&lt;/Author&gt;&lt;Year&gt;1990&lt;/Year&gt;&lt;RecNum&gt;60&lt;/RecNum&gt;&lt;DisplayText&gt;(Blanchette 1990)&lt;/DisplayText&gt;&lt;record&gt;&lt;rec-number&gt;60&lt;/rec-number&gt;&lt;foreign-keys&gt;&lt;key app="EN" db-id="txdspspfyp25tdexfa6pr22qaspsfzarer9r"&gt;60&lt;/key&gt;&lt;/foreign-keys&gt;&lt;ref-type name="Journal Article"&gt;17&lt;/ref-type&gt;&lt;contributors&gt;&lt;authors&gt;&lt;author&gt;Blanchette, R.&lt;/author&gt;&lt;/authors&gt;&lt;/contributors&gt;&lt;titles&gt;&lt;title&gt;Morphological aspects of wood degradation by fungi and bacteria&lt;/title&gt;&lt;secondary-title&gt;Microbial and Enzymatic Degradation of Wood and Wood Components&lt;/secondary-title&gt;&lt;/titles&gt;&lt;periodical&gt;&lt;full-title&gt;Microbial and Enzymatic Degradation of Wood and Wood Components&lt;/full-title&gt;&lt;/periodical&gt;&lt;pages&gt;1-87&lt;/pages&gt;&lt;dates&gt;&lt;year&gt;1990&lt;/year&gt;&lt;/dates&gt;&lt;urls&gt;&lt;/urls&gt;&lt;remote-database-name&gt;Scopus&lt;/remote-database-name&gt;&lt;/record&gt;&lt;/Cite&gt;&lt;/EndNote&gt;</w:instrText>
      </w:r>
      <w:r w:rsidR="00B5663F" w:rsidRPr="00593315">
        <w:fldChar w:fldCharType="separate"/>
      </w:r>
      <w:r w:rsidR="00B37483" w:rsidRPr="00593315">
        <w:rPr>
          <w:noProof/>
        </w:rPr>
        <w:t>(Blanchette 1990)</w:t>
      </w:r>
      <w:r w:rsidR="00B5663F" w:rsidRPr="00593315">
        <w:fldChar w:fldCharType="end"/>
      </w:r>
      <w:r w:rsidR="00B5663F" w:rsidRPr="00593315">
        <w:t xml:space="preserve">, and </w:t>
      </w:r>
      <w:r w:rsidR="002D2794" w:rsidRPr="00593315">
        <w:t>part of</w:t>
      </w:r>
      <w:r w:rsidR="00B5663F" w:rsidRPr="00593315">
        <w:t xml:space="preserve"> lignin </w:t>
      </w:r>
      <w:r w:rsidR="00992A26" w:rsidRPr="00593315">
        <w:t xml:space="preserve">(23.1%) </w:t>
      </w:r>
      <w:r w:rsidR="002D2794" w:rsidRPr="00593315">
        <w:t xml:space="preserve">is </w:t>
      </w:r>
      <w:r w:rsidR="00B5663F" w:rsidRPr="00593315">
        <w:t xml:space="preserve">left after degradation of </w:t>
      </w:r>
      <w:r w:rsidR="00992A26" w:rsidRPr="00593315">
        <w:t>white</w:t>
      </w:r>
      <w:r w:rsidR="00B5663F" w:rsidRPr="00593315">
        <w:t xml:space="preserve"> rot fungus </w:t>
      </w:r>
      <w:r w:rsidR="00B5663F" w:rsidRPr="00593315">
        <w:fldChar w:fldCharType="begin"/>
      </w:r>
      <w:r w:rsidR="00B37483" w:rsidRPr="00593315">
        <w:instrText xml:space="preserve"> ADDIN EN.CITE &lt;EndNote&gt;&lt;Cite&gt;&lt;Author&gt;Ohkoshi&lt;/Author&gt;&lt;Year&gt;1999&lt;/Year&gt;&lt;RecNum&gt;38&lt;/RecNum&gt;&lt;DisplayText&gt;(Ohkoshi et al. 1999)&lt;/DisplayText&gt;&lt;record&gt;&lt;rec-number&gt;38&lt;/rec-number&gt;&lt;foreign-keys&gt;&lt;key app="EN" db-id="txdspspfyp25tdexfa6pr22qaspsfzarer9r"&gt;38&lt;/key&gt;&lt;/foreign-keys&gt;&lt;ref-type name="Journal Article"&gt;17&lt;/ref-type&gt;&lt;contributors&gt;&lt;authors&gt;&lt;author&gt;Ohkoshi, M.&lt;/author&gt;&lt;author&gt;Kato, A.&lt;/author&gt;&lt;author&gt;Suzuki, K.&lt;/author&gt;&lt;author&gt;Hayashi, N.&lt;/author&gt;&lt;author&gt;Ishihara, M.&lt;/author&gt;&lt;/authors&gt;&lt;/contributors&gt;&lt;auth-address&gt;Forestry and Forest Products Research Institute, PO Box 16, Ibaraki 305-8687, Japan&lt;/auth-address&gt;&lt;titles&gt;&lt;title&gt;Characterization of acetylated wood decayed by brown-rot and white-rot fungi&lt;/title&gt;&lt;secondary-title&gt;Journal of Wood Science&lt;/secondary-title&gt;&lt;alt-title&gt;J. Wood Sci.&lt;/alt-title&gt;&lt;/titles&gt;&lt;periodical&gt;&lt;full-title&gt;Journal of Wood Science&lt;/full-title&gt;&lt;abbr-1&gt;J. Wood Sci.&lt;/abbr-1&gt;&lt;/periodical&gt;&lt;alt-periodical&gt;&lt;full-title&gt;Journal of Wood Science&lt;/full-title&gt;&lt;abbr-1&gt;J. Wood Sci.&lt;/abbr-1&gt;&lt;/alt-periodical&gt;&lt;pages&gt;69-75&lt;/pages&gt;&lt;volume&gt;45&lt;/volume&gt;&lt;number&gt;1&lt;/number&gt;&lt;keywords&gt;&lt;keyword&gt;Acetyl distribution&lt;/keyword&gt;&lt;keyword&gt;Acetylated wood&lt;/keyword&gt;&lt;keyword&gt;Brown-rot and white-rot decay&lt;/keyword&gt;&lt;keyword&gt;Chemical composition&lt;/keyword&gt;&lt;keyword&gt;Crystallinity&lt;/keyword&gt;&lt;/keywords&gt;&lt;dates&gt;&lt;year&gt;1999&lt;/year&gt;&lt;/dates&gt;&lt;isbn&gt;14350211 (ISSN)&lt;/isbn&gt;&lt;label&gt;e/p&lt;/label&gt;&lt;urls&gt;&lt;related-urls&gt;&lt;url&gt;http://www.scopus.com/inward/record.url?eid=2-s2.0-0002628402&amp;amp;partnerID=40&amp;amp;md5=3b85ea9f7d18dbdf2d42f4a42dc5bb61&lt;/url&gt;&lt;/related-urls&gt;&lt;/urls&gt;&lt;remote-database-name&gt;Scopus&lt;/remote-database-name&gt;&lt;language&gt;English&lt;/language&gt;&lt;/record&gt;&lt;/Cite&gt;&lt;/EndNote&gt;</w:instrText>
      </w:r>
      <w:r w:rsidR="00B5663F" w:rsidRPr="00593315">
        <w:fldChar w:fldCharType="separate"/>
      </w:r>
      <w:r w:rsidR="00B37483" w:rsidRPr="00593315">
        <w:rPr>
          <w:noProof/>
        </w:rPr>
        <w:t>(Ohkoshi et al. 1999)</w:t>
      </w:r>
      <w:r w:rsidR="00B5663F" w:rsidRPr="00593315">
        <w:fldChar w:fldCharType="end"/>
      </w:r>
      <w:r w:rsidR="00B5663F" w:rsidRPr="00593315">
        <w:t xml:space="preserve">. Thus, the weight loss due to </w:t>
      </w:r>
      <w:r w:rsidR="00992A26" w:rsidRPr="00593315">
        <w:t>white</w:t>
      </w:r>
      <w:r w:rsidR="00B5663F" w:rsidRPr="00593315">
        <w:t xml:space="preserve"> rot fungus is attributed to the degradation of lignin and hemicellulose. It can also be observed from Figure </w:t>
      </w:r>
      <w:r w:rsidR="00141A11" w:rsidRPr="00593315">
        <w:t>8</w:t>
      </w:r>
      <w:r w:rsidR="00B5663F" w:rsidRPr="00593315">
        <w:t xml:space="preserve"> (e) that the contribution of fungal </w:t>
      </w:r>
      <w:r w:rsidR="00C339B3" w:rsidRPr="00593315">
        <w:t>type to</w:t>
      </w:r>
      <w:r w:rsidR="00B5663F" w:rsidRPr="00593315">
        <w:t xml:space="preserve"> weight loss of biological decay is the most important in the three variables studied in this research.</w:t>
      </w:r>
      <w:r w:rsidR="001A381F" w:rsidRPr="00593315">
        <w:rPr>
          <w:color w:val="FF0000"/>
        </w:rPr>
        <w:t xml:space="preserve"> </w:t>
      </w:r>
    </w:p>
    <w:p w14:paraId="74F27C3F" w14:textId="0F60DBBE" w:rsidR="0012501C" w:rsidRPr="00593315" w:rsidRDefault="00793CDF" w:rsidP="00D51F76">
      <w:pPr>
        <w:autoSpaceDE w:val="0"/>
        <w:autoSpaceDN w:val="0"/>
        <w:adjustRightInd w:val="0"/>
        <w:jc w:val="both"/>
      </w:pPr>
      <w:r w:rsidRPr="00593315">
        <w:t>H</w:t>
      </w:r>
      <w:r w:rsidR="003D63AC" w:rsidRPr="00593315">
        <w:t xml:space="preserve">eat treatment improved resistance of wood against decay fungi (see Figure </w:t>
      </w:r>
      <w:r w:rsidR="00141A11" w:rsidRPr="00593315">
        <w:t>8</w:t>
      </w:r>
      <w:r w:rsidR="00335794" w:rsidRPr="00593315">
        <w:t xml:space="preserve"> </w:t>
      </w:r>
      <w:r w:rsidR="002D2794" w:rsidRPr="00593315">
        <w:t>(c)) when</w:t>
      </w:r>
      <w:r w:rsidR="003D63AC" w:rsidRPr="00593315">
        <w:t xml:space="preserve"> the heat </w:t>
      </w:r>
      <w:r w:rsidR="00C339B3" w:rsidRPr="00593315">
        <w:t>treatment temperature</w:t>
      </w:r>
      <w:r w:rsidR="003D63AC" w:rsidRPr="00593315">
        <w:t xml:space="preserve"> </w:t>
      </w:r>
      <w:r w:rsidR="002D2794" w:rsidRPr="00593315">
        <w:t xml:space="preserve">was the only variable </w:t>
      </w:r>
      <w:r w:rsidR="003D63AC" w:rsidRPr="00593315">
        <w:t xml:space="preserve">considered </w:t>
      </w:r>
      <w:r w:rsidR="002D2794" w:rsidRPr="00593315">
        <w:t>as shown by one-way statistical analysis</w:t>
      </w:r>
      <w:r w:rsidR="003D63AC" w:rsidRPr="00593315">
        <w:t xml:space="preserve">. </w:t>
      </w:r>
      <w:r w:rsidR="00C339B3" w:rsidRPr="00593315">
        <w:t>This is</w:t>
      </w:r>
      <w:r w:rsidR="003D63AC" w:rsidRPr="00593315">
        <w:t xml:space="preserve"> in agreement with previous studies on </w:t>
      </w:r>
      <w:r w:rsidR="006450B2" w:rsidRPr="00593315">
        <w:t xml:space="preserve">the </w:t>
      </w:r>
      <w:r w:rsidR="003D63AC" w:rsidRPr="00593315">
        <w:t xml:space="preserve">number of other decay fungi and wood systems </w:t>
      </w:r>
      <w:r w:rsidR="003D63AC" w:rsidRPr="00593315">
        <w:fldChar w:fldCharType="begin">
          <w:fldData xml:space="preserve">PEVuZE5vdGU+PENpdGU+PEF1dGhvcj5MZWtvdW5vdWdvdTwvQXV0aG9yPjxZZWFyPjIwMTQ8L1ll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</w:fldData>
        </w:fldChar>
      </w:r>
      <w:r w:rsidR="00B37483" w:rsidRPr="00593315">
        <w:instrText xml:space="preserve"> ADDIN EN.CITE </w:instrText>
      </w:r>
      <w:r w:rsidR="00B37483" w:rsidRPr="00593315">
        <w:fldChar w:fldCharType="begin">
          <w:fldData xml:space="preserve">PEVuZE5vdGU+PENpdGU+PEF1dGhvcj5MZWtvdW5vdWdvdTwvQXV0aG9yPjxZZWFyPjIwMTQ8L1ll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</w:fldData>
        </w:fldChar>
      </w:r>
      <w:r w:rsidR="00B37483" w:rsidRPr="00593315">
        <w:instrText xml:space="preserve"> ADDIN EN.CITE.DATA </w:instrText>
      </w:r>
      <w:r w:rsidR="00B37483" w:rsidRPr="00593315">
        <w:fldChar w:fldCharType="end"/>
      </w:r>
      <w:r w:rsidR="003D63AC" w:rsidRPr="00593315">
        <w:fldChar w:fldCharType="separate"/>
      </w:r>
      <w:r w:rsidR="00B37483" w:rsidRPr="00593315">
        <w:rPr>
          <w:noProof/>
        </w:rPr>
        <w:t>(Lekounougou and Kocaefe 2014a; Mburu et al. 2007; Shi et al. 2007)</w:t>
      </w:r>
      <w:r w:rsidR="003D63AC" w:rsidRPr="00593315">
        <w:fldChar w:fldCharType="end"/>
      </w:r>
      <w:r w:rsidR="003D63AC" w:rsidRPr="00593315">
        <w:t xml:space="preserve">. As </w:t>
      </w:r>
      <w:r w:rsidR="006450B2" w:rsidRPr="00593315">
        <w:t>previously</w:t>
      </w:r>
      <w:r w:rsidR="003D63AC" w:rsidRPr="00593315">
        <w:t xml:space="preserve"> discussed, both white and brown rot fungi degrade hemicellulose and lignin of wood. However, a closer look at the data presented in Figure </w:t>
      </w:r>
      <w:r w:rsidR="00141A11" w:rsidRPr="00593315">
        <w:t>8</w:t>
      </w:r>
      <w:r w:rsidR="003D63AC" w:rsidRPr="00593315">
        <w:t xml:space="preserve"> (a), shows that the magnitudes </w:t>
      </w:r>
      <w:r w:rsidR="00C339B3" w:rsidRPr="00593315">
        <w:t>of the</w:t>
      </w:r>
      <w:r w:rsidR="003D63AC" w:rsidRPr="00593315">
        <w:t xml:space="preserve"> improvement in decay resistance are different depending on different fungal types and chemical modifications. For white rot decay, wood modified with heat treatment at 165°C </w:t>
      </w:r>
      <w:r w:rsidR="00AB3520" w:rsidRPr="00593315">
        <w:t xml:space="preserve">and 190 °C </w:t>
      </w:r>
      <w:r w:rsidR="003D63AC" w:rsidRPr="00593315">
        <w:t xml:space="preserve">showed </w:t>
      </w:r>
      <w:r w:rsidR="00AB3520" w:rsidRPr="00593315">
        <w:t xml:space="preserve">similar resistance (around 10% weight loss). </w:t>
      </w:r>
      <w:r w:rsidR="003D63AC" w:rsidRPr="00593315">
        <w:t xml:space="preserve">White rot fungi degrade wood by preferentially degrading lignin. </w:t>
      </w:r>
      <w:r w:rsidR="00D15D11" w:rsidRPr="00593315">
        <w:t>T</w:t>
      </w:r>
      <w:r w:rsidR="003D63AC" w:rsidRPr="00593315">
        <w:t xml:space="preserve">he </w:t>
      </w:r>
      <w:r w:rsidR="00D15D11" w:rsidRPr="00593315">
        <w:t>enhancement of</w:t>
      </w:r>
      <w:r w:rsidR="003D63AC" w:rsidRPr="00593315">
        <w:t xml:space="preserve"> lignin content </w:t>
      </w:r>
      <w:r w:rsidR="00D15D11" w:rsidRPr="00593315">
        <w:t xml:space="preserve">due to high temperature treatment </w:t>
      </w:r>
      <w:r w:rsidR="003D63AC" w:rsidRPr="00593315">
        <w:fldChar w:fldCharType="begin"/>
      </w:r>
      <w:r w:rsidR="009E1852" w:rsidRPr="00593315">
        <w:instrText xml:space="preserve"> ADDIN EN.CITE &lt;EndNote&gt;&lt;Cite&gt;&lt;Author&gt;Huang&lt;/Author&gt;&lt;Year&gt;2012&lt;/Year&gt;&lt;RecNum&gt;55&lt;/RecNum&gt;&lt;DisplayText&gt;(Huang et al. 2012)&lt;/DisplayText&gt;&lt;record&gt;&lt;rec-number&gt;55&lt;/rec-number&gt;&lt;foreign-keys&gt;&lt;key app="EN" db-id="txdspspfyp25tdexfa6pr22qaspsfzarer9r"&gt;55&lt;/key&gt;&lt;/foreign-keys&gt;&lt;ref-type name="Journal Article"&gt;17&lt;/ref-type&gt;&lt;contributors&gt;&lt;authors&gt;&lt;author&gt;Huang, Xianai&lt;/author&gt;&lt;author&gt;Kocaefe, Duygu&lt;/author&gt;&lt;author&gt;Kocaefe, Yasar&lt;/author&gt;&lt;author&gt;Boluk, Yaman&lt;/author&gt;&lt;author&gt;Pichette, Andre&lt;/author&gt;&lt;/authors&gt;&lt;/contributors&gt;&lt;titles&gt;&lt;title&gt;A spectrocolorimetric and chemical study on color modification of heat-treated wood during artificial weathering&lt;/title&gt;&lt;secondary-title&gt;Applied Surface Science&lt;/secondary-title&gt;&lt;/titles&gt;&lt;periodical&gt;&lt;full-title&gt;Applied Surface Science&lt;/full-title&gt;&lt;/periodical&gt;&lt;pages&gt;5360-5369&lt;/pages&gt;&lt;volume&gt;258&lt;/volume&gt;&lt;number&gt;14&lt;/number&gt;&lt;keywords&gt;&lt;keyword&gt;Heat-treated wood&lt;/keyword&gt;&lt;keyword&gt;Color modifications&lt;/keyword&gt;&lt;keyword&gt;Artificial weathering&lt;/keyword&gt;&lt;keyword&gt;Chemical component degradation&lt;/keyword&gt;&lt;keyword&gt;Reflectance spectra&lt;/keyword&gt;&lt;keyword&gt;Kubelka–Munk&lt;/keyword&gt;&lt;keyword&gt;CIE-L*a*b* parameters&lt;/keyword&gt;&lt;/keywords&gt;&lt;dates&gt;&lt;year&gt;2012&lt;/year&gt;&lt;/dates&gt;&lt;isbn&gt;0169-4332&lt;/isbn&gt;&lt;urls&gt;&lt;related-urls&gt;&lt;url&gt;http://www.sciencedirect.com/science/article/pii/S0169433212002279&lt;/url&gt;&lt;/related-urls&gt;&lt;/urls&gt;&lt;electronic-resource-num&gt;http://dx.doi.org/10.1016/j.apsusc.2012.02.005&lt;/electronic-resource-num&gt;&lt;/record&gt;&lt;/Cite&gt;&lt;/EndNote&gt;</w:instrText>
      </w:r>
      <w:r w:rsidR="003D63AC" w:rsidRPr="00593315">
        <w:fldChar w:fldCharType="separate"/>
      </w:r>
      <w:r w:rsidR="009E1852" w:rsidRPr="00593315">
        <w:rPr>
          <w:noProof/>
        </w:rPr>
        <w:t>(Huang et al. 2012)</w:t>
      </w:r>
      <w:r w:rsidR="003D63AC" w:rsidRPr="00593315">
        <w:fldChar w:fldCharType="end"/>
      </w:r>
      <w:r w:rsidR="003D63AC" w:rsidRPr="00593315">
        <w:t xml:space="preserve">, which may </w:t>
      </w:r>
      <w:r w:rsidR="00D15D11" w:rsidRPr="00593315">
        <w:t>increase</w:t>
      </w:r>
      <w:r w:rsidR="003D63AC" w:rsidRPr="00593315">
        <w:t xml:space="preserve"> the resistance against white rot fungi. Wood samples modified with </w:t>
      </w:r>
      <w:r w:rsidR="00FD26A6" w:rsidRPr="00593315">
        <w:rPr>
          <w:lang w:eastAsia="de-DE"/>
        </w:rPr>
        <w:t>vinegar</w:t>
      </w:r>
      <w:r w:rsidR="003D63AC" w:rsidRPr="00593315">
        <w:t xml:space="preserve"> and acetic anhydride have shown much less attack (weight loss&lt;4.2 %) th</w:t>
      </w:r>
      <w:r w:rsidR="00CD5543" w:rsidRPr="00593315">
        <w:t>a</w:t>
      </w:r>
      <w:r w:rsidR="003D63AC" w:rsidRPr="00593315">
        <w:t>n unmodified</w:t>
      </w:r>
      <w:r w:rsidR="00CD5543" w:rsidRPr="00593315">
        <w:t xml:space="preserve"> wood</w:t>
      </w:r>
      <w:r w:rsidR="003D63AC" w:rsidRPr="00593315">
        <w:t>. There was no significant difference in w</w:t>
      </w:r>
      <w:r w:rsidR="002D2794" w:rsidRPr="00593315">
        <w:t>e</w:t>
      </w:r>
      <w:r w:rsidR="003D63AC" w:rsidRPr="00593315">
        <w:t>ight loss for chemical</w:t>
      </w:r>
      <w:r w:rsidR="006450B2" w:rsidRPr="00593315">
        <w:t>ly</w:t>
      </w:r>
      <w:r w:rsidR="003D63AC" w:rsidRPr="00593315">
        <w:t xml:space="preserve"> modified w</w:t>
      </w:r>
      <w:r w:rsidR="002D2794" w:rsidRPr="00593315">
        <w:t>oods with wood heat-treated at different temperatures</w:t>
      </w:r>
      <w:r w:rsidR="003D63AC" w:rsidRPr="00593315">
        <w:t xml:space="preserve"> suggesting that heat treatment did not offer additional protection to </w:t>
      </w:r>
      <w:r w:rsidR="00FD26A6" w:rsidRPr="00593315">
        <w:t>vinegar</w:t>
      </w:r>
      <w:r w:rsidR="003D63AC" w:rsidRPr="00593315">
        <w:t xml:space="preserve"> and acid anhydride modified wood at least during </w:t>
      </w:r>
      <w:r w:rsidR="00C339B3" w:rsidRPr="00593315">
        <w:t>their</w:t>
      </w:r>
      <w:r w:rsidR="003D63AC" w:rsidRPr="00593315">
        <w:t xml:space="preserve"> search period of 7 weeks against white rot decay. Therefore, the </w:t>
      </w:r>
      <w:r w:rsidR="00FD26A6" w:rsidRPr="00593315">
        <w:t>vinegar</w:t>
      </w:r>
      <w:r w:rsidR="003D63AC" w:rsidRPr="00593315">
        <w:t xml:space="preserve"> treatment without heat treatment </w:t>
      </w:r>
      <w:r w:rsidR="00E75C37" w:rsidRPr="00593315">
        <w:t>may be a</w:t>
      </w:r>
      <w:r w:rsidR="003D63AC" w:rsidRPr="00593315">
        <w:t xml:space="preserve"> </w:t>
      </w:r>
      <w:r w:rsidR="00C339B3" w:rsidRPr="00593315">
        <w:t>choice</w:t>
      </w:r>
      <w:r w:rsidR="003D63AC" w:rsidRPr="00593315">
        <w:t xml:space="preserve"> to protect jack pine wood against white rot decay (see right arrow in Figure </w:t>
      </w:r>
      <w:r w:rsidR="00141A11" w:rsidRPr="00593315">
        <w:t>8</w:t>
      </w:r>
      <w:r w:rsidR="003D63AC" w:rsidRPr="00593315">
        <w:t xml:space="preserve"> (a)). </w:t>
      </w:r>
      <w:r w:rsidR="00E75C37" w:rsidRPr="00593315">
        <w:t xml:space="preserve">However, it was reported that 1.5% weight loss by degradation of white rot of 12 weeks could be reached for jack pine heat-treated </w:t>
      </w:r>
      <w:r w:rsidR="006450B2" w:rsidRPr="00593315">
        <w:t xml:space="preserve">at </w:t>
      </w:r>
      <w:r w:rsidR="00E75C37" w:rsidRPr="00593315">
        <w:t xml:space="preserve">maximum temperature of 210 °C </w:t>
      </w:r>
      <w:r w:rsidR="00E75C37" w:rsidRPr="00593315">
        <w:fldChar w:fldCharType="begin">
          <w:fldData xml:space="preserve">PEVuZE5vdGU+PENpdGU+PEF1dGhvcj5MZWtvdW5vdWdvdTwvQXV0aG9yPjxZZWFyPjIwMTQ8L1ll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</w:fldData>
        </w:fldChar>
      </w:r>
      <w:r w:rsidR="00B37483" w:rsidRPr="00593315">
        <w:instrText xml:space="preserve"> ADDIN EN.CITE </w:instrText>
      </w:r>
      <w:r w:rsidR="00B37483" w:rsidRPr="00593315">
        <w:fldChar w:fldCharType="begin">
          <w:fldData xml:space="preserve">PEVuZE5vdGU+PENpdGU+PEF1dGhvcj5MZWtvdW5vdWdvdTwvQXV0aG9yPjxZZWFyPjIwMTQ8L1ll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</w:fldData>
        </w:fldChar>
      </w:r>
      <w:r w:rsidR="00B37483" w:rsidRPr="00593315">
        <w:instrText xml:space="preserve"> ADDIN EN.CITE.DATA </w:instrText>
      </w:r>
      <w:r w:rsidR="00B37483" w:rsidRPr="00593315">
        <w:fldChar w:fldCharType="end"/>
      </w:r>
      <w:r w:rsidR="00E75C37" w:rsidRPr="00593315">
        <w:fldChar w:fldCharType="separate"/>
      </w:r>
      <w:r w:rsidR="00B37483" w:rsidRPr="00593315">
        <w:rPr>
          <w:noProof/>
        </w:rPr>
        <w:t>(Lekounougou and Kocaefe 2014a)</w:t>
      </w:r>
      <w:r w:rsidR="00E75C37" w:rsidRPr="00593315">
        <w:fldChar w:fldCharType="end"/>
      </w:r>
      <w:r w:rsidR="00E75C37" w:rsidRPr="00593315">
        <w:t>. This weight loss value is lower than that of acetylated and vinegar-treated samples in this study. Moreover, the</w:t>
      </w:r>
      <w:r w:rsidR="00F267B7" w:rsidRPr="00593315">
        <w:t xml:space="preserve"> vinegar-treatment</w:t>
      </w:r>
      <w:r w:rsidR="005F2FE4" w:rsidRPr="00593315">
        <w:t xml:space="preserve"> has</w:t>
      </w:r>
      <w:r w:rsidR="00E75C37" w:rsidRPr="00593315">
        <w:t xml:space="preserve"> vinegar acidic smell and the gray aging color</w:t>
      </w:r>
      <w:r w:rsidR="005F2FE4" w:rsidRPr="00593315">
        <w:t>, which are the disadvantages</w:t>
      </w:r>
      <w:r w:rsidR="00507036" w:rsidRPr="00593315">
        <w:t xml:space="preserve"> </w:t>
      </w:r>
      <w:r w:rsidR="005F2FE4" w:rsidRPr="00593315">
        <w:t>from</w:t>
      </w:r>
      <w:r w:rsidR="00E75C37" w:rsidRPr="00593315">
        <w:t xml:space="preserve"> </w:t>
      </w:r>
      <w:r w:rsidR="007204DD" w:rsidRPr="00593315">
        <w:t>this treatment</w:t>
      </w:r>
      <w:r w:rsidR="00E75C37" w:rsidRPr="00593315">
        <w:t xml:space="preserve">. </w:t>
      </w:r>
      <w:r w:rsidR="003D63AC" w:rsidRPr="00593315">
        <w:t>In the case of brown rot decay, it can be seen that the weight loss values of modified woods with both solution</w:t>
      </w:r>
      <w:r w:rsidR="006450B2" w:rsidRPr="00593315">
        <w:t>s</w:t>
      </w:r>
      <w:r w:rsidR="003D63AC" w:rsidRPr="00593315">
        <w:t xml:space="preserve"> and heat treatment temperature mentioned above separately are lower than the value of unmodified wood and </w:t>
      </w:r>
      <w:r w:rsidR="003D63AC" w:rsidRPr="00593315">
        <w:lastRenderedPageBreak/>
        <w:t>therefore</w:t>
      </w:r>
      <w:r w:rsidR="006450B2" w:rsidRPr="00593315">
        <w:t>,</w:t>
      </w:r>
      <w:r w:rsidR="003D63AC" w:rsidRPr="00593315">
        <w:t xml:space="preserve"> it can be concluded that both thermal and chemical modifications increase the resistance against brown rot fungus, irrespective of the chemicals and temperature used. Statistical analysis revealed that this improvement is significant, at 95% confidence leve</w:t>
      </w:r>
      <w:r w:rsidR="00F847FB" w:rsidRPr="00593315">
        <w:t>l</w:t>
      </w:r>
      <w:r w:rsidR="003D63AC" w:rsidRPr="00593315">
        <w:t xml:space="preserve">, for all the treatment used compared with the untreated sample. Wood modified by heat treatment at 190°C combined with acetic anhydride showed the greatest resistance (16.6 %). Overall, chemical modification with </w:t>
      </w:r>
      <w:r w:rsidR="00FD26A6" w:rsidRPr="00593315">
        <w:rPr>
          <w:lang w:eastAsia="de-DE"/>
        </w:rPr>
        <w:t>vinegar</w:t>
      </w:r>
      <w:r w:rsidR="003D63AC" w:rsidRPr="00593315">
        <w:t xml:space="preserve"> and acid anhydrides afforded substantial bio</w:t>
      </w:r>
      <w:r w:rsidR="00C339B3" w:rsidRPr="00593315">
        <w:t>-</w:t>
      </w:r>
      <w:r w:rsidR="003D63AC" w:rsidRPr="00593315">
        <w:t>protection on both untreated and heat treated jack pine against brown rot decay. In other words, the combination of heat treatment and acid anhydrides acetylation offer</w:t>
      </w:r>
      <w:r w:rsidR="006450B2" w:rsidRPr="00593315">
        <w:t>s</w:t>
      </w:r>
      <w:r w:rsidR="003D63AC" w:rsidRPr="00593315">
        <w:t xml:space="preserve"> additional protection, which might be attributed to the combination effect of these two </w:t>
      </w:r>
      <w:r w:rsidR="00C339B3" w:rsidRPr="00593315">
        <w:t>treatments</w:t>
      </w:r>
      <w:r w:rsidR="003D63AC" w:rsidRPr="00593315">
        <w:t xml:space="preserve">. </w:t>
      </w:r>
    </w:p>
    <w:p w14:paraId="15957766" w14:textId="710666E3" w:rsidR="00D461EF" w:rsidRPr="00593315" w:rsidRDefault="00830C6B" w:rsidP="00E02DA7">
      <w:pPr>
        <w:autoSpaceDE w:val="0"/>
        <w:autoSpaceDN w:val="0"/>
        <w:adjustRightInd w:val="0"/>
        <w:jc w:val="both"/>
      </w:pPr>
      <w:r w:rsidRPr="00593315">
        <w:t>Figure</w:t>
      </w:r>
      <w:r w:rsidR="00820DE2" w:rsidRPr="00593315">
        <w:t xml:space="preserve"> </w:t>
      </w:r>
      <w:r w:rsidR="00141A11" w:rsidRPr="00593315">
        <w:t>9</w:t>
      </w:r>
      <w:r w:rsidR="00820DE2" w:rsidRPr="00593315">
        <w:t xml:space="preserve"> shows the FTIR spectra between the spectral region of </w:t>
      </w:r>
      <w:r w:rsidRPr="00593315">
        <w:t>2000-50</w:t>
      </w:r>
      <w:r w:rsidR="00820DE2" w:rsidRPr="00593315">
        <w:t>0 cm</w:t>
      </w:r>
      <w:r w:rsidRPr="00593315">
        <w:rPr>
          <w:vertAlign w:val="superscript"/>
        </w:rPr>
        <w:t>-1</w:t>
      </w:r>
      <w:r w:rsidR="00820DE2" w:rsidRPr="00593315">
        <w:t xml:space="preserve"> on untreated </w:t>
      </w:r>
      <w:r w:rsidRPr="00593315">
        <w:t>wood</w:t>
      </w:r>
      <w:r w:rsidR="00820DE2" w:rsidRPr="00593315">
        <w:t xml:space="preserve"> and samples </w:t>
      </w:r>
      <w:r w:rsidR="00940041" w:rsidRPr="00593315">
        <w:t xml:space="preserve">acetylated </w:t>
      </w:r>
      <w:r w:rsidR="00820DE2" w:rsidRPr="00593315">
        <w:t xml:space="preserve">with </w:t>
      </w:r>
      <w:r w:rsidR="00940041" w:rsidRPr="00593315">
        <w:t>acetic anhydride and vinegar</w:t>
      </w:r>
      <w:r w:rsidR="00820DE2" w:rsidRPr="00593315">
        <w:t xml:space="preserve">. Differences due to </w:t>
      </w:r>
      <w:r w:rsidR="00940041" w:rsidRPr="00593315">
        <w:t>reaction with the different liquid</w:t>
      </w:r>
      <w:r w:rsidR="00820DE2" w:rsidRPr="00593315">
        <w:t xml:space="preserve"> can be clearly seen in the infrared spectra in the band shapes. The </w:t>
      </w:r>
      <w:r w:rsidR="00940041" w:rsidRPr="00593315">
        <w:t>bottom</w:t>
      </w:r>
      <w:r w:rsidR="00820DE2" w:rsidRPr="00593315">
        <w:t xml:space="preserve"> two spectra in </w:t>
      </w:r>
      <w:r w:rsidR="00940041" w:rsidRPr="00593315">
        <w:t>Figure</w:t>
      </w:r>
      <w:r w:rsidR="00820DE2" w:rsidRPr="00593315">
        <w:t xml:space="preserve"> </w:t>
      </w:r>
      <w:r w:rsidR="00141A11" w:rsidRPr="00593315">
        <w:t>9</w:t>
      </w:r>
      <w:r w:rsidR="00820DE2" w:rsidRPr="00593315">
        <w:t xml:space="preserve"> </w:t>
      </w:r>
      <w:r w:rsidR="00E02DA7" w:rsidRPr="00593315">
        <w:t>show</w:t>
      </w:r>
      <w:r w:rsidR="00820DE2" w:rsidRPr="00593315">
        <w:t xml:space="preserve"> </w:t>
      </w:r>
      <w:r w:rsidR="00940041" w:rsidRPr="00593315">
        <w:t>similar features in</w:t>
      </w:r>
      <w:r w:rsidR="00820DE2" w:rsidRPr="00593315">
        <w:t xml:space="preserve"> infrared spectra for untreated and </w:t>
      </w:r>
      <w:r w:rsidR="00940041" w:rsidRPr="00593315">
        <w:rPr>
          <w:lang w:eastAsia="de-DE"/>
        </w:rPr>
        <w:t>vinegar</w:t>
      </w:r>
      <w:r w:rsidR="00940041" w:rsidRPr="00593315">
        <w:t xml:space="preserve">-treated samples. However, the </w:t>
      </w:r>
      <w:r w:rsidR="00820DE2" w:rsidRPr="00593315">
        <w:t xml:space="preserve">infrared spectra in the studied region had </w:t>
      </w:r>
      <w:r w:rsidR="00940041" w:rsidRPr="00593315">
        <w:t>uniform</w:t>
      </w:r>
      <w:r w:rsidR="00820DE2" w:rsidRPr="00593315">
        <w:t xml:space="preserve"> features</w:t>
      </w:r>
      <w:r w:rsidR="00940041" w:rsidRPr="00593315">
        <w:t xml:space="preserve"> for acetylated samples</w:t>
      </w:r>
      <w:r w:rsidR="00820DE2" w:rsidRPr="00593315">
        <w:t>. Upon analysis of the spectra, it can be seen that the relative intensity of band at 17</w:t>
      </w:r>
      <w:r w:rsidR="00940041" w:rsidRPr="00593315">
        <w:t>3</w:t>
      </w:r>
      <w:r w:rsidR="00820DE2" w:rsidRPr="00593315">
        <w:t xml:space="preserve">0 </w:t>
      </w:r>
      <w:r w:rsidR="00940041" w:rsidRPr="00593315">
        <w:t>cm</w:t>
      </w:r>
      <w:r w:rsidR="00940041" w:rsidRPr="00593315">
        <w:rPr>
          <w:vertAlign w:val="superscript"/>
        </w:rPr>
        <w:t>-1</w:t>
      </w:r>
      <w:r w:rsidR="00940041" w:rsidRPr="00593315">
        <w:t xml:space="preserve"> </w:t>
      </w:r>
      <w:r w:rsidR="00820DE2" w:rsidRPr="00593315">
        <w:t xml:space="preserve">which was characteristic of </w:t>
      </w:r>
      <w:r w:rsidR="00940041" w:rsidRPr="00593315">
        <w:t>C=O bond in hemicelluloses</w:t>
      </w:r>
      <w:r w:rsidR="00820DE2" w:rsidRPr="00593315">
        <w:t xml:space="preserve">, </w:t>
      </w:r>
      <w:r w:rsidR="00940041" w:rsidRPr="00593315">
        <w:t>in</w:t>
      </w:r>
      <w:r w:rsidR="00820DE2" w:rsidRPr="00593315">
        <w:t xml:space="preserve">creased </w:t>
      </w:r>
      <w:r w:rsidR="00940041" w:rsidRPr="00593315">
        <w:t>significant</w:t>
      </w:r>
      <w:r w:rsidR="00820DE2" w:rsidRPr="00593315">
        <w:t xml:space="preserve">ly after </w:t>
      </w:r>
      <w:r w:rsidR="00940041" w:rsidRPr="00593315">
        <w:t xml:space="preserve">acetylation. </w:t>
      </w:r>
      <w:r w:rsidR="00820DE2" w:rsidRPr="00593315">
        <w:t xml:space="preserve">This </w:t>
      </w:r>
      <w:r w:rsidR="00940041" w:rsidRPr="00593315">
        <w:t>increase</w:t>
      </w:r>
      <w:r w:rsidR="00820DE2" w:rsidRPr="00593315">
        <w:t xml:space="preserve"> of </w:t>
      </w:r>
      <w:r w:rsidR="00940041" w:rsidRPr="00593315">
        <w:t xml:space="preserve">groups in </w:t>
      </w:r>
      <w:r w:rsidR="00820DE2" w:rsidRPr="00593315">
        <w:t>hemicelluloses</w:t>
      </w:r>
      <w:r w:rsidR="00940041" w:rsidRPr="00593315">
        <w:t xml:space="preserve"> indicates the change of hemicellulose by acetylation process. </w:t>
      </w:r>
      <w:r w:rsidR="00820DE2" w:rsidRPr="00593315">
        <w:t>Another peak which has to be taken into consideration</w:t>
      </w:r>
      <w:r w:rsidR="00940041" w:rsidRPr="00593315">
        <w:t xml:space="preserve"> is</w:t>
      </w:r>
      <w:r w:rsidR="00820DE2" w:rsidRPr="00593315">
        <w:t xml:space="preserve"> the </w:t>
      </w:r>
      <w:r w:rsidR="00940041" w:rsidRPr="00593315">
        <w:t>in</w:t>
      </w:r>
      <w:r w:rsidR="00820DE2" w:rsidRPr="00593315">
        <w:t xml:space="preserve">crease in the peak at </w:t>
      </w:r>
      <w:r w:rsidR="00940041" w:rsidRPr="00593315">
        <w:t>1169-1300</w:t>
      </w:r>
      <w:r w:rsidR="00820DE2" w:rsidRPr="00593315">
        <w:t xml:space="preserve"> </w:t>
      </w:r>
      <w:r w:rsidR="00940041" w:rsidRPr="00593315">
        <w:t>cm</w:t>
      </w:r>
      <w:r w:rsidR="00940041" w:rsidRPr="00593315">
        <w:rPr>
          <w:vertAlign w:val="superscript"/>
        </w:rPr>
        <w:t>-1</w:t>
      </w:r>
      <w:r w:rsidR="00940041" w:rsidRPr="00593315">
        <w:t xml:space="preserve"> </w:t>
      </w:r>
      <w:r w:rsidR="00820DE2" w:rsidRPr="00593315">
        <w:t>which</w:t>
      </w:r>
      <w:r w:rsidR="00940041" w:rsidRPr="00593315">
        <w:t xml:space="preserve"> is</w:t>
      </w:r>
      <w:r w:rsidR="00820DE2" w:rsidRPr="00593315">
        <w:t xml:space="preserve"> characteristic of </w:t>
      </w:r>
      <w:r w:rsidR="00940041" w:rsidRPr="00593315">
        <w:t>CO Guaiacyl ring breathing with CO-stretching</w:t>
      </w:r>
      <w:r w:rsidR="00E02DA7" w:rsidRPr="00593315">
        <w:t xml:space="preserve"> in</w:t>
      </w:r>
      <w:r w:rsidR="00820DE2" w:rsidRPr="00593315">
        <w:t xml:space="preserve"> </w:t>
      </w:r>
      <w:r w:rsidR="00E02DA7" w:rsidRPr="00593315">
        <w:t xml:space="preserve">lignin or </w:t>
      </w:r>
      <w:r w:rsidR="00E02DA7" w:rsidRPr="00593315">
        <w:rPr>
          <w:color w:val="000000" w:themeColor="text1"/>
        </w:rPr>
        <w:t xml:space="preserve">esters </w:t>
      </w:r>
      <w:r w:rsidR="00A32059" w:rsidRPr="00593315">
        <w:rPr>
          <w:color w:val="000000" w:themeColor="text1"/>
          <w:lang w:eastAsia="de-DE"/>
        </w:rPr>
        <w:fldChar w:fldCharType="begin"/>
      </w:r>
      <w:r w:rsidR="00A32059" w:rsidRPr="00593315">
        <w:rPr>
          <w:color w:val="000000" w:themeColor="text1"/>
          <w:lang w:eastAsia="de-DE"/>
        </w:rPr>
        <w:instrText xml:space="preserve"> ADDIN EN.CITE &lt;EndNote&gt;&lt;Cite&gt;&lt;Author&gt;Huang&lt;/Author&gt;&lt;Year&gt;2012&lt;/Year&gt;&lt;RecNum&gt;55&lt;/RecNum&gt;&lt;DisplayText&gt;(Huang et al. 2012)&lt;/DisplayText&gt;&lt;record&gt;&lt;rec-number&gt;55&lt;/rec-number&gt;&lt;foreign-keys&gt;&lt;key app="EN" db-id="txdspspfyp25tdexfa6pr22qaspsfzarer9r"&gt;55&lt;/key&gt;&lt;/foreign-keys&gt;&lt;ref-type name="Journal Article"&gt;17&lt;/ref-type&gt;&lt;contributors&gt;&lt;authors&gt;&lt;author&gt;Huang, Xianai&lt;/author&gt;&lt;author&gt;Kocaefe, Duygu&lt;/author&gt;&lt;author&gt;Kocaefe, Yasar&lt;/author&gt;&lt;author&gt;Boluk, Yaman&lt;/author&gt;&lt;author&gt;Pichette, Andre&lt;/author&gt;&lt;/authors&gt;&lt;/contributors&gt;&lt;titles&gt;&lt;title&gt;A spectrocolorimetric and chemical study on color modification of heat-treated wood during artificial weathering&lt;/title&gt;&lt;secondary-title&gt;Applied Surface Science&lt;/secondary-title&gt;&lt;/titles&gt;&lt;periodical&gt;&lt;full-title&gt;Applied Surface Science&lt;/full-title&gt;&lt;/periodical&gt;&lt;pages&gt;5360-5369&lt;/pages&gt;&lt;volume&gt;258&lt;/volume&gt;&lt;number&gt;14&lt;/number&gt;&lt;keywords&gt;&lt;keyword&gt;Heat-treated wood&lt;/keyword&gt;&lt;keyword&gt;Color modifications&lt;/keyword&gt;&lt;keyword&gt;Artificial weathering&lt;/keyword&gt;&lt;keyword&gt;Chemical component degradation&lt;/keyword&gt;&lt;keyword&gt;Reflectance spectra&lt;/keyword&gt;&lt;keyword&gt;Kubelka–Munk&lt;/keyword&gt;&lt;keyword&gt;CIE-L*a*b* parameters&lt;/keyword&gt;&lt;/keywords&gt;&lt;dates&gt;&lt;year&gt;2012&lt;/year&gt;&lt;/dates&gt;&lt;isbn&gt;0169-4332&lt;/isbn&gt;&lt;urls&gt;&lt;related-urls&gt;&lt;url&gt;http://www.sciencedirect.com/science/article/pii/S0169433212002279&lt;/url&gt;&lt;/related-urls&gt;&lt;/urls&gt;&lt;electronic-resource-num&gt;http://dx.doi.org/10.1016/j.apsusc.2012.02.005&lt;/electronic-resource-num&gt;&lt;/record&gt;&lt;/Cite&gt;&lt;/EndNote&gt;</w:instrText>
      </w:r>
      <w:r w:rsidR="00A32059" w:rsidRPr="00593315">
        <w:rPr>
          <w:color w:val="000000" w:themeColor="text1"/>
          <w:lang w:eastAsia="de-DE"/>
        </w:rPr>
        <w:fldChar w:fldCharType="separate"/>
      </w:r>
      <w:r w:rsidR="00A32059" w:rsidRPr="00593315">
        <w:rPr>
          <w:color w:val="000000" w:themeColor="text1"/>
          <w:lang w:eastAsia="de-DE"/>
        </w:rPr>
        <w:t>(Huang et al. 2012)</w:t>
      </w:r>
      <w:r w:rsidR="00A32059" w:rsidRPr="00593315">
        <w:rPr>
          <w:color w:val="000000" w:themeColor="text1"/>
          <w:lang w:eastAsia="de-DE"/>
        </w:rPr>
        <w:fldChar w:fldCharType="end"/>
      </w:r>
      <w:r w:rsidR="00820DE2" w:rsidRPr="00593315">
        <w:rPr>
          <w:color w:val="000000" w:themeColor="text1"/>
        </w:rPr>
        <w:t xml:space="preserve">. This indicated that </w:t>
      </w:r>
      <w:r w:rsidR="00E02DA7" w:rsidRPr="00593315">
        <w:rPr>
          <w:color w:val="000000" w:themeColor="text1"/>
        </w:rPr>
        <w:t>acetylation</w:t>
      </w:r>
      <w:r w:rsidR="00820DE2" w:rsidRPr="00593315">
        <w:rPr>
          <w:color w:val="000000" w:themeColor="text1"/>
        </w:rPr>
        <w:t xml:space="preserve"> of lignin also occurs during </w:t>
      </w:r>
      <w:r w:rsidR="00E02DA7" w:rsidRPr="00593315">
        <w:rPr>
          <w:color w:val="000000" w:themeColor="text1"/>
        </w:rPr>
        <w:t>reaction with acetic anhydride</w:t>
      </w:r>
      <w:r w:rsidR="006450B2" w:rsidRPr="00593315">
        <w:rPr>
          <w:color w:val="000000" w:themeColor="text1"/>
        </w:rPr>
        <w:t>, which</w:t>
      </w:r>
      <w:r w:rsidR="00E02DA7" w:rsidRPr="00593315">
        <w:rPr>
          <w:color w:val="000000" w:themeColor="text1"/>
        </w:rPr>
        <w:t xml:space="preserve"> can also be confirmed by </w:t>
      </w:r>
      <w:r w:rsidR="00E02DA7" w:rsidRPr="00593315">
        <w:t>the increase of the relative intensity at 1373cm</w:t>
      </w:r>
      <w:r w:rsidR="00E02DA7" w:rsidRPr="00593315">
        <w:rPr>
          <w:vertAlign w:val="superscript"/>
        </w:rPr>
        <w:t>-1</w:t>
      </w:r>
      <w:r w:rsidR="00E02DA7" w:rsidRPr="00593315">
        <w:t xml:space="preserve"> which was assigned to C-H bond in lignin carbohydrate complexes. </w:t>
      </w:r>
      <w:r w:rsidR="00C87670" w:rsidRPr="00593315">
        <w:t>Th</w:t>
      </w:r>
      <w:r w:rsidR="00E02DA7" w:rsidRPr="00593315">
        <w:t>e FTIR results indicate</w:t>
      </w:r>
      <w:r w:rsidR="00C87670" w:rsidRPr="00593315">
        <w:t xml:space="preserve"> the formation of ester bond during acetylation process occurs with acetic anhydride but not in </w:t>
      </w:r>
      <w:r w:rsidR="00FD26A6" w:rsidRPr="00593315">
        <w:rPr>
          <w:lang w:eastAsia="de-DE"/>
        </w:rPr>
        <w:t>vinegar</w:t>
      </w:r>
      <w:r w:rsidR="00C87670" w:rsidRPr="00593315">
        <w:t xml:space="preserve"> s</w:t>
      </w:r>
      <w:r w:rsidR="000274FA" w:rsidRPr="00593315">
        <w:t>o</w:t>
      </w:r>
      <w:r w:rsidR="00C87670" w:rsidRPr="00593315">
        <w:t xml:space="preserve">lution. This is similar </w:t>
      </w:r>
      <w:r w:rsidR="006450B2" w:rsidRPr="00593315">
        <w:t xml:space="preserve">to </w:t>
      </w:r>
      <w:r w:rsidR="00C87670" w:rsidRPr="00593315">
        <w:t xml:space="preserve">the infra-red spectra results found in literature </w:t>
      </w:r>
      <w:r w:rsidR="00C87670" w:rsidRPr="00593315">
        <w:fldChar w:fldCharType="begin"/>
      </w:r>
      <w:r w:rsidR="00B37483" w:rsidRPr="00593315">
        <w:instrText xml:space="preserve"> ADDIN EN.CITE &lt;EndNote&gt;&lt;Cite&gt;&lt;Author&gt;Papadopoulos&lt;/Author&gt;&lt;Year&gt;2010&lt;/Year&gt;&lt;RecNum&gt;35&lt;/RecNum&gt;&lt;DisplayText&gt;(Papadopoulos et al. 2010)&lt;/DisplayText&gt;&lt;record&gt;&lt;rec-number&gt;35&lt;/rec-number&gt;&lt;foreign-keys&gt;&lt;key app="EN" db-id="txdspspfyp25tdexfa6pr22qaspsfzarer9r"&gt;35&lt;/key&gt;&lt;/foreign-keys&gt;&lt;ref-type name="Journal Article"&gt;17&lt;/ref-type&gt;&lt;contributors&gt;&lt;authors&gt;&lt;author&gt;Papadopoulos, Antonios N.&lt;/author&gt;&lt;author&gt;Militz, Holger&lt;/author&gt;&lt;author&gt;Pfeffer, Antje&lt;/author&gt;&lt;/authors&gt;&lt;/contributors&gt;&lt;titles&gt;&lt;title&gt;The biological behaviours of pine wood modified with linear chain carboxylic acid anhydrides against soft rot fungi&lt;/title&gt;&lt;secondary-title&gt;International Biodeterioration &amp;amp; Biodegradation&lt;/secondary-title&gt;&lt;/titles&gt;&lt;periodical&gt;&lt;full-title&gt;International Biodeterioration &amp;amp; Biodegradation&lt;/full-title&gt;&lt;/periodical&gt;&lt;pages&gt;409-412&lt;/pages&gt;&lt;volume&gt;64&lt;/volume&gt;&lt;number&gt;5&lt;/number&gt;&lt;keywords&gt;&lt;keyword&gt;Wood&lt;/keyword&gt;&lt;keyword&gt;Modification&lt;/keyword&gt;&lt;keyword&gt;Anhydrides&lt;/keyword&gt;&lt;keyword&gt;Durability&lt;/keyword&gt;&lt;keyword&gt;Decay&lt;/keyword&gt;&lt;keyword&gt;Soft rot&lt;/keyword&gt;&lt;/keywords&gt;&lt;dates&gt;&lt;year&gt;2010&lt;/year&gt;&lt;/dates&gt;&lt;isbn&gt;0964-8305&lt;/isbn&gt;&lt;label&gt;e/p&lt;/label&gt;&lt;urls&gt;&lt;related-urls&gt;&lt;url&gt;http://www.sciencedirect.com/science/article/pii/S0964830510000569&lt;/url&gt;&lt;/related-urls&gt;&lt;/urls&gt;&lt;electronic-resource-num&gt;http://dx.doi.org/10.1016/j.ibiod.2010.04.002&lt;/electronic-resource-num&gt;&lt;/record&gt;&lt;/Cite&gt;&lt;/EndNote&gt;</w:instrText>
      </w:r>
      <w:r w:rsidR="00C87670" w:rsidRPr="00593315">
        <w:fldChar w:fldCharType="separate"/>
      </w:r>
      <w:r w:rsidR="00B37483" w:rsidRPr="00593315">
        <w:rPr>
          <w:noProof/>
        </w:rPr>
        <w:t>(Papadopoulos et al. 2010)</w:t>
      </w:r>
      <w:r w:rsidR="00C87670" w:rsidRPr="00593315">
        <w:fldChar w:fldCharType="end"/>
      </w:r>
      <w:r w:rsidR="00C87670" w:rsidRPr="00593315">
        <w:t xml:space="preserve">. </w:t>
      </w:r>
      <w:r w:rsidR="00D51F76" w:rsidRPr="00593315">
        <w:t>The arabinose sugar in the hemicel</w:t>
      </w:r>
      <w:r w:rsidR="000274FA" w:rsidRPr="00593315">
        <w:t>luloses, an L-pentose sugar,  are</w:t>
      </w:r>
      <w:r w:rsidR="00D51F76" w:rsidRPr="00593315">
        <w:t xml:space="preserve"> the only sugar</w:t>
      </w:r>
      <w:r w:rsidR="000274FA" w:rsidRPr="00593315">
        <w:t>s</w:t>
      </w:r>
      <w:r w:rsidR="00D51F76" w:rsidRPr="00593315">
        <w:t xml:space="preserve"> in a strained five-membered </w:t>
      </w:r>
      <w:r w:rsidR="000274FA" w:rsidRPr="00593315">
        <w:t>r</w:t>
      </w:r>
      <w:r w:rsidR="00D51F76" w:rsidRPr="00593315">
        <w:t xml:space="preserve">ing </w:t>
      </w:r>
      <w:r w:rsidR="00D51F76" w:rsidRPr="00593315">
        <w:fldChar w:fldCharType="begin"/>
      </w:r>
      <w:r w:rsidR="00B37483" w:rsidRPr="00593315">
        <w:instrText xml:space="preserve"> ADDIN EN.CITE &lt;EndNote&gt;&lt;Cite&gt;&lt;Author&gt;Tsoumis&lt;/Author&gt;&lt;Year&gt;1991&lt;/Year&gt;&lt;RecNum&gt;59&lt;/RecNum&gt;&lt;DisplayText&gt;(Tsoumis 1991)&lt;/DisplayText&gt;&lt;record&gt;&lt;rec-number&gt;59&lt;/rec-number&gt;&lt;foreign-keys&gt;&lt;key app="EN" db-id="txdspspfyp25tdexfa6pr22qaspsfzarer9r"&gt;59&lt;/key&gt;&lt;/foreign-keys&gt;&lt;ref-type name="Journal Article"&gt;17&lt;/ref-type&gt;&lt;contributors&gt;&lt;authors&gt;&lt;author&gt;Tsoumis, G.&lt;/author&gt;&lt;/authors&gt;&lt;/contributors&gt;&lt;titles&gt;&lt;secondary-title&gt;Science and Technology of Wood: Structure, Properties, Utilization&lt;/secondary-title&gt;&lt;/titles&gt;&lt;periodical&gt;&lt;full-title&gt;Science and Technology of Wood: Structure, Properties, Utilization&lt;/full-title&gt;&lt;/periodical&gt;&lt;dates&gt;&lt;year&gt;1991&lt;/year&gt;&lt;/dates&gt;&lt;urls&gt;&lt;/urls&gt;&lt;/record&gt;&lt;/Cite&gt;&lt;/EndNote&gt;</w:instrText>
      </w:r>
      <w:r w:rsidR="00D51F76" w:rsidRPr="00593315">
        <w:fldChar w:fldCharType="separate"/>
      </w:r>
      <w:r w:rsidR="00B37483" w:rsidRPr="00593315">
        <w:rPr>
          <w:noProof/>
        </w:rPr>
        <w:t>(Tsoumis 1991)</w:t>
      </w:r>
      <w:r w:rsidR="00D51F76" w:rsidRPr="00593315">
        <w:fldChar w:fldCharType="end"/>
      </w:r>
      <w:r w:rsidR="00D51F76" w:rsidRPr="00593315">
        <w:t xml:space="preserve">. This sugar might be the most unstable sugar of wood polymer and </w:t>
      </w:r>
      <w:r w:rsidR="000274FA" w:rsidRPr="00593315">
        <w:t xml:space="preserve">might </w:t>
      </w:r>
      <w:r w:rsidR="00D51F76" w:rsidRPr="00593315">
        <w:t xml:space="preserve">be attacked </w:t>
      </w:r>
      <w:r w:rsidR="000274FA" w:rsidRPr="00593315">
        <w:t>first during</w:t>
      </w:r>
      <w:r w:rsidR="004C59E3" w:rsidRPr="00593315">
        <w:t xml:space="preserve"> the fungal degradation process.</w:t>
      </w:r>
      <w:r w:rsidR="00D51F76" w:rsidRPr="00593315">
        <w:t xml:space="preserve"> </w:t>
      </w:r>
      <w:r w:rsidR="004C59E3" w:rsidRPr="00593315">
        <w:t>As a result,</w:t>
      </w:r>
      <w:r w:rsidR="00D51F76" w:rsidRPr="00593315">
        <w:t xml:space="preserve"> the hemicellulose becomes the most </w:t>
      </w:r>
      <w:r w:rsidR="002638EE" w:rsidRPr="00593315">
        <w:t>fungal</w:t>
      </w:r>
      <w:r w:rsidR="00D51F76" w:rsidRPr="00593315">
        <w:t xml:space="preserve"> sensitive polymer. Therefore, hemicelluloses degradation during heat treatment modification may reduce the availability of nutrient for fungi </w:t>
      </w:r>
      <w:r w:rsidR="00D51F76" w:rsidRPr="00593315">
        <w:fldChar w:fldCharType="begin">
          <w:fldData xml:space="preserve">PEVuZE5vdGU+PENpdGU+PEF1dGhvcj5MZWtvdW5vdWdvdTwvQXV0aG9yPjxZZWFyPjIwMTQ8L1ll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</w:fldData>
        </w:fldChar>
      </w:r>
      <w:r w:rsidR="00B37483" w:rsidRPr="00593315">
        <w:instrText xml:space="preserve"> ADDIN EN.CITE </w:instrText>
      </w:r>
      <w:r w:rsidR="00B37483" w:rsidRPr="00593315">
        <w:fldChar w:fldCharType="begin">
          <w:fldData xml:space="preserve">PEVuZE5vdGU+PENpdGU+PEF1dGhvcj5MZWtvdW5vdWdvdTwvQXV0aG9yPjxZZWFyPjIwMTQ8L1ll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</w:fldData>
        </w:fldChar>
      </w:r>
      <w:r w:rsidR="00B37483" w:rsidRPr="00593315">
        <w:instrText xml:space="preserve"> ADDIN EN.CITE.DATA </w:instrText>
      </w:r>
      <w:r w:rsidR="00B37483" w:rsidRPr="00593315">
        <w:fldChar w:fldCharType="end"/>
      </w:r>
      <w:r w:rsidR="00D51F76" w:rsidRPr="00593315">
        <w:fldChar w:fldCharType="separate"/>
      </w:r>
      <w:r w:rsidR="00B37483" w:rsidRPr="00593315">
        <w:rPr>
          <w:noProof/>
        </w:rPr>
        <w:t>(Lekounougou and Kocaefe 2014a)</w:t>
      </w:r>
      <w:r w:rsidR="00D51F76" w:rsidRPr="00593315">
        <w:fldChar w:fldCharType="end"/>
      </w:r>
      <w:r w:rsidR="00D51F76" w:rsidRPr="00593315">
        <w:t xml:space="preserve">. In addition, this degradation can reduce the hygroscopicity and moisture of wood since </w:t>
      </w:r>
      <w:r w:rsidR="002638EE" w:rsidRPr="00593315">
        <w:t>hemicellulose is</w:t>
      </w:r>
      <w:r w:rsidR="00D51F76" w:rsidRPr="00593315">
        <w:t xml:space="preserve"> the most hydrophilic compound. The</w:t>
      </w:r>
      <w:r w:rsidR="002C7EF6" w:rsidRPr="00593315">
        <w:t xml:space="preserve"> </w:t>
      </w:r>
      <w:r w:rsidR="00D51F76" w:rsidRPr="00593315">
        <w:t xml:space="preserve">similar </w:t>
      </w:r>
      <w:r w:rsidR="004C59E3" w:rsidRPr="00593315">
        <w:t>phenomenon</w:t>
      </w:r>
      <w:r w:rsidR="00D51F76" w:rsidRPr="00593315">
        <w:t xml:space="preserve"> can be </w:t>
      </w:r>
      <w:r w:rsidR="004C59E3" w:rsidRPr="00593315">
        <w:t>caused by</w:t>
      </w:r>
      <w:r w:rsidR="00D51F76" w:rsidRPr="00593315">
        <w:t xml:space="preserve"> the substitution of hydroxyl group by acetyl group during acetylation proce</w:t>
      </w:r>
      <w:r w:rsidR="004C59E3" w:rsidRPr="00593315">
        <w:t>ss</w:t>
      </w:r>
      <w:r w:rsidR="00D51F76" w:rsidRPr="00593315">
        <w:t>.</w:t>
      </w:r>
      <w:r w:rsidR="0047452D" w:rsidRPr="00593315">
        <w:t xml:space="preserve"> </w:t>
      </w:r>
      <w:r w:rsidR="00D51F76" w:rsidRPr="00593315">
        <w:t>Certain moisture content is essential for the hydrolysis by fungal enzymes and the development of fungal growth</w:t>
      </w:r>
      <w:r w:rsidR="00057A38" w:rsidRPr="00593315">
        <w:t xml:space="preserve"> </w:t>
      </w:r>
      <w:r w:rsidR="00057A38" w:rsidRPr="00593315">
        <w:fldChar w:fldCharType="begin"/>
      </w:r>
      <w:r w:rsidR="005B2AFD" w:rsidRPr="00593315">
        <w:instrText xml:space="preserve"> ADDIN EN.CITE &lt;EndNote&gt;&lt;Cite&gt;&lt;Author&gt;Rowell&lt;/Author&gt;&lt;Year&gt;1987&lt;/Year&gt;&lt;RecNum&gt;10&lt;/RecNum&gt;&lt;DisplayText&gt;(Rowell et al. 1987)&lt;/DisplayText&gt;&lt;record&gt;&lt;rec-number&gt;10&lt;/rec-number&gt;&lt;foreign-keys&gt;&lt;key app="EN" db-id="txdspspfyp25tdexfa6pr22qaspsfzarer9r"&gt;10&lt;/key&gt;&lt;/foreign-keys&gt;&lt;ref-type name="Journal Article"&gt;17&lt;/ref-type&gt;&lt;contributors&gt;&lt;authors&gt;&lt;author&gt;Rowell, Roger M.&lt;/author&gt;&lt;author&gt;Esenther, Glenn R.&lt;/author&gt;&lt;author&gt;Nicholas, Darrel D.&lt;/author&gt;&lt;author&gt;Nilsson, Thomas&lt;/author&gt;&lt;/authors&gt;&lt;/contributors&gt;&lt;auth-address&gt;USDA, Madison, WI, USA, USDA, Madison, WI, USA&lt;/auth-address&gt;&lt;titles&gt;&lt;title&gt;Biological resistance of southern pine and aspen flakeboards made from acetylated flakes &lt;/title&gt;&lt;secondary-title&gt;Journal of Wood Chemistry and Technology&lt;/secondary-title&gt;&lt;/titles&gt;&lt;periodical&gt;&lt;full-title&gt;Journal of Wood Chemistry and Technology&lt;/full-title&gt;&lt;/periodical&gt;&lt;pages&gt;427-440&lt;/pages&gt;&lt;volume&gt;7&lt;/volume&gt;&lt;number&gt;3&lt;/number&gt;&lt;keywords&gt;&lt;keyword&gt;PESTICIDES - Testing&lt;/keyword&gt;&lt;keyword&gt;WOOD - Fungus Attack&lt;/keyword&gt;&lt;keyword&gt;ACETIC ANHYDRIDE PROCEDURE&lt;/keyword&gt;&lt;keyword&gt;FLAKEBOARDS&lt;/keyword&gt;&lt;keyword&gt;PHENOL-FORMALDEHYDE ADHESIVE&lt;/keyword&gt;&lt;keyword&gt;SOIL BLOCK TESTS&lt;/keyword&gt;&lt;keyword&gt;SUBTERRANEAN TERMITES&lt;/keyword&gt;&lt;keyword&gt;TUNNELING BACTERIA&lt;/keyword&gt;&lt;keyword&gt;PARTICLE BOARD&lt;/keyword&gt;&lt;/keywords&gt;&lt;dates&gt;&lt;year&gt;1987&lt;/year&gt;&lt;/dates&gt;&lt;isbn&gt;02773813 (ISSN)&lt;/isbn&gt;&lt;urls&gt;&lt;related-urls&gt;&lt;url&gt;http://www.scopus.com/inward/record.url?eid=2-s2.0-0023418976&amp;amp;partnerID=40&amp;amp;md5=38ae71a16f67060f594e2604aee339be&lt;/url&gt;&lt;/related-urls&gt;&lt;/urls&gt;&lt;/record&gt;&lt;/Cite&gt;&lt;/EndNote&gt;</w:instrText>
      </w:r>
      <w:r w:rsidR="00057A38" w:rsidRPr="00593315">
        <w:fldChar w:fldCharType="separate"/>
      </w:r>
      <w:r w:rsidR="00057A38" w:rsidRPr="00593315">
        <w:rPr>
          <w:noProof/>
        </w:rPr>
        <w:t>(Rowell et al. 1987)</w:t>
      </w:r>
      <w:r w:rsidR="00057A38" w:rsidRPr="00593315">
        <w:fldChar w:fldCharType="end"/>
      </w:r>
      <w:r w:rsidR="004C59E3" w:rsidRPr="00593315">
        <w:t xml:space="preserve">. Therefore, the decrease </w:t>
      </w:r>
      <w:r w:rsidR="002638EE" w:rsidRPr="00593315">
        <w:t>in moisture</w:t>
      </w:r>
      <w:r w:rsidR="00D51F76" w:rsidRPr="00593315">
        <w:t xml:space="preserve"> content of the heat-treated and acetylated wood is too low to support fungal attack. </w:t>
      </w:r>
      <w:r w:rsidR="0047452D" w:rsidRPr="00593315">
        <w:t>The white rot fungi require more moisture than the brown rot f</w:t>
      </w:r>
      <w:r w:rsidR="004C59E3" w:rsidRPr="00593315">
        <w:t>ungi to achieve their optimal performance</w:t>
      </w:r>
      <w:r w:rsidR="0047452D" w:rsidRPr="00593315">
        <w:t xml:space="preserve"> </w:t>
      </w:r>
      <w:r w:rsidR="0047452D" w:rsidRPr="00593315">
        <w:fldChar w:fldCharType="begin"/>
      </w:r>
      <w:r w:rsidR="00B37483" w:rsidRPr="00593315">
        <w:instrText xml:space="preserve"> ADDIN EN.CITE &lt;EndNote&gt;&lt;Cite&gt;&lt;Author&gt;Zabel&lt;/Author&gt;&lt;Year&gt;1992&lt;/Year&gt;&lt;RecNum&gt;64&lt;/RecNum&gt;&lt;DisplayText&gt;(Zabel and Morrell 1992)&lt;/DisplayText&gt;&lt;record&gt;&lt;rec-number&gt;64&lt;/rec-number&gt;&lt;foreign-keys&gt;&lt;key app="EN" db-id="txdspspfyp25tdexfa6pr22qaspsfzarer9r"&gt;64&lt;/key&gt;&lt;/foreign-keys&gt;&lt;ref-type name="Journal Article"&gt;17&lt;/ref-type&gt;&lt;contributors&gt;&lt;authors&gt;&lt;author&gt;Zabel, R. A.&lt;/author&gt;&lt;author&gt;Morrell, J. J.&lt;/author&gt;&lt;/authors&gt;&lt;/contributors&gt;&lt;titles&gt;&lt;title&gt;Wood Microbiology: Decay and Its Prevention&lt;/title&gt;&lt;secondary-title&gt;Academis Press&lt;/secondary-title&gt;&lt;/titles&gt;&lt;periodical&gt;&lt;full-title&gt;Academis Press&lt;/full-title&gt;&lt;/periodical&gt;&lt;dates&gt;&lt;year&gt;1992&lt;/year&gt;&lt;/dates&gt;&lt;urls&gt;&lt;/urls&gt;&lt;remote-database-name&gt;Scopus&lt;/remote-database-name&gt;&lt;/record&gt;&lt;/Cite&gt;&lt;/EndNote&gt;</w:instrText>
      </w:r>
      <w:r w:rsidR="0047452D" w:rsidRPr="00593315">
        <w:fldChar w:fldCharType="separate"/>
      </w:r>
      <w:r w:rsidR="00B37483" w:rsidRPr="00593315">
        <w:rPr>
          <w:noProof/>
        </w:rPr>
        <w:t>(Zabel and Morrell 1992)</w:t>
      </w:r>
      <w:r w:rsidR="0047452D" w:rsidRPr="00593315">
        <w:fldChar w:fldCharType="end"/>
      </w:r>
      <w:r w:rsidR="0047452D" w:rsidRPr="00593315">
        <w:t xml:space="preserve">. </w:t>
      </w:r>
      <w:r w:rsidR="003512DC" w:rsidRPr="00593315">
        <w:t xml:space="preserve">This might explain the higher improvement of heat treatment against brown rot fungi than white rot fungi (Figure </w:t>
      </w:r>
      <w:r w:rsidR="00141A11" w:rsidRPr="00593315">
        <w:t>8</w:t>
      </w:r>
      <w:r w:rsidR="003512DC" w:rsidRPr="00593315">
        <w:t xml:space="preserve"> (a)). </w:t>
      </w:r>
      <w:r w:rsidR="00D51F76" w:rsidRPr="00593315">
        <w:t xml:space="preserve">Furthermore, it was </w:t>
      </w:r>
      <w:r w:rsidR="00771C28" w:rsidRPr="00593315">
        <w:t>proposed</w:t>
      </w:r>
      <w:r w:rsidR="00D51F76" w:rsidRPr="00593315">
        <w:t xml:space="preserve"> that fungal enzyme penetration may be prevented by physical blocking of the covalently bonded acetyl group in the cell wall of acetylated wood </w:t>
      </w:r>
      <w:r w:rsidR="00D51F76" w:rsidRPr="00593315">
        <w:fldChar w:fldCharType="begin">
          <w:fldData xml:space="preserve">PEVuZE5vdGU+PENpdGU+PEF1dGhvcj5IaWxsPC9BdXRob3I+PFllYXI+MjAwNTwvWWVhcj48UmVj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</w:fldData>
        </w:fldChar>
      </w:r>
      <w:r w:rsidR="00B37483" w:rsidRPr="00593315">
        <w:instrText xml:space="preserve"> ADDIN EN.CITE </w:instrText>
      </w:r>
      <w:r w:rsidR="00B37483" w:rsidRPr="00593315">
        <w:fldChar w:fldCharType="begin">
          <w:fldData xml:space="preserve">PEVuZE5vdGU+PENpdGU+PEF1dGhvcj5IaWxsPC9BdXRob3I+PFllYXI+MjAwNTwvWWVhcj48UmVj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</w:fldData>
        </w:fldChar>
      </w:r>
      <w:r w:rsidR="00B37483" w:rsidRPr="00593315">
        <w:instrText xml:space="preserve"> ADDIN EN.CITE.DATA </w:instrText>
      </w:r>
      <w:r w:rsidR="00B37483" w:rsidRPr="00593315">
        <w:fldChar w:fldCharType="end"/>
      </w:r>
      <w:r w:rsidR="00D51F76" w:rsidRPr="00593315">
        <w:fldChar w:fldCharType="separate"/>
      </w:r>
      <w:r w:rsidR="00B37483" w:rsidRPr="00593315">
        <w:rPr>
          <w:noProof/>
        </w:rPr>
        <w:t>(Hill et al. 2005; Papadopoulos et al. 2010)</w:t>
      </w:r>
      <w:r w:rsidR="00D51F76" w:rsidRPr="00593315">
        <w:fldChar w:fldCharType="end"/>
      </w:r>
      <w:r w:rsidR="00D51F76" w:rsidRPr="00593315">
        <w:t>. The results reported by Papadopoulos et</w:t>
      </w:r>
      <w:r w:rsidR="002C7EF6" w:rsidRPr="00593315">
        <w:t xml:space="preserve"> </w:t>
      </w:r>
      <w:r w:rsidR="00D51F76" w:rsidRPr="00593315">
        <w:t>al</w:t>
      </w:r>
      <w:r w:rsidR="002C7EF6" w:rsidRPr="00593315">
        <w:t>. (2010)</w:t>
      </w:r>
      <w:r w:rsidR="00D51F76" w:rsidRPr="00593315">
        <w:t xml:space="preserve"> indicate that the degree of cell wall bulking caused by the adduct, rather than the chemical/biochemical in </w:t>
      </w:r>
      <w:r w:rsidR="00D51F76" w:rsidRPr="00593315">
        <w:lastRenderedPageBreak/>
        <w:t>substrate is the mechani</w:t>
      </w:r>
      <w:r w:rsidR="004C59E3" w:rsidRPr="00593315">
        <w:t>s</w:t>
      </w:r>
      <w:r w:rsidR="00D51F76" w:rsidRPr="00593315">
        <w:t>m of pr</w:t>
      </w:r>
      <w:r w:rsidR="004C59E3" w:rsidRPr="00593315">
        <w:t>o</w:t>
      </w:r>
      <w:r w:rsidR="00D51F76" w:rsidRPr="00593315">
        <w:t xml:space="preserve">tection against soft rot decay, since the type of anhydride employed has little influence on </w:t>
      </w:r>
      <w:r w:rsidR="00771C28" w:rsidRPr="00593315">
        <w:t>the degradation</w:t>
      </w:r>
      <w:r w:rsidR="00A91F48" w:rsidRPr="00593315">
        <w:t>.</w:t>
      </w:r>
    </w:p>
    <w:p w14:paraId="221236EF" w14:textId="1DA61957" w:rsidR="00833EFF" w:rsidRPr="00593315" w:rsidRDefault="00833EFF" w:rsidP="00833EFF">
      <w:pPr>
        <w:pStyle w:val="Paragraphedeliste"/>
        <w:numPr>
          <w:ilvl w:val="0"/>
          <w:numId w:val="1"/>
        </w:numPr>
        <w:spacing w:before="240" w:line="240" w:lineRule="auto"/>
        <w:ind w:left="284" w:hanging="284"/>
        <w:outlineLvl w:val="0"/>
        <w:rPr>
          <w:rFonts w:ascii="Times New Roman" w:hAnsi="Times New Roman"/>
          <w:b/>
          <w:sz w:val="24"/>
          <w:szCs w:val="24"/>
        </w:rPr>
      </w:pPr>
      <w:r w:rsidRPr="00593315">
        <w:rPr>
          <w:rFonts w:ascii="Times New Roman" w:hAnsi="Times New Roman"/>
          <w:b/>
          <w:sz w:val="24"/>
          <w:szCs w:val="24"/>
        </w:rPr>
        <w:t>Conclusion</w:t>
      </w:r>
    </w:p>
    <w:p w14:paraId="2FD22F1D" w14:textId="47437B09" w:rsidR="00D72F7E" w:rsidRPr="00593315" w:rsidRDefault="003512DC" w:rsidP="003512DC">
      <w:pPr>
        <w:autoSpaceDE w:val="0"/>
        <w:autoSpaceDN w:val="0"/>
        <w:adjustRightInd w:val="0"/>
        <w:jc w:val="both"/>
      </w:pPr>
      <w:r w:rsidRPr="00593315">
        <w:t xml:space="preserve">The purpose of this paper was to examine the effect that </w:t>
      </w:r>
      <w:r w:rsidR="00116E01" w:rsidRPr="00593315">
        <w:t>acetylation</w:t>
      </w:r>
      <w:r w:rsidRPr="00593315">
        <w:t xml:space="preserve"> modification may have on the </w:t>
      </w:r>
      <w:r w:rsidR="00116E01" w:rsidRPr="00593315">
        <w:t xml:space="preserve">physical, mechanical, and bio-resistance </w:t>
      </w:r>
      <w:r w:rsidRPr="00593315">
        <w:t xml:space="preserve">properties of </w:t>
      </w:r>
      <w:r w:rsidR="00116E01" w:rsidRPr="00593315">
        <w:t xml:space="preserve">heat-treated </w:t>
      </w:r>
      <w:r w:rsidRPr="00593315">
        <w:t xml:space="preserve">wood and to investigate the effect that </w:t>
      </w:r>
      <w:r w:rsidR="00116E01" w:rsidRPr="00593315">
        <w:t>the by-pro</w:t>
      </w:r>
      <w:r w:rsidR="004C59E3" w:rsidRPr="00593315">
        <w:t>duct of acetylation acetic acid</w:t>
      </w:r>
      <w:r w:rsidRPr="00593315">
        <w:t xml:space="preserve"> may have on the </w:t>
      </w:r>
      <w:r w:rsidR="00116E01" w:rsidRPr="00593315">
        <w:t>properties</w:t>
      </w:r>
      <w:r w:rsidRPr="00593315">
        <w:t xml:space="preserve"> of wood.</w:t>
      </w:r>
      <w:r w:rsidR="00D72F7E" w:rsidRPr="00593315">
        <w:t xml:space="preserve"> It was found that acetylation did not res</w:t>
      </w:r>
      <w:r w:rsidR="004C59E3" w:rsidRPr="00593315">
        <w:t>ult</w:t>
      </w:r>
      <w:r w:rsidR="00D72F7E" w:rsidRPr="00593315">
        <w:t xml:space="preserve"> in a significant increase of the mechanical strength of heat-treated wood, compared to the non-acetylated wood. </w:t>
      </w:r>
      <w:r w:rsidR="00265E70" w:rsidRPr="00593315">
        <w:t xml:space="preserve">Both heat treatment and acetylation </w:t>
      </w:r>
      <w:r w:rsidR="00D72F7E" w:rsidRPr="00593315">
        <w:t xml:space="preserve">reduce water absorption and improve significantly the additional </w:t>
      </w:r>
      <w:r w:rsidR="002638EE" w:rsidRPr="00593315">
        <w:t>dimensional</w:t>
      </w:r>
      <w:r w:rsidR="00D72F7E" w:rsidRPr="00593315">
        <w:t xml:space="preserve"> stability for untreated </w:t>
      </w:r>
      <w:r w:rsidR="004C59E3" w:rsidRPr="00593315">
        <w:t>wood</w:t>
      </w:r>
      <w:r w:rsidR="00D72F7E" w:rsidRPr="00593315">
        <w:t>.</w:t>
      </w:r>
      <w:r w:rsidR="00265E70" w:rsidRPr="00593315">
        <w:t xml:space="preserve"> </w:t>
      </w:r>
      <w:r w:rsidR="00D72F7E" w:rsidRPr="00593315">
        <w:t>The combination of heat treatment and acid anhydrides acetylation offer</w:t>
      </w:r>
      <w:r w:rsidR="002C7EF6" w:rsidRPr="00593315">
        <w:t>s</w:t>
      </w:r>
      <w:r w:rsidR="00814CAE" w:rsidRPr="00593315">
        <w:t xml:space="preserve"> significant</w:t>
      </w:r>
      <w:r w:rsidR="00D72F7E" w:rsidRPr="00593315">
        <w:t xml:space="preserve"> additional protection against white rot fungus and brown fungus.</w:t>
      </w:r>
    </w:p>
    <w:p w14:paraId="2D663F88" w14:textId="77777777" w:rsidR="00833EFF" w:rsidRPr="00593315" w:rsidRDefault="00833EFF" w:rsidP="003512DC">
      <w:pPr>
        <w:pStyle w:val="Paragraphedeliste"/>
        <w:spacing w:before="240" w:line="240" w:lineRule="auto"/>
        <w:ind w:left="0"/>
        <w:outlineLvl w:val="0"/>
        <w:rPr>
          <w:rFonts w:ascii="Times New Roman" w:hAnsi="Times New Roman"/>
          <w:b/>
          <w:sz w:val="24"/>
          <w:szCs w:val="24"/>
        </w:rPr>
      </w:pPr>
      <w:r w:rsidRPr="00593315">
        <w:rPr>
          <w:rFonts w:ascii="Times New Roman" w:hAnsi="Times New Roman"/>
          <w:b/>
          <w:sz w:val="24"/>
          <w:szCs w:val="24"/>
        </w:rPr>
        <w:t>Acknowledgements</w:t>
      </w:r>
    </w:p>
    <w:p w14:paraId="46A00FA2" w14:textId="77777777" w:rsidR="00833EFF" w:rsidRPr="00593315" w:rsidRDefault="00833EFF" w:rsidP="00833EFF">
      <w:pPr>
        <w:jc w:val="both"/>
      </w:pPr>
      <w:r w:rsidRPr="00593315">
        <w:t xml:space="preserve">The authors </w:t>
      </w:r>
      <w:r w:rsidR="00FC7AED" w:rsidRPr="00593315">
        <w:t xml:space="preserve">would like to </w:t>
      </w:r>
      <w:r w:rsidRPr="00593315">
        <w:t>thank Natural Sciences and Engineering Research Council of Canada (NSERC) for their financial contributions as well as Centre universitaire de recherche sur l'aluminium (CURAL) for valuable assistance and technical support.</w:t>
      </w:r>
    </w:p>
    <w:p w14:paraId="0584A1C8" w14:textId="77777777" w:rsidR="00833EFF" w:rsidRPr="00593315" w:rsidRDefault="00833EFF" w:rsidP="00833EFF">
      <w:pPr>
        <w:pStyle w:val="Titre1"/>
        <w:spacing w:line="240" w:lineRule="auto"/>
        <w:rPr>
          <w:szCs w:val="24"/>
        </w:rPr>
      </w:pPr>
      <w:bookmarkStart w:id="2" w:name="_Toc335212141"/>
      <w:r w:rsidRPr="00593315">
        <w:rPr>
          <w:szCs w:val="24"/>
        </w:rPr>
        <w:t>REFERENCES</w:t>
      </w:r>
      <w:bookmarkEnd w:id="2"/>
    </w:p>
    <w:p w14:paraId="4C3F26A9" w14:textId="77777777" w:rsidR="007C34B1" w:rsidRPr="00593315" w:rsidRDefault="007C34B1" w:rsidP="00C9404A">
      <w:pPr>
        <w:rPr>
          <w:lang w:val="en-GB"/>
        </w:rPr>
      </w:pPr>
    </w:p>
    <w:p w14:paraId="2DBAF34B" w14:textId="77777777" w:rsidR="007C34B1" w:rsidRPr="00593315" w:rsidRDefault="007C34B1" w:rsidP="00C9404A">
      <w:pPr>
        <w:rPr>
          <w:lang w:val="en-GB"/>
        </w:rPr>
      </w:pPr>
    </w:p>
    <w:p w14:paraId="6E601435" w14:textId="22DE7AE0" w:rsidR="00F64655" w:rsidRPr="00593315" w:rsidRDefault="00F64655" w:rsidP="00C55D32">
      <w:pPr>
        <w:ind w:left="720" w:hanging="720"/>
        <w:jc w:val="both"/>
        <w:rPr>
          <w:noProof/>
          <w:lang w:val="en-GB"/>
        </w:rPr>
      </w:pPr>
      <w:r w:rsidRPr="00593315">
        <w:rPr>
          <w:noProof/>
          <w:lang w:val="en-GB"/>
        </w:rPr>
        <w:t>ASTM D-143 (2004) Standard Test Methods for Small Clear Specimens of Timber, Book Standard ASTM Volume:0410</w:t>
      </w:r>
    </w:p>
    <w:p w14:paraId="26D83456" w14:textId="3A5D1D85" w:rsidR="00FC05EC" w:rsidRPr="00593315" w:rsidRDefault="00F64655" w:rsidP="0076080D">
      <w:pPr>
        <w:ind w:left="720" w:hanging="720"/>
        <w:jc w:val="both"/>
        <w:rPr>
          <w:noProof/>
          <w:lang w:val="en-GB"/>
        </w:rPr>
      </w:pPr>
      <w:r w:rsidRPr="00593315">
        <w:rPr>
          <w:noProof/>
          <w:lang w:val="en-GB"/>
        </w:rPr>
        <w:t xml:space="preserve">ASTM </w:t>
      </w:r>
      <w:r w:rsidR="00FC05EC" w:rsidRPr="00593315">
        <w:rPr>
          <w:noProof/>
          <w:lang w:val="en-GB"/>
        </w:rPr>
        <w:t>1037 (2004) Standard Test Methods for Evaluating Properties of Wood-Base Fiber and Particle Panel Materials</w:t>
      </w:r>
    </w:p>
    <w:p w14:paraId="2B358E3C" w14:textId="5FE01CA7" w:rsidR="00F64655" w:rsidRPr="00593315" w:rsidRDefault="00F64655" w:rsidP="00C55D32">
      <w:pPr>
        <w:ind w:left="720" w:hanging="720"/>
        <w:jc w:val="both"/>
        <w:rPr>
          <w:noProof/>
        </w:rPr>
      </w:pPr>
    </w:p>
    <w:p w14:paraId="78144C2D" w14:textId="7FC3EC50" w:rsidR="00C55D32" w:rsidRPr="00593315" w:rsidRDefault="007C34B1" w:rsidP="00C55D32">
      <w:pPr>
        <w:ind w:left="720" w:hanging="720"/>
        <w:jc w:val="both"/>
        <w:rPr>
          <w:noProof/>
          <w:lang w:val="en-GB"/>
        </w:rPr>
      </w:pPr>
      <w:r w:rsidRPr="00593315">
        <w:rPr>
          <w:lang w:val="en-GB"/>
        </w:rPr>
        <w:fldChar w:fldCharType="begin"/>
      </w:r>
      <w:r w:rsidRPr="00593315">
        <w:rPr>
          <w:lang w:val="en-GB"/>
        </w:rPr>
        <w:instrText xml:space="preserve"> ADDIN EN.REFLIST </w:instrText>
      </w:r>
      <w:r w:rsidRPr="00593315">
        <w:rPr>
          <w:lang w:val="en-GB"/>
        </w:rPr>
        <w:fldChar w:fldCharType="separate"/>
      </w:r>
      <w:r w:rsidR="00C55D32" w:rsidRPr="00593315">
        <w:rPr>
          <w:noProof/>
          <w:lang w:val="en-GB"/>
        </w:rPr>
        <w:t>Ashori A, Matini Behzad H, Tarmian A (2013) Effects of chemical preservative treatments on durability of wood flour/HDPE composites</w:t>
      </w:r>
      <w:r w:rsidR="002C7EF6" w:rsidRPr="00593315">
        <w:rPr>
          <w:noProof/>
          <w:lang w:val="en-GB"/>
        </w:rPr>
        <w:t>.</w:t>
      </w:r>
      <w:r w:rsidR="00C55D32" w:rsidRPr="00593315">
        <w:rPr>
          <w:noProof/>
          <w:lang w:val="en-GB"/>
        </w:rPr>
        <w:t xml:space="preserve"> Compos Part B: Eng 47:308-313 </w:t>
      </w:r>
    </w:p>
    <w:p w14:paraId="3DBB4293" w14:textId="1088A177" w:rsidR="00C55D32" w:rsidRPr="00593315" w:rsidRDefault="003053F1" w:rsidP="003053F1">
      <w:pPr>
        <w:ind w:left="720" w:hanging="720"/>
        <w:jc w:val="both"/>
        <w:rPr>
          <w:noProof/>
          <w:lang w:val="en-GB"/>
        </w:rPr>
      </w:pPr>
      <w:r w:rsidRPr="00593315">
        <w:rPr>
          <w:noProof/>
          <w:lang w:val="en-GB"/>
        </w:rPr>
        <w:t>Eriksson K-E</w:t>
      </w:r>
      <w:r w:rsidR="00AF0098" w:rsidRPr="00593315">
        <w:rPr>
          <w:noProof/>
          <w:lang w:val="en-GB"/>
        </w:rPr>
        <w:t> L. </w:t>
      </w:r>
      <w:r w:rsidRPr="00593315">
        <w:rPr>
          <w:noProof/>
          <w:lang w:val="en-GB"/>
        </w:rPr>
        <w:t>, Blanchette R</w:t>
      </w:r>
      <w:r w:rsidR="00AF0098" w:rsidRPr="00593315">
        <w:rPr>
          <w:noProof/>
          <w:lang w:val="en-GB"/>
        </w:rPr>
        <w:t>A. </w:t>
      </w:r>
      <w:r w:rsidRPr="00593315">
        <w:rPr>
          <w:noProof/>
          <w:lang w:val="en-GB"/>
        </w:rPr>
        <w:t>, Ander P</w:t>
      </w:r>
      <w:r w:rsidR="00AF0098" w:rsidRPr="00593315">
        <w:rPr>
          <w:noProof/>
          <w:lang w:val="en-GB"/>
        </w:rPr>
        <w:t> </w:t>
      </w:r>
      <w:r w:rsidR="00C55D32" w:rsidRPr="00593315">
        <w:rPr>
          <w:noProof/>
          <w:lang w:val="en-GB"/>
        </w:rPr>
        <w:t xml:space="preserve"> (199</w:t>
      </w:r>
      <w:r w:rsidRPr="00593315">
        <w:rPr>
          <w:noProof/>
          <w:lang w:val="en-GB"/>
        </w:rPr>
        <w:t>1</w:t>
      </w:r>
      <w:r w:rsidR="00C55D32" w:rsidRPr="00593315">
        <w:rPr>
          <w:noProof/>
          <w:lang w:val="en-GB"/>
        </w:rPr>
        <w:t>) Morphological aspects of wood degradation by fungi and bacteria Microbial and Enzymatic Degradation of Wood and Wood Components:1-87</w:t>
      </w:r>
    </w:p>
    <w:p w14:paraId="53F5CE5A" w14:textId="61E3D686" w:rsidR="00C55D32" w:rsidRPr="00593315" w:rsidRDefault="00C55D32" w:rsidP="00C55D32">
      <w:pPr>
        <w:ind w:left="720" w:hanging="720"/>
        <w:jc w:val="both"/>
        <w:rPr>
          <w:noProof/>
          <w:lang w:val="en-GB"/>
        </w:rPr>
      </w:pPr>
      <w:r w:rsidRPr="00593315">
        <w:rPr>
          <w:noProof/>
          <w:lang w:val="en-GB"/>
        </w:rPr>
        <w:t xml:space="preserve">Brelid PL (2002) The influence of post-treatments on acetyl content for removal of chemicals after acetylation Holz Roh Werkst 60:92-95 </w:t>
      </w:r>
    </w:p>
    <w:p w14:paraId="17FA4171" w14:textId="77777777" w:rsidR="00C55D32" w:rsidRPr="00593315" w:rsidRDefault="00C55D32" w:rsidP="00C55D32">
      <w:pPr>
        <w:ind w:left="720" w:hanging="720"/>
        <w:jc w:val="both"/>
        <w:rPr>
          <w:noProof/>
          <w:lang w:val="en-GB"/>
        </w:rPr>
      </w:pPr>
      <w:r w:rsidRPr="00593315">
        <w:rPr>
          <w:noProof/>
          <w:lang w:val="en-GB"/>
        </w:rPr>
        <w:t>Brelid PL, Simonson R (1999) Acetylation of solid wood using microwave heating: Part 2. Experiments in laboratory scale Holz Roh Werkst 57:383-389</w:t>
      </w:r>
    </w:p>
    <w:p w14:paraId="76AD515B" w14:textId="77777777" w:rsidR="00C55D32" w:rsidRPr="00593315" w:rsidRDefault="00C55D32" w:rsidP="00C55D32">
      <w:pPr>
        <w:ind w:left="720" w:hanging="720"/>
        <w:jc w:val="both"/>
        <w:rPr>
          <w:noProof/>
          <w:lang w:val="en-GB"/>
        </w:rPr>
      </w:pPr>
      <w:r w:rsidRPr="00593315">
        <w:rPr>
          <w:noProof/>
          <w:lang w:val="en-GB"/>
        </w:rPr>
        <w:t>Chen H, Lang Q, Xu Y, Feng Z, Wu G, Pu J (2012) Effect of thermal treatment with methylolurea impregnated on poplar wood BioResour 7:5279-5289</w:t>
      </w:r>
    </w:p>
    <w:p w14:paraId="721710EF" w14:textId="77777777" w:rsidR="00C55D32" w:rsidRPr="00593315" w:rsidRDefault="00C55D32" w:rsidP="00C55D32">
      <w:pPr>
        <w:ind w:left="720" w:hanging="720"/>
        <w:jc w:val="both"/>
        <w:rPr>
          <w:noProof/>
          <w:lang w:val="en-GB"/>
        </w:rPr>
      </w:pPr>
      <w:r w:rsidRPr="00593315">
        <w:rPr>
          <w:noProof/>
          <w:lang w:val="en-GB"/>
        </w:rPr>
        <w:t>Dos Santos DVB, De Moura LF, Brito JO (2014) Effect of heat treatment on color, weight loss, specific gravity and equilibrium moisture content of two low market valued tropical woods Wood Res 59:253-264</w:t>
      </w:r>
    </w:p>
    <w:p w14:paraId="1507C97B" w14:textId="77777777" w:rsidR="0076080D" w:rsidRPr="00593315" w:rsidRDefault="0076080D" w:rsidP="0076080D">
      <w:pPr>
        <w:rPr>
          <w:lang w:val="fr-CA"/>
        </w:rPr>
      </w:pPr>
      <w:r w:rsidRPr="00593315">
        <w:rPr>
          <w:lang w:val="fr-CA"/>
        </w:rPr>
        <w:lastRenderedPageBreak/>
        <w:t xml:space="preserve">EN-113 (1986) </w:t>
      </w:r>
      <w:r w:rsidRPr="00593315">
        <w:rPr>
          <w:rFonts w:eastAsia="Times New Roman"/>
          <w:b/>
          <w:bCs/>
          <w:color w:val="393939"/>
          <w:lang w:val="fr-CA"/>
        </w:rPr>
        <w:t xml:space="preserve"> </w:t>
      </w:r>
      <w:r w:rsidRPr="00593315">
        <w:rPr>
          <w:lang w:val="fr-CA"/>
        </w:rPr>
        <w:t>Produits de préservation du bois - Méthode d'essai pour déterminer l'efficacité protectrice vis-à-vis des champignons basidiomycétes lignivores - Détermination du seuil d'efficacité.</w:t>
      </w:r>
    </w:p>
    <w:p w14:paraId="38CFC00F" w14:textId="77777777" w:rsidR="0076080D" w:rsidRPr="00593315" w:rsidRDefault="0076080D" w:rsidP="0076080D">
      <w:pPr>
        <w:jc w:val="both"/>
        <w:rPr>
          <w:noProof/>
          <w:lang w:val="fr-CA"/>
        </w:rPr>
      </w:pPr>
    </w:p>
    <w:p w14:paraId="79F18AD8" w14:textId="4CD436D0" w:rsidR="00C55D32" w:rsidRPr="00593315" w:rsidRDefault="00C55D32" w:rsidP="00C55D32">
      <w:pPr>
        <w:ind w:left="720" w:hanging="720"/>
        <w:jc w:val="both"/>
        <w:rPr>
          <w:noProof/>
          <w:lang w:val="en-GB"/>
        </w:rPr>
      </w:pPr>
      <w:r w:rsidRPr="00593315">
        <w:rPr>
          <w:noProof/>
          <w:lang w:val="en-GB"/>
        </w:rPr>
        <w:t xml:space="preserve">Epmeier H, Westin M, Rapp A (2004) Differently modified wood: Comparison of some selected properties Scand J For Res Suppl 19:31-37 </w:t>
      </w:r>
    </w:p>
    <w:p w14:paraId="42688192" w14:textId="2138EA95" w:rsidR="00C55D32" w:rsidRPr="00593315" w:rsidRDefault="00C55D32" w:rsidP="00C55D32">
      <w:pPr>
        <w:ind w:left="720" w:hanging="720"/>
        <w:jc w:val="both"/>
        <w:rPr>
          <w:noProof/>
          <w:lang w:val="en-GB"/>
        </w:rPr>
      </w:pPr>
      <w:r w:rsidRPr="00593315">
        <w:rPr>
          <w:noProof/>
          <w:lang w:val="en-GB"/>
        </w:rPr>
        <w:t xml:space="preserve">Gilarranz MA, Rodríguez F, Oliet M, García J, Alonso V (2001) Phenolic OH group estimation by FTIR and UV spectroscopy. Application to organosolv lignins Journal of Wood Chemistry and Technology 21:387-395 </w:t>
      </w:r>
    </w:p>
    <w:p w14:paraId="3E3F96AE" w14:textId="4D277115" w:rsidR="00C55D32" w:rsidRPr="00593315" w:rsidRDefault="00C55D32" w:rsidP="00C55D32">
      <w:pPr>
        <w:ind w:left="720" w:hanging="720"/>
        <w:jc w:val="both"/>
        <w:rPr>
          <w:noProof/>
          <w:lang w:val="en-GB"/>
        </w:rPr>
      </w:pPr>
      <w:r w:rsidRPr="00593315">
        <w:rPr>
          <w:noProof/>
          <w:lang w:val="en-GB"/>
        </w:rPr>
        <w:t xml:space="preserve">Hill CAS (2006) Wood Modification: Chemical, Thermal and Other Processes. Wood Modification: Chemical, Thermal and Other Processes. John Wiley &amp; Sons, Ltd. </w:t>
      </w:r>
    </w:p>
    <w:p w14:paraId="2884667B" w14:textId="27A2AFA7" w:rsidR="00C55D32" w:rsidRPr="00593315" w:rsidRDefault="00C55D32" w:rsidP="00C55D32">
      <w:pPr>
        <w:ind w:left="720" w:hanging="720"/>
        <w:jc w:val="both"/>
        <w:rPr>
          <w:noProof/>
          <w:lang w:val="en-GB"/>
        </w:rPr>
      </w:pPr>
      <w:r w:rsidRPr="00593315">
        <w:rPr>
          <w:noProof/>
          <w:lang w:val="en-GB"/>
        </w:rPr>
        <w:t xml:space="preserve">Hill CAS, Forster SC, Farahani MRM, Hale MDC, Ormondroyd GA, Williams GR (2005) An investigation of cell wall micropore blocking as a possible mechanism for the decay resistance of anhydride modified wood International Biodeterioration and Biodegradation 55:69-76 </w:t>
      </w:r>
    </w:p>
    <w:p w14:paraId="7A5C4B48" w14:textId="77777777" w:rsidR="00C55D32" w:rsidRPr="00593315" w:rsidRDefault="00C55D32" w:rsidP="00C55D32">
      <w:pPr>
        <w:ind w:left="720" w:hanging="720"/>
        <w:jc w:val="both"/>
        <w:rPr>
          <w:noProof/>
          <w:lang w:val="en-GB"/>
        </w:rPr>
      </w:pPr>
      <w:r w:rsidRPr="00593315">
        <w:rPr>
          <w:noProof/>
          <w:lang w:val="en-GB"/>
        </w:rPr>
        <w:t>Homan WJ, Jorissen AJM (2004) Wood modification developments Heron 49:361-386</w:t>
      </w:r>
    </w:p>
    <w:p w14:paraId="41C0F7C0" w14:textId="4AB25EC5" w:rsidR="00C55D32" w:rsidRPr="00593315" w:rsidRDefault="00C55D32" w:rsidP="00C55D32">
      <w:pPr>
        <w:ind w:left="720" w:hanging="720"/>
        <w:jc w:val="both"/>
        <w:rPr>
          <w:noProof/>
          <w:lang w:val="en-GB"/>
        </w:rPr>
      </w:pPr>
      <w:r w:rsidRPr="00593315">
        <w:rPr>
          <w:noProof/>
          <w:lang w:val="en-GB"/>
        </w:rPr>
        <w:t xml:space="preserve">Huang X, Kocaefe D, Kocaefe Y, Boluk Y, Pichette A (2012) A spectrocolorimetric and chemical study on color modification of heat-treated wood during artificial weathering Applied Surface Science 258:5360-5369 </w:t>
      </w:r>
    </w:p>
    <w:p w14:paraId="074E9DCE" w14:textId="47801B64" w:rsidR="00423CB0" w:rsidRPr="00593315" w:rsidRDefault="00C55D32" w:rsidP="00C55D32">
      <w:pPr>
        <w:ind w:left="720" w:hanging="720"/>
        <w:jc w:val="both"/>
        <w:rPr>
          <w:noProof/>
          <w:lang w:val="en-GB"/>
        </w:rPr>
      </w:pPr>
      <w:r w:rsidRPr="00593315">
        <w:rPr>
          <w:noProof/>
          <w:lang w:val="en-GB"/>
        </w:rPr>
        <w:t xml:space="preserve">Jebrane M, Pichavant F, Sèbe G (2011) A comparative study on the acetylation of wood by reaction with vinyl acetate and acetic anhydride Carbohydrate Polymers 83:339-345 </w:t>
      </w:r>
    </w:p>
    <w:p w14:paraId="6E08AABF" w14:textId="1BBAF7A1" w:rsidR="00C55D32" w:rsidRPr="00593315" w:rsidRDefault="00C55D32" w:rsidP="00C55D32">
      <w:pPr>
        <w:ind w:left="720" w:hanging="720"/>
        <w:jc w:val="both"/>
        <w:rPr>
          <w:noProof/>
          <w:lang w:val="en-GB"/>
        </w:rPr>
      </w:pPr>
      <w:r w:rsidRPr="00593315">
        <w:rPr>
          <w:noProof/>
          <w:lang w:val="en-GB"/>
        </w:rPr>
        <w:t xml:space="preserve">Kartal SN (2006) Combined effect of boron compounds and heat treatments on wood properties: Boron release and decay and termite resistance Holzforschung 60:455-458 </w:t>
      </w:r>
    </w:p>
    <w:p w14:paraId="5D8B4317" w14:textId="77777777" w:rsidR="00C55D32" w:rsidRPr="00593315" w:rsidRDefault="00C55D32" w:rsidP="00C55D32">
      <w:pPr>
        <w:ind w:left="720" w:hanging="720"/>
        <w:jc w:val="both"/>
        <w:rPr>
          <w:noProof/>
          <w:lang w:val="en-GB"/>
        </w:rPr>
      </w:pPr>
      <w:r w:rsidRPr="00593315">
        <w:rPr>
          <w:noProof/>
          <w:lang w:val="en-GB"/>
        </w:rPr>
        <w:t>Larsson Brelid P, Simonson R, Bergman Ö, Nilsson T (2000) Resistance of acetylated wood to biological degradation Holz Roh Werkst 58:331-337</w:t>
      </w:r>
      <w:r w:rsidR="00EA6BCB" w:rsidRPr="00593315">
        <w:rPr>
          <w:noProof/>
          <w:lang w:val="en-GB"/>
        </w:rPr>
        <w:t xml:space="preserve"> </w:t>
      </w:r>
    </w:p>
    <w:p w14:paraId="4299C42A" w14:textId="005D62B0" w:rsidR="00C55D32" w:rsidRPr="00593315" w:rsidRDefault="00C55D32" w:rsidP="00C55D32">
      <w:pPr>
        <w:ind w:left="720" w:hanging="720"/>
        <w:jc w:val="both"/>
        <w:rPr>
          <w:noProof/>
          <w:lang w:val="en-GB"/>
        </w:rPr>
      </w:pPr>
      <w:r w:rsidRPr="00593315">
        <w:rPr>
          <w:noProof/>
          <w:lang w:val="en-GB"/>
        </w:rPr>
        <w:t xml:space="preserve">Larsson P, Simonson R (1994) A study of strength, hardness and deformation of acetylated Scandinavian softwoods Holz Roh- Werkst 52:83-86 </w:t>
      </w:r>
    </w:p>
    <w:p w14:paraId="20074DEF" w14:textId="0CCA9BF0" w:rsidR="00C55D32" w:rsidRPr="00593315" w:rsidRDefault="00C55D32" w:rsidP="00C55D32">
      <w:pPr>
        <w:ind w:left="720" w:hanging="720"/>
        <w:jc w:val="both"/>
        <w:rPr>
          <w:noProof/>
          <w:lang w:val="en-GB"/>
        </w:rPr>
      </w:pPr>
      <w:r w:rsidRPr="00593315">
        <w:rPr>
          <w:noProof/>
          <w:lang w:val="en-GB"/>
        </w:rPr>
        <w:t xml:space="preserve">Lekounougou S, Kocaefe D (2014a) Durability of thermally modified Pinus banksiana (Jack pine) wood against brown and white rot fungi Int Wood Prod J 5:92-97 </w:t>
      </w:r>
    </w:p>
    <w:p w14:paraId="53459906" w14:textId="12EEC1CB" w:rsidR="00C55D32" w:rsidRPr="00593315" w:rsidRDefault="00C55D32" w:rsidP="00C55D32">
      <w:pPr>
        <w:ind w:left="720" w:hanging="720"/>
        <w:jc w:val="both"/>
        <w:rPr>
          <w:noProof/>
          <w:lang w:val="en-GB"/>
        </w:rPr>
      </w:pPr>
      <w:r w:rsidRPr="00593315">
        <w:rPr>
          <w:noProof/>
          <w:lang w:val="en-GB"/>
        </w:rPr>
        <w:t xml:space="preserve">Lekounougou S, Kocaefe D (2014b) Effect of thermal modification temperature on the mechanical properties, dimensional stability, and biological durability of black spruce (Picea mariana) Wood Mater Sci Eng 9:59-66 </w:t>
      </w:r>
    </w:p>
    <w:p w14:paraId="300C54CC" w14:textId="43399EFB" w:rsidR="00C55D32" w:rsidRPr="00593315" w:rsidRDefault="00C55D32" w:rsidP="00C55D32">
      <w:pPr>
        <w:ind w:left="720" w:hanging="720"/>
        <w:jc w:val="both"/>
        <w:rPr>
          <w:noProof/>
          <w:lang w:val="en-GB"/>
        </w:rPr>
      </w:pPr>
      <w:r w:rsidRPr="00593315">
        <w:rPr>
          <w:noProof/>
          <w:lang w:val="en-GB"/>
        </w:rPr>
        <w:t xml:space="preserve">Mburu F, Dumarçay S, Huber F, Petrissans M, Gérardin P (2007) Evaluation of thermally modified Grevillea robusta heartwood as an alternative to shortage of wood resource in Kenya: Characterisation of physicochemical properties and improvement of bio-resistance Bioresource Technology 98:3478-3486 </w:t>
      </w:r>
    </w:p>
    <w:p w14:paraId="641DD2E0" w14:textId="77777777" w:rsidR="00C55D32" w:rsidRPr="00593315" w:rsidRDefault="00C55D32" w:rsidP="00C55D32">
      <w:pPr>
        <w:ind w:left="720" w:hanging="720"/>
        <w:jc w:val="both"/>
        <w:rPr>
          <w:noProof/>
          <w:lang w:val="en-GB"/>
        </w:rPr>
      </w:pPr>
      <w:r w:rsidRPr="00593315">
        <w:rPr>
          <w:noProof/>
          <w:lang w:val="en-GB"/>
        </w:rPr>
        <w:t>Mohebby B (2008) Application of ATR infrared spectroscopy in wood acetylation J Agri Sc Tech 10:253-259</w:t>
      </w:r>
    </w:p>
    <w:p w14:paraId="672FC120" w14:textId="26B5DB27" w:rsidR="00C55D32" w:rsidRPr="00593315" w:rsidRDefault="00C55D32" w:rsidP="00C55D32">
      <w:pPr>
        <w:ind w:left="720" w:hanging="720"/>
        <w:jc w:val="both"/>
        <w:rPr>
          <w:noProof/>
          <w:lang w:val="en-GB"/>
        </w:rPr>
      </w:pPr>
      <w:r w:rsidRPr="00593315">
        <w:rPr>
          <w:noProof/>
          <w:lang w:val="en-GB"/>
        </w:rPr>
        <w:t xml:space="preserve">Mohebby B, Militz H (2010) Microbial attack of acetylated wood in field soil trials International Biodeterioration &amp; Biodegradation 64:41-50 </w:t>
      </w:r>
    </w:p>
    <w:p w14:paraId="2E10DC17" w14:textId="77777777" w:rsidR="00C55D32" w:rsidRPr="00593315" w:rsidRDefault="00C55D32" w:rsidP="00C55D32">
      <w:pPr>
        <w:ind w:left="720" w:hanging="720"/>
        <w:jc w:val="both"/>
        <w:rPr>
          <w:noProof/>
          <w:lang w:val="en-GB"/>
        </w:rPr>
      </w:pPr>
      <w:r w:rsidRPr="00593315">
        <w:rPr>
          <w:noProof/>
          <w:lang w:val="en-GB"/>
        </w:rPr>
        <w:t>Ohkoshi M, Kato A, Suzuki K, Hayashi N, Ishihara M (1999) Characterization of acetylated wood decayed by brown-rot and white-rot fungi J Wood Sci 45:69-75</w:t>
      </w:r>
    </w:p>
    <w:p w14:paraId="57D834AC" w14:textId="278E9ACF" w:rsidR="00C55D32" w:rsidRPr="00593315" w:rsidRDefault="00C55D32" w:rsidP="00C55D32">
      <w:pPr>
        <w:ind w:left="720" w:hanging="720"/>
        <w:jc w:val="both"/>
        <w:rPr>
          <w:noProof/>
          <w:lang w:val="en-GB"/>
        </w:rPr>
      </w:pPr>
      <w:r w:rsidRPr="00593315">
        <w:rPr>
          <w:noProof/>
          <w:lang w:val="en-GB"/>
        </w:rPr>
        <w:lastRenderedPageBreak/>
        <w:t xml:space="preserve">Papadopoulos AN, Militz H, Pfeffer A (2010) The biological behaviours of pine wood modified with linear chain carboxylic acid anhydrides against soft rot fungi International Biodeterioration &amp; Biodegradation 64:409-412 </w:t>
      </w:r>
    </w:p>
    <w:p w14:paraId="1C698DEB" w14:textId="301FBC52" w:rsidR="00C55D32" w:rsidRPr="00593315" w:rsidRDefault="00C55D32" w:rsidP="00C55D32">
      <w:pPr>
        <w:ind w:left="720" w:hanging="720"/>
        <w:jc w:val="both"/>
        <w:rPr>
          <w:noProof/>
          <w:lang w:val="en-GB"/>
        </w:rPr>
      </w:pPr>
      <w:r w:rsidRPr="00593315">
        <w:rPr>
          <w:noProof/>
          <w:lang w:val="en-GB"/>
        </w:rPr>
        <w:t xml:space="preserve">Papadopoulos AN, Pougioula G (2010) Mechanical behaviour of pine wood chemically modified with a homologous series of linear chain carboxylic acid anhydrides Bioresource Technology 101:6147-6150 </w:t>
      </w:r>
    </w:p>
    <w:p w14:paraId="18762546" w14:textId="4E88DECD" w:rsidR="00C55D32" w:rsidRPr="00593315" w:rsidRDefault="00C55D32" w:rsidP="00C55D32">
      <w:pPr>
        <w:ind w:left="720" w:hanging="720"/>
        <w:jc w:val="both"/>
        <w:rPr>
          <w:noProof/>
          <w:lang w:val="en-GB"/>
        </w:rPr>
      </w:pPr>
      <w:r w:rsidRPr="00593315">
        <w:rPr>
          <w:noProof/>
          <w:lang w:val="en-GB"/>
        </w:rPr>
        <w:t>Poncsák S, Kocaefe D, Bouazara M, Pichette A (2006) Effect of high temperature treatment on the mechanical properties of birch (Betula papyrifera) Wood Sci</w:t>
      </w:r>
      <w:r w:rsidR="00423CB0" w:rsidRPr="00593315">
        <w:rPr>
          <w:noProof/>
          <w:lang w:val="en-GB"/>
        </w:rPr>
        <w:t xml:space="preserve"> </w:t>
      </w:r>
      <w:r w:rsidRPr="00593315">
        <w:rPr>
          <w:noProof/>
          <w:lang w:val="en-GB"/>
        </w:rPr>
        <w:t xml:space="preserve">Technol 40:647-663 </w:t>
      </w:r>
    </w:p>
    <w:p w14:paraId="0780AB0D" w14:textId="3CD004DA" w:rsidR="00C55D32" w:rsidRPr="00593315" w:rsidRDefault="00C55D32" w:rsidP="00C55D32">
      <w:pPr>
        <w:ind w:left="720" w:hanging="720"/>
        <w:jc w:val="both"/>
        <w:rPr>
          <w:noProof/>
          <w:lang w:val="en-GB"/>
        </w:rPr>
      </w:pPr>
      <w:r w:rsidRPr="00593315">
        <w:rPr>
          <w:noProof/>
          <w:lang w:val="en-GB"/>
        </w:rPr>
        <w:t xml:space="preserve">Poncsak S, Kocaefe D, Younsi R (2011) Improvement of the heat treatment of Jack pine (Pinus banksiana) using ThermoWood technology Eur J Wood Prod 69:281-286 </w:t>
      </w:r>
    </w:p>
    <w:p w14:paraId="6E2EC32C" w14:textId="55873DA7" w:rsidR="00C55D32" w:rsidRPr="00593315" w:rsidRDefault="00C55D32" w:rsidP="00C55D32">
      <w:pPr>
        <w:ind w:left="720" w:hanging="720"/>
        <w:jc w:val="both"/>
        <w:rPr>
          <w:noProof/>
          <w:lang w:val="en-GB"/>
        </w:rPr>
      </w:pPr>
      <w:r w:rsidRPr="00593315">
        <w:rPr>
          <w:noProof/>
          <w:lang w:val="en-GB"/>
        </w:rPr>
        <w:t xml:space="preserve">Pu Y, Ragauskas AJ (2005) Structural analysis of acetylated hardwood lignins and their photoyellowing properties Can J Chem 83:2132-2139 </w:t>
      </w:r>
    </w:p>
    <w:p w14:paraId="13026AB2" w14:textId="77777777" w:rsidR="00C55D32" w:rsidRPr="00593315" w:rsidRDefault="00C55D32" w:rsidP="00C55D32">
      <w:pPr>
        <w:ind w:left="720" w:hanging="720"/>
        <w:jc w:val="both"/>
        <w:rPr>
          <w:noProof/>
          <w:lang w:val="en-GB"/>
        </w:rPr>
      </w:pPr>
      <w:r w:rsidRPr="00593315">
        <w:rPr>
          <w:noProof/>
          <w:lang w:val="en-GB"/>
        </w:rPr>
        <w:t>Rafidah KS, Hill CAS, Ormondroyd GA (2006) Dimensional stabilization of rubberwood (Hevea brasiliensis) with acetic or hexanoic anhydride J Trop Forest Sci 18:261-268</w:t>
      </w:r>
    </w:p>
    <w:p w14:paraId="5EC3DDF1" w14:textId="3C53B167" w:rsidR="00C55D32" w:rsidRPr="00593315" w:rsidRDefault="00C55D32" w:rsidP="00C55D32">
      <w:pPr>
        <w:ind w:left="720" w:hanging="720"/>
        <w:jc w:val="both"/>
        <w:rPr>
          <w:noProof/>
          <w:lang w:val="en-GB"/>
        </w:rPr>
      </w:pPr>
      <w:r w:rsidRPr="00593315">
        <w:rPr>
          <w:noProof/>
          <w:lang w:val="en-GB"/>
        </w:rPr>
        <w:t>Ramsden MJ, Blake FSR, Fey NJ (1997) The effect of acetylation on the mechanical properties, hydrophobicity, and dimensional stability of Pinus sylvestris Wood Sci Technol 31:97-104</w:t>
      </w:r>
    </w:p>
    <w:p w14:paraId="1B2657FF" w14:textId="77777777" w:rsidR="00C55D32" w:rsidRPr="00593315" w:rsidRDefault="00C55D32" w:rsidP="00C55D32">
      <w:pPr>
        <w:ind w:left="720" w:hanging="720"/>
        <w:jc w:val="both"/>
        <w:rPr>
          <w:noProof/>
          <w:lang w:val="en-GB"/>
        </w:rPr>
      </w:pPr>
      <w:r w:rsidRPr="00593315">
        <w:rPr>
          <w:noProof/>
          <w:lang w:val="en-GB"/>
        </w:rPr>
        <w:t>Rowell RM (1982) Distribution of acetyl groups in southern pine reacted with acetic anhydride Wood Sci 15:172-182</w:t>
      </w:r>
    </w:p>
    <w:p w14:paraId="290A8544" w14:textId="77777777" w:rsidR="00C55D32" w:rsidRPr="00593315" w:rsidRDefault="00C55D32" w:rsidP="00C55D32">
      <w:pPr>
        <w:ind w:left="720" w:hanging="720"/>
        <w:jc w:val="both"/>
        <w:rPr>
          <w:noProof/>
          <w:lang w:val="en-GB"/>
        </w:rPr>
      </w:pPr>
      <w:r w:rsidRPr="00593315">
        <w:rPr>
          <w:noProof/>
          <w:lang w:val="en-GB"/>
        </w:rPr>
        <w:t>Rowell RM (2006) Chemical modification of wood: A short review Wood Mater Sci Eng 1:29-33</w:t>
      </w:r>
    </w:p>
    <w:p w14:paraId="13A73AF4" w14:textId="77777777" w:rsidR="00C55D32" w:rsidRPr="00593315" w:rsidRDefault="00C55D32" w:rsidP="00C55D32">
      <w:pPr>
        <w:ind w:left="720" w:hanging="720"/>
        <w:jc w:val="both"/>
        <w:rPr>
          <w:noProof/>
          <w:lang w:val="en-GB"/>
        </w:rPr>
      </w:pPr>
      <w:r w:rsidRPr="00593315">
        <w:rPr>
          <w:noProof/>
          <w:lang w:val="en-GB"/>
        </w:rPr>
        <w:t>Rowell RM (2014) Dimensional stability and fungal durability of acetylated and heat treated wood. Paper presented at the 68th Forest Products Society, World Conference on Timber Engineering, Quebec, Canada, August 10-14, 2014</w:t>
      </w:r>
    </w:p>
    <w:p w14:paraId="118D4D6E" w14:textId="77777777" w:rsidR="00C55D32" w:rsidRPr="00593315" w:rsidRDefault="00C55D32" w:rsidP="00C55D32">
      <w:pPr>
        <w:ind w:left="720" w:hanging="720"/>
        <w:jc w:val="both"/>
        <w:rPr>
          <w:noProof/>
          <w:lang w:val="en-GB"/>
        </w:rPr>
      </w:pPr>
      <w:r w:rsidRPr="00593315">
        <w:rPr>
          <w:noProof/>
          <w:lang w:val="en-GB"/>
        </w:rPr>
        <w:t>Rowell RM (2015) Understanding decay resistance, dimensional stability and strength changes in acetylated wood. Paper presented at the International Conference 'Innovations in Wood Materials and Processes', In Wood 2015, Brno, Czech Republic, May 19-22, 2015</w:t>
      </w:r>
    </w:p>
    <w:p w14:paraId="74E01D92" w14:textId="23F10F50" w:rsidR="00C55D32" w:rsidRPr="00593315" w:rsidRDefault="00C55D32" w:rsidP="00C55D32">
      <w:pPr>
        <w:ind w:left="720" w:hanging="720"/>
        <w:jc w:val="both"/>
        <w:rPr>
          <w:noProof/>
          <w:lang w:val="en-GB"/>
        </w:rPr>
      </w:pPr>
      <w:r w:rsidRPr="00593315">
        <w:rPr>
          <w:noProof/>
          <w:lang w:val="en-GB"/>
        </w:rPr>
        <w:t>Rowell RM</w:t>
      </w:r>
      <w:r w:rsidR="00423CB0" w:rsidRPr="00593315">
        <w:rPr>
          <w:noProof/>
          <w:lang w:val="en-GB"/>
        </w:rPr>
        <w:t>, Dawson BS, Hadi YS, Nicholas DD, Nilsson T, Plackett DV, Simonson R, Westin M</w:t>
      </w:r>
      <w:r w:rsidRPr="00593315">
        <w:rPr>
          <w:noProof/>
          <w:lang w:val="en-GB"/>
        </w:rPr>
        <w:t xml:space="preserve"> (1998) Worldwide in-ground stake test of acetylated composite boards.</w:t>
      </w:r>
      <w:r w:rsidR="0036254F" w:rsidRPr="00593315">
        <w:rPr>
          <w:noProof/>
          <w:lang w:val="en-GB"/>
        </w:rPr>
        <w:t xml:space="preserve"> Paper presented at the 28</w:t>
      </w:r>
      <w:r w:rsidR="0036254F" w:rsidRPr="00593315">
        <w:rPr>
          <w:noProof/>
          <w:vertAlign w:val="superscript"/>
          <w:lang w:val="en-GB"/>
        </w:rPr>
        <w:t>th</w:t>
      </w:r>
      <w:r w:rsidR="0036254F" w:rsidRPr="00593315">
        <w:rPr>
          <w:noProof/>
          <w:lang w:val="en-GB"/>
        </w:rPr>
        <w:t xml:space="preserve"> Annual Meeting of the International Research Group on Wood Preservation, Whistler, Canada, 25-30 May, 1997</w:t>
      </w:r>
    </w:p>
    <w:p w14:paraId="54DB551C" w14:textId="4A36A4F0" w:rsidR="00C55D32" w:rsidRPr="00593315" w:rsidRDefault="00C55D32" w:rsidP="00C55D32">
      <w:pPr>
        <w:ind w:left="720" w:hanging="720"/>
        <w:jc w:val="both"/>
        <w:rPr>
          <w:noProof/>
          <w:lang w:val="en-GB"/>
        </w:rPr>
      </w:pPr>
      <w:r w:rsidRPr="00593315">
        <w:rPr>
          <w:noProof/>
          <w:lang w:val="en-GB"/>
        </w:rPr>
        <w:t>Rowell RM, Dickerson JP (2014) Acetylation of wood. American Chemical Society</w:t>
      </w:r>
      <w:r w:rsidR="00423CB0" w:rsidRPr="00593315">
        <w:t xml:space="preserve"> </w:t>
      </w:r>
      <w:r w:rsidR="00423CB0" w:rsidRPr="00593315">
        <w:rPr>
          <w:noProof/>
          <w:lang w:val="en-GB"/>
        </w:rPr>
        <w:t>vol 1158</w:t>
      </w:r>
      <w:r w:rsidRPr="00593315">
        <w:rPr>
          <w:noProof/>
          <w:lang w:val="en-GB"/>
        </w:rPr>
        <w:t>. doi:10.1021/bk-2014-1158.ch018</w:t>
      </w:r>
    </w:p>
    <w:p w14:paraId="7D5D02BD" w14:textId="77777777" w:rsidR="00C55D32" w:rsidRPr="00593315" w:rsidRDefault="00C55D32" w:rsidP="00C55D32">
      <w:pPr>
        <w:ind w:left="720" w:hanging="720"/>
        <w:jc w:val="both"/>
        <w:rPr>
          <w:noProof/>
          <w:lang w:val="en-GB"/>
        </w:rPr>
      </w:pPr>
      <w:r w:rsidRPr="00593315">
        <w:rPr>
          <w:noProof/>
          <w:lang w:val="en-GB"/>
        </w:rPr>
        <w:t>Rowell RM, Esenther GR, Nicholas DD, Nilsson T (1987) Biological resistance of southern pine and aspen flakeboards made from acetylated flakes Journal of Wood Chemistry and Technology 7:427-440</w:t>
      </w:r>
    </w:p>
    <w:p w14:paraId="743EF841" w14:textId="77777777" w:rsidR="00C55D32" w:rsidRPr="00593315" w:rsidRDefault="00C55D32" w:rsidP="00C55D32">
      <w:pPr>
        <w:ind w:left="720" w:hanging="720"/>
        <w:jc w:val="both"/>
        <w:rPr>
          <w:noProof/>
          <w:lang w:val="en-GB"/>
        </w:rPr>
      </w:pPr>
      <w:r w:rsidRPr="00593315">
        <w:rPr>
          <w:noProof/>
          <w:lang w:val="en-GB"/>
        </w:rPr>
        <w:t>Rowell RM, Gutzmer DI, Sachs IB, Kinney RE (1976) Effects of alkylene oxide treatments on dimensional stability of wood Wood Sci 9:51-54</w:t>
      </w:r>
    </w:p>
    <w:p w14:paraId="2EC6CF86" w14:textId="20F5B7D7" w:rsidR="00C55D32" w:rsidRPr="00593315" w:rsidRDefault="00C55D32" w:rsidP="00C55D32">
      <w:pPr>
        <w:ind w:left="720" w:hanging="720"/>
        <w:jc w:val="both"/>
        <w:rPr>
          <w:noProof/>
          <w:lang w:val="en-GB"/>
        </w:rPr>
      </w:pPr>
      <w:r w:rsidRPr="00593315">
        <w:rPr>
          <w:noProof/>
          <w:lang w:val="en-GB"/>
        </w:rPr>
        <w:t xml:space="preserve">Rowell RM, Ibach RE, James M, Thomas N (2009) Understanding decay resistance, dimensional stability and strength changes in heat-treated and acetylated wood Wood Mater Sci Eng 4:14-22 </w:t>
      </w:r>
    </w:p>
    <w:p w14:paraId="1C140F8A" w14:textId="61C9B88D" w:rsidR="00C55D32" w:rsidRPr="00593315" w:rsidRDefault="00C55D32" w:rsidP="00C55D32">
      <w:pPr>
        <w:ind w:left="720" w:hanging="720"/>
        <w:jc w:val="both"/>
        <w:rPr>
          <w:noProof/>
          <w:lang w:val="en-GB"/>
        </w:rPr>
      </w:pPr>
      <w:r w:rsidRPr="00593315">
        <w:rPr>
          <w:noProof/>
          <w:lang w:val="en-GB"/>
        </w:rPr>
        <w:t xml:space="preserve">Sander C, Beckers EPJ, Militz H, Van Veenendaal W (2003) Analysis of acetylated wood by electron microscopy Wood Sci Technol 37:39-46 </w:t>
      </w:r>
    </w:p>
    <w:p w14:paraId="48A4DC07" w14:textId="12B9D5FD" w:rsidR="00C55D32" w:rsidRPr="00593315" w:rsidRDefault="00C55D32" w:rsidP="00C55D32">
      <w:pPr>
        <w:ind w:left="720" w:hanging="720"/>
        <w:jc w:val="both"/>
        <w:rPr>
          <w:noProof/>
          <w:lang w:val="en-GB"/>
        </w:rPr>
      </w:pPr>
      <w:r w:rsidRPr="00593315">
        <w:rPr>
          <w:noProof/>
          <w:lang w:val="en-GB"/>
        </w:rPr>
        <w:lastRenderedPageBreak/>
        <w:t xml:space="preserve">Shi JL, Kocaefe D, Amburgey T, Zhang J (2007) A comparative study on brown-rot fungus decay and subterranean termite resistance of thermally-modified and ACQ-C-treated wood Holz Roh Werkst 65:353-358 </w:t>
      </w:r>
    </w:p>
    <w:p w14:paraId="7799C98A" w14:textId="7E52F970" w:rsidR="00C55D32" w:rsidRPr="00593315" w:rsidRDefault="00C55D32" w:rsidP="00C55D32">
      <w:pPr>
        <w:ind w:left="720" w:hanging="720"/>
        <w:jc w:val="both"/>
        <w:rPr>
          <w:noProof/>
          <w:lang w:val="en-GB"/>
        </w:rPr>
      </w:pPr>
      <w:r w:rsidRPr="00593315">
        <w:rPr>
          <w:noProof/>
          <w:lang w:val="en-GB"/>
        </w:rPr>
        <w:t xml:space="preserve">Temiz A, Terziev N, Jacobsen B, Eikenes M (2006) Weathering, water absorption, and durability of silicon, acetylated, and heat-treated wood J Appl Polym Sci 102:4506-4513 </w:t>
      </w:r>
    </w:p>
    <w:p w14:paraId="61D59A88" w14:textId="71E53EA9" w:rsidR="00C55D32" w:rsidRPr="00593315" w:rsidRDefault="00C55D32" w:rsidP="00C55D32">
      <w:pPr>
        <w:ind w:left="720" w:hanging="720"/>
        <w:jc w:val="both"/>
        <w:rPr>
          <w:noProof/>
          <w:lang w:val="en-GB"/>
        </w:rPr>
      </w:pPr>
      <w:r w:rsidRPr="00593315">
        <w:rPr>
          <w:noProof/>
          <w:lang w:val="en-GB"/>
        </w:rPr>
        <w:t>Tsoumis G</w:t>
      </w:r>
      <w:r w:rsidR="00F75101" w:rsidRPr="00593315">
        <w:rPr>
          <w:noProof/>
          <w:lang w:val="en-GB"/>
        </w:rPr>
        <w:t>T</w:t>
      </w:r>
      <w:r w:rsidRPr="00593315">
        <w:rPr>
          <w:noProof/>
          <w:lang w:val="en-GB"/>
        </w:rPr>
        <w:t>(1991)  Science and Technology of Wood: Structure, Properties, Utilization</w:t>
      </w:r>
      <w:r w:rsidR="00056A6A" w:rsidRPr="00593315">
        <w:rPr>
          <w:noProof/>
          <w:lang w:val="en-GB"/>
        </w:rPr>
        <w:t xml:space="preserve">, </w:t>
      </w:r>
      <w:r w:rsidR="00DB6A74" w:rsidRPr="00593315">
        <w:rPr>
          <w:noProof/>
          <w:lang w:val="en-GB"/>
        </w:rPr>
        <w:t>494</w:t>
      </w:r>
    </w:p>
    <w:p w14:paraId="5A9646B8" w14:textId="77777777" w:rsidR="00C55D32" w:rsidRPr="00593315" w:rsidRDefault="00C55D32" w:rsidP="00C55D32">
      <w:pPr>
        <w:ind w:left="720" w:hanging="720"/>
        <w:jc w:val="both"/>
        <w:rPr>
          <w:noProof/>
          <w:lang w:val="en-GB"/>
        </w:rPr>
      </w:pPr>
      <w:r w:rsidRPr="00593315">
        <w:rPr>
          <w:noProof/>
          <w:lang w:val="en-GB"/>
        </w:rPr>
        <w:t>Winandy JE, Rowell RM (2005)  The Chemistry of Wood Strength Wood Chemistry and Wood Composites:303-347</w:t>
      </w:r>
    </w:p>
    <w:p w14:paraId="5223EF96" w14:textId="3102545A" w:rsidR="00C55D32" w:rsidRPr="00593315" w:rsidRDefault="00C55D32" w:rsidP="00C55D32">
      <w:pPr>
        <w:ind w:left="720" w:hanging="720"/>
        <w:jc w:val="both"/>
        <w:rPr>
          <w:noProof/>
          <w:lang w:val="en-GB"/>
        </w:rPr>
      </w:pPr>
      <w:r w:rsidRPr="00593315">
        <w:rPr>
          <w:noProof/>
          <w:lang w:val="en-GB"/>
        </w:rPr>
        <w:t xml:space="preserve">Xie Y, Fu Q, Wang Q, Xiao Z, Militz H (2013) Effects of chemical modification on the mechanical properties of wood Eur J Wood Prod 71:401-416 </w:t>
      </w:r>
    </w:p>
    <w:p w14:paraId="47AB392A" w14:textId="51AECD0A" w:rsidR="00C55D32" w:rsidRPr="00593315" w:rsidRDefault="00C55D32" w:rsidP="00C55D32">
      <w:pPr>
        <w:ind w:left="720" w:hanging="720"/>
        <w:jc w:val="both"/>
        <w:rPr>
          <w:noProof/>
          <w:lang w:val="en-GB"/>
        </w:rPr>
      </w:pPr>
      <w:r w:rsidRPr="00593315">
        <w:rPr>
          <w:noProof/>
          <w:lang w:val="en-GB"/>
        </w:rPr>
        <w:t>Zabel RA, Morrell JJ (1992) Wood Microbiology: Decay and Its Prevention</w:t>
      </w:r>
      <w:r w:rsidR="00F727E0" w:rsidRPr="00593315">
        <w:rPr>
          <w:noProof/>
          <w:lang w:val="en-GB"/>
        </w:rPr>
        <w:t>.</w:t>
      </w:r>
      <w:r w:rsidRPr="00593315">
        <w:rPr>
          <w:noProof/>
          <w:lang w:val="en-GB"/>
        </w:rPr>
        <w:t xml:space="preserve"> Academi</w:t>
      </w:r>
      <w:r w:rsidR="00F727E0" w:rsidRPr="00593315">
        <w:rPr>
          <w:noProof/>
          <w:lang w:val="en-GB"/>
        </w:rPr>
        <w:t>c</w:t>
      </w:r>
      <w:r w:rsidRPr="00593315">
        <w:rPr>
          <w:noProof/>
          <w:lang w:val="en-GB"/>
        </w:rPr>
        <w:t xml:space="preserve"> Press</w:t>
      </w:r>
      <w:r w:rsidR="00F727E0" w:rsidRPr="00593315">
        <w:rPr>
          <w:noProof/>
          <w:lang w:val="en-GB"/>
        </w:rPr>
        <w:t>, San Diego</w:t>
      </w:r>
    </w:p>
    <w:p w14:paraId="0EBCDAC6" w14:textId="77777777" w:rsidR="00C55D32" w:rsidRPr="00593315" w:rsidRDefault="00C55D32" w:rsidP="00C55D32">
      <w:pPr>
        <w:jc w:val="both"/>
        <w:rPr>
          <w:noProof/>
          <w:lang w:val="en-GB"/>
        </w:rPr>
      </w:pPr>
    </w:p>
    <w:p w14:paraId="7E21A196" w14:textId="77777777" w:rsidR="00864C46" w:rsidRPr="00593315" w:rsidRDefault="007C34B1" w:rsidP="009C195C">
      <w:pPr>
        <w:rPr>
          <w:lang w:val="en-GB"/>
        </w:rPr>
      </w:pPr>
      <w:r w:rsidRPr="00593315">
        <w:rPr>
          <w:lang w:val="en-GB"/>
        </w:rPr>
        <w:fldChar w:fldCharType="end"/>
      </w:r>
    </w:p>
    <w:p w14:paraId="6B40F884" w14:textId="77777777" w:rsidR="00666542" w:rsidRPr="00593315" w:rsidRDefault="00666542" w:rsidP="00141A11">
      <w:pPr>
        <w:rPr>
          <w:noProof/>
        </w:rPr>
      </w:pPr>
    </w:p>
    <w:p w14:paraId="368AD810" w14:textId="77777777" w:rsidR="00666542" w:rsidRPr="00593315" w:rsidRDefault="00666542" w:rsidP="005E440B">
      <w:pPr>
        <w:ind w:left="360" w:hanging="360"/>
      </w:pPr>
    </w:p>
    <w:p w14:paraId="078FBE40" w14:textId="77777777" w:rsidR="00666542" w:rsidRPr="00593315" w:rsidRDefault="00821522" w:rsidP="005E440B">
      <w:pPr>
        <w:ind w:left="360" w:hanging="360"/>
      </w:pPr>
      <w:r w:rsidRPr="00593315">
        <w:br w:type="page"/>
      </w:r>
    </w:p>
    <w:p w14:paraId="308247F6" w14:textId="77777777" w:rsidR="00666542" w:rsidRPr="00593315" w:rsidRDefault="00666542" w:rsidP="00666542">
      <w:pPr>
        <w:pStyle w:val="tablelegend"/>
        <w:ind w:left="720"/>
        <w:jc w:val="center"/>
        <w:rPr>
          <w:sz w:val="24"/>
          <w:szCs w:val="24"/>
        </w:rPr>
      </w:pPr>
      <w:r w:rsidRPr="00593315">
        <w:rPr>
          <w:b/>
          <w:sz w:val="24"/>
          <w:szCs w:val="24"/>
        </w:rPr>
        <w:lastRenderedPageBreak/>
        <w:t xml:space="preserve">Table </w:t>
      </w:r>
      <w:r w:rsidRPr="00593315">
        <w:rPr>
          <w:b/>
          <w:sz w:val="24"/>
          <w:szCs w:val="24"/>
        </w:rPr>
        <w:fldChar w:fldCharType="begin"/>
      </w:r>
      <w:r w:rsidRPr="00593315">
        <w:rPr>
          <w:b/>
          <w:sz w:val="24"/>
          <w:szCs w:val="24"/>
        </w:rPr>
        <w:instrText xml:space="preserve"> SEQ Table \* ARABIC </w:instrText>
      </w:r>
      <w:r w:rsidRPr="00593315">
        <w:rPr>
          <w:b/>
          <w:sz w:val="24"/>
          <w:szCs w:val="24"/>
        </w:rPr>
        <w:fldChar w:fldCharType="separate"/>
      </w:r>
      <w:r w:rsidR="00BB0D0F" w:rsidRPr="00593315">
        <w:rPr>
          <w:b/>
          <w:noProof/>
          <w:sz w:val="24"/>
          <w:szCs w:val="24"/>
        </w:rPr>
        <w:t>1</w:t>
      </w:r>
      <w:r w:rsidRPr="00593315">
        <w:rPr>
          <w:b/>
          <w:sz w:val="24"/>
          <w:szCs w:val="24"/>
        </w:rPr>
        <w:fldChar w:fldCharType="end"/>
      </w:r>
      <w:r w:rsidRPr="00593315">
        <w:rPr>
          <w:sz w:val="24"/>
          <w:szCs w:val="24"/>
        </w:rPr>
        <w:t xml:space="preserve">  Conditions of heat treatment</w:t>
      </w:r>
    </w:p>
    <w:tbl>
      <w:tblPr>
        <w:tblW w:w="5978" w:type="dxa"/>
        <w:jc w:val="center"/>
        <w:tblLook w:val="04A0" w:firstRow="1" w:lastRow="0" w:firstColumn="1" w:lastColumn="0" w:noHBand="0" w:noVBand="1"/>
      </w:tblPr>
      <w:tblGrid>
        <w:gridCol w:w="1276"/>
        <w:gridCol w:w="2018"/>
        <w:gridCol w:w="1266"/>
        <w:gridCol w:w="1418"/>
      </w:tblGrid>
      <w:tr w:rsidR="00666542" w:rsidRPr="00593315" w14:paraId="64602AA9" w14:textId="77777777" w:rsidTr="0003757C">
        <w:trPr>
          <w:trHeight w:val="650"/>
          <w:jc w:val="center"/>
        </w:trPr>
        <w:tc>
          <w:tcPr>
            <w:tcW w:w="1276" w:type="dxa"/>
            <w:tcBorders>
              <w:top w:val="single" w:sz="4" w:space="0" w:color="auto"/>
              <w:left w:val="nil"/>
              <w:bottom w:val="single" w:sz="4" w:space="0" w:color="auto"/>
              <w:right w:val="nil"/>
            </w:tcBorders>
            <w:shd w:val="clear" w:color="auto" w:fill="auto"/>
            <w:noWrap/>
            <w:vAlign w:val="center"/>
          </w:tcPr>
          <w:p w14:paraId="110F7060" w14:textId="77777777" w:rsidR="00666542" w:rsidRPr="00593315" w:rsidRDefault="00666542" w:rsidP="0003757C">
            <w:pPr>
              <w:jc w:val="center"/>
              <w:rPr>
                <w:color w:val="000000"/>
              </w:rPr>
            </w:pPr>
            <w:r w:rsidRPr="00593315">
              <w:rPr>
                <w:color w:val="000000"/>
              </w:rPr>
              <w:t>English name</w:t>
            </w:r>
          </w:p>
        </w:tc>
        <w:tc>
          <w:tcPr>
            <w:tcW w:w="2018" w:type="dxa"/>
            <w:tcBorders>
              <w:top w:val="single" w:sz="4" w:space="0" w:color="auto"/>
              <w:left w:val="nil"/>
              <w:bottom w:val="single" w:sz="4" w:space="0" w:color="auto"/>
              <w:right w:val="nil"/>
            </w:tcBorders>
            <w:shd w:val="clear" w:color="auto" w:fill="auto"/>
            <w:noWrap/>
            <w:vAlign w:val="center"/>
          </w:tcPr>
          <w:p w14:paraId="1856DBB5" w14:textId="77777777" w:rsidR="00666542" w:rsidRPr="00593315" w:rsidRDefault="00666542" w:rsidP="0003757C">
            <w:pPr>
              <w:jc w:val="center"/>
              <w:rPr>
                <w:color w:val="000000"/>
              </w:rPr>
            </w:pPr>
            <w:r w:rsidRPr="00593315">
              <w:rPr>
                <w:color w:val="000000"/>
              </w:rPr>
              <w:t>Maximum temperature</w:t>
            </w:r>
          </w:p>
        </w:tc>
        <w:tc>
          <w:tcPr>
            <w:tcW w:w="1266" w:type="dxa"/>
            <w:tcBorders>
              <w:top w:val="single" w:sz="4" w:space="0" w:color="auto"/>
              <w:left w:val="nil"/>
              <w:bottom w:val="single" w:sz="4" w:space="0" w:color="auto"/>
              <w:right w:val="nil"/>
            </w:tcBorders>
            <w:shd w:val="clear" w:color="auto" w:fill="auto"/>
            <w:noWrap/>
            <w:vAlign w:val="center"/>
          </w:tcPr>
          <w:p w14:paraId="57377782" w14:textId="77777777" w:rsidR="00666542" w:rsidRPr="00593315" w:rsidRDefault="00666542" w:rsidP="0003757C">
            <w:pPr>
              <w:jc w:val="center"/>
              <w:rPr>
                <w:color w:val="000000"/>
              </w:rPr>
            </w:pPr>
            <w:r w:rsidRPr="00593315">
              <w:rPr>
                <w:color w:val="000000"/>
              </w:rPr>
              <w:t xml:space="preserve">Heating Rate </w:t>
            </w:r>
          </w:p>
          <w:p w14:paraId="05F09E61" w14:textId="77777777" w:rsidR="00666542" w:rsidRPr="00593315" w:rsidRDefault="00666542" w:rsidP="0003757C">
            <w:pPr>
              <w:jc w:val="center"/>
              <w:rPr>
                <w:color w:val="000000"/>
              </w:rPr>
            </w:pPr>
            <w:r w:rsidRPr="00593315">
              <w:rPr>
                <w:color w:val="000000"/>
              </w:rPr>
              <w:t>(°C/h)</w:t>
            </w:r>
          </w:p>
        </w:tc>
        <w:tc>
          <w:tcPr>
            <w:tcW w:w="1418" w:type="dxa"/>
            <w:tcBorders>
              <w:top w:val="single" w:sz="4" w:space="0" w:color="auto"/>
              <w:left w:val="nil"/>
              <w:bottom w:val="single" w:sz="4" w:space="0" w:color="auto"/>
              <w:right w:val="nil"/>
            </w:tcBorders>
            <w:shd w:val="clear" w:color="auto" w:fill="auto"/>
            <w:noWrap/>
            <w:vAlign w:val="center"/>
          </w:tcPr>
          <w:p w14:paraId="7AF8B525" w14:textId="77777777" w:rsidR="00666542" w:rsidRPr="00593315" w:rsidRDefault="00666542" w:rsidP="0003757C">
            <w:pPr>
              <w:jc w:val="center"/>
              <w:rPr>
                <w:color w:val="000000"/>
              </w:rPr>
            </w:pPr>
            <w:r w:rsidRPr="00593315">
              <w:rPr>
                <w:color w:val="000000"/>
              </w:rPr>
              <w:t xml:space="preserve">Holding Time </w:t>
            </w:r>
          </w:p>
          <w:p w14:paraId="324A3857" w14:textId="77777777" w:rsidR="00666542" w:rsidRPr="00593315" w:rsidRDefault="00666542" w:rsidP="0003757C">
            <w:pPr>
              <w:jc w:val="center"/>
              <w:rPr>
                <w:color w:val="000000"/>
              </w:rPr>
            </w:pPr>
            <w:r w:rsidRPr="00593315">
              <w:rPr>
                <w:color w:val="000000"/>
              </w:rPr>
              <w:t>(h)</w:t>
            </w:r>
          </w:p>
        </w:tc>
      </w:tr>
      <w:tr w:rsidR="00666542" w:rsidRPr="00593315" w14:paraId="761C2A93" w14:textId="77777777" w:rsidTr="0003757C">
        <w:trPr>
          <w:trHeight w:val="300"/>
          <w:jc w:val="center"/>
        </w:trPr>
        <w:tc>
          <w:tcPr>
            <w:tcW w:w="1276" w:type="dxa"/>
            <w:tcBorders>
              <w:top w:val="single" w:sz="4" w:space="0" w:color="auto"/>
            </w:tcBorders>
            <w:shd w:val="clear" w:color="auto" w:fill="auto"/>
            <w:noWrap/>
            <w:vAlign w:val="center"/>
          </w:tcPr>
          <w:p w14:paraId="5851730E" w14:textId="77777777" w:rsidR="00666542" w:rsidRPr="00593315" w:rsidRDefault="00666542" w:rsidP="0003757C">
            <w:pPr>
              <w:jc w:val="center"/>
              <w:rPr>
                <w:color w:val="000000"/>
              </w:rPr>
            </w:pPr>
            <w:r w:rsidRPr="00593315">
              <w:rPr>
                <w:color w:val="000000"/>
              </w:rPr>
              <w:t>Jack pine</w:t>
            </w:r>
          </w:p>
        </w:tc>
        <w:tc>
          <w:tcPr>
            <w:tcW w:w="2018" w:type="dxa"/>
            <w:tcBorders>
              <w:top w:val="single" w:sz="4" w:space="0" w:color="auto"/>
            </w:tcBorders>
            <w:shd w:val="clear" w:color="auto" w:fill="auto"/>
            <w:noWrap/>
            <w:vAlign w:val="center"/>
          </w:tcPr>
          <w:p w14:paraId="47B7BBDF" w14:textId="77777777" w:rsidR="00666542" w:rsidRPr="00593315" w:rsidRDefault="00666542" w:rsidP="0003757C">
            <w:pPr>
              <w:jc w:val="center"/>
              <w:rPr>
                <w:color w:val="000000"/>
              </w:rPr>
            </w:pPr>
            <w:r w:rsidRPr="00593315">
              <w:rPr>
                <w:color w:val="000000"/>
              </w:rPr>
              <w:t>Untreated (120 °C)</w:t>
            </w:r>
          </w:p>
        </w:tc>
        <w:tc>
          <w:tcPr>
            <w:tcW w:w="1266" w:type="dxa"/>
            <w:tcBorders>
              <w:top w:val="single" w:sz="4" w:space="0" w:color="auto"/>
            </w:tcBorders>
            <w:shd w:val="clear" w:color="auto" w:fill="auto"/>
            <w:noWrap/>
            <w:vAlign w:val="center"/>
          </w:tcPr>
          <w:p w14:paraId="6EAF4768" w14:textId="77777777" w:rsidR="00666542" w:rsidRPr="00593315" w:rsidRDefault="00666542" w:rsidP="0003757C">
            <w:pPr>
              <w:jc w:val="center"/>
              <w:rPr>
                <w:color w:val="000000"/>
              </w:rPr>
            </w:pPr>
            <w:r w:rsidRPr="00593315">
              <w:rPr>
                <w:color w:val="000000"/>
              </w:rPr>
              <w:t>-</w:t>
            </w:r>
          </w:p>
        </w:tc>
        <w:tc>
          <w:tcPr>
            <w:tcW w:w="1418" w:type="dxa"/>
            <w:tcBorders>
              <w:top w:val="single" w:sz="4" w:space="0" w:color="auto"/>
            </w:tcBorders>
            <w:shd w:val="clear" w:color="auto" w:fill="auto"/>
            <w:noWrap/>
            <w:vAlign w:val="center"/>
          </w:tcPr>
          <w:p w14:paraId="5553421D" w14:textId="77777777" w:rsidR="00666542" w:rsidRPr="00593315" w:rsidRDefault="00666542" w:rsidP="0003757C">
            <w:pPr>
              <w:jc w:val="center"/>
              <w:rPr>
                <w:color w:val="000000"/>
              </w:rPr>
            </w:pPr>
            <w:r w:rsidRPr="00593315">
              <w:rPr>
                <w:color w:val="000000"/>
              </w:rPr>
              <w:t>-</w:t>
            </w:r>
          </w:p>
        </w:tc>
      </w:tr>
      <w:tr w:rsidR="00666542" w:rsidRPr="00593315" w14:paraId="2C49E49B" w14:textId="77777777" w:rsidTr="0003757C">
        <w:trPr>
          <w:trHeight w:val="300"/>
          <w:jc w:val="center"/>
        </w:trPr>
        <w:tc>
          <w:tcPr>
            <w:tcW w:w="1276" w:type="dxa"/>
            <w:shd w:val="clear" w:color="auto" w:fill="auto"/>
            <w:noWrap/>
            <w:vAlign w:val="center"/>
          </w:tcPr>
          <w:p w14:paraId="319A33A7" w14:textId="77777777" w:rsidR="00666542" w:rsidRPr="00593315" w:rsidRDefault="00666542" w:rsidP="0003757C">
            <w:pPr>
              <w:jc w:val="center"/>
              <w:rPr>
                <w:color w:val="000000"/>
              </w:rPr>
            </w:pPr>
            <w:r w:rsidRPr="00593315">
              <w:rPr>
                <w:color w:val="000000"/>
              </w:rPr>
              <w:t>Jack pine</w:t>
            </w:r>
          </w:p>
        </w:tc>
        <w:tc>
          <w:tcPr>
            <w:tcW w:w="2018" w:type="dxa"/>
            <w:shd w:val="clear" w:color="auto" w:fill="auto"/>
            <w:noWrap/>
            <w:vAlign w:val="center"/>
          </w:tcPr>
          <w:p w14:paraId="03BC5707" w14:textId="77777777" w:rsidR="00666542" w:rsidRPr="00593315" w:rsidRDefault="00666542" w:rsidP="0003757C">
            <w:pPr>
              <w:jc w:val="center"/>
              <w:rPr>
                <w:color w:val="000000"/>
              </w:rPr>
            </w:pPr>
            <w:r w:rsidRPr="00593315">
              <w:rPr>
                <w:color w:val="000000"/>
              </w:rPr>
              <w:t>165 °C</w:t>
            </w:r>
          </w:p>
        </w:tc>
        <w:tc>
          <w:tcPr>
            <w:tcW w:w="1266" w:type="dxa"/>
            <w:shd w:val="clear" w:color="auto" w:fill="auto"/>
            <w:noWrap/>
            <w:vAlign w:val="center"/>
          </w:tcPr>
          <w:p w14:paraId="6B635459" w14:textId="77777777" w:rsidR="00666542" w:rsidRPr="00593315" w:rsidRDefault="00666542" w:rsidP="0003757C">
            <w:pPr>
              <w:jc w:val="center"/>
              <w:rPr>
                <w:color w:val="000000"/>
              </w:rPr>
            </w:pPr>
            <w:r w:rsidRPr="00593315">
              <w:rPr>
                <w:color w:val="000000"/>
              </w:rPr>
              <w:t>15</w:t>
            </w:r>
          </w:p>
        </w:tc>
        <w:tc>
          <w:tcPr>
            <w:tcW w:w="1418" w:type="dxa"/>
            <w:shd w:val="clear" w:color="auto" w:fill="auto"/>
            <w:noWrap/>
            <w:vAlign w:val="center"/>
          </w:tcPr>
          <w:p w14:paraId="5CA7CBFF" w14:textId="77777777" w:rsidR="00666542" w:rsidRPr="00593315" w:rsidRDefault="00666542" w:rsidP="0003757C">
            <w:pPr>
              <w:jc w:val="center"/>
              <w:rPr>
                <w:color w:val="000000"/>
              </w:rPr>
            </w:pPr>
            <w:r w:rsidRPr="00593315">
              <w:rPr>
                <w:color w:val="000000"/>
              </w:rPr>
              <w:t>1</w:t>
            </w:r>
          </w:p>
        </w:tc>
      </w:tr>
      <w:tr w:rsidR="00666542" w:rsidRPr="00593315" w14:paraId="51A05491" w14:textId="77777777" w:rsidTr="0003757C">
        <w:trPr>
          <w:trHeight w:val="142"/>
          <w:jc w:val="center"/>
        </w:trPr>
        <w:tc>
          <w:tcPr>
            <w:tcW w:w="1276" w:type="dxa"/>
            <w:tcBorders>
              <w:bottom w:val="single" w:sz="4" w:space="0" w:color="auto"/>
            </w:tcBorders>
            <w:shd w:val="clear" w:color="auto" w:fill="auto"/>
            <w:noWrap/>
            <w:vAlign w:val="center"/>
          </w:tcPr>
          <w:p w14:paraId="29D3E886" w14:textId="77777777" w:rsidR="00666542" w:rsidRPr="00593315" w:rsidRDefault="00666542" w:rsidP="0003757C">
            <w:pPr>
              <w:jc w:val="center"/>
              <w:rPr>
                <w:color w:val="000000"/>
              </w:rPr>
            </w:pPr>
            <w:r w:rsidRPr="00593315">
              <w:rPr>
                <w:color w:val="000000"/>
              </w:rPr>
              <w:t>Jack pine</w:t>
            </w:r>
          </w:p>
        </w:tc>
        <w:tc>
          <w:tcPr>
            <w:tcW w:w="2018" w:type="dxa"/>
            <w:tcBorders>
              <w:bottom w:val="single" w:sz="4" w:space="0" w:color="auto"/>
            </w:tcBorders>
            <w:shd w:val="clear" w:color="auto" w:fill="auto"/>
            <w:noWrap/>
            <w:vAlign w:val="center"/>
          </w:tcPr>
          <w:p w14:paraId="418C2AD5" w14:textId="77777777" w:rsidR="00666542" w:rsidRPr="00593315" w:rsidRDefault="00666542" w:rsidP="0003757C">
            <w:pPr>
              <w:jc w:val="center"/>
              <w:rPr>
                <w:color w:val="000000"/>
              </w:rPr>
            </w:pPr>
            <w:r w:rsidRPr="00593315">
              <w:rPr>
                <w:color w:val="000000"/>
              </w:rPr>
              <w:t>190 °C</w:t>
            </w:r>
          </w:p>
        </w:tc>
        <w:tc>
          <w:tcPr>
            <w:tcW w:w="1266" w:type="dxa"/>
            <w:tcBorders>
              <w:bottom w:val="single" w:sz="4" w:space="0" w:color="auto"/>
            </w:tcBorders>
            <w:shd w:val="clear" w:color="auto" w:fill="auto"/>
            <w:noWrap/>
            <w:vAlign w:val="center"/>
          </w:tcPr>
          <w:p w14:paraId="3953F22A" w14:textId="77777777" w:rsidR="00666542" w:rsidRPr="00593315" w:rsidRDefault="00666542" w:rsidP="0003757C">
            <w:pPr>
              <w:jc w:val="center"/>
              <w:rPr>
                <w:color w:val="000000"/>
              </w:rPr>
            </w:pPr>
            <w:r w:rsidRPr="00593315">
              <w:rPr>
                <w:color w:val="000000"/>
              </w:rPr>
              <w:t>15</w:t>
            </w:r>
          </w:p>
        </w:tc>
        <w:tc>
          <w:tcPr>
            <w:tcW w:w="1418" w:type="dxa"/>
            <w:tcBorders>
              <w:bottom w:val="single" w:sz="4" w:space="0" w:color="auto"/>
            </w:tcBorders>
            <w:shd w:val="clear" w:color="auto" w:fill="auto"/>
            <w:noWrap/>
            <w:vAlign w:val="center"/>
          </w:tcPr>
          <w:p w14:paraId="647E055B" w14:textId="77777777" w:rsidR="00666542" w:rsidRPr="00593315" w:rsidRDefault="00666542" w:rsidP="0003757C">
            <w:pPr>
              <w:jc w:val="center"/>
              <w:rPr>
                <w:color w:val="000000"/>
              </w:rPr>
            </w:pPr>
            <w:r w:rsidRPr="00593315">
              <w:rPr>
                <w:color w:val="000000"/>
              </w:rPr>
              <w:t>1</w:t>
            </w:r>
          </w:p>
        </w:tc>
      </w:tr>
    </w:tbl>
    <w:p w14:paraId="0ED916B8" w14:textId="77777777" w:rsidR="00666542" w:rsidRPr="00593315" w:rsidRDefault="00666542" w:rsidP="00666542"/>
    <w:p w14:paraId="394954BB" w14:textId="77777777" w:rsidR="00E53A86" w:rsidRPr="00593315" w:rsidRDefault="00E53A86" w:rsidP="00B732E6">
      <w:pPr>
        <w:spacing w:after="240"/>
        <w:jc w:val="center"/>
      </w:pPr>
      <w:r w:rsidRPr="00593315">
        <w:br w:type="page"/>
      </w:r>
      <w:r w:rsidR="009625A9" w:rsidRPr="00593315">
        <w:rPr>
          <w:b/>
        </w:rPr>
        <w:lastRenderedPageBreak/>
        <w:t xml:space="preserve">Table </w:t>
      </w:r>
      <w:r w:rsidR="009625A9" w:rsidRPr="00593315">
        <w:rPr>
          <w:b/>
        </w:rPr>
        <w:fldChar w:fldCharType="begin"/>
      </w:r>
      <w:r w:rsidR="009625A9" w:rsidRPr="00593315">
        <w:rPr>
          <w:b/>
        </w:rPr>
        <w:instrText xml:space="preserve"> SEQ Table \* ARABIC </w:instrText>
      </w:r>
      <w:r w:rsidR="009625A9" w:rsidRPr="00593315">
        <w:rPr>
          <w:b/>
        </w:rPr>
        <w:fldChar w:fldCharType="separate"/>
      </w:r>
      <w:r w:rsidR="00BB0D0F" w:rsidRPr="00593315">
        <w:rPr>
          <w:b/>
          <w:noProof/>
        </w:rPr>
        <w:t>2</w:t>
      </w:r>
      <w:r w:rsidR="009625A9" w:rsidRPr="00593315">
        <w:rPr>
          <w:b/>
        </w:rPr>
        <w:fldChar w:fldCharType="end"/>
      </w:r>
      <w:r w:rsidRPr="00593315">
        <w:t xml:space="preserve"> Quantitative analysis of the components of heat-treated jack pine</w:t>
      </w:r>
    </w:p>
    <w:tbl>
      <w:tblPr>
        <w:tblW w:w="921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04"/>
        <w:gridCol w:w="966"/>
        <w:gridCol w:w="917"/>
        <w:gridCol w:w="852"/>
        <w:gridCol w:w="1029"/>
        <w:gridCol w:w="1467"/>
        <w:gridCol w:w="946"/>
        <w:gridCol w:w="1266"/>
        <w:gridCol w:w="1029"/>
      </w:tblGrid>
      <w:tr w:rsidR="003F7187" w:rsidRPr="00593315" w14:paraId="09D43C98" w14:textId="77777777" w:rsidTr="0097679C">
        <w:trPr>
          <w:trHeight w:val="422"/>
          <w:jc w:val="center"/>
        </w:trPr>
        <w:tc>
          <w:tcPr>
            <w:tcW w:w="1019" w:type="dxa"/>
            <w:tcBorders>
              <w:bottom w:val="nil"/>
            </w:tcBorders>
            <w:shd w:val="clear" w:color="auto" w:fill="auto"/>
            <w:noWrap/>
            <w:vAlign w:val="center"/>
            <w:hideMark/>
          </w:tcPr>
          <w:p w14:paraId="4D445323" w14:textId="77777777" w:rsidR="004D0CAC" w:rsidRPr="00593315" w:rsidRDefault="004D0CAC" w:rsidP="00E2498D">
            <w:pPr>
              <w:jc w:val="center"/>
            </w:pPr>
          </w:p>
        </w:tc>
        <w:tc>
          <w:tcPr>
            <w:tcW w:w="1881" w:type="dxa"/>
            <w:gridSpan w:val="2"/>
            <w:shd w:val="clear" w:color="auto" w:fill="auto"/>
            <w:vAlign w:val="center"/>
            <w:hideMark/>
          </w:tcPr>
          <w:p w14:paraId="51365150" w14:textId="77777777" w:rsidR="004D0CAC" w:rsidRPr="00593315" w:rsidRDefault="004D0CAC" w:rsidP="00E2498D">
            <w:pPr>
              <w:jc w:val="center"/>
            </w:pPr>
            <w:r w:rsidRPr="00593315">
              <w:t>Extractive (%)</w:t>
            </w:r>
          </w:p>
        </w:tc>
        <w:tc>
          <w:tcPr>
            <w:tcW w:w="894" w:type="dxa"/>
            <w:vMerge w:val="restart"/>
            <w:shd w:val="clear" w:color="auto" w:fill="auto"/>
            <w:vAlign w:val="center"/>
            <w:hideMark/>
          </w:tcPr>
          <w:p w14:paraId="2BDA3D9C" w14:textId="77777777" w:rsidR="004D0CAC" w:rsidRPr="00593315" w:rsidRDefault="004D0CAC" w:rsidP="00E2498D">
            <w:pPr>
              <w:jc w:val="center"/>
            </w:pPr>
            <w:r w:rsidRPr="00593315">
              <w:t>Lignin (%)</w:t>
            </w:r>
          </w:p>
        </w:tc>
        <w:tc>
          <w:tcPr>
            <w:tcW w:w="958" w:type="dxa"/>
            <w:vMerge w:val="restart"/>
            <w:shd w:val="clear" w:color="auto" w:fill="auto"/>
            <w:vAlign w:val="center"/>
            <w:hideMark/>
          </w:tcPr>
          <w:p w14:paraId="6E7A5173" w14:textId="77777777" w:rsidR="004D0CAC" w:rsidRPr="00593315" w:rsidRDefault="004D0CAC" w:rsidP="00E2498D">
            <w:pPr>
              <w:jc w:val="center"/>
            </w:pPr>
            <w:r w:rsidRPr="00593315">
              <w:t>Pentosan</w:t>
            </w:r>
          </w:p>
          <w:p w14:paraId="6593A96D" w14:textId="77777777" w:rsidR="004D0CAC" w:rsidRPr="00593315" w:rsidRDefault="004D0CAC" w:rsidP="00E2498D">
            <w:pPr>
              <w:jc w:val="center"/>
            </w:pPr>
            <w:r w:rsidRPr="00593315">
              <w:t>(%)</w:t>
            </w:r>
          </w:p>
        </w:tc>
        <w:tc>
          <w:tcPr>
            <w:tcW w:w="1378" w:type="dxa"/>
            <w:vMerge w:val="restart"/>
            <w:shd w:val="clear" w:color="auto" w:fill="auto"/>
            <w:vAlign w:val="center"/>
            <w:hideMark/>
          </w:tcPr>
          <w:p w14:paraId="6CD7B627" w14:textId="77777777" w:rsidR="004D0CAC" w:rsidRPr="00593315" w:rsidRDefault="004D0CAC" w:rsidP="00E2498D">
            <w:pPr>
              <w:jc w:val="center"/>
            </w:pPr>
            <w:r w:rsidRPr="00593315">
              <w:t>Holocellulose</w:t>
            </w:r>
          </w:p>
          <w:p w14:paraId="2A73E42A" w14:textId="77777777" w:rsidR="004D0CAC" w:rsidRPr="00593315" w:rsidRDefault="004D0CAC" w:rsidP="00E2498D">
            <w:pPr>
              <w:jc w:val="center"/>
            </w:pPr>
            <w:r w:rsidRPr="00593315">
              <w:t>(%)</w:t>
            </w:r>
          </w:p>
        </w:tc>
        <w:tc>
          <w:tcPr>
            <w:tcW w:w="994" w:type="dxa"/>
            <w:vMerge w:val="restart"/>
            <w:shd w:val="clear" w:color="auto" w:fill="auto"/>
            <w:vAlign w:val="center"/>
            <w:hideMark/>
          </w:tcPr>
          <w:p w14:paraId="3B04EB9C" w14:textId="77777777" w:rsidR="004D0CAC" w:rsidRPr="00593315" w:rsidRDefault="004D0CAC" w:rsidP="00E2498D">
            <w:pPr>
              <w:jc w:val="center"/>
            </w:pPr>
            <w:r w:rsidRPr="00593315">
              <w:t>Total weight loss (%)</w:t>
            </w:r>
          </w:p>
        </w:tc>
        <w:tc>
          <w:tcPr>
            <w:tcW w:w="1150" w:type="dxa"/>
            <w:vMerge w:val="restart"/>
            <w:vAlign w:val="center"/>
          </w:tcPr>
          <w:p w14:paraId="46CF9D08" w14:textId="77777777" w:rsidR="004D0CAC" w:rsidRPr="00593315" w:rsidRDefault="004D0CAC" w:rsidP="00E2498D">
            <w:pPr>
              <w:jc w:val="center"/>
            </w:pPr>
            <w:r w:rsidRPr="00593315">
              <w:t>Component loss (%)</w:t>
            </w:r>
          </w:p>
        </w:tc>
        <w:tc>
          <w:tcPr>
            <w:tcW w:w="939" w:type="dxa"/>
            <w:vMerge w:val="restart"/>
            <w:vAlign w:val="center"/>
          </w:tcPr>
          <w:p w14:paraId="25C8222F" w14:textId="77777777" w:rsidR="004D0CAC" w:rsidRPr="00593315" w:rsidRDefault="004D0CAC" w:rsidP="00E2498D">
            <w:pPr>
              <w:jc w:val="center"/>
            </w:pPr>
            <w:r w:rsidRPr="00593315">
              <w:t>Moisture loss (%)</w:t>
            </w:r>
          </w:p>
        </w:tc>
      </w:tr>
      <w:tr w:rsidR="003F7187" w:rsidRPr="00593315" w14:paraId="36C03E98" w14:textId="77777777" w:rsidTr="00E2498D">
        <w:trPr>
          <w:trHeight w:val="285"/>
          <w:jc w:val="center"/>
        </w:trPr>
        <w:tc>
          <w:tcPr>
            <w:tcW w:w="1019" w:type="dxa"/>
            <w:tcBorders>
              <w:top w:val="nil"/>
              <w:bottom w:val="single" w:sz="4" w:space="0" w:color="auto"/>
            </w:tcBorders>
            <w:shd w:val="clear" w:color="auto" w:fill="auto"/>
            <w:noWrap/>
            <w:vAlign w:val="center"/>
            <w:hideMark/>
          </w:tcPr>
          <w:p w14:paraId="2E254CB1" w14:textId="77777777" w:rsidR="004D0CAC" w:rsidRPr="00593315" w:rsidRDefault="004D0CAC" w:rsidP="00E2498D">
            <w:pPr>
              <w:jc w:val="center"/>
            </w:pPr>
          </w:p>
        </w:tc>
        <w:tc>
          <w:tcPr>
            <w:tcW w:w="957" w:type="dxa"/>
            <w:tcBorders>
              <w:bottom w:val="single" w:sz="4" w:space="0" w:color="auto"/>
            </w:tcBorders>
            <w:shd w:val="clear" w:color="auto" w:fill="auto"/>
            <w:noWrap/>
            <w:vAlign w:val="center"/>
            <w:hideMark/>
          </w:tcPr>
          <w:p w14:paraId="67FBE1FD" w14:textId="77777777" w:rsidR="004D0CAC" w:rsidRPr="00593315" w:rsidRDefault="004D0CAC" w:rsidP="00E2498D">
            <w:pPr>
              <w:jc w:val="center"/>
            </w:pPr>
            <w:r w:rsidRPr="00593315">
              <w:t>Acetone</w:t>
            </w:r>
          </w:p>
        </w:tc>
        <w:tc>
          <w:tcPr>
            <w:tcW w:w="924" w:type="dxa"/>
            <w:tcBorders>
              <w:bottom w:val="single" w:sz="4" w:space="0" w:color="auto"/>
            </w:tcBorders>
            <w:shd w:val="clear" w:color="auto" w:fill="auto"/>
            <w:vAlign w:val="center"/>
            <w:hideMark/>
          </w:tcPr>
          <w:p w14:paraId="45198FE2" w14:textId="77777777" w:rsidR="004D0CAC" w:rsidRPr="00593315" w:rsidRDefault="004D0CAC" w:rsidP="00E2498D">
            <w:pPr>
              <w:jc w:val="center"/>
            </w:pPr>
            <w:r w:rsidRPr="00593315">
              <w:t>Ethanol</w:t>
            </w:r>
          </w:p>
        </w:tc>
        <w:tc>
          <w:tcPr>
            <w:tcW w:w="894" w:type="dxa"/>
            <w:vMerge/>
            <w:tcBorders>
              <w:bottom w:val="single" w:sz="4" w:space="0" w:color="auto"/>
            </w:tcBorders>
            <w:shd w:val="clear" w:color="auto" w:fill="auto"/>
            <w:vAlign w:val="center"/>
            <w:hideMark/>
          </w:tcPr>
          <w:p w14:paraId="00B1BD4D" w14:textId="77777777" w:rsidR="004D0CAC" w:rsidRPr="00593315" w:rsidRDefault="004D0CAC" w:rsidP="00E2498D">
            <w:pPr>
              <w:jc w:val="center"/>
            </w:pPr>
          </w:p>
        </w:tc>
        <w:tc>
          <w:tcPr>
            <w:tcW w:w="958" w:type="dxa"/>
            <w:vMerge/>
            <w:tcBorders>
              <w:bottom w:val="single" w:sz="4" w:space="0" w:color="auto"/>
            </w:tcBorders>
            <w:shd w:val="clear" w:color="auto" w:fill="auto"/>
            <w:vAlign w:val="center"/>
            <w:hideMark/>
          </w:tcPr>
          <w:p w14:paraId="3DB7F18A" w14:textId="77777777" w:rsidR="004D0CAC" w:rsidRPr="00593315" w:rsidRDefault="004D0CAC" w:rsidP="00E2498D">
            <w:pPr>
              <w:jc w:val="center"/>
            </w:pPr>
          </w:p>
        </w:tc>
        <w:tc>
          <w:tcPr>
            <w:tcW w:w="1378" w:type="dxa"/>
            <w:vMerge/>
            <w:tcBorders>
              <w:bottom w:val="single" w:sz="4" w:space="0" w:color="auto"/>
            </w:tcBorders>
            <w:shd w:val="clear" w:color="auto" w:fill="auto"/>
            <w:vAlign w:val="center"/>
            <w:hideMark/>
          </w:tcPr>
          <w:p w14:paraId="54BA084F" w14:textId="77777777" w:rsidR="004D0CAC" w:rsidRPr="00593315" w:rsidRDefault="004D0CAC" w:rsidP="00E2498D">
            <w:pPr>
              <w:jc w:val="center"/>
            </w:pPr>
          </w:p>
        </w:tc>
        <w:tc>
          <w:tcPr>
            <w:tcW w:w="994" w:type="dxa"/>
            <w:vMerge/>
            <w:tcBorders>
              <w:bottom w:val="single" w:sz="4" w:space="0" w:color="auto"/>
            </w:tcBorders>
            <w:shd w:val="clear" w:color="auto" w:fill="auto"/>
            <w:noWrap/>
            <w:vAlign w:val="center"/>
            <w:hideMark/>
          </w:tcPr>
          <w:p w14:paraId="7FDDA772" w14:textId="77777777" w:rsidR="004D0CAC" w:rsidRPr="00593315" w:rsidRDefault="004D0CAC" w:rsidP="00E2498D">
            <w:pPr>
              <w:jc w:val="center"/>
            </w:pPr>
          </w:p>
        </w:tc>
        <w:tc>
          <w:tcPr>
            <w:tcW w:w="1150" w:type="dxa"/>
            <w:vMerge/>
            <w:tcBorders>
              <w:bottom w:val="single" w:sz="4" w:space="0" w:color="auto"/>
            </w:tcBorders>
            <w:vAlign w:val="center"/>
          </w:tcPr>
          <w:p w14:paraId="756DBE11" w14:textId="77777777" w:rsidR="004D0CAC" w:rsidRPr="00593315" w:rsidRDefault="004D0CAC" w:rsidP="00E2498D">
            <w:pPr>
              <w:jc w:val="center"/>
            </w:pPr>
          </w:p>
        </w:tc>
        <w:tc>
          <w:tcPr>
            <w:tcW w:w="939" w:type="dxa"/>
            <w:vMerge/>
            <w:tcBorders>
              <w:bottom w:val="single" w:sz="4" w:space="0" w:color="auto"/>
            </w:tcBorders>
            <w:vAlign w:val="center"/>
          </w:tcPr>
          <w:p w14:paraId="0E21838C" w14:textId="77777777" w:rsidR="004D0CAC" w:rsidRPr="00593315" w:rsidRDefault="004D0CAC" w:rsidP="00E2498D">
            <w:pPr>
              <w:jc w:val="center"/>
            </w:pPr>
          </w:p>
        </w:tc>
      </w:tr>
      <w:tr w:rsidR="003F7187" w:rsidRPr="00593315" w14:paraId="3053128F" w14:textId="77777777" w:rsidTr="004D0CAC">
        <w:trPr>
          <w:trHeight w:val="413"/>
          <w:jc w:val="center"/>
        </w:trPr>
        <w:tc>
          <w:tcPr>
            <w:tcW w:w="1019" w:type="dxa"/>
            <w:tcBorders>
              <w:bottom w:val="nil"/>
            </w:tcBorders>
            <w:shd w:val="clear" w:color="auto" w:fill="auto"/>
            <w:vAlign w:val="center"/>
            <w:hideMark/>
          </w:tcPr>
          <w:p w14:paraId="082E118F" w14:textId="77777777" w:rsidR="004D0CAC" w:rsidRPr="00593315" w:rsidRDefault="004D0CAC" w:rsidP="00E2498D">
            <w:pPr>
              <w:jc w:val="center"/>
            </w:pPr>
            <w:r w:rsidRPr="00593315">
              <w:t>Untreated</w:t>
            </w:r>
          </w:p>
        </w:tc>
        <w:tc>
          <w:tcPr>
            <w:tcW w:w="957" w:type="dxa"/>
            <w:tcBorders>
              <w:bottom w:val="nil"/>
            </w:tcBorders>
            <w:shd w:val="clear" w:color="auto" w:fill="auto"/>
            <w:vAlign w:val="center"/>
            <w:hideMark/>
          </w:tcPr>
          <w:p w14:paraId="6A64413C" w14:textId="77777777" w:rsidR="004D0CAC" w:rsidRPr="00593315" w:rsidRDefault="004D0CAC" w:rsidP="00E2498D">
            <w:pPr>
              <w:jc w:val="center"/>
            </w:pPr>
            <w:r w:rsidRPr="00593315">
              <w:t>5.10</w:t>
            </w:r>
          </w:p>
        </w:tc>
        <w:tc>
          <w:tcPr>
            <w:tcW w:w="924" w:type="dxa"/>
            <w:tcBorders>
              <w:bottom w:val="nil"/>
            </w:tcBorders>
            <w:shd w:val="clear" w:color="auto" w:fill="auto"/>
            <w:noWrap/>
            <w:vAlign w:val="center"/>
            <w:hideMark/>
          </w:tcPr>
          <w:p w14:paraId="23279408" w14:textId="77777777" w:rsidR="004D0CAC" w:rsidRPr="00593315" w:rsidRDefault="004D0CAC" w:rsidP="00E2498D">
            <w:pPr>
              <w:jc w:val="center"/>
            </w:pPr>
            <w:r w:rsidRPr="00593315">
              <w:t>1.81</w:t>
            </w:r>
          </w:p>
        </w:tc>
        <w:tc>
          <w:tcPr>
            <w:tcW w:w="894" w:type="dxa"/>
            <w:tcBorders>
              <w:bottom w:val="nil"/>
            </w:tcBorders>
            <w:shd w:val="clear" w:color="auto" w:fill="auto"/>
            <w:vAlign w:val="center"/>
            <w:hideMark/>
          </w:tcPr>
          <w:p w14:paraId="4066CCB3" w14:textId="77777777" w:rsidR="004D0CAC" w:rsidRPr="00593315" w:rsidRDefault="004D0CAC" w:rsidP="00E2498D">
            <w:pPr>
              <w:jc w:val="center"/>
            </w:pPr>
            <w:r w:rsidRPr="00593315">
              <w:t>28.95</w:t>
            </w:r>
          </w:p>
        </w:tc>
        <w:tc>
          <w:tcPr>
            <w:tcW w:w="958" w:type="dxa"/>
            <w:tcBorders>
              <w:bottom w:val="nil"/>
            </w:tcBorders>
            <w:shd w:val="clear" w:color="auto" w:fill="auto"/>
            <w:vAlign w:val="center"/>
            <w:hideMark/>
          </w:tcPr>
          <w:p w14:paraId="42C7C80B" w14:textId="77777777" w:rsidR="004D0CAC" w:rsidRPr="00593315" w:rsidRDefault="004D0CAC" w:rsidP="00E2498D">
            <w:pPr>
              <w:jc w:val="center"/>
            </w:pPr>
            <w:r w:rsidRPr="00593315">
              <w:t>9.09</w:t>
            </w:r>
          </w:p>
        </w:tc>
        <w:tc>
          <w:tcPr>
            <w:tcW w:w="1378" w:type="dxa"/>
            <w:tcBorders>
              <w:bottom w:val="nil"/>
            </w:tcBorders>
            <w:shd w:val="clear" w:color="auto" w:fill="auto"/>
            <w:vAlign w:val="center"/>
            <w:hideMark/>
          </w:tcPr>
          <w:p w14:paraId="05521FBF" w14:textId="77777777" w:rsidR="004D0CAC" w:rsidRPr="00593315" w:rsidRDefault="004D0CAC" w:rsidP="00E2498D">
            <w:pPr>
              <w:jc w:val="center"/>
            </w:pPr>
            <w:r w:rsidRPr="00593315">
              <w:t>63.81</w:t>
            </w:r>
          </w:p>
        </w:tc>
        <w:tc>
          <w:tcPr>
            <w:tcW w:w="994" w:type="dxa"/>
            <w:tcBorders>
              <w:bottom w:val="nil"/>
            </w:tcBorders>
            <w:shd w:val="clear" w:color="auto" w:fill="auto"/>
            <w:vAlign w:val="center"/>
          </w:tcPr>
          <w:p w14:paraId="3A989C62" w14:textId="77777777" w:rsidR="004D0CAC" w:rsidRPr="00593315" w:rsidRDefault="004D0CAC" w:rsidP="00E2498D">
            <w:pPr>
              <w:jc w:val="center"/>
            </w:pPr>
            <w:r w:rsidRPr="00593315">
              <w:t>/</w:t>
            </w:r>
          </w:p>
        </w:tc>
        <w:tc>
          <w:tcPr>
            <w:tcW w:w="1150" w:type="dxa"/>
            <w:tcBorders>
              <w:bottom w:val="nil"/>
            </w:tcBorders>
            <w:vAlign w:val="center"/>
          </w:tcPr>
          <w:p w14:paraId="0BB425B6" w14:textId="77777777" w:rsidR="004D0CAC" w:rsidRPr="00593315" w:rsidRDefault="004D0CAC" w:rsidP="00E2498D">
            <w:pPr>
              <w:jc w:val="center"/>
            </w:pPr>
            <w:r w:rsidRPr="00593315">
              <w:t>/</w:t>
            </w:r>
          </w:p>
        </w:tc>
        <w:tc>
          <w:tcPr>
            <w:tcW w:w="939" w:type="dxa"/>
            <w:tcBorders>
              <w:bottom w:val="nil"/>
            </w:tcBorders>
            <w:vAlign w:val="center"/>
          </w:tcPr>
          <w:p w14:paraId="19175CE2" w14:textId="77777777" w:rsidR="004D0CAC" w:rsidRPr="00593315" w:rsidRDefault="004D0CAC" w:rsidP="00E2498D">
            <w:pPr>
              <w:jc w:val="center"/>
            </w:pPr>
            <w:r w:rsidRPr="00593315">
              <w:t>/</w:t>
            </w:r>
          </w:p>
        </w:tc>
      </w:tr>
      <w:tr w:rsidR="003F7187" w:rsidRPr="00593315" w14:paraId="7C79CF2E" w14:textId="77777777" w:rsidTr="00E2498D">
        <w:trPr>
          <w:trHeight w:val="315"/>
          <w:jc w:val="center"/>
        </w:trPr>
        <w:tc>
          <w:tcPr>
            <w:tcW w:w="1019" w:type="dxa"/>
            <w:tcBorders>
              <w:top w:val="nil"/>
              <w:bottom w:val="nil"/>
            </w:tcBorders>
            <w:shd w:val="clear" w:color="auto" w:fill="auto"/>
            <w:noWrap/>
            <w:vAlign w:val="center"/>
            <w:hideMark/>
          </w:tcPr>
          <w:p w14:paraId="7DFBC439" w14:textId="77777777" w:rsidR="004D0CAC" w:rsidRPr="00593315" w:rsidRDefault="004D0CAC" w:rsidP="00E2498D">
            <w:pPr>
              <w:jc w:val="center"/>
            </w:pPr>
            <w:r w:rsidRPr="00593315">
              <w:t>165 °C</w:t>
            </w:r>
          </w:p>
        </w:tc>
        <w:tc>
          <w:tcPr>
            <w:tcW w:w="957" w:type="dxa"/>
            <w:tcBorders>
              <w:top w:val="nil"/>
              <w:bottom w:val="nil"/>
            </w:tcBorders>
            <w:shd w:val="clear" w:color="auto" w:fill="auto"/>
            <w:noWrap/>
            <w:vAlign w:val="center"/>
            <w:hideMark/>
          </w:tcPr>
          <w:p w14:paraId="3EA3BB77" w14:textId="77777777" w:rsidR="004D0CAC" w:rsidRPr="00593315" w:rsidRDefault="004D0CAC" w:rsidP="00E2498D">
            <w:pPr>
              <w:jc w:val="center"/>
            </w:pPr>
            <w:r w:rsidRPr="00593315">
              <w:t>4.94</w:t>
            </w:r>
          </w:p>
        </w:tc>
        <w:tc>
          <w:tcPr>
            <w:tcW w:w="924" w:type="dxa"/>
            <w:tcBorders>
              <w:top w:val="nil"/>
              <w:bottom w:val="nil"/>
            </w:tcBorders>
            <w:shd w:val="clear" w:color="auto" w:fill="auto"/>
            <w:noWrap/>
            <w:vAlign w:val="center"/>
            <w:hideMark/>
          </w:tcPr>
          <w:p w14:paraId="2A5B8858" w14:textId="77777777" w:rsidR="004D0CAC" w:rsidRPr="00593315" w:rsidRDefault="004D0CAC" w:rsidP="00E2498D">
            <w:pPr>
              <w:jc w:val="center"/>
            </w:pPr>
            <w:r w:rsidRPr="00593315">
              <w:t>1.29</w:t>
            </w:r>
          </w:p>
        </w:tc>
        <w:tc>
          <w:tcPr>
            <w:tcW w:w="894" w:type="dxa"/>
            <w:tcBorders>
              <w:top w:val="nil"/>
              <w:bottom w:val="nil"/>
            </w:tcBorders>
            <w:shd w:val="clear" w:color="auto" w:fill="auto"/>
            <w:noWrap/>
            <w:vAlign w:val="center"/>
            <w:hideMark/>
          </w:tcPr>
          <w:p w14:paraId="148A4FB8" w14:textId="77777777" w:rsidR="004D0CAC" w:rsidRPr="00593315" w:rsidRDefault="004D0CAC" w:rsidP="00E2498D">
            <w:pPr>
              <w:jc w:val="center"/>
            </w:pPr>
            <w:r w:rsidRPr="00593315">
              <w:t>30.09</w:t>
            </w:r>
          </w:p>
        </w:tc>
        <w:tc>
          <w:tcPr>
            <w:tcW w:w="958" w:type="dxa"/>
            <w:tcBorders>
              <w:top w:val="nil"/>
              <w:bottom w:val="nil"/>
            </w:tcBorders>
            <w:shd w:val="clear" w:color="auto" w:fill="auto"/>
            <w:noWrap/>
            <w:vAlign w:val="center"/>
            <w:hideMark/>
          </w:tcPr>
          <w:p w14:paraId="1920FEB8" w14:textId="77777777" w:rsidR="004D0CAC" w:rsidRPr="00593315" w:rsidRDefault="004D0CAC" w:rsidP="00E2498D">
            <w:pPr>
              <w:jc w:val="center"/>
            </w:pPr>
            <w:r w:rsidRPr="00593315">
              <w:t>8.22</w:t>
            </w:r>
          </w:p>
        </w:tc>
        <w:tc>
          <w:tcPr>
            <w:tcW w:w="1378" w:type="dxa"/>
            <w:tcBorders>
              <w:top w:val="nil"/>
              <w:bottom w:val="nil"/>
            </w:tcBorders>
            <w:shd w:val="clear" w:color="auto" w:fill="auto"/>
            <w:noWrap/>
            <w:vAlign w:val="center"/>
            <w:hideMark/>
          </w:tcPr>
          <w:p w14:paraId="21D88727" w14:textId="77777777" w:rsidR="004D0CAC" w:rsidRPr="00593315" w:rsidRDefault="004D0CAC" w:rsidP="00E2498D">
            <w:pPr>
              <w:jc w:val="center"/>
            </w:pPr>
            <w:r w:rsidRPr="00593315">
              <w:t>63.04</w:t>
            </w:r>
          </w:p>
        </w:tc>
        <w:tc>
          <w:tcPr>
            <w:tcW w:w="994" w:type="dxa"/>
            <w:tcBorders>
              <w:top w:val="nil"/>
              <w:bottom w:val="nil"/>
            </w:tcBorders>
            <w:shd w:val="clear" w:color="auto" w:fill="auto"/>
            <w:noWrap/>
            <w:vAlign w:val="center"/>
          </w:tcPr>
          <w:p w14:paraId="0AC5A063" w14:textId="77777777" w:rsidR="004D0CAC" w:rsidRPr="00593315" w:rsidRDefault="004D0CAC" w:rsidP="00E2498D">
            <w:pPr>
              <w:jc w:val="center"/>
            </w:pPr>
            <w:r w:rsidRPr="00593315">
              <w:t>5.63</w:t>
            </w:r>
          </w:p>
        </w:tc>
        <w:tc>
          <w:tcPr>
            <w:tcW w:w="1150" w:type="dxa"/>
            <w:tcBorders>
              <w:top w:val="nil"/>
              <w:bottom w:val="nil"/>
            </w:tcBorders>
            <w:vAlign w:val="center"/>
          </w:tcPr>
          <w:p w14:paraId="5AA6B8CD" w14:textId="77777777" w:rsidR="004D0CAC" w:rsidRPr="00593315" w:rsidRDefault="004D0CAC" w:rsidP="00E2498D">
            <w:pPr>
              <w:jc w:val="center"/>
            </w:pPr>
            <w:r w:rsidRPr="00593315">
              <w:t>0.34</w:t>
            </w:r>
          </w:p>
        </w:tc>
        <w:tc>
          <w:tcPr>
            <w:tcW w:w="939" w:type="dxa"/>
            <w:tcBorders>
              <w:top w:val="nil"/>
              <w:bottom w:val="nil"/>
            </w:tcBorders>
            <w:vAlign w:val="center"/>
          </w:tcPr>
          <w:p w14:paraId="490C6B36" w14:textId="77777777" w:rsidR="004D0CAC" w:rsidRPr="00593315" w:rsidRDefault="004D0CAC" w:rsidP="00E2498D">
            <w:pPr>
              <w:jc w:val="center"/>
            </w:pPr>
            <w:r w:rsidRPr="00593315">
              <w:t>5.29</w:t>
            </w:r>
          </w:p>
        </w:tc>
      </w:tr>
      <w:tr w:rsidR="004D0CAC" w:rsidRPr="00593315" w14:paraId="2C2B3D74" w14:textId="77777777" w:rsidTr="004D0CAC">
        <w:trPr>
          <w:trHeight w:val="180"/>
          <w:jc w:val="center"/>
        </w:trPr>
        <w:tc>
          <w:tcPr>
            <w:tcW w:w="1019" w:type="dxa"/>
            <w:tcBorders>
              <w:top w:val="nil"/>
            </w:tcBorders>
            <w:shd w:val="clear" w:color="auto" w:fill="auto"/>
            <w:noWrap/>
            <w:vAlign w:val="center"/>
            <w:hideMark/>
          </w:tcPr>
          <w:p w14:paraId="680E0C5F" w14:textId="77777777" w:rsidR="004D0CAC" w:rsidRPr="00593315" w:rsidRDefault="004D0CAC" w:rsidP="00E2498D">
            <w:pPr>
              <w:jc w:val="center"/>
            </w:pPr>
            <w:r w:rsidRPr="00593315">
              <w:t>190 °C</w:t>
            </w:r>
          </w:p>
        </w:tc>
        <w:tc>
          <w:tcPr>
            <w:tcW w:w="957" w:type="dxa"/>
            <w:tcBorders>
              <w:top w:val="nil"/>
            </w:tcBorders>
            <w:shd w:val="clear" w:color="auto" w:fill="auto"/>
            <w:noWrap/>
            <w:vAlign w:val="center"/>
            <w:hideMark/>
          </w:tcPr>
          <w:p w14:paraId="7DFD91AB" w14:textId="77777777" w:rsidR="004D0CAC" w:rsidRPr="00593315" w:rsidRDefault="004D0CAC" w:rsidP="00E2498D">
            <w:pPr>
              <w:jc w:val="center"/>
            </w:pPr>
            <w:r w:rsidRPr="00593315">
              <w:t>4.87</w:t>
            </w:r>
          </w:p>
        </w:tc>
        <w:tc>
          <w:tcPr>
            <w:tcW w:w="924" w:type="dxa"/>
            <w:tcBorders>
              <w:top w:val="nil"/>
            </w:tcBorders>
            <w:shd w:val="clear" w:color="auto" w:fill="auto"/>
            <w:noWrap/>
            <w:vAlign w:val="center"/>
            <w:hideMark/>
          </w:tcPr>
          <w:p w14:paraId="03CA4250" w14:textId="77777777" w:rsidR="004D0CAC" w:rsidRPr="00593315" w:rsidRDefault="004D0CAC" w:rsidP="00E2498D">
            <w:pPr>
              <w:jc w:val="center"/>
            </w:pPr>
            <w:r w:rsidRPr="00593315">
              <w:t>1.08</w:t>
            </w:r>
          </w:p>
        </w:tc>
        <w:tc>
          <w:tcPr>
            <w:tcW w:w="894" w:type="dxa"/>
            <w:tcBorders>
              <w:top w:val="nil"/>
            </w:tcBorders>
            <w:shd w:val="clear" w:color="auto" w:fill="auto"/>
            <w:noWrap/>
            <w:vAlign w:val="center"/>
            <w:hideMark/>
          </w:tcPr>
          <w:p w14:paraId="015EADD7" w14:textId="77777777" w:rsidR="004D0CAC" w:rsidRPr="00593315" w:rsidRDefault="004D0CAC" w:rsidP="00E2498D">
            <w:pPr>
              <w:jc w:val="center"/>
            </w:pPr>
            <w:r w:rsidRPr="00593315">
              <w:t>31.91</w:t>
            </w:r>
          </w:p>
        </w:tc>
        <w:tc>
          <w:tcPr>
            <w:tcW w:w="958" w:type="dxa"/>
            <w:tcBorders>
              <w:top w:val="nil"/>
            </w:tcBorders>
            <w:shd w:val="clear" w:color="auto" w:fill="auto"/>
            <w:noWrap/>
            <w:vAlign w:val="center"/>
            <w:hideMark/>
          </w:tcPr>
          <w:p w14:paraId="283FBC1E" w14:textId="77777777" w:rsidR="004D0CAC" w:rsidRPr="00593315" w:rsidRDefault="004D0CAC" w:rsidP="00E2498D">
            <w:pPr>
              <w:jc w:val="center"/>
            </w:pPr>
            <w:r w:rsidRPr="00593315">
              <w:t>7.38</w:t>
            </w:r>
          </w:p>
        </w:tc>
        <w:tc>
          <w:tcPr>
            <w:tcW w:w="1378" w:type="dxa"/>
            <w:tcBorders>
              <w:top w:val="nil"/>
            </w:tcBorders>
            <w:shd w:val="clear" w:color="auto" w:fill="auto"/>
            <w:noWrap/>
            <w:vAlign w:val="center"/>
            <w:hideMark/>
          </w:tcPr>
          <w:p w14:paraId="3020886B" w14:textId="77777777" w:rsidR="004D0CAC" w:rsidRPr="00593315" w:rsidRDefault="004D0CAC" w:rsidP="00E2498D">
            <w:pPr>
              <w:jc w:val="center"/>
            </w:pPr>
            <w:r w:rsidRPr="00593315">
              <w:t>62.27</w:t>
            </w:r>
          </w:p>
        </w:tc>
        <w:tc>
          <w:tcPr>
            <w:tcW w:w="994" w:type="dxa"/>
            <w:tcBorders>
              <w:top w:val="nil"/>
            </w:tcBorders>
            <w:shd w:val="clear" w:color="auto" w:fill="auto"/>
            <w:noWrap/>
            <w:vAlign w:val="center"/>
          </w:tcPr>
          <w:p w14:paraId="6B1E34B7" w14:textId="77777777" w:rsidR="004D0CAC" w:rsidRPr="00593315" w:rsidRDefault="004D0CAC" w:rsidP="00E2498D">
            <w:pPr>
              <w:jc w:val="center"/>
            </w:pPr>
            <w:r w:rsidRPr="00593315">
              <w:t>6.22</w:t>
            </w:r>
          </w:p>
        </w:tc>
        <w:tc>
          <w:tcPr>
            <w:tcW w:w="1150" w:type="dxa"/>
            <w:tcBorders>
              <w:top w:val="nil"/>
            </w:tcBorders>
            <w:vAlign w:val="center"/>
          </w:tcPr>
          <w:p w14:paraId="00D94FC0" w14:textId="77777777" w:rsidR="004D0CAC" w:rsidRPr="00593315" w:rsidRDefault="004D0CAC" w:rsidP="00E2498D">
            <w:pPr>
              <w:jc w:val="center"/>
            </w:pPr>
            <w:r w:rsidRPr="00593315">
              <w:t>0.63</w:t>
            </w:r>
          </w:p>
        </w:tc>
        <w:tc>
          <w:tcPr>
            <w:tcW w:w="939" w:type="dxa"/>
            <w:tcBorders>
              <w:top w:val="nil"/>
            </w:tcBorders>
            <w:vAlign w:val="center"/>
          </w:tcPr>
          <w:p w14:paraId="2BD52CFA" w14:textId="77777777" w:rsidR="004D0CAC" w:rsidRPr="00593315" w:rsidRDefault="004D0CAC" w:rsidP="00E2498D">
            <w:pPr>
              <w:jc w:val="center"/>
            </w:pPr>
            <w:r w:rsidRPr="00593315">
              <w:t>5.58</w:t>
            </w:r>
          </w:p>
        </w:tc>
      </w:tr>
    </w:tbl>
    <w:p w14:paraId="11E146D3" w14:textId="77777777" w:rsidR="00E53A86" w:rsidRPr="00593315" w:rsidRDefault="00E53A86" w:rsidP="00E53A86">
      <w:pPr>
        <w:jc w:val="center"/>
        <w:rPr>
          <w:noProof/>
        </w:rPr>
      </w:pPr>
    </w:p>
    <w:p w14:paraId="0A66C6EA" w14:textId="77777777" w:rsidR="00CC1EB1" w:rsidRPr="00593315" w:rsidRDefault="00CC1EB1">
      <w:r w:rsidRPr="00593315">
        <w:br w:type="page"/>
      </w:r>
    </w:p>
    <w:p w14:paraId="23E9A7F5" w14:textId="77777777" w:rsidR="00E53A86" w:rsidRPr="00593315" w:rsidRDefault="00E53A86"/>
    <w:p w14:paraId="55DD32E3" w14:textId="77777777" w:rsidR="00666542" w:rsidRPr="00593315" w:rsidRDefault="00666542" w:rsidP="00666542"/>
    <w:p w14:paraId="21F61E99" w14:textId="77777777" w:rsidR="00666542" w:rsidRPr="00593315" w:rsidRDefault="00666542" w:rsidP="00666542"/>
    <w:p w14:paraId="7A009391" w14:textId="77777777" w:rsidR="00666542" w:rsidRPr="00593315" w:rsidRDefault="00666542" w:rsidP="00666542">
      <w:pPr>
        <w:pStyle w:val="Lgende"/>
        <w:keepNext/>
        <w:jc w:val="center"/>
        <w:rPr>
          <w:b w:val="0"/>
          <w:color w:val="auto"/>
          <w:sz w:val="24"/>
          <w:szCs w:val="24"/>
        </w:rPr>
      </w:pPr>
      <w:r w:rsidRPr="00593315">
        <w:rPr>
          <w:color w:val="auto"/>
          <w:sz w:val="24"/>
          <w:szCs w:val="24"/>
        </w:rPr>
        <w:t xml:space="preserve">Table </w:t>
      </w:r>
      <w:r w:rsidRPr="00593315">
        <w:rPr>
          <w:color w:val="auto"/>
          <w:sz w:val="24"/>
          <w:szCs w:val="24"/>
        </w:rPr>
        <w:fldChar w:fldCharType="begin"/>
      </w:r>
      <w:r w:rsidRPr="00593315">
        <w:rPr>
          <w:color w:val="auto"/>
          <w:sz w:val="24"/>
          <w:szCs w:val="24"/>
        </w:rPr>
        <w:instrText xml:space="preserve"> SEQ Table \* ARABIC </w:instrText>
      </w:r>
      <w:r w:rsidRPr="00593315">
        <w:rPr>
          <w:color w:val="auto"/>
          <w:sz w:val="24"/>
          <w:szCs w:val="24"/>
        </w:rPr>
        <w:fldChar w:fldCharType="separate"/>
      </w:r>
      <w:r w:rsidR="00BB0D0F" w:rsidRPr="00593315">
        <w:rPr>
          <w:noProof/>
          <w:color w:val="auto"/>
          <w:sz w:val="24"/>
          <w:szCs w:val="24"/>
        </w:rPr>
        <w:t>3</w:t>
      </w:r>
      <w:r w:rsidRPr="00593315">
        <w:rPr>
          <w:color w:val="auto"/>
          <w:sz w:val="24"/>
          <w:szCs w:val="24"/>
        </w:rPr>
        <w:fldChar w:fldCharType="end"/>
      </w:r>
      <w:r w:rsidRPr="00593315">
        <w:rPr>
          <w:b w:val="0"/>
          <w:color w:val="auto"/>
          <w:sz w:val="24"/>
          <w:szCs w:val="24"/>
        </w:rPr>
        <w:t xml:space="preserve"> Conditions of acetylation  </w:t>
      </w:r>
    </w:p>
    <w:tbl>
      <w:tblPr>
        <w:tblW w:w="7743" w:type="dxa"/>
        <w:jc w:val="center"/>
        <w:tblBorders>
          <w:top w:val="single" w:sz="4" w:space="0" w:color="auto"/>
          <w:bottom w:val="single" w:sz="4" w:space="0" w:color="auto"/>
        </w:tblBorders>
        <w:tblLook w:val="04A0" w:firstRow="1" w:lastRow="0" w:firstColumn="1" w:lastColumn="0" w:noHBand="0" w:noVBand="1"/>
      </w:tblPr>
      <w:tblGrid>
        <w:gridCol w:w="2160"/>
        <w:gridCol w:w="1859"/>
        <w:gridCol w:w="1624"/>
        <w:gridCol w:w="2100"/>
      </w:tblGrid>
      <w:tr w:rsidR="00666542" w:rsidRPr="00593315" w14:paraId="2B1DA5B7" w14:textId="77777777" w:rsidTr="0003757C">
        <w:trPr>
          <w:jc w:val="center"/>
        </w:trPr>
        <w:tc>
          <w:tcPr>
            <w:tcW w:w="2160" w:type="dxa"/>
            <w:tcBorders>
              <w:top w:val="single" w:sz="4" w:space="0" w:color="auto"/>
              <w:bottom w:val="single" w:sz="4" w:space="0" w:color="auto"/>
            </w:tcBorders>
            <w:shd w:val="clear" w:color="auto" w:fill="auto"/>
            <w:vAlign w:val="center"/>
          </w:tcPr>
          <w:p w14:paraId="032A2687" w14:textId="77777777" w:rsidR="00666542" w:rsidRPr="00593315" w:rsidRDefault="00666542" w:rsidP="0003757C">
            <w:pPr>
              <w:autoSpaceDE w:val="0"/>
              <w:autoSpaceDN w:val="0"/>
              <w:adjustRightInd w:val="0"/>
              <w:ind w:left="-109"/>
              <w:jc w:val="center"/>
              <w:rPr>
                <w:color w:val="000000"/>
              </w:rPr>
            </w:pPr>
            <w:r w:rsidRPr="00593315">
              <w:rPr>
                <w:bCs/>
                <w:color w:val="000000"/>
              </w:rPr>
              <w:t>Heat treatment</w:t>
            </w:r>
          </w:p>
        </w:tc>
        <w:tc>
          <w:tcPr>
            <w:tcW w:w="1859" w:type="dxa"/>
            <w:tcBorders>
              <w:top w:val="single" w:sz="4" w:space="0" w:color="auto"/>
              <w:bottom w:val="single" w:sz="4" w:space="0" w:color="auto"/>
            </w:tcBorders>
            <w:shd w:val="clear" w:color="auto" w:fill="auto"/>
            <w:vAlign w:val="center"/>
          </w:tcPr>
          <w:p w14:paraId="0314BE79" w14:textId="77777777" w:rsidR="00666542" w:rsidRPr="00593315" w:rsidRDefault="00666542" w:rsidP="0003757C">
            <w:pPr>
              <w:autoSpaceDE w:val="0"/>
              <w:autoSpaceDN w:val="0"/>
              <w:adjustRightInd w:val="0"/>
              <w:ind w:left="-109"/>
              <w:jc w:val="center"/>
            </w:pPr>
            <w:r w:rsidRPr="00593315">
              <w:t xml:space="preserve">Reaction </w:t>
            </w:r>
          </w:p>
          <w:p w14:paraId="4DDBC8A1" w14:textId="77777777" w:rsidR="00666542" w:rsidRPr="00593315" w:rsidRDefault="00666542" w:rsidP="0003757C">
            <w:pPr>
              <w:autoSpaceDE w:val="0"/>
              <w:autoSpaceDN w:val="0"/>
              <w:adjustRightInd w:val="0"/>
              <w:ind w:left="-109"/>
              <w:jc w:val="center"/>
              <w:rPr>
                <w:color w:val="000000"/>
              </w:rPr>
            </w:pPr>
            <w:r w:rsidRPr="00593315">
              <w:rPr>
                <w:bCs/>
              </w:rPr>
              <w:t xml:space="preserve">temperature ( </w:t>
            </w:r>
            <w:r w:rsidRPr="00593315">
              <w:t>◦C)</w:t>
            </w:r>
          </w:p>
        </w:tc>
        <w:tc>
          <w:tcPr>
            <w:tcW w:w="1624" w:type="dxa"/>
            <w:tcBorders>
              <w:top w:val="single" w:sz="4" w:space="0" w:color="auto"/>
              <w:bottom w:val="single" w:sz="4" w:space="0" w:color="auto"/>
            </w:tcBorders>
            <w:shd w:val="clear" w:color="auto" w:fill="auto"/>
            <w:vAlign w:val="center"/>
          </w:tcPr>
          <w:p w14:paraId="03AC9A76" w14:textId="77777777" w:rsidR="00666542" w:rsidRPr="00593315" w:rsidRDefault="00666542" w:rsidP="0003757C">
            <w:pPr>
              <w:autoSpaceDE w:val="0"/>
              <w:autoSpaceDN w:val="0"/>
              <w:adjustRightInd w:val="0"/>
              <w:jc w:val="center"/>
              <w:rPr>
                <w:color w:val="000000"/>
              </w:rPr>
            </w:pPr>
            <w:r w:rsidRPr="00593315">
              <w:rPr>
                <w:color w:val="000000"/>
              </w:rPr>
              <w:t>Reaction</w:t>
            </w:r>
            <w:r w:rsidRPr="00593315">
              <w:rPr>
                <w:bCs/>
                <w:color w:val="000000"/>
              </w:rPr>
              <w:t xml:space="preserve"> time (h)</w:t>
            </w:r>
          </w:p>
        </w:tc>
        <w:tc>
          <w:tcPr>
            <w:tcW w:w="2100" w:type="dxa"/>
            <w:tcBorders>
              <w:top w:val="single" w:sz="4" w:space="0" w:color="auto"/>
              <w:bottom w:val="single" w:sz="4" w:space="0" w:color="auto"/>
            </w:tcBorders>
            <w:shd w:val="clear" w:color="auto" w:fill="auto"/>
            <w:vAlign w:val="center"/>
          </w:tcPr>
          <w:p w14:paraId="0FAE41C4" w14:textId="77777777" w:rsidR="00666542" w:rsidRPr="00593315" w:rsidRDefault="00666542" w:rsidP="0003757C">
            <w:pPr>
              <w:autoSpaceDE w:val="0"/>
              <w:autoSpaceDN w:val="0"/>
              <w:adjustRightInd w:val="0"/>
              <w:ind w:left="-109"/>
              <w:jc w:val="center"/>
              <w:rPr>
                <w:bCs/>
                <w:color w:val="000000"/>
              </w:rPr>
            </w:pPr>
            <w:r w:rsidRPr="00593315">
              <w:rPr>
                <w:bCs/>
                <w:color w:val="000000"/>
              </w:rPr>
              <w:t>Solution</w:t>
            </w:r>
          </w:p>
        </w:tc>
      </w:tr>
      <w:tr w:rsidR="00666542" w:rsidRPr="00593315" w14:paraId="0DFE9E8A" w14:textId="77777777" w:rsidTr="0003757C">
        <w:trPr>
          <w:jc w:val="center"/>
        </w:trPr>
        <w:tc>
          <w:tcPr>
            <w:tcW w:w="2160" w:type="dxa"/>
            <w:tcBorders>
              <w:top w:val="single" w:sz="4" w:space="0" w:color="auto"/>
            </w:tcBorders>
            <w:shd w:val="clear" w:color="auto" w:fill="auto"/>
            <w:vAlign w:val="center"/>
          </w:tcPr>
          <w:p w14:paraId="2B6B2916" w14:textId="77777777" w:rsidR="00666542" w:rsidRPr="00593315" w:rsidRDefault="00666542" w:rsidP="0003757C">
            <w:pPr>
              <w:ind w:left="-109"/>
              <w:jc w:val="center"/>
            </w:pPr>
            <w:r w:rsidRPr="00593315">
              <w:t>Untreated</w:t>
            </w:r>
          </w:p>
        </w:tc>
        <w:tc>
          <w:tcPr>
            <w:tcW w:w="1859" w:type="dxa"/>
            <w:tcBorders>
              <w:top w:val="single" w:sz="4" w:space="0" w:color="auto"/>
            </w:tcBorders>
            <w:shd w:val="clear" w:color="auto" w:fill="auto"/>
            <w:vAlign w:val="center"/>
          </w:tcPr>
          <w:p w14:paraId="4913EF08" w14:textId="77777777" w:rsidR="00666542" w:rsidRPr="00593315" w:rsidRDefault="00666542" w:rsidP="0003757C">
            <w:pPr>
              <w:ind w:left="-109"/>
              <w:jc w:val="center"/>
            </w:pPr>
            <w:r w:rsidRPr="00593315">
              <w:t>110</w:t>
            </w:r>
          </w:p>
        </w:tc>
        <w:tc>
          <w:tcPr>
            <w:tcW w:w="1624" w:type="dxa"/>
            <w:tcBorders>
              <w:top w:val="single" w:sz="4" w:space="0" w:color="auto"/>
            </w:tcBorders>
            <w:shd w:val="clear" w:color="auto" w:fill="auto"/>
            <w:vAlign w:val="center"/>
          </w:tcPr>
          <w:p w14:paraId="1CC5EF08" w14:textId="77777777" w:rsidR="00666542" w:rsidRPr="00593315" w:rsidRDefault="00666542" w:rsidP="0003757C">
            <w:pPr>
              <w:ind w:left="-109"/>
              <w:jc w:val="center"/>
            </w:pPr>
            <w:r w:rsidRPr="00593315">
              <w:t>6</w:t>
            </w:r>
          </w:p>
        </w:tc>
        <w:tc>
          <w:tcPr>
            <w:tcW w:w="2100" w:type="dxa"/>
            <w:tcBorders>
              <w:top w:val="single" w:sz="4" w:space="0" w:color="auto"/>
            </w:tcBorders>
            <w:shd w:val="clear" w:color="auto" w:fill="auto"/>
            <w:vAlign w:val="center"/>
          </w:tcPr>
          <w:p w14:paraId="706FD9AC" w14:textId="77777777" w:rsidR="00666542" w:rsidRPr="00593315" w:rsidRDefault="00666542" w:rsidP="0003757C">
            <w:pPr>
              <w:ind w:left="-109"/>
              <w:jc w:val="center"/>
            </w:pPr>
            <w:r w:rsidRPr="00593315">
              <w:t>Acetic anhydride</w:t>
            </w:r>
          </w:p>
        </w:tc>
      </w:tr>
      <w:tr w:rsidR="00666542" w:rsidRPr="00593315" w14:paraId="13D61CC2" w14:textId="77777777" w:rsidTr="0003757C">
        <w:trPr>
          <w:jc w:val="center"/>
        </w:trPr>
        <w:tc>
          <w:tcPr>
            <w:tcW w:w="2160" w:type="dxa"/>
            <w:shd w:val="clear" w:color="auto" w:fill="auto"/>
            <w:vAlign w:val="center"/>
          </w:tcPr>
          <w:p w14:paraId="7C14BBC4" w14:textId="77777777" w:rsidR="00666542" w:rsidRPr="00593315" w:rsidRDefault="00666542" w:rsidP="0003757C">
            <w:pPr>
              <w:ind w:left="-109"/>
              <w:jc w:val="center"/>
            </w:pPr>
            <w:r w:rsidRPr="00593315">
              <w:t>165◦C</w:t>
            </w:r>
          </w:p>
        </w:tc>
        <w:tc>
          <w:tcPr>
            <w:tcW w:w="1859" w:type="dxa"/>
            <w:shd w:val="clear" w:color="auto" w:fill="auto"/>
            <w:vAlign w:val="center"/>
          </w:tcPr>
          <w:p w14:paraId="427451C7" w14:textId="77777777" w:rsidR="00666542" w:rsidRPr="00593315" w:rsidRDefault="00666542" w:rsidP="0003757C">
            <w:pPr>
              <w:ind w:left="-109"/>
              <w:jc w:val="center"/>
            </w:pPr>
            <w:r w:rsidRPr="00593315">
              <w:t>110</w:t>
            </w:r>
          </w:p>
        </w:tc>
        <w:tc>
          <w:tcPr>
            <w:tcW w:w="1624" w:type="dxa"/>
            <w:shd w:val="clear" w:color="auto" w:fill="auto"/>
            <w:vAlign w:val="center"/>
          </w:tcPr>
          <w:p w14:paraId="037217A3" w14:textId="77777777" w:rsidR="00666542" w:rsidRPr="00593315" w:rsidRDefault="00666542" w:rsidP="0003757C">
            <w:pPr>
              <w:ind w:left="-109"/>
              <w:jc w:val="center"/>
            </w:pPr>
            <w:r w:rsidRPr="00593315">
              <w:t>6</w:t>
            </w:r>
          </w:p>
        </w:tc>
        <w:tc>
          <w:tcPr>
            <w:tcW w:w="2100" w:type="dxa"/>
            <w:shd w:val="clear" w:color="auto" w:fill="auto"/>
            <w:vAlign w:val="center"/>
          </w:tcPr>
          <w:p w14:paraId="4B01819C" w14:textId="77777777" w:rsidR="00666542" w:rsidRPr="00593315" w:rsidRDefault="00666542" w:rsidP="0003757C">
            <w:pPr>
              <w:ind w:left="-109"/>
              <w:jc w:val="center"/>
            </w:pPr>
            <w:r w:rsidRPr="00593315">
              <w:t>Acetic anhydride</w:t>
            </w:r>
          </w:p>
        </w:tc>
      </w:tr>
      <w:tr w:rsidR="00666542" w:rsidRPr="00593315" w14:paraId="7DD438BB" w14:textId="77777777" w:rsidTr="0003757C">
        <w:trPr>
          <w:jc w:val="center"/>
        </w:trPr>
        <w:tc>
          <w:tcPr>
            <w:tcW w:w="2160" w:type="dxa"/>
            <w:shd w:val="clear" w:color="auto" w:fill="auto"/>
            <w:vAlign w:val="center"/>
          </w:tcPr>
          <w:p w14:paraId="181A0536" w14:textId="77777777" w:rsidR="00666542" w:rsidRPr="00593315" w:rsidRDefault="00666542" w:rsidP="0003757C">
            <w:pPr>
              <w:ind w:left="-109"/>
              <w:jc w:val="center"/>
            </w:pPr>
            <w:r w:rsidRPr="00593315">
              <w:t>190◦C</w:t>
            </w:r>
          </w:p>
        </w:tc>
        <w:tc>
          <w:tcPr>
            <w:tcW w:w="1859" w:type="dxa"/>
            <w:shd w:val="clear" w:color="auto" w:fill="auto"/>
            <w:vAlign w:val="center"/>
          </w:tcPr>
          <w:p w14:paraId="3946AE14" w14:textId="77777777" w:rsidR="00666542" w:rsidRPr="00593315" w:rsidRDefault="00666542" w:rsidP="0003757C">
            <w:pPr>
              <w:ind w:left="-109"/>
              <w:jc w:val="center"/>
            </w:pPr>
            <w:r w:rsidRPr="00593315">
              <w:t>110</w:t>
            </w:r>
          </w:p>
        </w:tc>
        <w:tc>
          <w:tcPr>
            <w:tcW w:w="1624" w:type="dxa"/>
            <w:shd w:val="clear" w:color="auto" w:fill="auto"/>
            <w:vAlign w:val="center"/>
          </w:tcPr>
          <w:p w14:paraId="6790F75A" w14:textId="77777777" w:rsidR="00666542" w:rsidRPr="00593315" w:rsidRDefault="00666542" w:rsidP="0003757C">
            <w:pPr>
              <w:ind w:left="-109"/>
              <w:jc w:val="center"/>
            </w:pPr>
            <w:r w:rsidRPr="00593315">
              <w:t>6</w:t>
            </w:r>
          </w:p>
        </w:tc>
        <w:tc>
          <w:tcPr>
            <w:tcW w:w="2100" w:type="dxa"/>
            <w:shd w:val="clear" w:color="auto" w:fill="auto"/>
            <w:vAlign w:val="center"/>
          </w:tcPr>
          <w:p w14:paraId="3F6E197A" w14:textId="77777777" w:rsidR="00666542" w:rsidRPr="00593315" w:rsidRDefault="00666542" w:rsidP="0003757C">
            <w:pPr>
              <w:ind w:left="-109"/>
              <w:jc w:val="center"/>
            </w:pPr>
            <w:r w:rsidRPr="00593315">
              <w:t>Acetic anhydride</w:t>
            </w:r>
          </w:p>
        </w:tc>
      </w:tr>
      <w:tr w:rsidR="00666542" w:rsidRPr="00593315" w14:paraId="0DE2EF34" w14:textId="77777777" w:rsidTr="0003757C">
        <w:trPr>
          <w:jc w:val="center"/>
        </w:trPr>
        <w:tc>
          <w:tcPr>
            <w:tcW w:w="2160" w:type="dxa"/>
            <w:shd w:val="clear" w:color="auto" w:fill="auto"/>
            <w:vAlign w:val="center"/>
          </w:tcPr>
          <w:p w14:paraId="51914EDA" w14:textId="77777777" w:rsidR="00666542" w:rsidRPr="00593315" w:rsidRDefault="00666542" w:rsidP="0003757C">
            <w:pPr>
              <w:ind w:left="-109"/>
              <w:jc w:val="center"/>
            </w:pPr>
            <w:r w:rsidRPr="00593315">
              <w:t>Untreated</w:t>
            </w:r>
          </w:p>
        </w:tc>
        <w:tc>
          <w:tcPr>
            <w:tcW w:w="1859" w:type="dxa"/>
            <w:shd w:val="clear" w:color="auto" w:fill="auto"/>
            <w:vAlign w:val="center"/>
          </w:tcPr>
          <w:p w14:paraId="4E8AD0D8" w14:textId="77777777" w:rsidR="00666542" w:rsidRPr="00593315" w:rsidRDefault="00666542" w:rsidP="0003757C">
            <w:pPr>
              <w:ind w:left="-109"/>
              <w:jc w:val="center"/>
            </w:pPr>
            <w:r w:rsidRPr="00593315">
              <w:t>50</w:t>
            </w:r>
          </w:p>
        </w:tc>
        <w:tc>
          <w:tcPr>
            <w:tcW w:w="1624" w:type="dxa"/>
            <w:shd w:val="clear" w:color="auto" w:fill="auto"/>
            <w:vAlign w:val="center"/>
          </w:tcPr>
          <w:p w14:paraId="3E7ACB88" w14:textId="77777777" w:rsidR="00666542" w:rsidRPr="00593315" w:rsidRDefault="00666542" w:rsidP="0003757C">
            <w:pPr>
              <w:ind w:left="-109"/>
              <w:jc w:val="center"/>
            </w:pPr>
            <w:r w:rsidRPr="00593315">
              <w:t>24</w:t>
            </w:r>
          </w:p>
        </w:tc>
        <w:tc>
          <w:tcPr>
            <w:tcW w:w="2100" w:type="dxa"/>
            <w:shd w:val="clear" w:color="auto" w:fill="auto"/>
            <w:vAlign w:val="center"/>
          </w:tcPr>
          <w:p w14:paraId="07DEEAD0" w14:textId="77777777" w:rsidR="00666542" w:rsidRPr="00593315" w:rsidRDefault="00666542" w:rsidP="0003757C">
            <w:pPr>
              <w:ind w:left="-109"/>
              <w:jc w:val="center"/>
            </w:pPr>
            <w:r w:rsidRPr="00593315">
              <w:t>Vinegar</w:t>
            </w:r>
          </w:p>
        </w:tc>
      </w:tr>
      <w:tr w:rsidR="00666542" w:rsidRPr="00593315" w14:paraId="47F50894" w14:textId="77777777" w:rsidTr="0003757C">
        <w:trPr>
          <w:jc w:val="center"/>
        </w:trPr>
        <w:tc>
          <w:tcPr>
            <w:tcW w:w="2160" w:type="dxa"/>
            <w:shd w:val="clear" w:color="auto" w:fill="auto"/>
            <w:vAlign w:val="center"/>
          </w:tcPr>
          <w:p w14:paraId="55FF55DC" w14:textId="77777777" w:rsidR="00666542" w:rsidRPr="00593315" w:rsidRDefault="00666542" w:rsidP="0003757C">
            <w:pPr>
              <w:ind w:left="-109"/>
              <w:jc w:val="center"/>
            </w:pPr>
            <w:r w:rsidRPr="00593315">
              <w:t>165◦C</w:t>
            </w:r>
          </w:p>
        </w:tc>
        <w:tc>
          <w:tcPr>
            <w:tcW w:w="1859" w:type="dxa"/>
            <w:shd w:val="clear" w:color="auto" w:fill="auto"/>
            <w:vAlign w:val="center"/>
          </w:tcPr>
          <w:p w14:paraId="3F8DCD10" w14:textId="77777777" w:rsidR="00666542" w:rsidRPr="00593315" w:rsidRDefault="00666542" w:rsidP="0003757C">
            <w:pPr>
              <w:ind w:left="-109"/>
              <w:jc w:val="center"/>
            </w:pPr>
            <w:r w:rsidRPr="00593315">
              <w:t>50</w:t>
            </w:r>
          </w:p>
        </w:tc>
        <w:tc>
          <w:tcPr>
            <w:tcW w:w="1624" w:type="dxa"/>
            <w:shd w:val="clear" w:color="auto" w:fill="auto"/>
            <w:vAlign w:val="center"/>
          </w:tcPr>
          <w:p w14:paraId="3E00A71E" w14:textId="77777777" w:rsidR="00666542" w:rsidRPr="00593315" w:rsidRDefault="00666542" w:rsidP="0003757C">
            <w:pPr>
              <w:ind w:left="-109"/>
              <w:jc w:val="center"/>
            </w:pPr>
            <w:r w:rsidRPr="00593315">
              <w:t>24</w:t>
            </w:r>
          </w:p>
        </w:tc>
        <w:tc>
          <w:tcPr>
            <w:tcW w:w="2100" w:type="dxa"/>
            <w:shd w:val="clear" w:color="auto" w:fill="auto"/>
            <w:vAlign w:val="center"/>
          </w:tcPr>
          <w:p w14:paraId="3A180E9A" w14:textId="77777777" w:rsidR="00666542" w:rsidRPr="00593315" w:rsidRDefault="00666542" w:rsidP="0003757C">
            <w:pPr>
              <w:ind w:left="-109"/>
              <w:jc w:val="center"/>
            </w:pPr>
            <w:r w:rsidRPr="00593315">
              <w:t>Vinegar</w:t>
            </w:r>
          </w:p>
        </w:tc>
      </w:tr>
      <w:tr w:rsidR="00666542" w:rsidRPr="00593315" w14:paraId="1F26CC1A" w14:textId="77777777" w:rsidTr="0003757C">
        <w:trPr>
          <w:jc w:val="center"/>
        </w:trPr>
        <w:tc>
          <w:tcPr>
            <w:tcW w:w="2160" w:type="dxa"/>
            <w:shd w:val="clear" w:color="auto" w:fill="auto"/>
            <w:vAlign w:val="center"/>
          </w:tcPr>
          <w:p w14:paraId="1E56FF6B" w14:textId="77777777" w:rsidR="00666542" w:rsidRPr="00593315" w:rsidRDefault="00666542" w:rsidP="0003757C">
            <w:pPr>
              <w:ind w:left="-109"/>
              <w:jc w:val="center"/>
            </w:pPr>
            <w:r w:rsidRPr="00593315">
              <w:t>190◦C</w:t>
            </w:r>
          </w:p>
        </w:tc>
        <w:tc>
          <w:tcPr>
            <w:tcW w:w="1859" w:type="dxa"/>
            <w:shd w:val="clear" w:color="auto" w:fill="auto"/>
            <w:vAlign w:val="center"/>
          </w:tcPr>
          <w:p w14:paraId="0A9163B2" w14:textId="77777777" w:rsidR="00666542" w:rsidRPr="00593315" w:rsidRDefault="00666542" w:rsidP="0003757C">
            <w:pPr>
              <w:ind w:left="-109"/>
              <w:jc w:val="center"/>
            </w:pPr>
            <w:r w:rsidRPr="00593315">
              <w:t>50</w:t>
            </w:r>
          </w:p>
        </w:tc>
        <w:tc>
          <w:tcPr>
            <w:tcW w:w="1624" w:type="dxa"/>
            <w:shd w:val="clear" w:color="auto" w:fill="auto"/>
            <w:vAlign w:val="center"/>
          </w:tcPr>
          <w:p w14:paraId="06AA6382" w14:textId="77777777" w:rsidR="00666542" w:rsidRPr="00593315" w:rsidRDefault="00666542" w:rsidP="0003757C">
            <w:pPr>
              <w:ind w:left="-109"/>
              <w:jc w:val="center"/>
            </w:pPr>
            <w:r w:rsidRPr="00593315">
              <w:t>24</w:t>
            </w:r>
          </w:p>
        </w:tc>
        <w:tc>
          <w:tcPr>
            <w:tcW w:w="2100" w:type="dxa"/>
            <w:shd w:val="clear" w:color="auto" w:fill="auto"/>
            <w:vAlign w:val="center"/>
          </w:tcPr>
          <w:p w14:paraId="51B81C69" w14:textId="77777777" w:rsidR="00666542" w:rsidRPr="00593315" w:rsidRDefault="00666542" w:rsidP="0003757C">
            <w:pPr>
              <w:ind w:left="-109"/>
              <w:jc w:val="center"/>
            </w:pPr>
            <w:r w:rsidRPr="00593315">
              <w:t>Vinegar</w:t>
            </w:r>
          </w:p>
        </w:tc>
      </w:tr>
    </w:tbl>
    <w:p w14:paraId="2E70C0C3" w14:textId="77777777" w:rsidR="00821522" w:rsidRPr="00593315" w:rsidRDefault="00821522" w:rsidP="00666542">
      <w:pPr>
        <w:spacing w:line="360" w:lineRule="auto"/>
      </w:pPr>
    </w:p>
    <w:p w14:paraId="369FBEF9" w14:textId="77777777" w:rsidR="001B2403" w:rsidRPr="00593315" w:rsidRDefault="001B2403" w:rsidP="00CC1EB1">
      <w:pPr>
        <w:spacing w:line="360" w:lineRule="auto"/>
      </w:pPr>
      <w:r w:rsidRPr="00593315">
        <w:rPr>
          <w:lang w:eastAsia="de-DE"/>
        </w:rPr>
        <w:br w:type="page"/>
      </w:r>
    </w:p>
    <w:p w14:paraId="296E30E6" w14:textId="255C0D6A" w:rsidR="001B2403" w:rsidRPr="00593315" w:rsidRDefault="005304F8" w:rsidP="001B2403">
      <w:pPr>
        <w:jc w:val="center"/>
        <w:rPr>
          <w:noProof/>
        </w:rPr>
      </w:pPr>
      <w:r w:rsidRPr="00593315">
        <w:rPr>
          <w:noProof/>
          <w:lang w:val="fr-CA" w:eastAsia="fr-CA"/>
        </w:rPr>
        <w:lastRenderedPageBreak/>
        <mc:AlternateContent>
          <mc:Choice Requires="wps">
            <w:drawing>
              <wp:anchor distT="0" distB="0" distL="114300" distR="114300" simplePos="0" relativeHeight="251757056" behindDoc="0" locked="0" layoutInCell="1" allowOverlap="1" wp14:anchorId="4BC22353" wp14:editId="6C2BD353">
                <wp:simplePos x="0" y="0"/>
                <wp:positionH relativeFrom="column">
                  <wp:posOffset>4877435</wp:posOffset>
                </wp:positionH>
                <wp:positionV relativeFrom="paragraph">
                  <wp:posOffset>1487170</wp:posOffset>
                </wp:positionV>
                <wp:extent cx="549275" cy="225425"/>
                <wp:effectExtent l="0" t="0" r="9525" b="3175"/>
                <wp:wrapNone/>
                <wp:docPr id="6" name="Text Box 6"/>
                <wp:cNvGraphicFramePr/>
                <a:graphic xmlns:a="http://schemas.openxmlformats.org/drawingml/2006/main">
                  <a:graphicData uri="http://schemas.microsoft.com/office/word/2010/wordprocessingShape">
                    <wps:wsp>
                      <wps:cNvSpPr txBox="1"/>
                      <wps:spPr>
                        <a:xfrm>
                          <a:off x="0" y="0"/>
                          <a:ext cx="549275" cy="2254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86047D1" w14:textId="77777777" w:rsidR="00DF0B75" w:rsidRPr="0096428C" w:rsidRDefault="00DF0B75" w:rsidP="00593315">
                            <w:pPr>
                              <w:jc w:val="center"/>
                              <w:rPr>
                                <w:sz w:val="21"/>
                              </w:rPr>
                            </w:pPr>
                            <w:r w:rsidRPr="0096428C">
                              <w:rPr>
                                <w:rFonts w:hint="eastAsia"/>
                                <w:sz w:val="21"/>
                              </w:rPr>
                              <w:t xml:space="preserve">165 </w:t>
                            </w:r>
                            <w:r w:rsidRPr="0096428C">
                              <w:rPr>
                                <w:rFonts w:hint="eastAsia"/>
                                <w:sz w:val="21"/>
                              </w:rPr>
                              <w:sym w:font="Symbol" w:char="F0B0"/>
                            </w:r>
                            <w:r w:rsidRPr="0096428C">
                              <w:rPr>
                                <w:rFonts w:hint="eastAsia"/>
                                <w:sz w:val="21"/>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4BC22353" id="_x0000_t202" coordsize="21600,21600" o:spt="202" path="m,l,21600r21600,l21600,xe">
                <v:stroke joinstyle="miter"/>
                <v:path gradientshapeok="t" o:connecttype="rect"/>
              </v:shapetype>
              <v:shape id="Text Box 6" o:spid="_x0000_s1026" type="#_x0000_t202" style="position:absolute;left:0;text-align:left;margin-left:384.05pt;margin-top:117.1pt;width:43.25pt;height:17.75pt;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" filled="f" stroked="f">
                <v:textbox inset="0,0,0,0">
                  <w:txbxContent>
                    <w:p w14:paraId="386047D1" w14:textId="77777777" w:rsidR="00DF0B75" w:rsidRPr="0096428C" w:rsidRDefault="00DF0B75" w:rsidP="00593315">
                      <w:pPr>
                        <w:jc w:val="center"/>
                        <w:rPr>
                          <w:sz w:val="21"/>
                        </w:rPr>
                      </w:pPr>
                      <w:r w:rsidRPr="0096428C">
                        <w:rPr>
                          <w:rFonts w:hint="eastAsia"/>
                          <w:sz w:val="21"/>
                        </w:rPr>
                        <w:t xml:space="preserve">165 </w:t>
                      </w:r>
                      <w:r w:rsidRPr="0096428C">
                        <w:rPr>
                          <w:rFonts w:hint="eastAsia"/>
                          <w:sz w:val="21"/>
                        </w:rPr>
                        <w:sym w:font="Symbol" w:char="F0B0"/>
                      </w:r>
                      <w:r w:rsidRPr="0096428C">
                        <w:rPr>
                          <w:rFonts w:hint="eastAsia"/>
                          <w:sz w:val="21"/>
                        </w:rPr>
                        <w:t>C</w:t>
                      </w:r>
                    </w:p>
                  </w:txbxContent>
                </v:textbox>
              </v:shape>
            </w:pict>
          </mc:Fallback>
        </mc:AlternateContent>
      </w:r>
      <w:r w:rsidRPr="00593315">
        <w:rPr>
          <w:noProof/>
          <w:lang w:val="fr-CA" w:eastAsia="fr-CA"/>
        </w:rPr>
        <mc:AlternateContent>
          <mc:Choice Requires="wps">
            <w:drawing>
              <wp:anchor distT="0" distB="0" distL="114300" distR="114300" simplePos="0" relativeHeight="251792896" behindDoc="0" locked="0" layoutInCell="1" allowOverlap="1" wp14:anchorId="257924F4" wp14:editId="577B6CBB">
                <wp:simplePos x="0" y="0"/>
                <wp:positionH relativeFrom="column">
                  <wp:posOffset>4966335</wp:posOffset>
                </wp:positionH>
                <wp:positionV relativeFrom="paragraph">
                  <wp:posOffset>1259677</wp:posOffset>
                </wp:positionV>
                <wp:extent cx="114300" cy="228600"/>
                <wp:effectExtent l="0" t="0" r="38100" b="25400"/>
                <wp:wrapNone/>
                <wp:docPr id="32" name="Straight Connector 32"/>
                <wp:cNvGraphicFramePr/>
                <a:graphic xmlns:a="http://schemas.openxmlformats.org/drawingml/2006/main">
                  <a:graphicData uri="http://schemas.microsoft.com/office/word/2010/wordprocessingShape">
                    <wps:wsp>
                      <wps:cNvCnPr/>
                      <wps:spPr>
                        <a:xfrm>
                          <a:off x="0" y="0"/>
                          <a:ext cx="11430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4D772A6" id="Straight Connector 32" o:spid="_x0000_s1026" style="position:absolute;z-index:251792896;visibility:visible;mso-wrap-style:square;mso-wrap-distance-left:9pt;mso-wrap-distance-top:0;mso-wrap-distance-right:9pt;mso-wrap-distance-bottom:0;mso-position-horizontal:absolute;mso-position-horizontal-relative:text;mso-position-vertical:absolute;mso-position-vertical-relative:text" from="391.05pt,99.2pt" to="400.05pt,1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" strokecolor="black [3040]"/>
            </w:pict>
          </mc:Fallback>
        </mc:AlternateContent>
      </w:r>
      <w:r w:rsidRPr="00593315">
        <w:rPr>
          <w:noProof/>
          <w:lang w:val="fr-CA" w:eastAsia="fr-CA"/>
        </w:rPr>
        <mc:AlternateContent>
          <mc:Choice Requires="wps">
            <w:drawing>
              <wp:anchor distT="0" distB="0" distL="114300" distR="114300" simplePos="0" relativeHeight="251787776" behindDoc="0" locked="0" layoutInCell="1" allowOverlap="1" wp14:anchorId="7F1E1C2D" wp14:editId="5AC010DA">
                <wp:simplePos x="0" y="0"/>
                <wp:positionH relativeFrom="column">
                  <wp:posOffset>5077831</wp:posOffset>
                </wp:positionH>
                <wp:positionV relativeFrom="paragraph">
                  <wp:posOffset>687982</wp:posOffset>
                </wp:positionV>
                <wp:extent cx="114300" cy="228600"/>
                <wp:effectExtent l="0" t="0" r="38100" b="25400"/>
                <wp:wrapNone/>
                <wp:docPr id="31" name="Straight Connector 31"/>
                <wp:cNvGraphicFramePr/>
                <a:graphic xmlns:a="http://schemas.openxmlformats.org/drawingml/2006/main">
                  <a:graphicData uri="http://schemas.microsoft.com/office/word/2010/wordprocessingShape">
                    <wps:wsp>
                      <wps:cNvCnPr/>
                      <wps:spPr>
                        <a:xfrm>
                          <a:off x="0" y="0"/>
                          <a:ext cx="11430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ED4361" id="Straight Connector 31" o:spid="_x0000_s1026" style="position:absolute;z-index:251787776;visibility:visible;mso-wrap-style:square;mso-wrap-distance-left:9pt;mso-wrap-distance-top:0;mso-wrap-distance-right:9pt;mso-wrap-distance-bottom:0;mso-position-horizontal:absolute;mso-position-horizontal-relative:text;mso-position-vertical:absolute;mso-position-vertical-relative:text" from="399.85pt,54.15pt" to="408.85pt,7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" strokecolor="black [3040]"/>
            </w:pict>
          </mc:Fallback>
        </mc:AlternateContent>
      </w:r>
      <w:r w:rsidR="0071505A" w:rsidRPr="00593315">
        <w:rPr>
          <w:noProof/>
          <w:lang w:val="fr-CA" w:eastAsia="fr-CA"/>
        </w:rPr>
        <mc:AlternateContent>
          <mc:Choice Requires="wps">
            <w:drawing>
              <wp:anchor distT="0" distB="0" distL="114300" distR="114300" simplePos="0" relativeHeight="251782656" behindDoc="0" locked="0" layoutInCell="1" allowOverlap="1" wp14:anchorId="4C971777" wp14:editId="1EA2C236">
                <wp:simplePos x="0" y="0"/>
                <wp:positionH relativeFrom="column">
                  <wp:posOffset>1647190</wp:posOffset>
                </wp:positionH>
                <wp:positionV relativeFrom="paragraph">
                  <wp:posOffset>1255948</wp:posOffset>
                </wp:positionV>
                <wp:extent cx="118110" cy="115570"/>
                <wp:effectExtent l="0" t="0" r="34290" b="36830"/>
                <wp:wrapNone/>
                <wp:docPr id="30" name="Straight Connector 30"/>
                <wp:cNvGraphicFramePr/>
                <a:graphic xmlns:a="http://schemas.openxmlformats.org/drawingml/2006/main">
                  <a:graphicData uri="http://schemas.microsoft.com/office/word/2010/wordprocessingShape">
                    <wps:wsp>
                      <wps:cNvCnPr/>
                      <wps:spPr>
                        <a:xfrm>
                          <a:off x="0" y="0"/>
                          <a:ext cx="118110" cy="1155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EBFFEBE" id="Straight Connector 30" o:spid="_x0000_s1026" style="position:absolute;z-index:251782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9.7pt,98.9pt" to="139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" strokecolor="black [3040]"/>
            </w:pict>
          </mc:Fallback>
        </mc:AlternateContent>
      </w:r>
      <w:r w:rsidR="0071505A" w:rsidRPr="00593315">
        <w:rPr>
          <w:noProof/>
          <w:lang w:val="fr-CA" w:eastAsia="fr-CA"/>
        </w:rPr>
        <mc:AlternateContent>
          <mc:Choice Requires="wps">
            <w:drawing>
              <wp:anchor distT="0" distB="0" distL="114300" distR="114300" simplePos="0" relativeHeight="251751936" behindDoc="0" locked="0" layoutInCell="1" allowOverlap="1" wp14:anchorId="7CC467DF" wp14:editId="30577CC3">
                <wp:simplePos x="0" y="0"/>
                <wp:positionH relativeFrom="column">
                  <wp:posOffset>1647699</wp:posOffset>
                </wp:positionH>
                <wp:positionV relativeFrom="paragraph">
                  <wp:posOffset>1377315</wp:posOffset>
                </wp:positionV>
                <wp:extent cx="549275" cy="225425"/>
                <wp:effectExtent l="0" t="0" r="9525" b="3175"/>
                <wp:wrapNone/>
                <wp:docPr id="5" name="Text Box 5"/>
                <wp:cNvGraphicFramePr/>
                <a:graphic xmlns:a="http://schemas.openxmlformats.org/drawingml/2006/main">
                  <a:graphicData uri="http://schemas.microsoft.com/office/word/2010/wordprocessingShape">
                    <wps:wsp>
                      <wps:cNvSpPr txBox="1"/>
                      <wps:spPr>
                        <a:xfrm>
                          <a:off x="0" y="0"/>
                          <a:ext cx="549275" cy="2254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A09CB79" w14:textId="543B341C" w:rsidR="00DF0B75" w:rsidRPr="0096428C" w:rsidRDefault="00DF0B75" w:rsidP="00593315">
                            <w:pPr>
                              <w:jc w:val="center"/>
                              <w:rPr>
                                <w:sz w:val="21"/>
                              </w:rPr>
                            </w:pPr>
                            <w:r w:rsidRPr="0096428C">
                              <w:rPr>
                                <w:rFonts w:hint="eastAsia"/>
                                <w:sz w:val="21"/>
                              </w:rPr>
                              <w:t>1</w:t>
                            </w:r>
                            <w:r>
                              <w:rPr>
                                <w:rFonts w:hint="eastAsia"/>
                                <w:sz w:val="21"/>
                              </w:rPr>
                              <w:t>90</w:t>
                            </w:r>
                            <w:r w:rsidRPr="0096428C">
                              <w:rPr>
                                <w:rFonts w:hint="eastAsia"/>
                                <w:sz w:val="21"/>
                              </w:rPr>
                              <w:t xml:space="preserve"> </w:t>
                            </w:r>
                            <w:r w:rsidRPr="0096428C">
                              <w:rPr>
                                <w:rFonts w:hint="eastAsia"/>
                                <w:sz w:val="21"/>
                              </w:rPr>
                              <w:sym w:font="Symbol" w:char="F0B0"/>
                            </w:r>
                            <w:r w:rsidRPr="0096428C">
                              <w:rPr>
                                <w:rFonts w:hint="eastAsia"/>
                                <w:sz w:val="21"/>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CC467DF" id="Text Box 5" o:spid="_x0000_s1027" type="#_x0000_t202" style="position:absolute;left:0;text-align:left;margin-left:129.75pt;margin-top:108.45pt;width:43.25pt;height:17.75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" filled="f" stroked="f">
                <v:textbox inset="0,0,0,0">
                  <w:txbxContent>
                    <w:p w14:paraId="6A09CB79" w14:textId="543B341C" w:rsidR="00DF0B75" w:rsidRPr="0096428C" w:rsidRDefault="00DF0B75" w:rsidP="00593315">
                      <w:pPr>
                        <w:jc w:val="center"/>
                        <w:rPr>
                          <w:sz w:val="21"/>
                        </w:rPr>
                      </w:pPr>
                      <w:r w:rsidRPr="0096428C">
                        <w:rPr>
                          <w:rFonts w:hint="eastAsia"/>
                          <w:sz w:val="21"/>
                        </w:rPr>
                        <w:t>1</w:t>
                      </w:r>
                      <w:r>
                        <w:rPr>
                          <w:rFonts w:hint="eastAsia"/>
                          <w:sz w:val="21"/>
                        </w:rPr>
                        <w:t>90</w:t>
                      </w:r>
                      <w:r w:rsidRPr="0096428C">
                        <w:rPr>
                          <w:rFonts w:hint="eastAsia"/>
                          <w:sz w:val="21"/>
                        </w:rPr>
                        <w:t xml:space="preserve"> </w:t>
                      </w:r>
                      <w:r w:rsidRPr="0096428C">
                        <w:rPr>
                          <w:rFonts w:hint="eastAsia"/>
                          <w:sz w:val="21"/>
                        </w:rPr>
                        <w:sym w:font="Symbol" w:char="F0B0"/>
                      </w:r>
                      <w:r w:rsidRPr="0096428C">
                        <w:rPr>
                          <w:rFonts w:hint="eastAsia"/>
                          <w:sz w:val="21"/>
                        </w:rPr>
                        <w:t>C</w:t>
                      </w:r>
                    </w:p>
                  </w:txbxContent>
                </v:textbox>
              </v:shape>
            </w:pict>
          </mc:Fallback>
        </mc:AlternateContent>
      </w:r>
      <w:r w:rsidR="0071505A" w:rsidRPr="00593315">
        <w:rPr>
          <w:noProof/>
          <w:lang w:val="fr-CA" w:eastAsia="fr-CA"/>
        </w:rPr>
        <mc:AlternateContent>
          <mc:Choice Requires="wps">
            <w:drawing>
              <wp:anchor distT="0" distB="0" distL="114300" distR="114300" simplePos="0" relativeHeight="251777536" behindDoc="0" locked="0" layoutInCell="1" allowOverlap="1" wp14:anchorId="061D6D85" wp14:editId="775E40F7">
                <wp:simplePos x="0" y="0"/>
                <wp:positionH relativeFrom="column">
                  <wp:posOffset>1308735</wp:posOffset>
                </wp:positionH>
                <wp:positionV relativeFrom="paragraph">
                  <wp:posOffset>1145540</wp:posOffset>
                </wp:positionV>
                <wp:extent cx="114300" cy="228600"/>
                <wp:effectExtent l="0" t="0" r="38100" b="25400"/>
                <wp:wrapNone/>
                <wp:docPr id="29" name="Straight Connector 29"/>
                <wp:cNvGraphicFramePr/>
                <a:graphic xmlns:a="http://schemas.openxmlformats.org/drawingml/2006/main">
                  <a:graphicData uri="http://schemas.microsoft.com/office/word/2010/wordprocessingShape">
                    <wps:wsp>
                      <wps:cNvCnPr/>
                      <wps:spPr>
                        <a:xfrm>
                          <a:off x="0" y="0"/>
                          <a:ext cx="11430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CA7DF0B" id="Straight Connector 29" o:spid="_x0000_s1026" style="position:absolute;z-index:251777536;visibility:visible;mso-wrap-style:square;mso-wrap-distance-left:9pt;mso-wrap-distance-top:0;mso-wrap-distance-right:9pt;mso-wrap-distance-bottom:0;mso-position-horizontal:absolute;mso-position-horizontal-relative:text;mso-position-vertical:absolute;mso-position-vertical-relative:text" from="103.05pt,90.2pt" to="112.05pt,10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" strokecolor="black [3040]"/>
            </w:pict>
          </mc:Fallback>
        </mc:AlternateContent>
      </w:r>
      <w:r w:rsidR="007446EC" w:rsidRPr="00593315">
        <w:rPr>
          <w:noProof/>
          <w:lang w:val="fr-CA" w:eastAsia="fr-CA"/>
        </w:rPr>
        <mc:AlternateContent>
          <mc:Choice Requires="wps">
            <w:drawing>
              <wp:anchor distT="0" distB="0" distL="114300" distR="114300" simplePos="0" relativeHeight="251772416" behindDoc="0" locked="0" layoutInCell="1" allowOverlap="1" wp14:anchorId="667777D4" wp14:editId="0609BEA2">
                <wp:simplePos x="0" y="0"/>
                <wp:positionH relativeFrom="column">
                  <wp:posOffset>3705018</wp:posOffset>
                </wp:positionH>
                <wp:positionV relativeFrom="paragraph">
                  <wp:posOffset>459382</wp:posOffset>
                </wp:positionV>
                <wp:extent cx="800100" cy="342900"/>
                <wp:effectExtent l="0" t="0" r="38100" b="38100"/>
                <wp:wrapNone/>
                <wp:docPr id="18" name="Rectangle 18"/>
                <wp:cNvGraphicFramePr/>
                <a:graphic xmlns:a="http://schemas.openxmlformats.org/drawingml/2006/main">
                  <a:graphicData uri="http://schemas.microsoft.com/office/word/2010/wordprocessingShape">
                    <wps:wsp>
                      <wps:cNvSpPr/>
                      <wps:spPr>
                        <a:xfrm>
                          <a:off x="0" y="0"/>
                          <a:ext cx="800100" cy="3429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7CBC71" id="Rectangle 18" o:spid="_x0000_s1026" style="position:absolute;margin-left:291.75pt;margin-top:36.15pt;width:63pt;height:27pt;z-index:251772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" fillcolor="white [3212]" strokecolor="white [3212]" strokeweight="2pt"/>
            </w:pict>
          </mc:Fallback>
        </mc:AlternateContent>
      </w:r>
      <w:r w:rsidR="007446EC" w:rsidRPr="00593315">
        <w:rPr>
          <w:noProof/>
          <w:lang w:val="fr-CA" w:eastAsia="fr-CA"/>
        </w:rPr>
        <mc:AlternateContent>
          <mc:Choice Requires="wps">
            <w:drawing>
              <wp:anchor distT="0" distB="0" distL="114300" distR="114300" simplePos="0" relativeHeight="251767296" behindDoc="0" locked="0" layoutInCell="1" allowOverlap="1" wp14:anchorId="45743962" wp14:editId="0C3E2B37">
                <wp:simplePos x="0" y="0"/>
                <wp:positionH relativeFrom="column">
                  <wp:posOffset>968375</wp:posOffset>
                </wp:positionH>
                <wp:positionV relativeFrom="paragraph">
                  <wp:posOffset>461645</wp:posOffset>
                </wp:positionV>
                <wp:extent cx="800100" cy="342900"/>
                <wp:effectExtent l="0" t="0" r="38100" b="38100"/>
                <wp:wrapNone/>
                <wp:docPr id="15" name="Rectangle 15"/>
                <wp:cNvGraphicFramePr/>
                <a:graphic xmlns:a="http://schemas.openxmlformats.org/drawingml/2006/main">
                  <a:graphicData uri="http://schemas.microsoft.com/office/word/2010/wordprocessingShape">
                    <wps:wsp>
                      <wps:cNvSpPr/>
                      <wps:spPr>
                        <a:xfrm>
                          <a:off x="0" y="0"/>
                          <a:ext cx="800100" cy="3429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BDB7F6" id="Rectangle 15" o:spid="_x0000_s1026" style="position:absolute;margin-left:76.25pt;margin-top:36.35pt;width:63pt;height:27pt;z-index:251767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" fillcolor="white [3212]" strokecolor="white [3212]" strokeweight="2pt"/>
            </w:pict>
          </mc:Fallback>
        </mc:AlternateContent>
      </w:r>
      <w:r w:rsidR="0096428C" w:rsidRPr="00593315">
        <w:rPr>
          <w:noProof/>
          <w:lang w:val="fr-CA" w:eastAsia="fr-CA"/>
        </w:rPr>
        <mc:AlternateContent>
          <mc:Choice Requires="wps">
            <w:drawing>
              <wp:anchor distT="0" distB="0" distL="114300" distR="114300" simplePos="0" relativeHeight="251762176" behindDoc="0" locked="0" layoutInCell="1" allowOverlap="1" wp14:anchorId="2154783F" wp14:editId="47839DEA">
                <wp:simplePos x="0" y="0"/>
                <wp:positionH relativeFrom="column">
                  <wp:posOffset>4762733</wp:posOffset>
                </wp:positionH>
                <wp:positionV relativeFrom="paragraph">
                  <wp:posOffset>579755</wp:posOffset>
                </wp:positionV>
                <wp:extent cx="549275" cy="225425"/>
                <wp:effectExtent l="0" t="0" r="9525" b="3175"/>
                <wp:wrapNone/>
                <wp:docPr id="7" name="Text Box 7"/>
                <wp:cNvGraphicFramePr/>
                <a:graphic xmlns:a="http://schemas.openxmlformats.org/drawingml/2006/main">
                  <a:graphicData uri="http://schemas.microsoft.com/office/word/2010/wordprocessingShape">
                    <wps:wsp>
                      <wps:cNvSpPr txBox="1"/>
                      <wps:spPr>
                        <a:xfrm>
                          <a:off x="0" y="0"/>
                          <a:ext cx="549275" cy="2254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B43FBBC" w14:textId="1E141BAD" w:rsidR="00DF0B75" w:rsidRPr="0096428C" w:rsidRDefault="00DF0B75" w:rsidP="00593315">
                            <w:pPr>
                              <w:jc w:val="center"/>
                              <w:rPr>
                                <w:sz w:val="21"/>
                              </w:rPr>
                            </w:pPr>
                            <w:r w:rsidRPr="0096428C">
                              <w:rPr>
                                <w:rFonts w:hint="eastAsia"/>
                                <w:sz w:val="21"/>
                              </w:rPr>
                              <w:t>1</w:t>
                            </w:r>
                            <w:r>
                              <w:rPr>
                                <w:rFonts w:hint="eastAsia"/>
                                <w:sz w:val="21"/>
                              </w:rPr>
                              <w:t>90</w:t>
                            </w:r>
                            <w:r w:rsidRPr="0096428C">
                              <w:rPr>
                                <w:rFonts w:hint="eastAsia"/>
                                <w:sz w:val="21"/>
                              </w:rPr>
                              <w:t xml:space="preserve"> </w:t>
                            </w:r>
                            <w:r w:rsidRPr="0096428C">
                              <w:rPr>
                                <w:rFonts w:hint="eastAsia"/>
                                <w:sz w:val="21"/>
                              </w:rPr>
                              <w:sym w:font="Symbol" w:char="F0B0"/>
                            </w:r>
                            <w:r w:rsidRPr="0096428C">
                              <w:rPr>
                                <w:rFonts w:hint="eastAsia"/>
                                <w:sz w:val="21"/>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154783F" id="Text Box 7" o:spid="_x0000_s1028" type="#_x0000_t202" style="position:absolute;left:0;text-align:left;margin-left:375pt;margin-top:45.65pt;width:43.25pt;height:17.75pt;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" filled="f" stroked="f">
                <v:textbox inset="0,0,0,0">
                  <w:txbxContent>
                    <w:p w14:paraId="5B43FBBC" w14:textId="1E141BAD" w:rsidR="00DF0B75" w:rsidRPr="0096428C" w:rsidRDefault="00DF0B75" w:rsidP="00593315">
                      <w:pPr>
                        <w:jc w:val="center"/>
                        <w:rPr>
                          <w:sz w:val="21"/>
                        </w:rPr>
                      </w:pPr>
                      <w:r w:rsidRPr="0096428C">
                        <w:rPr>
                          <w:rFonts w:hint="eastAsia"/>
                          <w:sz w:val="21"/>
                        </w:rPr>
                        <w:t>1</w:t>
                      </w:r>
                      <w:r>
                        <w:rPr>
                          <w:rFonts w:hint="eastAsia"/>
                          <w:sz w:val="21"/>
                        </w:rPr>
                        <w:t>90</w:t>
                      </w:r>
                      <w:r w:rsidRPr="0096428C">
                        <w:rPr>
                          <w:rFonts w:hint="eastAsia"/>
                          <w:sz w:val="21"/>
                        </w:rPr>
                        <w:t xml:space="preserve"> </w:t>
                      </w:r>
                      <w:r w:rsidRPr="0096428C">
                        <w:rPr>
                          <w:rFonts w:hint="eastAsia"/>
                          <w:sz w:val="21"/>
                        </w:rPr>
                        <w:sym w:font="Symbol" w:char="F0B0"/>
                      </w:r>
                      <w:r w:rsidRPr="0096428C">
                        <w:rPr>
                          <w:rFonts w:hint="eastAsia"/>
                          <w:sz w:val="21"/>
                        </w:rPr>
                        <w:t>C</w:t>
                      </w:r>
                    </w:p>
                  </w:txbxContent>
                </v:textbox>
              </v:shape>
            </w:pict>
          </mc:Fallback>
        </mc:AlternateContent>
      </w:r>
      <w:r w:rsidR="00CD24DF" w:rsidRPr="00593315">
        <w:rPr>
          <w:noProof/>
          <w:lang w:val="fr-CA" w:eastAsia="fr-CA"/>
        </w:rPr>
        <mc:AlternateContent>
          <mc:Choice Requires="wps">
            <w:drawing>
              <wp:anchor distT="0" distB="0" distL="114300" distR="114300" simplePos="0" relativeHeight="251746816" behindDoc="0" locked="0" layoutInCell="1" allowOverlap="1" wp14:anchorId="54D31C20" wp14:editId="03219C97">
                <wp:simplePos x="0" y="0"/>
                <wp:positionH relativeFrom="column">
                  <wp:posOffset>1079733</wp:posOffset>
                </wp:positionH>
                <wp:positionV relativeFrom="paragraph">
                  <wp:posOffset>1030662</wp:posOffset>
                </wp:positionV>
                <wp:extent cx="549275" cy="225482"/>
                <wp:effectExtent l="0" t="0" r="9525" b="3175"/>
                <wp:wrapNone/>
                <wp:docPr id="3" name="Text Box 3"/>
                <wp:cNvGraphicFramePr/>
                <a:graphic xmlns:a="http://schemas.openxmlformats.org/drawingml/2006/main">
                  <a:graphicData uri="http://schemas.microsoft.com/office/word/2010/wordprocessingShape">
                    <wps:wsp>
                      <wps:cNvSpPr txBox="1"/>
                      <wps:spPr>
                        <a:xfrm>
                          <a:off x="0" y="0"/>
                          <a:ext cx="549275" cy="225482"/>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E3397A0" w14:textId="225C4E52" w:rsidR="00DF0B75" w:rsidRPr="0096428C" w:rsidRDefault="00DF0B75" w:rsidP="00593315">
                            <w:pPr>
                              <w:jc w:val="center"/>
                              <w:rPr>
                                <w:sz w:val="21"/>
                              </w:rPr>
                            </w:pPr>
                            <w:r w:rsidRPr="0096428C">
                              <w:rPr>
                                <w:rFonts w:hint="eastAsia"/>
                                <w:sz w:val="21"/>
                              </w:rPr>
                              <w:t xml:space="preserve">165 </w:t>
                            </w:r>
                            <w:r w:rsidRPr="0096428C">
                              <w:rPr>
                                <w:rFonts w:hint="eastAsia"/>
                                <w:sz w:val="21"/>
                              </w:rPr>
                              <w:sym w:font="Symbol" w:char="F0B0"/>
                            </w:r>
                            <w:r w:rsidRPr="0096428C">
                              <w:rPr>
                                <w:rFonts w:hint="eastAsia"/>
                                <w:sz w:val="21"/>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4D31C20" id="Text Box 3" o:spid="_x0000_s1029" type="#_x0000_t202" style="position:absolute;left:0;text-align:left;margin-left:85pt;margin-top:81.15pt;width:43.25pt;height:17.75pt;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" filled="f" stroked="f">
                <v:textbox inset="0,0,0,0">
                  <w:txbxContent>
                    <w:p w14:paraId="5E3397A0" w14:textId="225C4E52" w:rsidR="00DF0B75" w:rsidRPr="0096428C" w:rsidRDefault="00DF0B75" w:rsidP="00593315">
                      <w:pPr>
                        <w:jc w:val="center"/>
                        <w:rPr>
                          <w:sz w:val="21"/>
                        </w:rPr>
                      </w:pPr>
                      <w:r w:rsidRPr="0096428C">
                        <w:rPr>
                          <w:rFonts w:hint="eastAsia"/>
                          <w:sz w:val="21"/>
                        </w:rPr>
                        <w:t xml:space="preserve">165 </w:t>
                      </w:r>
                      <w:r w:rsidRPr="0096428C">
                        <w:rPr>
                          <w:rFonts w:hint="eastAsia"/>
                          <w:sz w:val="21"/>
                        </w:rPr>
                        <w:sym w:font="Symbol" w:char="F0B0"/>
                      </w:r>
                      <w:r w:rsidRPr="0096428C">
                        <w:rPr>
                          <w:rFonts w:hint="eastAsia"/>
                          <w:sz w:val="21"/>
                        </w:rPr>
                        <w:t>C</w:t>
                      </w:r>
                    </w:p>
                  </w:txbxContent>
                </v:textbox>
              </v:shape>
            </w:pict>
          </mc:Fallback>
        </mc:AlternateContent>
      </w:r>
      <w:r w:rsidR="001B2403" w:rsidRPr="00593315">
        <w:rPr>
          <w:noProof/>
          <w:lang w:val="fr-CA" w:eastAsia="fr-CA"/>
        </w:rPr>
        <w:drawing>
          <wp:anchor distT="0" distB="0" distL="114300" distR="114300" simplePos="0" relativeHeight="251741696" behindDoc="0" locked="0" layoutInCell="1" allowOverlap="1" wp14:anchorId="7A426DBF" wp14:editId="3B80FAA3">
            <wp:simplePos x="0" y="0"/>
            <wp:positionH relativeFrom="column">
              <wp:posOffset>3693160</wp:posOffset>
            </wp:positionH>
            <wp:positionV relativeFrom="paragraph">
              <wp:posOffset>442392</wp:posOffset>
            </wp:positionV>
            <wp:extent cx="646430" cy="402590"/>
            <wp:effectExtent l="0" t="0" r="127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46430" cy="402590"/>
                    </a:xfrm>
                    <a:prstGeom prst="rect">
                      <a:avLst/>
                    </a:prstGeom>
                    <a:noFill/>
                  </pic:spPr>
                </pic:pic>
              </a:graphicData>
            </a:graphic>
            <wp14:sizeRelH relativeFrom="page">
              <wp14:pctWidth>0</wp14:pctWidth>
            </wp14:sizeRelH>
            <wp14:sizeRelV relativeFrom="page">
              <wp14:pctHeight>0</wp14:pctHeight>
            </wp14:sizeRelV>
          </wp:anchor>
        </w:drawing>
      </w:r>
      <w:r w:rsidR="001B2403" w:rsidRPr="00593315">
        <w:rPr>
          <w:noProof/>
          <w:lang w:val="fr-CA" w:eastAsia="fr-CA"/>
        </w:rPr>
        <mc:AlternateContent>
          <mc:Choice Requires="wps">
            <w:drawing>
              <wp:anchor distT="0" distB="0" distL="114300" distR="114300" simplePos="0" relativeHeight="251736576" behindDoc="0" locked="0" layoutInCell="1" allowOverlap="1" wp14:anchorId="7EC83547" wp14:editId="5E1C1861">
                <wp:simplePos x="0" y="0"/>
                <wp:positionH relativeFrom="column">
                  <wp:posOffset>3441065</wp:posOffset>
                </wp:positionH>
                <wp:positionV relativeFrom="paragraph">
                  <wp:posOffset>129210</wp:posOffset>
                </wp:positionV>
                <wp:extent cx="184150" cy="142875"/>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78EF52C8" w14:textId="77777777" w:rsidR="00DF0B75" w:rsidRPr="00A1226C" w:rsidRDefault="00DF0B75" w:rsidP="001B2403">
                            <w:pPr>
                              <w:rPr>
                                <w:rFonts w:ascii="Arial" w:hAnsi="Arial" w:cs="Arial"/>
                                <w:b/>
                                <w:sz w:val="20"/>
                                <w:szCs w:val="20"/>
                              </w:rPr>
                            </w:pPr>
                            <w:r w:rsidRPr="00A1226C">
                              <w:rPr>
                                <w:rFonts w:ascii="Arial" w:hAnsi="Arial" w:cs="Arial"/>
                                <w:b/>
                                <w:sz w:val="20"/>
                                <w:szCs w:val="20"/>
                              </w:rPr>
                              <w:t>(</w:t>
                            </w:r>
                            <w:r>
                              <w:rPr>
                                <w:rFonts w:ascii="Arial" w:hAnsi="Arial" w:cs="Arial"/>
                                <w:b/>
                                <w:sz w:val="20"/>
                                <w:szCs w:val="20"/>
                              </w:rPr>
                              <w:t>b</w:t>
                            </w:r>
                            <w:r w:rsidRPr="00A1226C">
                              <w:rPr>
                                <w:rFonts w:ascii="Arial" w:hAnsi="Arial" w:cs="Arial"/>
                                <w:b/>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EC83547" id="Text Box 17" o:spid="_x0000_s1030" type="#_x0000_t202" style="position:absolute;left:0;text-align:left;margin-left:270.95pt;margin-top:10.15pt;width:14.5pt;height:11.25pt;z-index:25173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" fillcolor="window" stroked="f" strokeweight=".5pt">
                <v:fill opacity="0"/>
                <v:path arrowok="t"/>
                <v:textbox inset="0,0,0,0">
                  <w:txbxContent>
                    <w:p w14:paraId="78EF52C8" w14:textId="77777777" w:rsidR="00DF0B75" w:rsidRPr="00A1226C" w:rsidRDefault="00DF0B75" w:rsidP="001B2403">
                      <w:pPr>
                        <w:rPr>
                          <w:rFonts w:ascii="Arial" w:hAnsi="Arial" w:cs="Arial"/>
                          <w:b/>
                          <w:sz w:val="20"/>
                          <w:szCs w:val="20"/>
                        </w:rPr>
                      </w:pPr>
                      <w:r w:rsidRPr="00A1226C">
                        <w:rPr>
                          <w:rFonts w:ascii="Arial" w:hAnsi="Arial" w:cs="Arial"/>
                          <w:b/>
                          <w:sz w:val="20"/>
                          <w:szCs w:val="20"/>
                        </w:rPr>
                        <w:t>(</w:t>
                      </w:r>
                      <w:r>
                        <w:rPr>
                          <w:rFonts w:ascii="Arial" w:hAnsi="Arial" w:cs="Arial"/>
                          <w:b/>
                          <w:sz w:val="20"/>
                          <w:szCs w:val="20"/>
                        </w:rPr>
                        <w:t>b</w:t>
                      </w:r>
                      <w:r w:rsidRPr="00A1226C">
                        <w:rPr>
                          <w:rFonts w:ascii="Arial" w:hAnsi="Arial" w:cs="Arial"/>
                          <w:b/>
                          <w:sz w:val="20"/>
                          <w:szCs w:val="20"/>
                        </w:rPr>
                        <w:t>)</w:t>
                      </w:r>
                    </w:p>
                  </w:txbxContent>
                </v:textbox>
              </v:shape>
            </w:pict>
          </mc:Fallback>
        </mc:AlternateContent>
      </w:r>
      <w:r w:rsidR="001B2403" w:rsidRPr="00593315">
        <w:rPr>
          <w:noProof/>
          <w:lang w:val="fr-CA" w:eastAsia="fr-CA"/>
        </w:rPr>
        <mc:AlternateContent>
          <mc:Choice Requires="wps">
            <w:drawing>
              <wp:anchor distT="0" distB="0" distL="114300" distR="114300" simplePos="0" relativeHeight="251731456" behindDoc="0" locked="0" layoutInCell="1" allowOverlap="1" wp14:anchorId="581D5587" wp14:editId="67D8A613">
                <wp:simplePos x="0" y="0"/>
                <wp:positionH relativeFrom="column">
                  <wp:posOffset>737870</wp:posOffset>
                </wp:positionH>
                <wp:positionV relativeFrom="paragraph">
                  <wp:posOffset>118110</wp:posOffset>
                </wp:positionV>
                <wp:extent cx="184150" cy="142875"/>
                <wp:effectExtent l="0" t="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2B47CC77" w14:textId="77777777" w:rsidR="00DF0B75" w:rsidRPr="00A1226C" w:rsidRDefault="00DF0B75" w:rsidP="001B2403">
                            <w:pPr>
                              <w:rPr>
                                <w:rFonts w:ascii="Arial" w:hAnsi="Arial" w:cs="Arial"/>
                                <w:b/>
                                <w:sz w:val="20"/>
                                <w:szCs w:val="20"/>
                              </w:rPr>
                            </w:pPr>
                            <w:r w:rsidRPr="00A1226C">
                              <w:rPr>
                                <w:rFonts w:ascii="Arial" w:hAnsi="Arial" w:cs="Arial"/>
                                <w:b/>
                                <w:sz w:val="20"/>
                                <w:szCs w:val="20"/>
                              </w:rPr>
                              <w:t>(</w:t>
                            </w:r>
                            <w:r>
                              <w:rPr>
                                <w:rFonts w:ascii="Arial" w:hAnsi="Arial" w:cs="Arial"/>
                                <w:b/>
                                <w:sz w:val="20"/>
                                <w:szCs w:val="20"/>
                              </w:rPr>
                              <w:t>a</w:t>
                            </w:r>
                            <w:r w:rsidRPr="00A1226C">
                              <w:rPr>
                                <w:rFonts w:ascii="Arial" w:hAnsi="Arial" w:cs="Arial"/>
                                <w:b/>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81D5587" id="Text Box 16" o:spid="_x0000_s1031" type="#_x0000_t202" style="position:absolute;left:0;text-align:left;margin-left:58.1pt;margin-top:9.3pt;width:14.5pt;height:11.25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" fillcolor="window" stroked="f" strokeweight=".5pt">
                <v:fill opacity="0"/>
                <v:path arrowok="t"/>
                <v:textbox inset="0,0,0,0">
                  <w:txbxContent>
                    <w:p w14:paraId="2B47CC77" w14:textId="77777777" w:rsidR="00DF0B75" w:rsidRPr="00A1226C" w:rsidRDefault="00DF0B75" w:rsidP="001B2403">
                      <w:pPr>
                        <w:rPr>
                          <w:rFonts w:ascii="Arial" w:hAnsi="Arial" w:cs="Arial"/>
                          <w:b/>
                          <w:sz w:val="20"/>
                          <w:szCs w:val="20"/>
                        </w:rPr>
                      </w:pPr>
                      <w:r w:rsidRPr="00A1226C">
                        <w:rPr>
                          <w:rFonts w:ascii="Arial" w:hAnsi="Arial" w:cs="Arial"/>
                          <w:b/>
                          <w:sz w:val="20"/>
                          <w:szCs w:val="20"/>
                        </w:rPr>
                        <w:t>(</w:t>
                      </w:r>
                      <w:r>
                        <w:rPr>
                          <w:rFonts w:ascii="Arial" w:hAnsi="Arial" w:cs="Arial"/>
                          <w:b/>
                          <w:sz w:val="20"/>
                          <w:szCs w:val="20"/>
                        </w:rPr>
                        <w:t>a</w:t>
                      </w:r>
                      <w:r w:rsidRPr="00A1226C">
                        <w:rPr>
                          <w:rFonts w:ascii="Arial" w:hAnsi="Arial" w:cs="Arial"/>
                          <w:b/>
                          <w:sz w:val="20"/>
                          <w:szCs w:val="20"/>
                        </w:rPr>
                        <w:t>)</w:t>
                      </w:r>
                    </w:p>
                  </w:txbxContent>
                </v:textbox>
              </v:shape>
            </w:pict>
          </mc:Fallback>
        </mc:AlternateContent>
      </w:r>
      <w:r w:rsidR="001B2403" w:rsidRPr="00593315">
        <w:rPr>
          <w:noProof/>
          <w:lang w:val="fr-CA" w:eastAsia="fr-CA"/>
        </w:rPr>
        <w:drawing>
          <wp:inline distT="0" distB="0" distL="0" distR="0" wp14:anchorId="2094D50B" wp14:editId="12CE4E26">
            <wp:extent cx="2618841" cy="20120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7924" r="7735"/>
                    <a:stretch/>
                  </pic:blipFill>
                  <pic:spPr bwMode="auto">
                    <a:xfrm>
                      <a:off x="0" y="0"/>
                      <a:ext cx="2619815" cy="2012754"/>
                    </a:xfrm>
                    <a:prstGeom prst="rect">
                      <a:avLst/>
                    </a:prstGeom>
                    <a:noFill/>
                    <a:ln>
                      <a:noFill/>
                    </a:ln>
                    <a:extLst>
                      <a:ext uri="{53640926-AAD7-44D8-BBD7-CCE9431645EC}">
                        <a14:shadowObscured xmlns:a14="http://schemas.microsoft.com/office/drawing/2010/main"/>
                      </a:ext>
                    </a:extLst>
                  </pic:spPr>
                </pic:pic>
              </a:graphicData>
            </a:graphic>
          </wp:inline>
        </w:drawing>
      </w:r>
      <w:r w:rsidR="001B2403" w:rsidRPr="00593315">
        <w:rPr>
          <w:noProof/>
          <w:lang w:val="fr-CA" w:eastAsia="fr-CA"/>
        </w:rPr>
        <w:drawing>
          <wp:inline distT="0" distB="0" distL="0" distR="0" wp14:anchorId="74BB2231" wp14:editId="0F98D38F">
            <wp:extent cx="2582265" cy="2011679"/>
            <wp:effectExtent l="0" t="0" r="889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660" r="7547"/>
                    <a:stretch/>
                  </pic:blipFill>
                  <pic:spPr bwMode="auto">
                    <a:xfrm>
                      <a:off x="0" y="0"/>
                      <a:ext cx="2584781" cy="2013639"/>
                    </a:xfrm>
                    <a:prstGeom prst="rect">
                      <a:avLst/>
                    </a:prstGeom>
                    <a:noFill/>
                    <a:ln>
                      <a:noFill/>
                    </a:ln>
                    <a:extLst>
                      <a:ext uri="{53640926-AAD7-44D8-BBD7-CCE9431645EC}">
                        <a14:shadowObscured xmlns:a14="http://schemas.microsoft.com/office/drawing/2010/main"/>
                      </a:ext>
                    </a:extLst>
                  </pic:spPr>
                </pic:pic>
              </a:graphicData>
            </a:graphic>
          </wp:inline>
        </w:drawing>
      </w:r>
    </w:p>
    <w:p w14:paraId="0356A440" w14:textId="77777777" w:rsidR="001B2403" w:rsidRPr="00593315" w:rsidRDefault="001B2403" w:rsidP="001B2403">
      <w:pPr>
        <w:jc w:val="center"/>
        <w:rPr>
          <w:noProof/>
        </w:rPr>
      </w:pPr>
    </w:p>
    <w:p w14:paraId="2DE7E3AC" w14:textId="1E1B4E14" w:rsidR="001B2403" w:rsidRPr="00593315" w:rsidRDefault="00AF65CA" w:rsidP="001B2403">
      <w:pPr>
        <w:jc w:val="center"/>
        <w:rPr>
          <w:noProof/>
        </w:rPr>
      </w:pPr>
      <w:r w:rsidRPr="00593315">
        <w:rPr>
          <w:b/>
        </w:rPr>
        <w:t xml:space="preserve">Figure </w:t>
      </w:r>
      <w:r w:rsidRPr="00593315">
        <w:rPr>
          <w:b/>
        </w:rPr>
        <w:fldChar w:fldCharType="begin"/>
      </w:r>
      <w:r w:rsidRPr="00593315">
        <w:rPr>
          <w:b/>
        </w:rPr>
        <w:instrText xml:space="preserve"> SEQ Figure \* ARABIC </w:instrText>
      </w:r>
      <w:r w:rsidRPr="00593315">
        <w:rPr>
          <w:b/>
        </w:rPr>
        <w:fldChar w:fldCharType="separate"/>
      </w:r>
      <w:r w:rsidR="00BB0D0F" w:rsidRPr="00593315">
        <w:rPr>
          <w:b/>
          <w:noProof/>
        </w:rPr>
        <w:t>1</w:t>
      </w:r>
      <w:r w:rsidRPr="00593315">
        <w:rPr>
          <w:b/>
        </w:rPr>
        <w:fldChar w:fldCharType="end"/>
      </w:r>
      <w:r w:rsidRPr="00593315">
        <w:t xml:space="preserve"> </w:t>
      </w:r>
      <w:r w:rsidR="001B2403" w:rsidRPr="00593315">
        <w:rPr>
          <w:noProof/>
        </w:rPr>
        <w:t xml:space="preserve"> Weight loss during heat</w:t>
      </w:r>
      <w:r w:rsidR="00B21585" w:rsidRPr="00593315">
        <w:rPr>
          <w:noProof/>
        </w:rPr>
        <w:t xml:space="preserve"> </w:t>
      </w:r>
      <w:r w:rsidR="001B2403" w:rsidRPr="00593315">
        <w:rPr>
          <w:noProof/>
        </w:rPr>
        <w:t>treat</w:t>
      </w:r>
      <w:r w:rsidR="00E2498D" w:rsidRPr="00593315">
        <w:rPr>
          <w:noProof/>
        </w:rPr>
        <w:t>ment of kiln-dried (a) and oven-</w:t>
      </w:r>
      <w:r w:rsidR="001B2403" w:rsidRPr="00593315">
        <w:rPr>
          <w:noProof/>
        </w:rPr>
        <w:t>dried wood (b) at different maximum temperatures</w:t>
      </w:r>
    </w:p>
    <w:p w14:paraId="34160EB5" w14:textId="3CE4DE6C" w:rsidR="00821522" w:rsidRPr="00593315" w:rsidRDefault="00821522" w:rsidP="00666542">
      <w:pPr>
        <w:jc w:val="both"/>
        <w:rPr>
          <w:color w:val="FF0000"/>
          <w:lang w:eastAsia="de-DE"/>
        </w:rPr>
      </w:pPr>
    </w:p>
    <w:p w14:paraId="4D3F0BB2" w14:textId="12335E16" w:rsidR="00821522" w:rsidRPr="00593315" w:rsidRDefault="003C5B46" w:rsidP="003C5B46">
      <w:pPr>
        <w:autoSpaceDE w:val="0"/>
        <w:autoSpaceDN w:val="0"/>
        <w:adjustRightInd w:val="0"/>
        <w:rPr>
          <w:noProof/>
          <w:color w:val="000000"/>
        </w:rPr>
      </w:pPr>
      <w:r w:rsidRPr="00593315">
        <w:rPr>
          <w:noProof/>
          <w:color w:val="000000"/>
        </w:rPr>
        <w:t xml:space="preserve"> </w:t>
      </w:r>
    </w:p>
    <w:p w14:paraId="06B0929F" w14:textId="25DAA412" w:rsidR="00666542" w:rsidRPr="00593315" w:rsidRDefault="00821522" w:rsidP="00666542">
      <w:pPr>
        <w:jc w:val="both"/>
        <w:rPr>
          <w:color w:val="0070C0"/>
          <w:lang w:eastAsia="de-DE"/>
        </w:rPr>
      </w:pPr>
      <w:r w:rsidRPr="00593315">
        <w:rPr>
          <w:lang w:eastAsia="de-DE"/>
        </w:rPr>
        <w:br w:type="page"/>
      </w:r>
    </w:p>
    <w:p w14:paraId="3EF580E7" w14:textId="77777777" w:rsidR="00666542" w:rsidRPr="00593315" w:rsidRDefault="00666542" w:rsidP="00666542">
      <w:pPr>
        <w:keepNext/>
        <w:jc w:val="center"/>
      </w:pPr>
      <w:r w:rsidRPr="00593315">
        <w:object w:dxaOrig="4070" w:dyaOrig="3090" w14:anchorId="20F93F99">
          <v:shape id="_x0000_i1029" type="#_x0000_t75" style="width:204pt;height:155.25pt" o:ole="">
            <v:imagedata r:id="rId20" o:title=""/>
          </v:shape>
          <o:OLEObject Type="Embed" ProgID="STATISTICA.Graph" ShapeID="_x0000_i1029" DrawAspect="Content" ObjectID="_1595234021" r:id="rId21">
            <o:FieldCodes>\s</o:FieldCodes>
          </o:OLEObject>
        </w:object>
      </w:r>
    </w:p>
    <w:p w14:paraId="6B5EFF06" w14:textId="77777777" w:rsidR="00740CBE" w:rsidRPr="00593315" w:rsidRDefault="00740CBE" w:rsidP="00821522">
      <w:pPr>
        <w:jc w:val="center"/>
        <w:rPr>
          <w:b/>
        </w:rPr>
      </w:pPr>
    </w:p>
    <w:p w14:paraId="366A729B" w14:textId="77777777" w:rsidR="00666542" w:rsidRPr="00593315" w:rsidRDefault="00666542" w:rsidP="00821522">
      <w:pPr>
        <w:jc w:val="center"/>
      </w:pPr>
      <w:r w:rsidRPr="00593315">
        <w:rPr>
          <w:b/>
        </w:rPr>
        <w:t xml:space="preserve">Figure </w:t>
      </w:r>
      <w:r w:rsidRPr="00593315">
        <w:rPr>
          <w:b/>
        </w:rPr>
        <w:fldChar w:fldCharType="begin"/>
      </w:r>
      <w:r w:rsidRPr="00593315">
        <w:rPr>
          <w:b/>
        </w:rPr>
        <w:instrText xml:space="preserve"> SEQ Figure \* ARABIC </w:instrText>
      </w:r>
      <w:r w:rsidRPr="00593315">
        <w:rPr>
          <w:b/>
        </w:rPr>
        <w:fldChar w:fldCharType="separate"/>
      </w:r>
      <w:r w:rsidR="00BB0D0F" w:rsidRPr="00593315">
        <w:rPr>
          <w:b/>
          <w:noProof/>
        </w:rPr>
        <w:t>2</w:t>
      </w:r>
      <w:r w:rsidRPr="00593315">
        <w:rPr>
          <w:b/>
        </w:rPr>
        <w:fldChar w:fldCharType="end"/>
      </w:r>
      <w:r w:rsidRPr="00593315">
        <w:t xml:space="preserve"> Weight percentage gain (WPG) of untreated and heat-treated jack pine wood after acet</w:t>
      </w:r>
      <w:r w:rsidR="00821522" w:rsidRPr="00593315">
        <w:t>ylation with different solution</w:t>
      </w:r>
      <w:r w:rsidR="00B21585" w:rsidRPr="00593315">
        <w:t>s</w:t>
      </w:r>
      <w:r w:rsidRPr="00593315">
        <w:rPr>
          <w:color w:val="000000"/>
          <w:lang w:val="en-GB"/>
        </w:rPr>
        <w:t xml:space="preserve"> (</w:t>
      </w:r>
      <w:r w:rsidRPr="00593315">
        <w:rPr>
          <w:color w:val="000000"/>
        </w:rPr>
        <w:t>UN: sample without heat treatment)</w:t>
      </w:r>
    </w:p>
    <w:p w14:paraId="2CBB6DAA" w14:textId="77777777" w:rsidR="00666542" w:rsidRPr="00593315" w:rsidRDefault="00666542" w:rsidP="00666542">
      <w:pPr>
        <w:jc w:val="both"/>
        <w:rPr>
          <w:color w:val="FF0000"/>
        </w:rPr>
      </w:pPr>
    </w:p>
    <w:p w14:paraId="2D6AE5EE" w14:textId="77777777" w:rsidR="000A165F" w:rsidRPr="00593315" w:rsidRDefault="000A165F">
      <w:pPr>
        <w:rPr>
          <w:color w:val="FF0000"/>
          <w:lang w:eastAsia="de-DE"/>
        </w:rPr>
      </w:pPr>
      <w:r w:rsidRPr="00593315">
        <w:rPr>
          <w:color w:val="FF0000"/>
          <w:lang w:eastAsia="de-DE"/>
        </w:rPr>
        <w:br w:type="page"/>
      </w:r>
    </w:p>
    <w:p w14:paraId="7903A6C3" w14:textId="77777777" w:rsidR="00666542" w:rsidRPr="00593315" w:rsidRDefault="00666542" w:rsidP="00666542">
      <w:pPr>
        <w:jc w:val="both"/>
        <w:rPr>
          <w:color w:val="FF0000"/>
          <w:lang w:eastAsia="de-DE"/>
        </w:rPr>
      </w:pPr>
    </w:p>
    <w:p w14:paraId="1C2175BC" w14:textId="77777777" w:rsidR="00666542" w:rsidRPr="00593315" w:rsidRDefault="0089653B" w:rsidP="00666542">
      <w:pPr>
        <w:jc w:val="center"/>
      </w:pPr>
      <w:r w:rsidRPr="00593315">
        <w:rPr>
          <w:noProof/>
          <w:lang w:val="fr-CA" w:eastAsia="fr-CA"/>
        </w:rPr>
        <mc:AlternateContent>
          <mc:Choice Requires="wps">
            <w:drawing>
              <wp:anchor distT="0" distB="0" distL="114300" distR="114300" simplePos="0" relativeHeight="251623936" behindDoc="0" locked="0" layoutInCell="1" allowOverlap="1" wp14:anchorId="15099D76" wp14:editId="2CEA7948">
                <wp:simplePos x="0" y="0"/>
                <wp:positionH relativeFrom="column">
                  <wp:posOffset>3800475</wp:posOffset>
                </wp:positionH>
                <wp:positionV relativeFrom="paragraph">
                  <wp:posOffset>1437640</wp:posOffset>
                </wp:positionV>
                <wp:extent cx="357505" cy="149225"/>
                <wp:effectExtent l="0" t="0" r="4445" b="3175"/>
                <wp:wrapNone/>
                <wp:docPr id="60" name="Text Box 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505" cy="149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250600" w14:textId="77777777" w:rsidR="00DF0B75" w:rsidRPr="00C9505B" w:rsidRDefault="00DF0B75" w:rsidP="00666542">
                            <w:pPr>
                              <w:rPr>
                                <w:sz w:val="20"/>
                                <w:szCs w:val="20"/>
                              </w:rPr>
                            </w:pPr>
                            <w:r w:rsidRPr="00C9505B">
                              <w:rPr>
                                <w:sz w:val="20"/>
                                <w:szCs w:val="20"/>
                              </w:rPr>
                              <w:t>31.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099D76" id="Text Box 143" o:spid="_x0000_s1032" type="#_x0000_t202" style="position:absolute;left:0;text-align:left;margin-left:299.25pt;margin-top:113.2pt;width:28.15pt;height:11.75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" stroked="f">
                <v:textbox inset="0,0,0,0">
                  <w:txbxContent>
                    <w:p w14:paraId="31250600" w14:textId="77777777" w:rsidR="00DF0B75" w:rsidRPr="00C9505B" w:rsidRDefault="00DF0B75" w:rsidP="00666542">
                      <w:pPr>
                        <w:rPr>
                          <w:sz w:val="20"/>
                          <w:szCs w:val="20"/>
                        </w:rPr>
                      </w:pPr>
                      <w:r w:rsidRPr="00C9505B">
                        <w:rPr>
                          <w:sz w:val="20"/>
                          <w:szCs w:val="20"/>
                        </w:rPr>
                        <w:t>31.6</w:t>
                      </w:r>
                    </w:p>
                  </w:txbxContent>
                </v:textbox>
              </v:shape>
            </w:pict>
          </mc:Fallback>
        </mc:AlternateContent>
      </w:r>
      <w:r w:rsidR="00B7169F" w:rsidRPr="00593315">
        <w:rPr>
          <w:noProof/>
          <w:lang w:val="fr-CA" w:eastAsia="fr-CA"/>
        </w:rPr>
        <mc:AlternateContent>
          <mc:Choice Requires="wps">
            <w:drawing>
              <wp:anchor distT="0" distB="0" distL="114300" distR="114300" simplePos="0" relativeHeight="251629056" behindDoc="0" locked="0" layoutInCell="1" allowOverlap="1" wp14:anchorId="3A3B8896" wp14:editId="18F3BCA2">
                <wp:simplePos x="0" y="0"/>
                <wp:positionH relativeFrom="column">
                  <wp:posOffset>2322195</wp:posOffset>
                </wp:positionH>
                <wp:positionV relativeFrom="paragraph">
                  <wp:posOffset>1297940</wp:posOffset>
                </wp:positionV>
                <wp:extent cx="240030" cy="168910"/>
                <wp:effectExtent l="0" t="0" r="7620" b="2540"/>
                <wp:wrapNone/>
                <wp:docPr id="66" name="Text Box 1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E6DC47" w14:textId="77777777" w:rsidR="00DF0B75" w:rsidRPr="00C9505B" w:rsidRDefault="00DF0B75" w:rsidP="00666542">
                            <w:pPr>
                              <w:rPr>
                                <w:sz w:val="20"/>
                                <w:szCs w:val="20"/>
                              </w:rPr>
                            </w:pPr>
                            <w:r w:rsidRPr="00C9505B">
                              <w:rPr>
                                <w:sz w:val="20"/>
                                <w:szCs w:val="20"/>
                              </w:rPr>
                              <w:t>35.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3B8896" id="Text Box 144" o:spid="_x0000_s1033" type="#_x0000_t202" style="position:absolute;left:0;text-align:left;margin-left:182.85pt;margin-top:102.2pt;width:18.9pt;height:13.3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" filled="f" stroked="f">
                <v:textbox inset="0,0,0,0">
                  <w:txbxContent>
                    <w:p w14:paraId="3BE6DC47" w14:textId="77777777" w:rsidR="00DF0B75" w:rsidRPr="00C9505B" w:rsidRDefault="00DF0B75" w:rsidP="00666542">
                      <w:pPr>
                        <w:rPr>
                          <w:sz w:val="20"/>
                          <w:szCs w:val="20"/>
                        </w:rPr>
                      </w:pPr>
                      <w:r w:rsidRPr="00C9505B">
                        <w:rPr>
                          <w:sz w:val="20"/>
                          <w:szCs w:val="20"/>
                        </w:rPr>
                        <w:t>35.7</w:t>
                      </w:r>
                    </w:p>
                  </w:txbxContent>
                </v:textbox>
              </v:shape>
            </w:pict>
          </mc:Fallback>
        </mc:AlternateContent>
      </w:r>
      <w:r w:rsidR="00B7169F" w:rsidRPr="00593315">
        <w:rPr>
          <w:noProof/>
          <w:lang w:val="fr-CA" w:eastAsia="fr-CA"/>
        </w:rPr>
        <mc:AlternateContent>
          <mc:Choice Requires="wps">
            <w:drawing>
              <wp:anchor distT="0" distB="0" distL="114300" distR="114300" simplePos="0" relativeHeight="251659776" behindDoc="0" locked="0" layoutInCell="1" allowOverlap="1" wp14:anchorId="59985A08" wp14:editId="44C2D42D">
                <wp:simplePos x="0" y="0"/>
                <wp:positionH relativeFrom="column">
                  <wp:posOffset>3196590</wp:posOffset>
                </wp:positionH>
                <wp:positionV relativeFrom="paragraph">
                  <wp:posOffset>1380490</wp:posOffset>
                </wp:positionV>
                <wp:extent cx="323850" cy="128905"/>
                <wp:effectExtent l="0" t="0" r="0" b="4445"/>
                <wp:wrapNone/>
                <wp:docPr id="61" name="Text Box 1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128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2C2F0B" w14:textId="77777777" w:rsidR="00DF0B75" w:rsidRPr="00C9505B" w:rsidRDefault="00DF0B75" w:rsidP="00666542">
                            <w:pPr>
                              <w:rPr>
                                <w:sz w:val="20"/>
                                <w:szCs w:val="20"/>
                              </w:rPr>
                            </w:pPr>
                            <w:r w:rsidRPr="00C9505B">
                              <w:rPr>
                                <w:sz w:val="20"/>
                                <w:szCs w:val="20"/>
                              </w:rPr>
                              <w:t>32.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985A08" id="Text Box 150" o:spid="_x0000_s1034" type="#_x0000_t202" style="position:absolute;left:0;text-align:left;margin-left:251.7pt;margin-top:108.7pt;width:25.5pt;height:10.1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" filled="f" stroked="f">
                <v:textbox inset="0,0,0,0">
                  <w:txbxContent>
                    <w:p w14:paraId="0D2C2F0B" w14:textId="77777777" w:rsidR="00DF0B75" w:rsidRPr="00C9505B" w:rsidRDefault="00DF0B75" w:rsidP="00666542">
                      <w:pPr>
                        <w:rPr>
                          <w:sz w:val="20"/>
                          <w:szCs w:val="20"/>
                        </w:rPr>
                      </w:pPr>
                      <w:r w:rsidRPr="00C9505B">
                        <w:rPr>
                          <w:sz w:val="20"/>
                          <w:szCs w:val="20"/>
                        </w:rPr>
                        <w:t>32.5</w:t>
                      </w:r>
                    </w:p>
                  </w:txbxContent>
                </v:textbox>
              </v:shape>
            </w:pict>
          </mc:Fallback>
        </mc:AlternateContent>
      </w:r>
      <w:r w:rsidR="00B7169F" w:rsidRPr="00593315">
        <w:rPr>
          <w:noProof/>
          <w:lang w:val="fr-CA" w:eastAsia="fr-CA"/>
        </w:rPr>
        <mc:AlternateContent>
          <mc:Choice Requires="wps">
            <w:drawing>
              <wp:anchor distT="0" distB="0" distL="114300" distR="114300" simplePos="0" relativeHeight="251634176" behindDoc="0" locked="0" layoutInCell="1" allowOverlap="1" wp14:anchorId="01529213" wp14:editId="57BAA091">
                <wp:simplePos x="0" y="0"/>
                <wp:positionH relativeFrom="column">
                  <wp:posOffset>3291840</wp:posOffset>
                </wp:positionH>
                <wp:positionV relativeFrom="paragraph">
                  <wp:posOffset>1113790</wp:posOffset>
                </wp:positionV>
                <wp:extent cx="295275" cy="155575"/>
                <wp:effectExtent l="0" t="0" r="9525" b="15875"/>
                <wp:wrapNone/>
                <wp:docPr id="59" name="Text Box 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155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AFF27A" w14:textId="77777777" w:rsidR="00DF0B75" w:rsidRPr="00C9505B" w:rsidRDefault="00DF0B75" w:rsidP="00666542">
                            <w:pPr>
                              <w:rPr>
                                <w:sz w:val="20"/>
                                <w:szCs w:val="20"/>
                              </w:rPr>
                            </w:pPr>
                            <w:r w:rsidRPr="00C9505B">
                              <w:rPr>
                                <w:sz w:val="20"/>
                                <w:szCs w:val="20"/>
                              </w:rPr>
                              <w:t>42.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529213" id="Text Box 145" o:spid="_x0000_s1035" type="#_x0000_t202" style="position:absolute;left:0;text-align:left;margin-left:259.2pt;margin-top:87.7pt;width:23.25pt;height:12.25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" filled="f" stroked="f">
                <v:textbox inset="0,0,0,0">
                  <w:txbxContent>
                    <w:p w14:paraId="17AFF27A" w14:textId="77777777" w:rsidR="00DF0B75" w:rsidRPr="00C9505B" w:rsidRDefault="00DF0B75" w:rsidP="00666542">
                      <w:pPr>
                        <w:rPr>
                          <w:sz w:val="20"/>
                          <w:szCs w:val="20"/>
                        </w:rPr>
                      </w:pPr>
                      <w:r w:rsidRPr="00C9505B">
                        <w:rPr>
                          <w:sz w:val="20"/>
                          <w:szCs w:val="20"/>
                        </w:rPr>
                        <w:t>42.8</w:t>
                      </w:r>
                    </w:p>
                  </w:txbxContent>
                </v:textbox>
              </v:shape>
            </w:pict>
          </mc:Fallback>
        </mc:AlternateContent>
      </w:r>
      <w:r w:rsidR="00B7169F" w:rsidRPr="00593315">
        <w:rPr>
          <w:noProof/>
          <w:lang w:val="fr-CA" w:eastAsia="fr-CA"/>
        </w:rPr>
        <mc:AlternateContent>
          <mc:Choice Requires="wps">
            <w:drawing>
              <wp:anchor distT="0" distB="0" distL="114300" distR="114300" simplePos="0" relativeHeight="251654656" behindDoc="0" locked="0" layoutInCell="1" allowOverlap="1" wp14:anchorId="2DAEC753" wp14:editId="252188A1">
                <wp:simplePos x="0" y="0"/>
                <wp:positionH relativeFrom="column">
                  <wp:posOffset>3686175</wp:posOffset>
                </wp:positionH>
                <wp:positionV relativeFrom="paragraph">
                  <wp:posOffset>968375</wp:posOffset>
                </wp:positionV>
                <wp:extent cx="295275" cy="209550"/>
                <wp:effectExtent l="0" t="0" r="9525" b="0"/>
                <wp:wrapNone/>
                <wp:docPr id="58" name="Text Box 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209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82FD81" w14:textId="77777777" w:rsidR="00DF0B75" w:rsidRPr="00C9505B" w:rsidRDefault="00DF0B75" w:rsidP="00666542">
                            <w:pPr>
                              <w:rPr>
                                <w:sz w:val="20"/>
                                <w:szCs w:val="20"/>
                              </w:rPr>
                            </w:pPr>
                            <w:r w:rsidRPr="00C9505B">
                              <w:rPr>
                                <w:sz w:val="20"/>
                                <w:szCs w:val="20"/>
                              </w:rPr>
                              <w:t>43.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AEC753" id="Text Box 149" o:spid="_x0000_s1036" type="#_x0000_t202" style="position:absolute;left:0;text-align:left;margin-left:290.25pt;margin-top:76.25pt;width:23.25pt;height:16.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" filled="f" stroked="f">
                <v:textbox inset="0,0,0,0">
                  <w:txbxContent>
                    <w:p w14:paraId="1D82FD81" w14:textId="77777777" w:rsidR="00DF0B75" w:rsidRPr="00C9505B" w:rsidRDefault="00DF0B75" w:rsidP="00666542">
                      <w:pPr>
                        <w:rPr>
                          <w:sz w:val="20"/>
                          <w:szCs w:val="20"/>
                        </w:rPr>
                      </w:pPr>
                      <w:r w:rsidRPr="00C9505B">
                        <w:rPr>
                          <w:sz w:val="20"/>
                          <w:szCs w:val="20"/>
                        </w:rPr>
                        <w:t>43.6</w:t>
                      </w:r>
                    </w:p>
                  </w:txbxContent>
                </v:textbox>
              </v:shape>
            </w:pict>
          </mc:Fallback>
        </mc:AlternateContent>
      </w:r>
      <w:r w:rsidR="00B7169F" w:rsidRPr="00593315">
        <w:rPr>
          <w:noProof/>
          <w:lang w:val="fr-CA" w:eastAsia="fr-CA"/>
        </w:rPr>
        <mc:AlternateContent>
          <mc:Choice Requires="wps">
            <w:drawing>
              <wp:anchor distT="0" distB="0" distL="114300" distR="114300" simplePos="0" relativeHeight="251644416" behindDoc="0" locked="0" layoutInCell="1" allowOverlap="1" wp14:anchorId="12835B4A" wp14:editId="5451CE58">
                <wp:simplePos x="0" y="0"/>
                <wp:positionH relativeFrom="column">
                  <wp:posOffset>2403475</wp:posOffset>
                </wp:positionH>
                <wp:positionV relativeFrom="paragraph">
                  <wp:posOffset>806450</wp:posOffset>
                </wp:positionV>
                <wp:extent cx="342900" cy="161925"/>
                <wp:effectExtent l="0" t="0" r="0" b="9525"/>
                <wp:wrapNone/>
                <wp:docPr id="57" name="Text Box 1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161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4E7D15" w14:textId="77777777" w:rsidR="00DF0B75" w:rsidRPr="00C9505B" w:rsidRDefault="00DF0B75" w:rsidP="00666542">
                            <w:pPr>
                              <w:rPr>
                                <w:sz w:val="20"/>
                                <w:szCs w:val="20"/>
                              </w:rPr>
                            </w:pPr>
                            <w:r w:rsidRPr="00C9505B">
                              <w:rPr>
                                <w:sz w:val="20"/>
                                <w:szCs w:val="20"/>
                              </w:rPr>
                              <w:t>56.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835B4A" id="Text Box 147" o:spid="_x0000_s1037" type="#_x0000_t202" style="position:absolute;left:0;text-align:left;margin-left:189.25pt;margin-top:63.5pt;width:27pt;height:12.7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" filled="f" stroked="f">
                <v:textbox inset="0,0,0,0">
                  <w:txbxContent>
                    <w:p w14:paraId="5E4E7D15" w14:textId="77777777" w:rsidR="00DF0B75" w:rsidRPr="00C9505B" w:rsidRDefault="00DF0B75" w:rsidP="00666542">
                      <w:pPr>
                        <w:rPr>
                          <w:sz w:val="20"/>
                          <w:szCs w:val="20"/>
                        </w:rPr>
                      </w:pPr>
                      <w:r w:rsidRPr="00C9505B">
                        <w:rPr>
                          <w:sz w:val="20"/>
                          <w:szCs w:val="20"/>
                        </w:rPr>
                        <w:t>56.3</w:t>
                      </w:r>
                    </w:p>
                  </w:txbxContent>
                </v:textbox>
              </v:shape>
            </w:pict>
          </mc:Fallback>
        </mc:AlternateContent>
      </w:r>
      <w:r w:rsidR="00B7169F" w:rsidRPr="00593315">
        <w:rPr>
          <w:noProof/>
          <w:lang w:val="fr-CA" w:eastAsia="fr-CA"/>
        </w:rPr>
        <mc:AlternateContent>
          <mc:Choice Requires="wps">
            <w:drawing>
              <wp:anchor distT="0" distB="0" distL="114300" distR="114300" simplePos="0" relativeHeight="251649536" behindDoc="0" locked="0" layoutInCell="1" allowOverlap="1" wp14:anchorId="6165E31A" wp14:editId="1CC6542F">
                <wp:simplePos x="0" y="0"/>
                <wp:positionH relativeFrom="column">
                  <wp:posOffset>3152775</wp:posOffset>
                </wp:positionH>
                <wp:positionV relativeFrom="paragraph">
                  <wp:posOffset>557530</wp:posOffset>
                </wp:positionV>
                <wp:extent cx="342900" cy="161925"/>
                <wp:effectExtent l="0" t="0" r="0" b="9525"/>
                <wp:wrapNone/>
                <wp:docPr id="56" name="Text Box 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161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528E07" w14:textId="77777777" w:rsidR="00DF0B75" w:rsidRPr="00C9505B" w:rsidRDefault="00DF0B75" w:rsidP="00666542">
                            <w:pPr>
                              <w:rPr>
                                <w:sz w:val="20"/>
                                <w:szCs w:val="20"/>
                              </w:rPr>
                            </w:pPr>
                            <w:r w:rsidRPr="00C9505B">
                              <w:rPr>
                                <w:sz w:val="20"/>
                                <w:szCs w:val="20"/>
                              </w:rPr>
                              <w:t>55.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65E31A" id="Text Box 148" o:spid="_x0000_s1038" type="#_x0000_t202" style="position:absolute;left:0;text-align:left;margin-left:248.25pt;margin-top:43.9pt;width:27pt;height:12.7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" filled="f" stroked="f">
                <v:textbox inset="0,0,0,0">
                  <w:txbxContent>
                    <w:p w14:paraId="11528E07" w14:textId="77777777" w:rsidR="00DF0B75" w:rsidRPr="00C9505B" w:rsidRDefault="00DF0B75" w:rsidP="00666542">
                      <w:pPr>
                        <w:rPr>
                          <w:sz w:val="20"/>
                          <w:szCs w:val="20"/>
                        </w:rPr>
                      </w:pPr>
                      <w:r w:rsidRPr="00C9505B">
                        <w:rPr>
                          <w:sz w:val="20"/>
                          <w:szCs w:val="20"/>
                        </w:rPr>
                        <w:t>55.2</w:t>
                      </w:r>
                    </w:p>
                  </w:txbxContent>
                </v:textbox>
              </v:shape>
            </w:pict>
          </mc:Fallback>
        </mc:AlternateContent>
      </w:r>
      <w:r w:rsidR="00B7169F" w:rsidRPr="00593315">
        <w:rPr>
          <w:noProof/>
          <w:lang w:val="fr-CA" w:eastAsia="fr-CA"/>
        </w:rPr>
        <mc:AlternateContent>
          <mc:Choice Requires="wps">
            <w:drawing>
              <wp:anchor distT="0" distB="0" distL="114300" distR="114300" simplePos="0" relativeHeight="251618816" behindDoc="0" locked="0" layoutInCell="1" allowOverlap="1" wp14:anchorId="7F984C96" wp14:editId="10BF1B91">
                <wp:simplePos x="0" y="0"/>
                <wp:positionH relativeFrom="column">
                  <wp:posOffset>2155825</wp:posOffset>
                </wp:positionH>
                <wp:positionV relativeFrom="paragraph">
                  <wp:posOffset>328930</wp:posOffset>
                </wp:positionV>
                <wp:extent cx="254000" cy="161925"/>
                <wp:effectExtent l="0" t="0" r="12700" b="9525"/>
                <wp:wrapNone/>
                <wp:docPr id="55" name="Text Box 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161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0B914C" w14:textId="77777777" w:rsidR="00DF0B75" w:rsidRPr="00C9505B" w:rsidRDefault="00DF0B75" w:rsidP="00666542">
                            <w:pPr>
                              <w:rPr>
                                <w:sz w:val="20"/>
                                <w:szCs w:val="20"/>
                              </w:rPr>
                            </w:pPr>
                            <w:r w:rsidRPr="00C9505B">
                              <w:rPr>
                                <w:sz w:val="20"/>
                                <w:szCs w:val="20"/>
                              </w:rPr>
                              <w:t>61.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984C96" id="Text Box 142" o:spid="_x0000_s1039" type="#_x0000_t202" style="position:absolute;left:0;text-align:left;margin-left:169.75pt;margin-top:25.9pt;width:20pt;height:12.75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" filled="f" stroked="f">
                <v:textbox inset="0,0,0,0">
                  <w:txbxContent>
                    <w:p w14:paraId="780B914C" w14:textId="77777777" w:rsidR="00DF0B75" w:rsidRPr="00C9505B" w:rsidRDefault="00DF0B75" w:rsidP="00666542">
                      <w:pPr>
                        <w:rPr>
                          <w:sz w:val="20"/>
                          <w:szCs w:val="20"/>
                        </w:rPr>
                      </w:pPr>
                      <w:r w:rsidRPr="00C9505B">
                        <w:rPr>
                          <w:sz w:val="20"/>
                          <w:szCs w:val="20"/>
                        </w:rPr>
                        <w:t>61.7</w:t>
                      </w:r>
                    </w:p>
                  </w:txbxContent>
                </v:textbox>
              </v:shape>
            </w:pict>
          </mc:Fallback>
        </mc:AlternateContent>
      </w:r>
      <w:r w:rsidR="00B7169F" w:rsidRPr="00593315">
        <w:rPr>
          <w:noProof/>
          <w:lang w:val="fr-CA" w:eastAsia="fr-CA"/>
        </w:rPr>
        <mc:AlternateContent>
          <mc:Choice Requires="wps">
            <w:drawing>
              <wp:anchor distT="0" distB="0" distL="114300" distR="114300" simplePos="0" relativeHeight="251639296" behindDoc="0" locked="0" layoutInCell="1" allowOverlap="1" wp14:anchorId="0E9153EF" wp14:editId="784DAB86">
                <wp:simplePos x="0" y="0"/>
                <wp:positionH relativeFrom="column">
                  <wp:posOffset>2891790</wp:posOffset>
                </wp:positionH>
                <wp:positionV relativeFrom="paragraph">
                  <wp:posOffset>328930</wp:posOffset>
                </wp:positionV>
                <wp:extent cx="342900" cy="161925"/>
                <wp:effectExtent l="0" t="0" r="0" b="9525"/>
                <wp:wrapNone/>
                <wp:docPr id="54" name="Text Box 1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161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F06EF0" w14:textId="77777777" w:rsidR="00DF0B75" w:rsidRPr="00C9505B" w:rsidRDefault="00DF0B75" w:rsidP="00666542">
                            <w:pPr>
                              <w:rPr>
                                <w:sz w:val="20"/>
                                <w:szCs w:val="20"/>
                              </w:rPr>
                            </w:pPr>
                            <w:r w:rsidRPr="00C9505B">
                              <w:rPr>
                                <w:sz w:val="20"/>
                                <w:szCs w:val="20"/>
                              </w:rPr>
                              <w:t>56.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9153EF" id="Text Box 146" o:spid="_x0000_s1040" type="#_x0000_t202" style="position:absolute;left:0;text-align:left;margin-left:227.7pt;margin-top:25.9pt;width:27pt;height:12.7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" filled="f" stroked="f">
                <v:textbox inset="0,0,0,0">
                  <w:txbxContent>
                    <w:p w14:paraId="08F06EF0" w14:textId="77777777" w:rsidR="00DF0B75" w:rsidRPr="00C9505B" w:rsidRDefault="00DF0B75" w:rsidP="00666542">
                      <w:pPr>
                        <w:rPr>
                          <w:sz w:val="20"/>
                          <w:szCs w:val="20"/>
                        </w:rPr>
                      </w:pPr>
                      <w:r w:rsidRPr="00C9505B">
                        <w:rPr>
                          <w:sz w:val="20"/>
                          <w:szCs w:val="20"/>
                        </w:rPr>
                        <w:t>56.8</w:t>
                      </w:r>
                    </w:p>
                  </w:txbxContent>
                </v:textbox>
              </v:shape>
            </w:pict>
          </mc:Fallback>
        </mc:AlternateContent>
      </w:r>
      <w:r w:rsidR="00666542" w:rsidRPr="00593315">
        <w:object w:dxaOrig="4145" w:dyaOrig="3125" w14:anchorId="56BA1A41">
          <v:shape id="_x0000_i1030" type="#_x0000_t75" style="width:207.75pt;height:156.75pt" o:ole="">
            <v:imagedata r:id="rId22" o:title=""/>
          </v:shape>
          <o:OLEObject Type="Embed" ProgID="STATISTICA.Graph" ShapeID="_x0000_i1030" DrawAspect="Content" ObjectID="_1595234022" r:id="rId23">
            <o:FieldCodes>\s</o:FieldCodes>
          </o:OLEObject>
        </w:object>
      </w:r>
    </w:p>
    <w:p w14:paraId="4AAE808B" w14:textId="77777777" w:rsidR="00740CBE" w:rsidRPr="00593315" w:rsidRDefault="00740CBE" w:rsidP="00821522">
      <w:pPr>
        <w:jc w:val="center"/>
        <w:rPr>
          <w:b/>
          <w:color w:val="000000"/>
        </w:rPr>
      </w:pPr>
    </w:p>
    <w:p w14:paraId="238626C5" w14:textId="77777777" w:rsidR="00666542" w:rsidRPr="00593315" w:rsidRDefault="00666542" w:rsidP="00821522">
      <w:pPr>
        <w:jc w:val="center"/>
        <w:rPr>
          <w:color w:val="000000"/>
        </w:rPr>
      </w:pPr>
      <w:r w:rsidRPr="00593315">
        <w:rPr>
          <w:b/>
          <w:color w:val="000000"/>
        </w:rPr>
        <w:t xml:space="preserve">Figure </w:t>
      </w:r>
      <w:r w:rsidRPr="00593315">
        <w:rPr>
          <w:b/>
          <w:color w:val="000000"/>
        </w:rPr>
        <w:fldChar w:fldCharType="begin"/>
      </w:r>
      <w:r w:rsidRPr="00593315">
        <w:rPr>
          <w:b/>
          <w:color w:val="000000"/>
        </w:rPr>
        <w:instrText xml:space="preserve"> SEQ Figure \* ARABIC </w:instrText>
      </w:r>
      <w:r w:rsidRPr="00593315">
        <w:rPr>
          <w:b/>
          <w:color w:val="000000"/>
        </w:rPr>
        <w:fldChar w:fldCharType="separate"/>
      </w:r>
      <w:r w:rsidR="00BB0D0F" w:rsidRPr="00593315">
        <w:rPr>
          <w:b/>
          <w:noProof/>
          <w:color w:val="000000"/>
        </w:rPr>
        <w:t>3</w:t>
      </w:r>
      <w:r w:rsidRPr="00593315">
        <w:rPr>
          <w:b/>
          <w:color w:val="000000"/>
        </w:rPr>
        <w:fldChar w:fldCharType="end"/>
      </w:r>
      <w:r w:rsidRPr="00593315">
        <w:rPr>
          <w:color w:val="000000"/>
        </w:rPr>
        <w:t xml:space="preserve"> Water absorption of untreated and heat-treated jack pine wood before and after acet</w:t>
      </w:r>
      <w:r w:rsidR="00821522" w:rsidRPr="00593315">
        <w:rPr>
          <w:color w:val="000000"/>
        </w:rPr>
        <w:t>ylation with different solution</w:t>
      </w:r>
      <w:r w:rsidR="00B21585" w:rsidRPr="00593315">
        <w:rPr>
          <w:color w:val="000000"/>
        </w:rPr>
        <w:t>s</w:t>
      </w:r>
      <w:r w:rsidR="00821522" w:rsidRPr="00593315">
        <w:rPr>
          <w:color w:val="000000"/>
        </w:rPr>
        <w:t xml:space="preserve"> </w:t>
      </w:r>
      <w:r w:rsidRPr="00593315">
        <w:rPr>
          <w:color w:val="000000"/>
          <w:lang w:val="en-GB"/>
        </w:rPr>
        <w:t>(</w:t>
      </w:r>
      <w:r w:rsidRPr="00593315">
        <w:rPr>
          <w:color w:val="000000"/>
        </w:rPr>
        <w:t>UN: sample without heat treatment, NON: Non-acetylated sample</w:t>
      </w:r>
    </w:p>
    <w:p w14:paraId="6C8A17F9" w14:textId="77777777" w:rsidR="00A91F48" w:rsidRPr="00593315" w:rsidRDefault="00666542" w:rsidP="00666542">
      <w:pPr>
        <w:jc w:val="center"/>
        <w:rPr>
          <w:color w:val="000000"/>
        </w:rPr>
      </w:pPr>
      <w:r w:rsidRPr="00593315">
        <w:rPr>
          <w:color w:val="000000"/>
        </w:rPr>
        <w:t xml:space="preserve">VIN: acetylated with vinegar, AA: acetylated with </w:t>
      </w:r>
      <w:r w:rsidRPr="00593315">
        <w:t>acetic anhydride</w:t>
      </w:r>
      <w:r w:rsidRPr="00593315">
        <w:rPr>
          <w:color w:val="000000"/>
        </w:rPr>
        <w:t>)</w:t>
      </w:r>
    </w:p>
    <w:p w14:paraId="08C6A572" w14:textId="77777777" w:rsidR="00666542" w:rsidRPr="00593315" w:rsidRDefault="00A91F48" w:rsidP="00666542">
      <w:pPr>
        <w:jc w:val="center"/>
        <w:rPr>
          <w:color w:val="000000"/>
        </w:rPr>
      </w:pPr>
      <w:r w:rsidRPr="00593315">
        <w:rPr>
          <w:color w:val="000000"/>
        </w:rPr>
        <w:br w:type="page"/>
      </w:r>
    </w:p>
    <w:p w14:paraId="47C5AECD" w14:textId="77777777" w:rsidR="00666542" w:rsidRPr="00593315" w:rsidRDefault="00666542" w:rsidP="00666542">
      <w:pPr>
        <w:rPr>
          <w:lang w:eastAsia="de-DE"/>
        </w:rPr>
      </w:pPr>
    </w:p>
    <w:p w14:paraId="05CFC4A5" w14:textId="77777777" w:rsidR="00666542" w:rsidRPr="00593315" w:rsidRDefault="00B7169F" w:rsidP="00666542">
      <w:pPr>
        <w:jc w:val="center"/>
      </w:pPr>
      <w:r w:rsidRPr="00593315">
        <w:rPr>
          <w:noProof/>
          <w:lang w:val="fr-CA" w:eastAsia="fr-CA"/>
        </w:rPr>
        <mc:AlternateContent>
          <mc:Choice Requires="wps">
            <w:drawing>
              <wp:anchor distT="0" distB="0" distL="114300" distR="114300" simplePos="0" relativeHeight="251567616" behindDoc="0" locked="0" layoutInCell="1" allowOverlap="1" wp14:anchorId="3C8E2314" wp14:editId="33E48C96">
                <wp:simplePos x="0" y="0"/>
                <wp:positionH relativeFrom="column">
                  <wp:posOffset>1333500</wp:posOffset>
                </wp:positionH>
                <wp:positionV relativeFrom="paragraph">
                  <wp:posOffset>45720</wp:posOffset>
                </wp:positionV>
                <wp:extent cx="184150" cy="142875"/>
                <wp:effectExtent l="0" t="0" r="0" b="0"/>
                <wp:wrapNone/>
                <wp:docPr id="5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4DA1E4B4" w14:textId="77777777" w:rsidR="00DF0B75" w:rsidRPr="00A1226C" w:rsidRDefault="00DF0B75" w:rsidP="00666542">
                            <w:pPr>
                              <w:rPr>
                                <w:rFonts w:ascii="Arial" w:hAnsi="Arial" w:cs="Arial"/>
                                <w:b/>
                                <w:sz w:val="20"/>
                                <w:szCs w:val="20"/>
                              </w:rPr>
                            </w:pPr>
                            <w:r w:rsidRPr="00A1226C">
                              <w:rPr>
                                <w:rFonts w:ascii="Arial" w:hAnsi="Arial" w:cs="Arial"/>
                                <w:b/>
                                <w:sz w:val="20"/>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3C8E2314" id="Text Box 9" o:spid="_x0000_s1041" type="#_x0000_t202" style="position:absolute;left:0;text-align:left;margin-left:105pt;margin-top:3.6pt;width:14.5pt;height:11.25pt;z-index:25156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" fillcolor="window" stroked="f" strokeweight=".5pt">
                <v:fill opacity="0"/>
                <v:path arrowok="t"/>
                <v:textbox inset="0,0,0,0">
                  <w:txbxContent>
                    <w:p w14:paraId="4DA1E4B4" w14:textId="77777777" w:rsidR="00DF0B75" w:rsidRPr="00A1226C" w:rsidRDefault="00DF0B75" w:rsidP="00666542">
                      <w:pPr>
                        <w:rPr>
                          <w:rFonts w:ascii="Arial" w:hAnsi="Arial" w:cs="Arial"/>
                          <w:b/>
                          <w:sz w:val="20"/>
                          <w:szCs w:val="20"/>
                        </w:rPr>
                      </w:pPr>
                      <w:r w:rsidRPr="00A1226C">
                        <w:rPr>
                          <w:rFonts w:ascii="Arial" w:hAnsi="Arial" w:cs="Arial"/>
                          <w:b/>
                          <w:sz w:val="20"/>
                          <w:szCs w:val="20"/>
                        </w:rPr>
                        <w:t>(a)</w:t>
                      </w:r>
                    </w:p>
                  </w:txbxContent>
                </v:textbox>
              </v:shape>
            </w:pict>
          </mc:Fallback>
        </mc:AlternateContent>
      </w:r>
      <w:r w:rsidR="00666542" w:rsidRPr="00593315">
        <w:object w:dxaOrig="4318" w:dyaOrig="3244" w14:anchorId="61F2138F">
          <v:shape id="_x0000_i1031" type="#_x0000_t75" style="width:267pt;height:185.25pt" o:ole="">
            <v:imagedata r:id="rId24" o:title=""/>
          </v:shape>
          <o:OLEObject Type="Embed" ProgID="STATISTICA.Graph" ShapeID="_x0000_i1031" DrawAspect="Content" ObjectID="_1595234023" r:id="rId25"/>
        </w:object>
      </w:r>
    </w:p>
    <w:p w14:paraId="0EB79D13" w14:textId="77777777" w:rsidR="00666542" w:rsidRPr="00593315" w:rsidRDefault="00B7169F" w:rsidP="00666542">
      <w:pPr>
        <w:rPr>
          <w:lang w:eastAsia="de-DE"/>
        </w:rPr>
      </w:pPr>
      <w:r w:rsidRPr="00593315">
        <w:rPr>
          <w:noProof/>
          <w:lang w:val="fr-CA" w:eastAsia="fr-CA"/>
        </w:rPr>
        <mc:AlternateContent>
          <mc:Choice Requires="wps">
            <w:drawing>
              <wp:anchor distT="0" distB="0" distL="114300" distR="114300" simplePos="0" relativeHeight="251598336" behindDoc="0" locked="0" layoutInCell="1" allowOverlap="1" wp14:anchorId="1EE53037" wp14:editId="59776A99">
                <wp:simplePos x="0" y="0"/>
                <wp:positionH relativeFrom="column">
                  <wp:posOffset>4615815</wp:posOffset>
                </wp:positionH>
                <wp:positionV relativeFrom="paragraph">
                  <wp:posOffset>51435</wp:posOffset>
                </wp:positionV>
                <wp:extent cx="184150" cy="142875"/>
                <wp:effectExtent l="0" t="0" r="0" b="0"/>
                <wp:wrapNone/>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799F7976"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e</w:t>
                            </w:r>
                            <w:r w:rsidRPr="00A1226C">
                              <w:rPr>
                                <w:rFonts w:ascii="Arial" w:hAnsi="Arial" w:cs="Arial"/>
                                <w:b/>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1EE53037" id="Text Box 64" o:spid="_x0000_s1042" type="#_x0000_t202" style="position:absolute;margin-left:363.45pt;margin-top:4.05pt;width:14.5pt;height:11.25pt;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" fillcolor="window" stroked="f" strokeweight=".5pt">
                <v:fill opacity="0"/>
                <v:path arrowok="t"/>
                <v:textbox inset="0,0,0,0">
                  <w:txbxContent>
                    <w:p w14:paraId="799F7976"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e</w:t>
                      </w:r>
                      <w:r w:rsidRPr="00A1226C">
                        <w:rPr>
                          <w:rFonts w:ascii="Arial" w:hAnsi="Arial" w:cs="Arial"/>
                          <w:b/>
                          <w:sz w:val="20"/>
                          <w:szCs w:val="20"/>
                        </w:rPr>
                        <w:t>)</w:t>
                      </w:r>
                    </w:p>
                  </w:txbxContent>
                </v:textbox>
              </v:shape>
            </w:pict>
          </mc:Fallback>
        </mc:AlternateContent>
      </w:r>
      <w:r w:rsidRPr="00593315">
        <w:rPr>
          <w:noProof/>
          <w:lang w:val="fr-CA" w:eastAsia="fr-CA"/>
        </w:rPr>
        <mc:AlternateContent>
          <mc:Choice Requires="wps">
            <w:drawing>
              <wp:anchor distT="0" distB="0" distL="114300" distR="114300" simplePos="0" relativeHeight="251613696" behindDoc="0" locked="0" layoutInCell="1" allowOverlap="1" wp14:anchorId="55414766" wp14:editId="445CE966">
                <wp:simplePos x="0" y="0"/>
                <wp:positionH relativeFrom="column">
                  <wp:posOffset>245110</wp:posOffset>
                </wp:positionH>
                <wp:positionV relativeFrom="paragraph">
                  <wp:posOffset>105410</wp:posOffset>
                </wp:positionV>
                <wp:extent cx="184150" cy="142875"/>
                <wp:effectExtent l="0" t="0" r="0" b="0"/>
                <wp:wrapNone/>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03EB219A"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b</w:t>
                            </w:r>
                            <w:r w:rsidRPr="00A1226C">
                              <w:rPr>
                                <w:rFonts w:ascii="Arial" w:hAnsi="Arial" w:cs="Arial"/>
                                <w:b/>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5414766" id="Text Box 65" o:spid="_x0000_s1043" type="#_x0000_t202" style="position:absolute;margin-left:19.3pt;margin-top:8.3pt;width:14.5pt;height:11.25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" fillcolor="window" stroked="f" strokeweight=".5pt">
                <v:fill opacity="0"/>
                <v:path arrowok="t"/>
                <v:textbox inset="0,0,0,0">
                  <w:txbxContent>
                    <w:p w14:paraId="03EB219A"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b</w:t>
                      </w:r>
                      <w:r w:rsidRPr="00A1226C">
                        <w:rPr>
                          <w:rFonts w:ascii="Arial" w:hAnsi="Arial" w:cs="Arial"/>
                          <w:b/>
                          <w:sz w:val="20"/>
                          <w:szCs w:val="20"/>
                        </w:rPr>
                        <w:t>)</w:t>
                      </w:r>
                    </w:p>
                  </w:txbxContent>
                </v:textbox>
              </v:shape>
            </w:pict>
          </mc:Fallback>
        </mc:AlternateContent>
      </w:r>
      <w:r w:rsidRPr="00593315">
        <w:rPr>
          <w:noProof/>
          <w:lang w:val="fr-CA" w:eastAsia="fr-CA"/>
        </w:rPr>
        <mc:AlternateContent>
          <mc:Choice Requires="wps">
            <w:drawing>
              <wp:anchor distT="0" distB="0" distL="114300" distR="114300" simplePos="0" relativeHeight="251603456" behindDoc="0" locked="0" layoutInCell="1" allowOverlap="1" wp14:anchorId="3B72C3A0" wp14:editId="3CC7953C">
                <wp:simplePos x="0" y="0"/>
                <wp:positionH relativeFrom="column">
                  <wp:posOffset>3140710</wp:posOffset>
                </wp:positionH>
                <wp:positionV relativeFrom="paragraph">
                  <wp:posOffset>88900</wp:posOffset>
                </wp:positionV>
                <wp:extent cx="184150" cy="142875"/>
                <wp:effectExtent l="0" t="0" r="0" b="0"/>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10163B1E"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d</w:t>
                            </w:r>
                            <w:r w:rsidRPr="00A1226C">
                              <w:rPr>
                                <w:rFonts w:ascii="Arial" w:hAnsi="Arial" w:cs="Arial"/>
                                <w:b/>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3B72C3A0" id="Text Box 62" o:spid="_x0000_s1044" type="#_x0000_t202" style="position:absolute;margin-left:247.3pt;margin-top:7pt;width:14.5pt;height:11.2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" fillcolor="window" stroked="f" strokeweight=".5pt">
                <v:fill opacity="0"/>
                <v:path arrowok="t"/>
                <v:textbox inset="0,0,0,0">
                  <w:txbxContent>
                    <w:p w14:paraId="10163B1E"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d</w:t>
                      </w:r>
                      <w:r w:rsidRPr="00A1226C">
                        <w:rPr>
                          <w:rFonts w:ascii="Arial" w:hAnsi="Arial" w:cs="Arial"/>
                          <w:b/>
                          <w:sz w:val="20"/>
                          <w:szCs w:val="20"/>
                        </w:rPr>
                        <w:t>)</w:t>
                      </w:r>
                    </w:p>
                  </w:txbxContent>
                </v:textbox>
              </v:shape>
            </w:pict>
          </mc:Fallback>
        </mc:AlternateContent>
      </w:r>
      <w:r w:rsidRPr="00593315">
        <w:rPr>
          <w:noProof/>
          <w:lang w:val="fr-CA" w:eastAsia="fr-CA"/>
        </w:rPr>
        <mc:AlternateContent>
          <mc:Choice Requires="wps">
            <w:drawing>
              <wp:anchor distT="0" distB="0" distL="114300" distR="114300" simplePos="0" relativeHeight="251608576" behindDoc="0" locked="0" layoutInCell="1" allowOverlap="1" wp14:anchorId="4FB4FCE8" wp14:editId="6D572F83">
                <wp:simplePos x="0" y="0"/>
                <wp:positionH relativeFrom="column">
                  <wp:posOffset>1657350</wp:posOffset>
                </wp:positionH>
                <wp:positionV relativeFrom="paragraph">
                  <wp:posOffset>92710</wp:posOffset>
                </wp:positionV>
                <wp:extent cx="184150" cy="142875"/>
                <wp:effectExtent l="0" t="0" r="0" b="0"/>
                <wp:wrapNone/>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0EA427B9"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c</w:t>
                            </w:r>
                            <w:r w:rsidRPr="00A1226C">
                              <w:rPr>
                                <w:rFonts w:ascii="Arial" w:hAnsi="Arial" w:cs="Arial"/>
                                <w:b/>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FB4FCE8" id="Text Box 63" o:spid="_x0000_s1045" type="#_x0000_t202" style="position:absolute;margin-left:130.5pt;margin-top:7.3pt;width:14.5pt;height:11.25pt;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" fillcolor="window" stroked="f" strokeweight=".5pt">
                <v:fill opacity="0"/>
                <v:path arrowok="t"/>
                <v:textbox inset="0,0,0,0">
                  <w:txbxContent>
                    <w:p w14:paraId="0EA427B9"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c</w:t>
                      </w:r>
                      <w:r w:rsidRPr="00A1226C">
                        <w:rPr>
                          <w:rFonts w:ascii="Arial" w:hAnsi="Arial" w:cs="Arial"/>
                          <w:b/>
                          <w:sz w:val="20"/>
                          <w:szCs w:val="20"/>
                        </w:rPr>
                        <w:t>)</w:t>
                      </w:r>
                    </w:p>
                  </w:txbxContent>
                </v:textbox>
              </v:shape>
            </w:pict>
          </mc:Fallback>
        </mc:AlternateContent>
      </w:r>
      <w:r w:rsidR="00666542" w:rsidRPr="00593315">
        <w:rPr>
          <w:lang w:eastAsia="de-DE"/>
        </w:rPr>
        <w:object w:dxaOrig="2248" w:dyaOrig="1731" w14:anchorId="44C6AF9F">
          <v:shape id="_x0000_i1032" type="#_x0000_t75" style="width:111pt;height:87pt" o:ole="">
            <v:imagedata r:id="rId26" o:title=""/>
          </v:shape>
          <o:OLEObject Type="Embed" ProgID="STATISTICA.Graph" ShapeID="_x0000_i1032" DrawAspect="Content" ObjectID="_1595234024" r:id="rId27">
            <o:FieldCodes>\s</o:FieldCodes>
          </o:OLEObject>
        </w:object>
      </w:r>
      <w:r w:rsidR="00666542" w:rsidRPr="00593315">
        <w:object w:dxaOrig="2250" w:dyaOrig="1699" w14:anchorId="154C4A7F">
          <v:shape id="_x0000_i1033" type="#_x0000_t75" style="width:111pt;height:84pt" o:ole="">
            <v:imagedata r:id="rId28" o:title=""/>
          </v:shape>
          <o:OLEObject Type="Embed" ProgID="STATISTICA.Graph" ShapeID="_x0000_i1033" DrawAspect="Content" ObjectID="_1595234025" r:id="rId29">
            <o:FieldCodes>\s</o:FieldCodes>
          </o:OLEObject>
        </w:object>
      </w:r>
      <w:r w:rsidR="00666542" w:rsidRPr="00593315">
        <w:rPr>
          <w:lang w:eastAsia="de-DE"/>
        </w:rPr>
        <w:object w:dxaOrig="2285" w:dyaOrig="1731" w14:anchorId="2AD2948C">
          <v:shape id="_x0000_i1034" type="#_x0000_t75" style="width:114pt;height:87pt" o:ole="">
            <v:imagedata r:id="rId30" o:title=""/>
          </v:shape>
          <o:OLEObject Type="Embed" ProgID="STATISTICA.Graph" ShapeID="_x0000_i1034" DrawAspect="Content" ObjectID="_1595234026" r:id="rId31">
            <o:FieldCodes>\s</o:FieldCodes>
          </o:OLEObject>
        </w:object>
      </w:r>
      <w:r w:rsidR="00666542" w:rsidRPr="00593315">
        <w:rPr>
          <w:lang w:eastAsia="de-DE"/>
        </w:rPr>
        <w:object w:dxaOrig="2191" w:dyaOrig="1740" w14:anchorId="6B99915A">
          <v:shape id="_x0000_i1035" type="#_x0000_t75" style="width:108.75pt;height:87pt" o:ole="">
            <v:imagedata r:id="rId32" o:title=""/>
          </v:shape>
          <o:OLEObject Type="Embed" ProgID="STATISTICA.Graph" ShapeID="_x0000_i1035" DrawAspect="Content" ObjectID="_1595234027" r:id="rId33">
            <o:FieldCodes>\s</o:FieldCodes>
          </o:OLEObject>
        </w:object>
      </w:r>
    </w:p>
    <w:p w14:paraId="35119F0B" w14:textId="77777777" w:rsidR="00666542" w:rsidRPr="00593315" w:rsidRDefault="00666542" w:rsidP="00666542">
      <w:pPr>
        <w:jc w:val="center"/>
      </w:pPr>
    </w:p>
    <w:p w14:paraId="000F4B3B" w14:textId="77777777" w:rsidR="00666542" w:rsidRPr="00593315" w:rsidRDefault="00666542" w:rsidP="00666542">
      <w:pPr>
        <w:jc w:val="center"/>
        <w:rPr>
          <w:color w:val="000000"/>
        </w:rPr>
      </w:pPr>
      <w:r w:rsidRPr="00593315">
        <w:rPr>
          <w:b/>
          <w:color w:val="000000"/>
        </w:rPr>
        <w:t xml:space="preserve">Figure </w:t>
      </w:r>
      <w:r w:rsidRPr="00593315">
        <w:rPr>
          <w:b/>
          <w:color w:val="000000"/>
        </w:rPr>
        <w:fldChar w:fldCharType="begin"/>
      </w:r>
      <w:r w:rsidRPr="00593315">
        <w:rPr>
          <w:b/>
          <w:color w:val="000000"/>
        </w:rPr>
        <w:instrText xml:space="preserve"> SEQ Figure \* ARABIC </w:instrText>
      </w:r>
      <w:r w:rsidRPr="00593315">
        <w:rPr>
          <w:b/>
          <w:color w:val="000000"/>
        </w:rPr>
        <w:fldChar w:fldCharType="separate"/>
      </w:r>
      <w:r w:rsidR="00BB0D0F" w:rsidRPr="00593315">
        <w:rPr>
          <w:b/>
          <w:noProof/>
          <w:color w:val="000000"/>
        </w:rPr>
        <w:t>4</w:t>
      </w:r>
      <w:r w:rsidRPr="00593315">
        <w:rPr>
          <w:b/>
          <w:color w:val="000000"/>
        </w:rPr>
        <w:fldChar w:fldCharType="end"/>
      </w:r>
      <w:r w:rsidRPr="00593315">
        <w:rPr>
          <w:color w:val="000000"/>
        </w:rPr>
        <w:t xml:space="preserve"> </w:t>
      </w:r>
      <w:r w:rsidR="00462949" w:rsidRPr="00593315">
        <w:rPr>
          <w:color w:val="000000"/>
        </w:rPr>
        <w:t xml:space="preserve"> </w:t>
      </w:r>
      <w:r w:rsidRPr="00593315">
        <w:rPr>
          <w:color w:val="000000"/>
        </w:rPr>
        <w:t>ANOVA analysis on impact of heat-</w:t>
      </w:r>
      <w:r w:rsidRPr="00593315">
        <w:t>treatment temperature</w:t>
      </w:r>
      <w:r w:rsidRPr="00593315">
        <w:rPr>
          <w:color w:val="000000"/>
        </w:rPr>
        <w:t xml:space="preserve"> and acetylation on dimensional stability of jack pine (a) Factorial ANOVA analysis, (b) one-way ANOVA analysis of heat-treated temperature, (c) one-way ANOVA analysis of acetylation, (d) one-way ANOVA analysis of surface, (e) impact importance of different factors</w:t>
      </w:r>
    </w:p>
    <w:p w14:paraId="65C5CEED" w14:textId="77777777" w:rsidR="00A91F48" w:rsidRPr="00593315" w:rsidRDefault="00666542" w:rsidP="00666542">
      <w:pPr>
        <w:jc w:val="center"/>
        <w:rPr>
          <w:color w:val="000000"/>
        </w:rPr>
      </w:pPr>
      <w:r w:rsidRPr="00593315">
        <w:rPr>
          <w:color w:val="000000"/>
          <w:lang w:val="en-GB"/>
        </w:rPr>
        <w:t>(</w:t>
      </w:r>
      <w:r w:rsidRPr="00593315">
        <w:rPr>
          <w:color w:val="000000"/>
        </w:rPr>
        <w:t xml:space="preserve">UN: sample without heat treatment, NON: Non-acetylated sample, VIN: acetylated with vinegar, AA: acetylated with acetic anhydride, RL: radial longitudinal surface, TL: tangential longitudinal surface, A: axial surface) </w:t>
      </w:r>
    </w:p>
    <w:p w14:paraId="70A058A6" w14:textId="77777777" w:rsidR="00666542" w:rsidRPr="00593315" w:rsidRDefault="00A91F48" w:rsidP="00666542">
      <w:pPr>
        <w:jc w:val="center"/>
        <w:rPr>
          <w:color w:val="000000"/>
        </w:rPr>
      </w:pPr>
      <w:r w:rsidRPr="00593315">
        <w:rPr>
          <w:color w:val="000000"/>
        </w:rPr>
        <w:br w:type="page"/>
      </w:r>
    </w:p>
    <w:p w14:paraId="5275DE20" w14:textId="77777777" w:rsidR="00666542" w:rsidRPr="00593315" w:rsidRDefault="00B7169F" w:rsidP="00666542">
      <w:pPr>
        <w:jc w:val="center"/>
        <w:rPr>
          <w:lang w:eastAsia="de-DE"/>
        </w:rPr>
      </w:pPr>
      <w:r w:rsidRPr="00593315">
        <w:rPr>
          <w:noProof/>
          <w:lang w:val="fr-CA" w:eastAsia="fr-CA"/>
        </w:rPr>
        <w:lastRenderedPageBreak/>
        <mc:AlternateContent>
          <mc:Choice Requires="wps">
            <w:drawing>
              <wp:anchor distT="0" distB="0" distL="114300" distR="114300" simplePos="0" relativeHeight="251664896" behindDoc="0" locked="0" layoutInCell="1" allowOverlap="1" wp14:anchorId="7D6A295F" wp14:editId="6CC20F21">
                <wp:simplePos x="0" y="0"/>
                <wp:positionH relativeFrom="column">
                  <wp:posOffset>1533525</wp:posOffset>
                </wp:positionH>
                <wp:positionV relativeFrom="paragraph">
                  <wp:posOffset>23495</wp:posOffset>
                </wp:positionV>
                <wp:extent cx="184150" cy="142875"/>
                <wp:effectExtent l="0" t="0" r="0" b="0"/>
                <wp:wrapNone/>
                <wp:docPr id="52"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408931E3" w14:textId="77777777" w:rsidR="00DF0B75" w:rsidRPr="00A1226C" w:rsidRDefault="00DF0B75" w:rsidP="00666542">
                            <w:pPr>
                              <w:rPr>
                                <w:rFonts w:ascii="Arial" w:hAnsi="Arial" w:cs="Arial"/>
                                <w:b/>
                                <w:sz w:val="20"/>
                                <w:szCs w:val="20"/>
                              </w:rPr>
                            </w:pPr>
                            <w:r w:rsidRPr="00A1226C">
                              <w:rPr>
                                <w:rFonts w:ascii="Arial" w:hAnsi="Arial" w:cs="Arial"/>
                                <w:b/>
                                <w:sz w:val="20"/>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D6A295F" id="Text Box 27" o:spid="_x0000_s1046" type="#_x0000_t202" style="position:absolute;left:0;text-align:left;margin-left:120.75pt;margin-top:1.85pt;width:14.5pt;height:11.2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" fillcolor="window" stroked="f" strokeweight=".5pt">
                <v:fill opacity="0"/>
                <v:path arrowok="t"/>
                <v:textbox inset="0,0,0,0">
                  <w:txbxContent>
                    <w:p w14:paraId="408931E3" w14:textId="77777777" w:rsidR="00DF0B75" w:rsidRPr="00A1226C" w:rsidRDefault="00DF0B75" w:rsidP="00666542">
                      <w:pPr>
                        <w:rPr>
                          <w:rFonts w:ascii="Arial" w:hAnsi="Arial" w:cs="Arial"/>
                          <w:b/>
                          <w:sz w:val="20"/>
                          <w:szCs w:val="20"/>
                        </w:rPr>
                      </w:pPr>
                      <w:r w:rsidRPr="00A1226C">
                        <w:rPr>
                          <w:rFonts w:ascii="Arial" w:hAnsi="Arial" w:cs="Arial"/>
                          <w:b/>
                          <w:sz w:val="20"/>
                          <w:szCs w:val="20"/>
                        </w:rPr>
                        <w:t>(a)</w:t>
                      </w:r>
                    </w:p>
                  </w:txbxContent>
                </v:textbox>
              </v:shape>
            </w:pict>
          </mc:Fallback>
        </mc:AlternateContent>
      </w:r>
      <w:r w:rsidR="00666542" w:rsidRPr="00593315">
        <w:object w:dxaOrig="4663" w:dyaOrig="3512" w14:anchorId="6BCB5B4C">
          <v:shape id="_x0000_i1036" type="#_x0000_t75" style="width:234pt;height:177pt" o:ole="">
            <v:imagedata r:id="rId34" o:title=""/>
          </v:shape>
          <o:OLEObject Type="Embed" ProgID="STATISTICA.Graph" ShapeID="_x0000_i1036" DrawAspect="Content" ObjectID="_1595234028" r:id="rId35">
            <o:FieldCodes>\s</o:FieldCodes>
          </o:OLEObject>
        </w:object>
      </w:r>
    </w:p>
    <w:p w14:paraId="0ED75B5A" w14:textId="77777777" w:rsidR="00666542" w:rsidRPr="00593315" w:rsidRDefault="00B7169F" w:rsidP="00666542">
      <w:pPr>
        <w:jc w:val="center"/>
        <w:rPr>
          <w:lang w:eastAsia="de-DE"/>
        </w:rPr>
      </w:pPr>
      <w:r w:rsidRPr="00593315">
        <w:rPr>
          <w:noProof/>
          <w:lang w:val="fr-CA" w:eastAsia="fr-CA"/>
        </w:rPr>
        <mc:AlternateContent>
          <mc:Choice Requires="wps">
            <w:drawing>
              <wp:anchor distT="0" distB="0" distL="114300" distR="114300" simplePos="0" relativeHeight="251675136" behindDoc="0" locked="0" layoutInCell="1" allowOverlap="1" wp14:anchorId="737A6B9E" wp14:editId="3A7F73BA">
                <wp:simplePos x="0" y="0"/>
                <wp:positionH relativeFrom="column">
                  <wp:posOffset>445770</wp:posOffset>
                </wp:positionH>
                <wp:positionV relativeFrom="paragraph">
                  <wp:posOffset>77470</wp:posOffset>
                </wp:positionV>
                <wp:extent cx="184150" cy="142875"/>
                <wp:effectExtent l="0" t="0" r="0" b="0"/>
                <wp:wrapNone/>
                <wp:docPr id="51"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71FDB7C4"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b</w:t>
                            </w:r>
                            <w:r w:rsidRPr="00A1226C">
                              <w:rPr>
                                <w:rFonts w:ascii="Arial" w:hAnsi="Arial" w:cs="Arial"/>
                                <w:b/>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37A6B9E" id="Text Box 25" o:spid="_x0000_s1047" type="#_x0000_t202" style="position:absolute;left:0;text-align:left;margin-left:35.1pt;margin-top:6.1pt;width:14.5pt;height:11.2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" fillcolor="window" stroked="f" strokeweight=".5pt">
                <v:fill opacity="0"/>
                <v:path arrowok="t"/>
                <v:textbox inset="0,0,0,0">
                  <w:txbxContent>
                    <w:p w14:paraId="71FDB7C4"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b</w:t>
                      </w:r>
                      <w:r w:rsidRPr="00A1226C">
                        <w:rPr>
                          <w:rFonts w:ascii="Arial" w:hAnsi="Arial" w:cs="Arial"/>
                          <w:b/>
                          <w:sz w:val="20"/>
                          <w:szCs w:val="20"/>
                        </w:rPr>
                        <w:t>)</w:t>
                      </w:r>
                    </w:p>
                  </w:txbxContent>
                </v:textbox>
              </v:shape>
            </w:pict>
          </mc:Fallback>
        </mc:AlternateContent>
      </w:r>
      <w:r w:rsidRPr="00593315">
        <w:rPr>
          <w:noProof/>
          <w:lang w:val="fr-CA" w:eastAsia="fr-CA"/>
        </w:rPr>
        <mc:AlternateContent>
          <mc:Choice Requires="wps">
            <w:drawing>
              <wp:anchor distT="0" distB="0" distL="114300" distR="114300" simplePos="0" relativeHeight="251680256" behindDoc="0" locked="0" layoutInCell="1" allowOverlap="1" wp14:anchorId="46876CA1" wp14:editId="545F2FF5">
                <wp:simplePos x="0" y="0"/>
                <wp:positionH relativeFrom="column">
                  <wp:posOffset>3324225</wp:posOffset>
                </wp:positionH>
                <wp:positionV relativeFrom="paragraph">
                  <wp:posOffset>76835</wp:posOffset>
                </wp:positionV>
                <wp:extent cx="184150" cy="142875"/>
                <wp:effectExtent l="0" t="0" r="0" b="0"/>
                <wp:wrapNone/>
                <wp:docPr id="50"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1C4F6084"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d</w:t>
                            </w:r>
                            <w:r w:rsidRPr="00A1226C">
                              <w:rPr>
                                <w:rFonts w:ascii="Arial" w:hAnsi="Arial" w:cs="Arial"/>
                                <w:b/>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6876CA1" id="Text Box 26" o:spid="_x0000_s1048" type="#_x0000_t202" style="position:absolute;left:0;text-align:left;margin-left:261.75pt;margin-top:6.05pt;width:14.5pt;height:11.2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" fillcolor="window" stroked="f" strokeweight=".5pt">
                <v:fill opacity="0"/>
                <v:path arrowok="t"/>
                <v:textbox inset="0,0,0,0">
                  <w:txbxContent>
                    <w:p w14:paraId="1C4F6084"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d</w:t>
                      </w:r>
                      <w:r w:rsidRPr="00A1226C">
                        <w:rPr>
                          <w:rFonts w:ascii="Arial" w:hAnsi="Arial" w:cs="Arial"/>
                          <w:b/>
                          <w:sz w:val="20"/>
                          <w:szCs w:val="20"/>
                        </w:rPr>
                        <w:t>)</w:t>
                      </w:r>
                    </w:p>
                  </w:txbxContent>
                </v:textbox>
              </v:shape>
            </w:pict>
          </mc:Fallback>
        </mc:AlternateContent>
      </w:r>
      <w:r w:rsidRPr="00593315">
        <w:rPr>
          <w:noProof/>
          <w:lang w:val="fr-CA" w:eastAsia="fr-CA"/>
        </w:rPr>
        <mc:AlternateContent>
          <mc:Choice Requires="wps">
            <w:drawing>
              <wp:anchor distT="0" distB="0" distL="114300" distR="114300" simplePos="0" relativeHeight="251685376" behindDoc="0" locked="0" layoutInCell="1" allowOverlap="1" wp14:anchorId="62BFB12E" wp14:editId="6EFD101E">
                <wp:simplePos x="0" y="0"/>
                <wp:positionH relativeFrom="column">
                  <wp:posOffset>4762500</wp:posOffset>
                </wp:positionH>
                <wp:positionV relativeFrom="paragraph">
                  <wp:posOffset>48260</wp:posOffset>
                </wp:positionV>
                <wp:extent cx="184150" cy="142875"/>
                <wp:effectExtent l="0" t="0" r="0" b="0"/>
                <wp:wrapNone/>
                <wp:docPr id="43"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3C333E93"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e</w:t>
                            </w:r>
                            <w:r w:rsidRPr="00A1226C">
                              <w:rPr>
                                <w:rFonts w:ascii="Arial" w:hAnsi="Arial" w:cs="Arial"/>
                                <w:b/>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62BFB12E" id="Text Box 28" o:spid="_x0000_s1049" type="#_x0000_t202" style="position:absolute;left:0;text-align:left;margin-left:375pt;margin-top:3.8pt;width:14.5pt;height:11.2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" fillcolor="window" stroked="f" strokeweight=".5pt">
                <v:fill opacity="0"/>
                <v:path arrowok="t"/>
                <v:textbox inset="0,0,0,0">
                  <w:txbxContent>
                    <w:p w14:paraId="3C333E93"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e</w:t>
                      </w:r>
                      <w:r w:rsidRPr="00A1226C">
                        <w:rPr>
                          <w:rFonts w:ascii="Arial" w:hAnsi="Arial" w:cs="Arial"/>
                          <w:b/>
                          <w:sz w:val="20"/>
                          <w:szCs w:val="20"/>
                        </w:rPr>
                        <w:t>)</w:t>
                      </w:r>
                    </w:p>
                  </w:txbxContent>
                </v:textbox>
              </v:shape>
            </w:pict>
          </mc:Fallback>
        </mc:AlternateContent>
      </w:r>
      <w:r w:rsidRPr="00593315">
        <w:rPr>
          <w:noProof/>
          <w:lang w:val="fr-CA" w:eastAsia="fr-CA"/>
        </w:rPr>
        <mc:AlternateContent>
          <mc:Choice Requires="wps">
            <w:drawing>
              <wp:anchor distT="0" distB="0" distL="114300" distR="114300" simplePos="0" relativeHeight="251670016" behindDoc="0" locked="0" layoutInCell="1" allowOverlap="1" wp14:anchorId="7D604A01" wp14:editId="7203F2FC">
                <wp:simplePos x="0" y="0"/>
                <wp:positionH relativeFrom="column">
                  <wp:posOffset>1887855</wp:posOffset>
                </wp:positionH>
                <wp:positionV relativeFrom="paragraph">
                  <wp:posOffset>76835</wp:posOffset>
                </wp:positionV>
                <wp:extent cx="184150" cy="142875"/>
                <wp:effectExtent l="0" t="0" r="0" b="0"/>
                <wp:wrapNone/>
                <wp:docPr id="2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7CDC41B4"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c</w:t>
                            </w:r>
                            <w:r w:rsidRPr="00A1226C">
                              <w:rPr>
                                <w:rFonts w:ascii="Arial" w:hAnsi="Arial" w:cs="Arial"/>
                                <w:b/>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D604A01" id="Text Box 24" o:spid="_x0000_s1050" type="#_x0000_t202" style="position:absolute;left:0;text-align:left;margin-left:148.65pt;margin-top:6.05pt;width:14.5pt;height:11.2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" fillcolor="window" stroked="f" strokeweight=".5pt">
                <v:fill opacity="0"/>
                <v:path arrowok="t"/>
                <v:textbox inset="0,0,0,0">
                  <w:txbxContent>
                    <w:p w14:paraId="7CDC41B4"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c</w:t>
                      </w:r>
                      <w:r w:rsidRPr="00A1226C">
                        <w:rPr>
                          <w:rFonts w:ascii="Arial" w:hAnsi="Arial" w:cs="Arial"/>
                          <w:b/>
                          <w:sz w:val="20"/>
                          <w:szCs w:val="20"/>
                        </w:rPr>
                        <w:t>)</w:t>
                      </w:r>
                    </w:p>
                  </w:txbxContent>
                </v:textbox>
              </v:shape>
            </w:pict>
          </mc:Fallback>
        </mc:AlternateContent>
      </w:r>
      <w:r w:rsidR="00E2419A" w:rsidRPr="00593315">
        <w:rPr>
          <w:lang w:eastAsia="de-DE"/>
        </w:rPr>
        <w:t xml:space="preserve">    </w:t>
      </w:r>
      <w:r w:rsidR="00666542" w:rsidRPr="00593315">
        <w:rPr>
          <w:lang w:eastAsia="de-DE"/>
        </w:rPr>
        <w:object w:dxaOrig="2276" w:dyaOrig="1757" w14:anchorId="1C8D99AC">
          <v:shape id="_x0000_i1037" type="#_x0000_t75" style="width:114pt;height:87.75pt" o:ole="">
            <v:imagedata r:id="rId36" o:title=""/>
            <o:lock v:ext="edit" aspectratio="f"/>
          </v:shape>
          <o:OLEObject Type="Embed" ProgID="STATISTICA.Graph" ShapeID="_x0000_i1037" DrawAspect="Content" ObjectID="_1595234029" r:id="rId37">
            <o:FieldCodes>\s</o:FieldCodes>
          </o:OLEObject>
        </w:object>
      </w:r>
      <w:r w:rsidR="00666542" w:rsidRPr="00593315">
        <w:rPr>
          <w:lang w:eastAsia="de-DE"/>
        </w:rPr>
        <w:object w:dxaOrig="2276" w:dyaOrig="1757" w14:anchorId="7F4D1327">
          <v:shape id="_x0000_i1038" type="#_x0000_t75" style="width:114pt;height:87.75pt" o:ole="">
            <v:imagedata r:id="rId38" o:title=""/>
            <o:lock v:ext="edit" aspectratio="f"/>
          </v:shape>
          <o:OLEObject Type="Embed" ProgID="STATISTICA.Graph" ShapeID="_x0000_i1038" DrawAspect="Content" ObjectID="_1595234030" r:id="rId39">
            <o:FieldCodes>\s</o:FieldCodes>
          </o:OLEObject>
        </w:object>
      </w:r>
      <w:r w:rsidR="00666542" w:rsidRPr="00593315">
        <w:rPr>
          <w:lang w:eastAsia="de-DE"/>
        </w:rPr>
        <w:object w:dxaOrig="2277" w:dyaOrig="1757" w14:anchorId="4AE4BDCC">
          <v:shape id="_x0000_i1039" type="#_x0000_t75" style="width:114pt;height:87.75pt" o:ole="">
            <v:imagedata r:id="rId40" o:title=""/>
          </v:shape>
          <o:OLEObject Type="Embed" ProgID="STATISTICA.Graph" ShapeID="_x0000_i1039" DrawAspect="Content" ObjectID="_1595234031" r:id="rId41">
            <o:FieldCodes>\s</o:FieldCodes>
          </o:OLEObject>
        </w:object>
      </w:r>
      <w:r w:rsidR="00666542" w:rsidRPr="00593315">
        <w:rPr>
          <w:lang w:eastAsia="de-DE"/>
        </w:rPr>
        <w:object w:dxaOrig="2276" w:dyaOrig="1757" w14:anchorId="4452140D">
          <v:shape id="_x0000_i1040" type="#_x0000_t75" style="width:114pt;height:87.75pt" o:ole="">
            <v:imagedata r:id="rId42" o:title=""/>
            <o:lock v:ext="edit" aspectratio="f"/>
          </v:shape>
          <o:OLEObject Type="Embed" ProgID="STATISTICA.Graph" ShapeID="_x0000_i1040" DrawAspect="Content" ObjectID="_1595234032" r:id="rId43">
            <o:FieldCodes>\s</o:FieldCodes>
          </o:OLEObject>
        </w:object>
      </w:r>
    </w:p>
    <w:p w14:paraId="76D84A7B" w14:textId="77777777" w:rsidR="00666542" w:rsidRPr="00593315" w:rsidRDefault="00666542" w:rsidP="00666542">
      <w:pPr>
        <w:jc w:val="center"/>
        <w:rPr>
          <w:lang w:eastAsia="de-DE"/>
        </w:rPr>
      </w:pPr>
    </w:p>
    <w:p w14:paraId="62AE5920" w14:textId="77777777" w:rsidR="00666542" w:rsidRPr="00593315" w:rsidRDefault="00666542" w:rsidP="00666542">
      <w:pPr>
        <w:jc w:val="center"/>
        <w:rPr>
          <w:color w:val="000000"/>
        </w:rPr>
      </w:pPr>
      <w:r w:rsidRPr="00593315">
        <w:rPr>
          <w:b/>
          <w:color w:val="000000"/>
        </w:rPr>
        <w:t xml:space="preserve">Figure </w:t>
      </w:r>
      <w:r w:rsidRPr="00593315">
        <w:rPr>
          <w:b/>
          <w:color w:val="000000"/>
        </w:rPr>
        <w:fldChar w:fldCharType="begin"/>
      </w:r>
      <w:r w:rsidRPr="00593315">
        <w:rPr>
          <w:b/>
          <w:color w:val="000000"/>
        </w:rPr>
        <w:instrText xml:space="preserve"> SEQ Figure \* ARABIC </w:instrText>
      </w:r>
      <w:r w:rsidRPr="00593315">
        <w:rPr>
          <w:b/>
          <w:color w:val="000000"/>
        </w:rPr>
        <w:fldChar w:fldCharType="separate"/>
      </w:r>
      <w:r w:rsidR="00BB0D0F" w:rsidRPr="00593315">
        <w:rPr>
          <w:b/>
          <w:noProof/>
          <w:color w:val="000000"/>
        </w:rPr>
        <w:t>5</w:t>
      </w:r>
      <w:r w:rsidRPr="00593315">
        <w:rPr>
          <w:b/>
          <w:color w:val="000000"/>
        </w:rPr>
        <w:fldChar w:fldCharType="end"/>
      </w:r>
      <w:r w:rsidRPr="00593315">
        <w:rPr>
          <w:color w:val="000000"/>
        </w:rPr>
        <w:t xml:space="preserve"> </w:t>
      </w:r>
      <w:r w:rsidR="009C195C" w:rsidRPr="00593315">
        <w:rPr>
          <w:color w:val="000000"/>
        </w:rPr>
        <w:t xml:space="preserve"> </w:t>
      </w:r>
      <w:r w:rsidRPr="00593315">
        <w:rPr>
          <w:color w:val="000000"/>
        </w:rPr>
        <w:t>ANOVA analysis on impact of heat-treated temperature and acetylation on hardness of jack pine (a) Factorial ANOVA analysis, (b) one-way ANOVA analysis of heat-treated temperature, (c) one-way ANOVA analysis of acetylation, (d) one-way ANOVA analysis of surface, (e</w:t>
      </w:r>
      <w:r w:rsidR="009C195C" w:rsidRPr="00593315">
        <w:rPr>
          <w:color w:val="000000"/>
        </w:rPr>
        <w:t>)</w:t>
      </w:r>
      <w:r w:rsidRPr="00593315">
        <w:rPr>
          <w:color w:val="000000"/>
        </w:rPr>
        <w:t xml:space="preserve"> importance of impact of different factors</w:t>
      </w:r>
    </w:p>
    <w:p w14:paraId="559E17FC" w14:textId="77777777" w:rsidR="00A91F48" w:rsidRPr="00593315" w:rsidRDefault="00666542" w:rsidP="00666542">
      <w:pPr>
        <w:jc w:val="center"/>
        <w:rPr>
          <w:color w:val="000000"/>
        </w:rPr>
      </w:pPr>
      <w:r w:rsidRPr="00593315">
        <w:rPr>
          <w:color w:val="000000"/>
        </w:rPr>
        <w:t xml:space="preserve">(UN: sample without heat treatment, NON: Non-acetylated sample, VIN: acetylated with vinegar, AA: acetylated with acetic anhydride) </w:t>
      </w:r>
    </w:p>
    <w:p w14:paraId="2D0B05F3" w14:textId="77777777" w:rsidR="00666542" w:rsidRPr="00593315" w:rsidRDefault="00A91F48" w:rsidP="00666542">
      <w:pPr>
        <w:jc w:val="center"/>
        <w:rPr>
          <w:color w:val="000000"/>
        </w:rPr>
      </w:pPr>
      <w:r w:rsidRPr="00593315">
        <w:rPr>
          <w:color w:val="000000"/>
        </w:rPr>
        <w:br w:type="page"/>
      </w:r>
    </w:p>
    <w:p w14:paraId="1AF0083B" w14:textId="77777777" w:rsidR="00666542" w:rsidRPr="00593315" w:rsidRDefault="00B7169F" w:rsidP="00666542">
      <w:pPr>
        <w:keepNext/>
        <w:jc w:val="center"/>
      </w:pPr>
      <w:r w:rsidRPr="00593315">
        <w:rPr>
          <w:noProof/>
          <w:lang w:val="fr-CA" w:eastAsia="fr-CA"/>
        </w:rPr>
        <w:lastRenderedPageBreak/>
        <mc:AlternateContent>
          <mc:Choice Requires="wps">
            <w:drawing>
              <wp:anchor distT="0" distB="0" distL="114300" distR="114300" simplePos="0" relativeHeight="251526656" behindDoc="0" locked="0" layoutInCell="1" allowOverlap="1" wp14:anchorId="1BD80181" wp14:editId="48BE6FFB">
                <wp:simplePos x="0" y="0"/>
                <wp:positionH relativeFrom="column">
                  <wp:posOffset>1689735</wp:posOffset>
                </wp:positionH>
                <wp:positionV relativeFrom="paragraph">
                  <wp:posOffset>67945</wp:posOffset>
                </wp:positionV>
                <wp:extent cx="184150" cy="142875"/>
                <wp:effectExtent l="0" t="0" r="0" b="0"/>
                <wp:wrapNone/>
                <wp:docPr id="2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0B99763F" w14:textId="77777777" w:rsidR="00DF0B75" w:rsidRPr="00A1226C" w:rsidRDefault="00DF0B75" w:rsidP="00666542">
                            <w:pPr>
                              <w:rPr>
                                <w:rFonts w:ascii="Arial" w:hAnsi="Arial" w:cs="Arial"/>
                                <w:b/>
                                <w:sz w:val="20"/>
                                <w:szCs w:val="20"/>
                              </w:rPr>
                            </w:pPr>
                            <w:r w:rsidRPr="00A1226C">
                              <w:rPr>
                                <w:rFonts w:ascii="Arial" w:hAnsi="Arial" w:cs="Arial"/>
                                <w:b/>
                                <w:sz w:val="20"/>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1BD80181" id="Text Box 1" o:spid="_x0000_s1051" type="#_x0000_t202" style="position:absolute;left:0;text-align:left;margin-left:133.05pt;margin-top:5.35pt;width:14.5pt;height:11.25pt;z-index:25152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" fillcolor="window" stroked="f" strokeweight=".5pt">
                <v:fill opacity="0"/>
                <v:path arrowok="t"/>
                <v:textbox inset="0,0,0,0">
                  <w:txbxContent>
                    <w:p w14:paraId="0B99763F" w14:textId="77777777" w:rsidR="00DF0B75" w:rsidRPr="00A1226C" w:rsidRDefault="00DF0B75" w:rsidP="00666542">
                      <w:pPr>
                        <w:rPr>
                          <w:rFonts w:ascii="Arial" w:hAnsi="Arial" w:cs="Arial"/>
                          <w:b/>
                          <w:sz w:val="20"/>
                          <w:szCs w:val="20"/>
                        </w:rPr>
                      </w:pPr>
                      <w:r w:rsidRPr="00A1226C">
                        <w:rPr>
                          <w:rFonts w:ascii="Arial" w:hAnsi="Arial" w:cs="Arial"/>
                          <w:b/>
                          <w:sz w:val="20"/>
                          <w:szCs w:val="20"/>
                        </w:rPr>
                        <w:t>(a)</w:t>
                      </w:r>
                    </w:p>
                  </w:txbxContent>
                </v:textbox>
              </v:shape>
            </w:pict>
          </mc:Fallback>
        </mc:AlternateContent>
      </w:r>
      <w:r w:rsidR="00666542" w:rsidRPr="00593315">
        <w:object w:dxaOrig="4318" w:dyaOrig="3244" w14:anchorId="4CDAB9EA">
          <v:shape id="_x0000_i1041" type="#_x0000_t75" style="width:211.5pt;height:158.25pt" o:ole="">
            <v:imagedata r:id="rId44" o:title=""/>
            <o:lock v:ext="edit" aspectratio="f"/>
          </v:shape>
          <o:OLEObject Type="Embed" ProgID="STATISTICA.Graph" ShapeID="_x0000_i1041" DrawAspect="Content" ObjectID="_1595234033" r:id="rId45"/>
        </w:object>
      </w:r>
    </w:p>
    <w:p w14:paraId="057887D1" w14:textId="77777777" w:rsidR="00666542" w:rsidRPr="00593315" w:rsidRDefault="00B7169F" w:rsidP="00666542">
      <w:pPr>
        <w:keepNext/>
        <w:jc w:val="center"/>
      </w:pPr>
      <w:r w:rsidRPr="00593315">
        <w:rPr>
          <w:noProof/>
          <w:lang w:val="fr-CA" w:eastAsia="fr-CA"/>
        </w:rPr>
        <mc:AlternateContent>
          <mc:Choice Requires="wps">
            <w:drawing>
              <wp:anchor distT="0" distB="0" distL="114300" distR="114300" simplePos="0" relativeHeight="251536896" behindDoc="0" locked="0" layoutInCell="1" allowOverlap="1" wp14:anchorId="7E1B15A7" wp14:editId="701AAB17">
                <wp:simplePos x="0" y="0"/>
                <wp:positionH relativeFrom="column">
                  <wp:posOffset>2318385</wp:posOffset>
                </wp:positionH>
                <wp:positionV relativeFrom="paragraph">
                  <wp:posOffset>76200</wp:posOffset>
                </wp:positionV>
                <wp:extent cx="184150" cy="142875"/>
                <wp:effectExtent l="0" t="0" r="0" b="0"/>
                <wp:wrapNone/>
                <wp:docPr id="2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2FB17D96" w14:textId="77777777" w:rsidR="00DF0B75" w:rsidRPr="00A1226C" w:rsidRDefault="00DF0B75" w:rsidP="00666542">
                            <w:pPr>
                              <w:rPr>
                                <w:rFonts w:ascii="Arial" w:hAnsi="Arial" w:cs="Arial"/>
                                <w:b/>
                                <w:sz w:val="20"/>
                                <w:szCs w:val="20"/>
                              </w:rPr>
                            </w:pPr>
                            <w:r w:rsidRPr="00A1226C">
                              <w:rPr>
                                <w:rFonts w:ascii="Arial" w:hAnsi="Arial" w:cs="Arial"/>
                                <w:b/>
                                <w:sz w:val="20"/>
                                <w:szCs w:val="20"/>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E1B15A7" id="_x0000_s1052" type="#_x0000_t202" style="position:absolute;left:0;text-align:left;margin-left:182.55pt;margin-top:6pt;width:14.5pt;height:11.25pt;z-index:25153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" fillcolor="window" stroked="f" strokeweight=".5pt">
                <v:fill opacity="0"/>
                <v:path arrowok="t"/>
                <v:textbox inset="0,0,0,0">
                  <w:txbxContent>
                    <w:p w14:paraId="2FB17D96" w14:textId="77777777" w:rsidR="00DF0B75" w:rsidRPr="00A1226C" w:rsidRDefault="00DF0B75" w:rsidP="00666542">
                      <w:pPr>
                        <w:rPr>
                          <w:rFonts w:ascii="Arial" w:hAnsi="Arial" w:cs="Arial"/>
                          <w:b/>
                          <w:sz w:val="20"/>
                          <w:szCs w:val="20"/>
                        </w:rPr>
                      </w:pPr>
                      <w:r w:rsidRPr="00A1226C">
                        <w:rPr>
                          <w:rFonts w:ascii="Arial" w:hAnsi="Arial" w:cs="Arial"/>
                          <w:b/>
                          <w:sz w:val="20"/>
                          <w:szCs w:val="20"/>
                        </w:rPr>
                        <w:t>(c)</w:t>
                      </w:r>
                    </w:p>
                  </w:txbxContent>
                </v:textbox>
              </v:shape>
            </w:pict>
          </mc:Fallback>
        </mc:AlternateContent>
      </w:r>
      <w:r w:rsidRPr="00593315">
        <w:rPr>
          <w:noProof/>
          <w:lang w:val="fr-CA" w:eastAsia="fr-CA"/>
        </w:rPr>
        <mc:AlternateContent>
          <mc:Choice Requires="wps">
            <w:drawing>
              <wp:anchor distT="0" distB="0" distL="114300" distR="114300" simplePos="0" relativeHeight="251542016" behindDoc="0" locked="0" layoutInCell="1" allowOverlap="1" wp14:anchorId="4A228246" wp14:editId="28EC8715">
                <wp:simplePos x="0" y="0"/>
                <wp:positionH relativeFrom="column">
                  <wp:posOffset>407670</wp:posOffset>
                </wp:positionH>
                <wp:positionV relativeFrom="paragraph">
                  <wp:posOffset>69850</wp:posOffset>
                </wp:positionV>
                <wp:extent cx="184150" cy="142875"/>
                <wp:effectExtent l="0" t="0" r="0" b="0"/>
                <wp:wrapNone/>
                <wp:docPr id="2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6F4B4E41" w14:textId="77777777" w:rsidR="00DF0B75" w:rsidRPr="00A1226C" w:rsidRDefault="00DF0B75" w:rsidP="00666542">
                            <w:pPr>
                              <w:rPr>
                                <w:rFonts w:ascii="Arial" w:hAnsi="Arial" w:cs="Arial"/>
                                <w:b/>
                                <w:sz w:val="20"/>
                                <w:szCs w:val="20"/>
                              </w:rPr>
                            </w:pPr>
                            <w:r w:rsidRPr="00A1226C">
                              <w:rPr>
                                <w:rFonts w:ascii="Arial" w:hAnsi="Arial" w:cs="Arial"/>
                                <w:b/>
                                <w:sz w:val="20"/>
                                <w:szCs w:val="20"/>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A228246" id="Text Box 4" o:spid="_x0000_s1053" type="#_x0000_t202" style="position:absolute;left:0;text-align:left;margin-left:32.1pt;margin-top:5.5pt;width:14.5pt;height:11.25pt;z-index:25154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" fillcolor="window" stroked="f" strokeweight=".5pt">
                <v:fill opacity="0"/>
                <v:path arrowok="t"/>
                <v:textbox inset="0,0,0,0">
                  <w:txbxContent>
                    <w:p w14:paraId="6F4B4E41" w14:textId="77777777" w:rsidR="00DF0B75" w:rsidRPr="00A1226C" w:rsidRDefault="00DF0B75" w:rsidP="00666542">
                      <w:pPr>
                        <w:rPr>
                          <w:rFonts w:ascii="Arial" w:hAnsi="Arial" w:cs="Arial"/>
                          <w:b/>
                          <w:sz w:val="20"/>
                          <w:szCs w:val="20"/>
                        </w:rPr>
                      </w:pPr>
                      <w:r w:rsidRPr="00A1226C">
                        <w:rPr>
                          <w:rFonts w:ascii="Arial" w:hAnsi="Arial" w:cs="Arial"/>
                          <w:b/>
                          <w:sz w:val="20"/>
                          <w:szCs w:val="20"/>
                        </w:rPr>
                        <w:t>(b)</w:t>
                      </w:r>
                    </w:p>
                  </w:txbxContent>
                </v:textbox>
              </v:shape>
            </w:pict>
          </mc:Fallback>
        </mc:AlternateContent>
      </w:r>
      <w:r w:rsidRPr="00593315">
        <w:rPr>
          <w:noProof/>
          <w:lang w:val="fr-CA" w:eastAsia="fr-CA"/>
        </w:rPr>
        <mc:AlternateContent>
          <mc:Choice Requires="wps">
            <w:drawing>
              <wp:anchor distT="0" distB="0" distL="114300" distR="114300" simplePos="0" relativeHeight="251531776" behindDoc="0" locked="0" layoutInCell="1" allowOverlap="1" wp14:anchorId="1506E754" wp14:editId="44E54BEB">
                <wp:simplePos x="0" y="0"/>
                <wp:positionH relativeFrom="column">
                  <wp:posOffset>4268470</wp:posOffset>
                </wp:positionH>
                <wp:positionV relativeFrom="paragraph">
                  <wp:posOffset>69850</wp:posOffset>
                </wp:positionV>
                <wp:extent cx="184150" cy="142875"/>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7BE8D0A3" w14:textId="77777777" w:rsidR="00DF0B75" w:rsidRPr="00A1226C" w:rsidRDefault="00DF0B75" w:rsidP="00666542">
                            <w:pPr>
                              <w:rPr>
                                <w:rFonts w:ascii="Arial" w:hAnsi="Arial" w:cs="Arial"/>
                                <w:b/>
                                <w:sz w:val="20"/>
                                <w:szCs w:val="20"/>
                              </w:rPr>
                            </w:pPr>
                            <w:r w:rsidRPr="00A1226C">
                              <w:rPr>
                                <w:rFonts w:ascii="Arial" w:hAnsi="Arial" w:cs="Arial"/>
                                <w:b/>
                                <w:sz w:val="20"/>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1506E754" id="Text Box 2" o:spid="_x0000_s1054" type="#_x0000_t202" style="position:absolute;left:0;text-align:left;margin-left:336.1pt;margin-top:5.5pt;width:14.5pt;height:11.25pt;z-index:25153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" fillcolor="window" stroked="f" strokeweight=".5pt">
                <v:fill opacity="0"/>
                <v:path arrowok="t"/>
                <v:textbox inset="0,0,0,0">
                  <w:txbxContent>
                    <w:p w14:paraId="7BE8D0A3" w14:textId="77777777" w:rsidR="00DF0B75" w:rsidRPr="00A1226C" w:rsidRDefault="00DF0B75" w:rsidP="00666542">
                      <w:pPr>
                        <w:rPr>
                          <w:rFonts w:ascii="Arial" w:hAnsi="Arial" w:cs="Arial"/>
                          <w:b/>
                          <w:sz w:val="20"/>
                          <w:szCs w:val="20"/>
                        </w:rPr>
                      </w:pPr>
                      <w:r w:rsidRPr="00A1226C">
                        <w:rPr>
                          <w:rFonts w:ascii="Arial" w:hAnsi="Arial" w:cs="Arial"/>
                          <w:b/>
                          <w:sz w:val="20"/>
                          <w:szCs w:val="20"/>
                        </w:rPr>
                        <w:t>(d)</w:t>
                      </w:r>
                    </w:p>
                  </w:txbxContent>
                </v:textbox>
              </v:shape>
            </w:pict>
          </mc:Fallback>
        </mc:AlternateContent>
      </w:r>
      <w:r w:rsidR="00666542" w:rsidRPr="00593315">
        <w:object w:dxaOrig="4318" w:dyaOrig="3244" w14:anchorId="2B9E5E60">
          <v:shape id="_x0000_i1042" type="#_x0000_t75" style="width:153pt;height:114pt" o:ole="">
            <v:imagedata r:id="rId46" o:title=""/>
          </v:shape>
          <o:OLEObject Type="Embed" ProgID="STATISTICA.Graph" ShapeID="_x0000_i1042" DrawAspect="Content" ObjectID="_1595234034" r:id="rId47"/>
        </w:object>
      </w:r>
      <w:r w:rsidR="00666542" w:rsidRPr="00593315">
        <w:object w:dxaOrig="4318" w:dyaOrig="3244" w14:anchorId="759740D8">
          <v:shape id="_x0000_i1043" type="#_x0000_t75" style="width:154.5pt;height:114pt" o:ole="">
            <v:imagedata r:id="rId48" o:title=""/>
          </v:shape>
          <o:OLEObject Type="Embed" ProgID="STATISTICA.Graph" ShapeID="_x0000_i1043" DrawAspect="Content" ObjectID="_1595234035" r:id="rId49"/>
        </w:object>
      </w:r>
      <w:r w:rsidR="00666542" w:rsidRPr="00593315">
        <w:object w:dxaOrig="3053" w:dyaOrig="2273" w14:anchorId="469F929C">
          <v:shape id="_x0000_i1044" type="#_x0000_t75" style="width:153pt;height:114pt" o:ole="">
            <v:imagedata r:id="rId50" o:title=""/>
          </v:shape>
          <o:OLEObject Type="Embed" ProgID="STATISTICA.Graph" ShapeID="_x0000_i1044" DrawAspect="Content" ObjectID="_1595234036" r:id="rId51">
            <o:FieldCodes>\s</o:FieldCodes>
          </o:OLEObject>
        </w:object>
      </w:r>
    </w:p>
    <w:p w14:paraId="7BFF223B" w14:textId="77777777" w:rsidR="00740CBE" w:rsidRPr="00593315" w:rsidRDefault="00740CBE" w:rsidP="00A91F48">
      <w:pPr>
        <w:jc w:val="center"/>
        <w:rPr>
          <w:b/>
          <w:color w:val="000000"/>
        </w:rPr>
      </w:pPr>
    </w:p>
    <w:p w14:paraId="05D13250" w14:textId="77777777" w:rsidR="00A91F48" w:rsidRPr="00593315" w:rsidRDefault="00666542" w:rsidP="00A91F48">
      <w:pPr>
        <w:jc w:val="center"/>
      </w:pPr>
      <w:r w:rsidRPr="00593315">
        <w:rPr>
          <w:b/>
          <w:color w:val="000000"/>
        </w:rPr>
        <w:t xml:space="preserve">Figure </w:t>
      </w:r>
      <w:r w:rsidRPr="00593315">
        <w:rPr>
          <w:b/>
          <w:color w:val="000000"/>
        </w:rPr>
        <w:fldChar w:fldCharType="begin"/>
      </w:r>
      <w:r w:rsidRPr="00593315">
        <w:rPr>
          <w:b/>
          <w:color w:val="000000"/>
        </w:rPr>
        <w:instrText xml:space="preserve"> SEQ Figure \* ARABIC </w:instrText>
      </w:r>
      <w:r w:rsidRPr="00593315">
        <w:rPr>
          <w:b/>
          <w:color w:val="000000"/>
        </w:rPr>
        <w:fldChar w:fldCharType="separate"/>
      </w:r>
      <w:r w:rsidR="00BB0D0F" w:rsidRPr="00593315">
        <w:rPr>
          <w:b/>
          <w:noProof/>
          <w:color w:val="000000"/>
        </w:rPr>
        <w:t>6</w:t>
      </w:r>
      <w:r w:rsidRPr="00593315">
        <w:rPr>
          <w:b/>
          <w:color w:val="000000"/>
        </w:rPr>
        <w:fldChar w:fldCharType="end"/>
      </w:r>
      <w:r w:rsidRPr="00593315">
        <w:rPr>
          <w:color w:val="000000"/>
        </w:rPr>
        <w:t xml:space="preserve"> ANOVA analysis on impact of heat-</w:t>
      </w:r>
      <w:r w:rsidRPr="00593315">
        <w:t>treated temperature and acetylation on MOR of jack pine (a)</w:t>
      </w:r>
      <w:r w:rsidRPr="00593315">
        <w:rPr>
          <w:b/>
        </w:rPr>
        <w:t xml:space="preserve"> </w:t>
      </w:r>
      <w:r w:rsidRPr="00593315">
        <w:t>Factorial ANOVA analysis, (b) one-way ANOVA analysis of heat-treatment temperature, (c) one-way ANOVA analysis of acetylation , (d) impact importance of different factors</w:t>
      </w:r>
      <w:r w:rsidR="00A91F48" w:rsidRPr="00593315">
        <w:t xml:space="preserve"> </w:t>
      </w:r>
      <w:r w:rsidRPr="00593315">
        <w:rPr>
          <w:lang w:val="en-GB"/>
        </w:rPr>
        <w:t>(</w:t>
      </w:r>
      <w:r w:rsidRPr="00593315">
        <w:t xml:space="preserve">UN: </w:t>
      </w:r>
      <w:r w:rsidRPr="00593315">
        <w:rPr>
          <w:color w:val="000000"/>
        </w:rPr>
        <w:t>sample without heat treatment</w:t>
      </w:r>
      <w:r w:rsidRPr="00593315">
        <w:t>, NON: Non-acetylated sample, VIN: acetylated with vinegar, AA: acetylated with acetic anhydride)</w:t>
      </w:r>
    </w:p>
    <w:p w14:paraId="4583EAB9" w14:textId="77777777" w:rsidR="00666542" w:rsidRPr="00593315" w:rsidRDefault="00A91F48" w:rsidP="00A91F48">
      <w:pPr>
        <w:jc w:val="center"/>
      </w:pPr>
      <w:r w:rsidRPr="00593315">
        <w:br w:type="page"/>
      </w:r>
    </w:p>
    <w:p w14:paraId="70D095DE" w14:textId="77777777" w:rsidR="00666542" w:rsidRPr="00593315" w:rsidRDefault="00666542" w:rsidP="00666542">
      <w:pPr>
        <w:autoSpaceDE w:val="0"/>
        <w:autoSpaceDN w:val="0"/>
        <w:adjustRightInd w:val="0"/>
        <w:jc w:val="both"/>
        <w:rPr>
          <w:lang w:eastAsia="de-DE"/>
        </w:rPr>
      </w:pPr>
      <w:r w:rsidRPr="00593315">
        <w:rPr>
          <w:lang w:eastAsia="de-DE"/>
        </w:rPr>
        <w:lastRenderedPageBreak/>
        <w:t xml:space="preserve"> </w:t>
      </w:r>
    </w:p>
    <w:p w14:paraId="0D125D9D" w14:textId="77777777" w:rsidR="00666542" w:rsidRPr="00593315" w:rsidRDefault="00B7169F" w:rsidP="00666542">
      <w:pPr>
        <w:jc w:val="center"/>
      </w:pPr>
      <w:r w:rsidRPr="00593315">
        <w:rPr>
          <w:noProof/>
          <w:lang w:val="fr-CA" w:eastAsia="fr-CA"/>
        </w:rPr>
        <mc:AlternateContent>
          <mc:Choice Requires="wps">
            <w:drawing>
              <wp:anchor distT="0" distB="0" distL="114300" distR="114300" simplePos="0" relativeHeight="251547136" behindDoc="0" locked="0" layoutInCell="1" allowOverlap="1" wp14:anchorId="72C83320" wp14:editId="055E4545">
                <wp:simplePos x="0" y="0"/>
                <wp:positionH relativeFrom="column">
                  <wp:posOffset>1701800</wp:posOffset>
                </wp:positionH>
                <wp:positionV relativeFrom="paragraph">
                  <wp:posOffset>30480</wp:posOffset>
                </wp:positionV>
                <wp:extent cx="184150" cy="142875"/>
                <wp:effectExtent l="0" t="0" r="0" b="0"/>
                <wp:wrapNone/>
                <wp:docPr id="1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603EEF33" w14:textId="77777777" w:rsidR="00DF0B75" w:rsidRPr="00A1226C" w:rsidRDefault="00DF0B75" w:rsidP="00666542">
                            <w:pPr>
                              <w:rPr>
                                <w:rFonts w:ascii="Arial" w:hAnsi="Arial" w:cs="Arial"/>
                                <w:b/>
                                <w:sz w:val="20"/>
                                <w:szCs w:val="20"/>
                              </w:rPr>
                            </w:pPr>
                            <w:r w:rsidRPr="00A1226C">
                              <w:rPr>
                                <w:rFonts w:ascii="Arial" w:hAnsi="Arial" w:cs="Arial"/>
                                <w:b/>
                                <w:sz w:val="20"/>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2C83320" id="_x0000_s1055" type="#_x0000_t202" style="position:absolute;left:0;text-align:left;margin-left:134pt;margin-top:2.4pt;width:14.5pt;height:11.25pt;z-index:25154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" fillcolor="window" stroked="f" strokeweight=".5pt">
                <v:fill opacity="0"/>
                <v:path arrowok="t"/>
                <v:textbox inset="0,0,0,0">
                  <w:txbxContent>
                    <w:p w14:paraId="603EEF33" w14:textId="77777777" w:rsidR="00DF0B75" w:rsidRPr="00A1226C" w:rsidRDefault="00DF0B75" w:rsidP="00666542">
                      <w:pPr>
                        <w:rPr>
                          <w:rFonts w:ascii="Arial" w:hAnsi="Arial" w:cs="Arial"/>
                          <w:b/>
                          <w:sz w:val="20"/>
                          <w:szCs w:val="20"/>
                        </w:rPr>
                      </w:pPr>
                      <w:r w:rsidRPr="00A1226C">
                        <w:rPr>
                          <w:rFonts w:ascii="Arial" w:hAnsi="Arial" w:cs="Arial"/>
                          <w:b/>
                          <w:sz w:val="20"/>
                          <w:szCs w:val="20"/>
                        </w:rPr>
                        <w:t>(a)</w:t>
                      </w:r>
                    </w:p>
                  </w:txbxContent>
                </v:textbox>
              </v:shape>
            </w:pict>
          </mc:Fallback>
        </mc:AlternateContent>
      </w:r>
      <w:r w:rsidR="00666542" w:rsidRPr="00593315">
        <w:object w:dxaOrig="4318" w:dyaOrig="3244" w14:anchorId="0C941840">
          <v:shape id="_x0000_i1045" type="#_x0000_t75" style="width:3in;height:162.75pt" o:ole="">
            <v:imagedata r:id="rId52" o:title=""/>
          </v:shape>
          <o:OLEObject Type="Embed" ProgID="STATISTICA.Graph" ShapeID="_x0000_i1045" DrawAspect="Content" ObjectID="_1595234037" r:id="rId53"/>
        </w:object>
      </w:r>
    </w:p>
    <w:p w14:paraId="149DFC2C" w14:textId="77777777" w:rsidR="00666542" w:rsidRPr="00593315" w:rsidRDefault="00B7169F" w:rsidP="00666542">
      <w:pPr>
        <w:jc w:val="center"/>
        <w:rPr>
          <w:b/>
          <w:color w:val="000000"/>
        </w:rPr>
      </w:pPr>
      <w:r w:rsidRPr="00593315">
        <w:rPr>
          <w:noProof/>
          <w:lang w:val="fr-CA" w:eastAsia="fr-CA"/>
        </w:rPr>
        <mc:AlternateContent>
          <mc:Choice Requires="wps">
            <w:drawing>
              <wp:anchor distT="0" distB="0" distL="114300" distR="114300" simplePos="0" relativeHeight="251562496" behindDoc="0" locked="0" layoutInCell="1" allowOverlap="1" wp14:anchorId="2872FADC" wp14:editId="5E0E98D2">
                <wp:simplePos x="0" y="0"/>
                <wp:positionH relativeFrom="column">
                  <wp:posOffset>495935</wp:posOffset>
                </wp:positionH>
                <wp:positionV relativeFrom="paragraph">
                  <wp:posOffset>84455</wp:posOffset>
                </wp:positionV>
                <wp:extent cx="184150" cy="142875"/>
                <wp:effectExtent l="0" t="0" r="0" b="0"/>
                <wp:wrapNone/>
                <wp:docPr id="1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5A5BB86C" w14:textId="77777777" w:rsidR="00DF0B75" w:rsidRPr="00A1226C" w:rsidRDefault="00DF0B75" w:rsidP="00666542">
                            <w:pPr>
                              <w:rPr>
                                <w:rFonts w:ascii="Arial" w:hAnsi="Arial" w:cs="Arial"/>
                                <w:b/>
                                <w:sz w:val="20"/>
                                <w:szCs w:val="20"/>
                              </w:rPr>
                            </w:pPr>
                            <w:r w:rsidRPr="00A1226C">
                              <w:rPr>
                                <w:rFonts w:ascii="Arial" w:hAnsi="Arial" w:cs="Arial"/>
                                <w:b/>
                                <w:sz w:val="20"/>
                                <w:szCs w:val="20"/>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2872FADC" id="Text Box 8" o:spid="_x0000_s1056" type="#_x0000_t202" style="position:absolute;left:0;text-align:left;margin-left:39.05pt;margin-top:6.65pt;width:14.5pt;height:11.25pt;z-index:25156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" fillcolor="window" stroked="f" strokeweight=".5pt">
                <v:fill opacity="0"/>
                <v:path arrowok="t"/>
                <v:textbox inset="0,0,0,0">
                  <w:txbxContent>
                    <w:p w14:paraId="5A5BB86C" w14:textId="77777777" w:rsidR="00DF0B75" w:rsidRPr="00A1226C" w:rsidRDefault="00DF0B75" w:rsidP="00666542">
                      <w:pPr>
                        <w:rPr>
                          <w:rFonts w:ascii="Arial" w:hAnsi="Arial" w:cs="Arial"/>
                          <w:b/>
                          <w:sz w:val="20"/>
                          <w:szCs w:val="20"/>
                        </w:rPr>
                      </w:pPr>
                      <w:r w:rsidRPr="00A1226C">
                        <w:rPr>
                          <w:rFonts w:ascii="Arial" w:hAnsi="Arial" w:cs="Arial"/>
                          <w:b/>
                          <w:sz w:val="20"/>
                          <w:szCs w:val="20"/>
                        </w:rPr>
                        <w:t>(b)</w:t>
                      </w:r>
                    </w:p>
                  </w:txbxContent>
                </v:textbox>
              </v:shape>
            </w:pict>
          </mc:Fallback>
        </mc:AlternateContent>
      </w:r>
      <w:r w:rsidRPr="00593315">
        <w:rPr>
          <w:noProof/>
          <w:lang w:val="fr-CA" w:eastAsia="fr-CA"/>
        </w:rPr>
        <mc:AlternateContent>
          <mc:Choice Requires="wps">
            <w:drawing>
              <wp:anchor distT="0" distB="0" distL="114300" distR="114300" simplePos="0" relativeHeight="251552256" behindDoc="0" locked="0" layoutInCell="1" allowOverlap="1" wp14:anchorId="71099464" wp14:editId="178EB3F2">
                <wp:simplePos x="0" y="0"/>
                <wp:positionH relativeFrom="column">
                  <wp:posOffset>4222115</wp:posOffset>
                </wp:positionH>
                <wp:positionV relativeFrom="paragraph">
                  <wp:posOffset>67310</wp:posOffset>
                </wp:positionV>
                <wp:extent cx="184150" cy="142875"/>
                <wp:effectExtent l="0" t="0" r="0" b="0"/>
                <wp:wrapNone/>
                <wp:docPr id="1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39879121" w14:textId="77777777" w:rsidR="00DF0B75" w:rsidRPr="00A1226C" w:rsidRDefault="00DF0B75" w:rsidP="00666542">
                            <w:pPr>
                              <w:rPr>
                                <w:rFonts w:ascii="Arial" w:hAnsi="Arial" w:cs="Arial"/>
                                <w:b/>
                                <w:sz w:val="20"/>
                                <w:szCs w:val="20"/>
                              </w:rPr>
                            </w:pPr>
                            <w:r w:rsidRPr="00A1226C">
                              <w:rPr>
                                <w:rFonts w:ascii="Arial" w:hAnsi="Arial" w:cs="Arial"/>
                                <w:b/>
                                <w:sz w:val="20"/>
                                <w:szCs w:val="2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1099464" id="_x0000_s1057" type="#_x0000_t202" style="position:absolute;left:0;text-align:left;margin-left:332.45pt;margin-top:5.3pt;width:14.5pt;height:11.25pt;z-index:25155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" fillcolor="window" stroked="f" strokeweight=".5pt">
                <v:fill opacity="0"/>
                <v:path arrowok="t"/>
                <v:textbox inset="0,0,0,0">
                  <w:txbxContent>
                    <w:p w14:paraId="39879121" w14:textId="77777777" w:rsidR="00DF0B75" w:rsidRPr="00A1226C" w:rsidRDefault="00DF0B75" w:rsidP="00666542">
                      <w:pPr>
                        <w:rPr>
                          <w:rFonts w:ascii="Arial" w:hAnsi="Arial" w:cs="Arial"/>
                          <w:b/>
                          <w:sz w:val="20"/>
                          <w:szCs w:val="20"/>
                        </w:rPr>
                      </w:pPr>
                      <w:r w:rsidRPr="00A1226C">
                        <w:rPr>
                          <w:rFonts w:ascii="Arial" w:hAnsi="Arial" w:cs="Arial"/>
                          <w:b/>
                          <w:sz w:val="20"/>
                          <w:szCs w:val="20"/>
                        </w:rPr>
                        <w:t>(d)</w:t>
                      </w:r>
                    </w:p>
                  </w:txbxContent>
                </v:textbox>
              </v:shape>
            </w:pict>
          </mc:Fallback>
        </mc:AlternateContent>
      </w:r>
      <w:r w:rsidRPr="00593315">
        <w:rPr>
          <w:noProof/>
          <w:lang w:val="fr-CA" w:eastAsia="fr-CA"/>
        </w:rPr>
        <mc:AlternateContent>
          <mc:Choice Requires="wps">
            <w:drawing>
              <wp:anchor distT="0" distB="0" distL="114300" distR="114300" simplePos="0" relativeHeight="251557376" behindDoc="0" locked="0" layoutInCell="1" allowOverlap="1" wp14:anchorId="589A08E1" wp14:editId="285381E5">
                <wp:simplePos x="0" y="0"/>
                <wp:positionH relativeFrom="column">
                  <wp:posOffset>2432050</wp:posOffset>
                </wp:positionH>
                <wp:positionV relativeFrom="paragraph">
                  <wp:posOffset>84455</wp:posOffset>
                </wp:positionV>
                <wp:extent cx="184150" cy="142875"/>
                <wp:effectExtent l="0" t="0" r="0" b="0"/>
                <wp:wrapNone/>
                <wp:docPr id="1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03E75E57" w14:textId="77777777" w:rsidR="00DF0B75" w:rsidRPr="00A1226C" w:rsidRDefault="00DF0B75" w:rsidP="00666542">
                            <w:pPr>
                              <w:rPr>
                                <w:rFonts w:ascii="Arial" w:hAnsi="Arial" w:cs="Arial"/>
                                <w:b/>
                                <w:sz w:val="20"/>
                                <w:szCs w:val="20"/>
                              </w:rPr>
                            </w:pPr>
                            <w:r w:rsidRPr="00A1226C">
                              <w:rPr>
                                <w:rFonts w:ascii="Arial" w:hAnsi="Arial" w:cs="Arial"/>
                                <w:b/>
                                <w:sz w:val="20"/>
                                <w:szCs w:val="20"/>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89A08E1" id="_x0000_s1058" type="#_x0000_t202" style="position:absolute;left:0;text-align:left;margin-left:191.5pt;margin-top:6.65pt;width:14.5pt;height:11.25pt;z-index:25155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" fillcolor="window" stroked="f" strokeweight=".5pt">
                <v:fill opacity="0"/>
                <v:path arrowok="t"/>
                <v:textbox inset="0,0,0,0">
                  <w:txbxContent>
                    <w:p w14:paraId="03E75E57" w14:textId="77777777" w:rsidR="00DF0B75" w:rsidRPr="00A1226C" w:rsidRDefault="00DF0B75" w:rsidP="00666542">
                      <w:pPr>
                        <w:rPr>
                          <w:rFonts w:ascii="Arial" w:hAnsi="Arial" w:cs="Arial"/>
                          <w:b/>
                          <w:sz w:val="20"/>
                          <w:szCs w:val="20"/>
                        </w:rPr>
                      </w:pPr>
                      <w:r w:rsidRPr="00A1226C">
                        <w:rPr>
                          <w:rFonts w:ascii="Arial" w:hAnsi="Arial" w:cs="Arial"/>
                          <w:b/>
                          <w:sz w:val="20"/>
                          <w:szCs w:val="20"/>
                        </w:rPr>
                        <w:t>(c)</w:t>
                      </w:r>
                    </w:p>
                  </w:txbxContent>
                </v:textbox>
              </v:shape>
            </w:pict>
          </mc:Fallback>
        </mc:AlternateContent>
      </w:r>
      <w:r w:rsidR="00666542" w:rsidRPr="00593315">
        <w:object w:dxaOrig="4318" w:dyaOrig="3244" w14:anchorId="26AB0616">
          <v:shape id="_x0000_i1046" type="#_x0000_t75" style="width:153pt;height:114pt" o:ole="">
            <v:imagedata r:id="rId54" o:title=""/>
          </v:shape>
          <o:OLEObject Type="Embed" ProgID="STATISTICA.Graph" ShapeID="_x0000_i1046" DrawAspect="Content" ObjectID="_1595234038" r:id="rId55"/>
        </w:object>
      </w:r>
      <w:r w:rsidR="00666542" w:rsidRPr="00593315">
        <w:object w:dxaOrig="4318" w:dyaOrig="3244" w14:anchorId="0A152FF2">
          <v:shape id="_x0000_i1047" type="#_x0000_t75" style="width:153pt;height:114pt" o:ole="">
            <v:imagedata r:id="rId56" o:title=""/>
          </v:shape>
          <o:OLEObject Type="Embed" ProgID="STATISTICA.Graph" ShapeID="_x0000_i1047" DrawAspect="Content" ObjectID="_1595234039" r:id="rId57"/>
        </w:object>
      </w:r>
      <w:r w:rsidR="00666542" w:rsidRPr="00593315">
        <w:object w:dxaOrig="4318" w:dyaOrig="3244" w14:anchorId="69DD01FF">
          <v:shape id="_x0000_i1048" type="#_x0000_t75" style="width:153pt;height:114pt" o:ole="">
            <v:imagedata r:id="rId58" o:title=""/>
          </v:shape>
          <o:OLEObject Type="Embed" ProgID="STATISTICA.Graph" ShapeID="_x0000_i1048" DrawAspect="Content" ObjectID="_1595234040" r:id="rId59"/>
        </w:object>
      </w:r>
    </w:p>
    <w:p w14:paraId="0BDFD6F0" w14:textId="77777777" w:rsidR="00740CBE" w:rsidRPr="00593315" w:rsidRDefault="00740CBE" w:rsidP="00A91F48">
      <w:pPr>
        <w:jc w:val="center"/>
        <w:rPr>
          <w:b/>
          <w:color w:val="000000"/>
        </w:rPr>
      </w:pPr>
    </w:p>
    <w:p w14:paraId="25457C72" w14:textId="77777777" w:rsidR="00A91F48" w:rsidRPr="00593315" w:rsidRDefault="00666542" w:rsidP="00A91F48">
      <w:pPr>
        <w:jc w:val="center"/>
        <w:rPr>
          <w:color w:val="000000"/>
        </w:rPr>
      </w:pPr>
      <w:r w:rsidRPr="00593315">
        <w:rPr>
          <w:b/>
          <w:color w:val="000000"/>
        </w:rPr>
        <w:t xml:space="preserve">Figure </w:t>
      </w:r>
      <w:r w:rsidRPr="00593315">
        <w:rPr>
          <w:b/>
          <w:color w:val="000000"/>
        </w:rPr>
        <w:fldChar w:fldCharType="begin"/>
      </w:r>
      <w:r w:rsidRPr="00593315">
        <w:rPr>
          <w:b/>
          <w:color w:val="000000"/>
        </w:rPr>
        <w:instrText xml:space="preserve"> SEQ Figure \* ARABIC </w:instrText>
      </w:r>
      <w:r w:rsidRPr="00593315">
        <w:rPr>
          <w:b/>
          <w:color w:val="000000"/>
        </w:rPr>
        <w:fldChar w:fldCharType="separate"/>
      </w:r>
      <w:r w:rsidR="00BB0D0F" w:rsidRPr="00593315">
        <w:rPr>
          <w:b/>
          <w:noProof/>
          <w:color w:val="000000"/>
        </w:rPr>
        <w:t>7</w:t>
      </w:r>
      <w:r w:rsidRPr="00593315">
        <w:rPr>
          <w:b/>
          <w:color w:val="000000"/>
        </w:rPr>
        <w:fldChar w:fldCharType="end"/>
      </w:r>
      <w:r w:rsidRPr="00593315">
        <w:rPr>
          <w:color w:val="000000"/>
        </w:rPr>
        <w:t xml:space="preserve"> ANOVA analysis on impact of heat-treated temperature and acetylation on MOE of jack pine (a)</w:t>
      </w:r>
      <w:r w:rsidRPr="00593315">
        <w:rPr>
          <w:b/>
          <w:color w:val="000000"/>
        </w:rPr>
        <w:t xml:space="preserve"> </w:t>
      </w:r>
      <w:r w:rsidRPr="00593315">
        <w:rPr>
          <w:color w:val="000000"/>
        </w:rPr>
        <w:t xml:space="preserve">Factorial ANOVA analysis, (b) one-way ANOVA analysis of heat-treated temperature, (c) one-way ANOVA analysis of acetylation, (d) impact importance of different factors </w:t>
      </w:r>
      <w:r w:rsidRPr="00593315">
        <w:rPr>
          <w:color w:val="00B0F0"/>
        </w:rPr>
        <w:t xml:space="preserve"> </w:t>
      </w:r>
      <w:r w:rsidRPr="00593315">
        <w:rPr>
          <w:color w:val="000000"/>
          <w:lang w:val="en-GB"/>
        </w:rPr>
        <w:t>(</w:t>
      </w:r>
      <w:r w:rsidRPr="00593315">
        <w:rPr>
          <w:color w:val="000000"/>
        </w:rPr>
        <w:t>UN: sample without heat treatment, NON: Non-acetylated sample, VIN: acetylated with vinegar, AA: acetylated with acetic anhydride)</w:t>
      </w:r>
    </w:p>
    <w:p w14:paraId="75C3F149" w14:textId="77777777" w:rsidR="00666542" w:rsidRPr="00593315" w:rsidRDefault="00A91F48" w:rsidP="00666542">
      <w:pPr>
        <w:jc w:val="center"/>
        <w:rPr>
          <w:color w:val="000000"/>
        </w:rPr>
      </w:pPr>
      <w:r w:rsidRPr="00593315">
        <w:rPr>
          <w:color w:val="000000"/>
        </w:rPr>
        <w:br w:type="page"/>
      </w:r>
    </w:p>
    <w:p w14:paraId="790C6F7B" w14:textId="77777777" w:rsidR="00666542" w:rsidRPr="00593315" w:rsidRDefault="00B7169F" w:rsidP="00666542">
      <w:pPr>
        <w:jc w:val="center"/>
      </w:pPr>
      <w:r w:rsidRPr="00593315">
        <w:rPr>
          <w:noProof/>
          <w:lang w:val="fr-CA" w:eastAsia="fr-CA"/>
        </w:rPr>
        <w:lastRenderedPageBreak/>
        <mc:AlternateContent>
          <mc:Choice Requires="wps">
            <w:drawing>
              <wp:anchor distT="0" distB="0" distL="114300" distR="114300" simplePos="0" relativeHeight="251695616" behindDoc="0" locked="0" layoutInCell="1" allowOverlap="1" wp14:anchorId="5EA27E7C" wp14:editId="1ADB35A3">
                <wp:simplePos x="0" y="0"/>
                <wp:positionH relativeFrom="column">
                  <wp:posOffset>4330700</wp:posOffset>
                </wp:positionH>
                <wp:positionV relativeFrom="paragraph">
                  <wp:posOffset>1715770</wp:posOffset>
                </wp:positionV>
                <wp:extent cx="173990" cy="152400"/>
                <wp:effectExtent l="38100" t="0" r="16510" b="57150"/>
                <wp:wrapNone/>
                <wp:docPr id="10" name="AutoShape 1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73990" cy="152400"/>
                        </a:xfrm>
                        <a:prstGeom prst="straightConnector1">
                          <a:avLst/>
                        </a:prstGeom>
                        <a:noFill/>
                        <a:ln w="222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C1432B3" id="_x0000_t32" coordsize="21600,21600" o:spt="32" o:oned="t" path="m,l21600,21600e" filled="f">
                <v:path arrowok="t" fillok="f" o:connecttype="none"/>
                <o:lock v:ext="edit" shapetype="t"/>
              </v:shapetype>
              <v:shape id="AutoShape 161" o:spid="_x0000_s1026" type="#_x0000_t32" style="position:absolute;margin-left:341pt;margin-top:135.1pt;width:13.7pt;height:12pt;flip:x;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" strokeweight="1.75pt">
                <v:stroke endarrow="block"/>
              </v:shape>
            </w:pict>
          </mc:Fallback>
        </mc:AlternateContent>
      </w:r>
      <w:r w:rsidRPr="00593315">
        <w:rPr>
          <w:noProof/>
          <w:lang w:val="fr-CA" w:eastAsia="fr-CA"/>
        </w:rPr>
        <mc:AlternateContent>
          <mc:Choice Requires="wps">
            <w:drawing>
              <wp:anchor distT="0" distB="0" distL="114300" distR="114300" simplePos="0" relativeHeight="251690496" behindDoc="0" locked="0" layoutInCell="1" allowOverlap="1" wp14:anchorId="66A578D7" wp14:editId="7519CD02">
                <wp:simplePos x="0" y="0"/>
                <wp:positionH relativeFrom="column">
                  <wp:posOffset>1800225</wp:posOffset>
                </wp:positionH>
                <wp:positionV relativeFrom="paragraph">
                  <wp:posOffset>2087245</wp:posOffset>
                </wp:positionV>
                <wp:extent cx="146685" cy="134620"/>
                <wp:effectExtent l="0" t="0" r="81915" b="55880"/>
                <wp:wrapNone/>
                <wp:docPr id="9" name="AutoShape 1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6685" cy="134620"/>
                        </a:xfrm>
                        <a:prstGeom prst="straightConnector1">
                          <a:avLst/>
                        </a:prstGeom>
                        <a:noFill/>
                        <a:ln w="222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268AF3" id="AutoShape 160" o:spid="_x0000_s1026" type="#_x0000_t32" style="position:absolute;margin-left:141.75pt;margin-top:164.35pt;width:11.55pt;height:10.6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" strokeweight="1.75pt">
                <v:stroke endarrow="block"/>
              </v:shape>
            </w:pict>
          </mc:Fallback>
        </mc:AlternateContent>
      </w:r>
      <w:r w:rsidRPr="00593315">
        <w:rPr>
          <w:noProof/>
          <w:lang w:val="fr-CA" w:eastAsia="fr-CA"/>
        </w:rPr>
        <mc:AlternateContent>
          <mc:Choice Requires="wps">
            <w:drawing>
              <wp:anchor distT="0" distB="0" distL="114300" distR="114300" simplePos="0" relativeHeight="251572736" behindDoc="0" locked="0" layoutInCell="1" allowOverlap="1" wp14:anchorId="79DABE0F" wp14:editId="57BA3ADC">
                <wp:simplePos x="0" y="0"/>
                <wp:positionH relativeFrom="column">
                  <wp:posOffset>1266190</wp:posOffset>
                </wp:positionH>
                <wp:positionV relativeFrom="paragraph">
                  <wp:posOffset>-635</wp:posOffset>
                </wp:positionV>
                <wp:extent cx="184150" cy="142875"/>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48724F35" w14:textId="77777777" w:rsidR="00DF0B75" w:rsidRPr="00A1226C" w:rsidRDefault="00DF0B75" w:rsidP="00666542">
                            <w:pPr>
                              <w:rPr>
                                <w:rFonts w:ascii="Arial" w:hAnsi="Arial" w:cs="Arial"/>
                                <w:b/>
                                <w:sz w:val="20"/>
                                <w:szCs w:val="20"/>
                              </w:rPr>
                            </w:pPr>
                            <w:r w:rsidRPr="00A1226C">
                              <w:rPr>
                                <w:rFonts w:ascii="Arial" w:hAnsi="Arial" w:cs="Arial"/>
                                <w:b/>
                                <w:sz w:val="20"/>
                                <w:szCs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9DABE0F" id="Text Box 19" o:spid="_x0000_s1059" type="#_x0000_t202" style="position:absolute;left:0;text-align:left;margin-left:99.7pt;margin-top:-.05pt;width:14.5pt;height:11.25pt;z-index:25157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" fillcolor="window" stroked="f" strokeweight=".5pt">
                <v:fill opacity="0"/>
                <v:path arrowok="t"/>
                <v:textbox inset="0,0,0,0">
                  <w:txbxContent>
                    <w:p w14:paraId="48724F35" w14:textId="77777777" w:rsidR="00DF0B75" w:rsidRPr="00A1226C" w:rsidRDefault="00DF0B75" w:rsidP="00666542">
                      <w:pPr>
                        <w:rPr>
                          <w:rFonts w:ascii="Arial" w:hAnsi="Arial" w:cs="Arial"/>
                          <w:b/>
                          <w:sz w:val="20"/>
                          <w:szCs w:val="20"/>
                        </w:rPr>
                      </w:pPr>
                      <w:r w:rsidRPr="00A1226C">
                        <w:rPr>
                          <w:rFonts w:ascii="Arial" w:hAnsi="Arial" w:cs="Arial"/>
                          <w:b/>
                          <w:sz w:val="20"/>
                          <w:szCs w:val="20"/>
                        </w:rPr>
                        <w:t>(a)</w:t>
                      </w:r>
                    </w:p>
                  </w:txbxContent>
                </v:textbox>
              </v:shape>
            </w:pict>
          </mc:Fallback>
        </mc:AlternateContent>
      </w:r>
      <w:r w:rsidR="00666542" w:rsidRPr="00593315">
        <w:object w:dxaOrig="4318" w:dyaOrig="3244" w14:anchorId="1E70FC0A">
          <v:shape id="_x0000_i1049" type="#_x0000_t75" style="width:270pt;height:204pt" o:ole="">
            <v:imagedata r:id="rId60" o:title=""/>
          </v:shape>
          <o:OLEObject Type="Embed" ProgID="STATISTICA.Graph" ShapeID="_x0000_i1049" DrawAspect="Content" ObjectID="_1595234041" r:id="rId61"/>
        </w:object>
      </w:r>
    </w:p>
    <w:p w14:paraId="6D1DCC86" w14:textId="77777777" w:rsidR="00666542" w:rsidRPr="00593315" w:rsidRDefault="00666542" w:rsidP="00666542">
      <w:pPr>
        <w:jc w:val="center"/>
      </w:pPr>
      <w:r w:rsidRPr="00593315">
        <w:object w:dxaOrig="4318" w:dyaOrig="3244" w14:anchorId="6F81D79C">
          <v:shape id="_x0000_i1050" type="#_x0000_t75" style="width:114pt;height:87.75pt" o:ole="">
            <v:imagedata r:id="rId62" o:title=""/>
            <o:lock v:ext="edit" aspectratio="f"/>
          </v:shape>
          <o:OLEObject Type="Embed" ProgID="STATISTICA.Graph" ShapeID="_x0000_i1050" DrawAspect="Content" ObjectID="_1595234042" r:id="rId63"/>
        </w:object>
      </w:r>
      <w:r w:rsidR="00B7169F" w:rsidRPr="00593315">
        <w:rPr>
          <w:noProof/>
          <w:lang w:val="fr-CA" w:eastAsia="fr-CA"/>
        </w:rPr>
        <mc:AlternateContent>
          <mc:Choice Requires="wps">
            <w:drawing>
              <wp:anchor distT="0" distB="0" distL="114300" distR="114300" simplePos="0" relativeHeight="251593216" behindDoc="0" locked="0" layoutInCell="1" allowOverlap="1" wp14:anchorId="63395C8D" wp14:editId="2AA0882E">
                <wp:simplePos x="0" y="0"/>
                <wp:positionH relativeFrom="column">
                  <wp:posOffset>4685665</wp:posOffset>
                </wp:positionH>
                <wp:positionV relativeFrom="paragraph">
                  <wp:posOffset>46355</wp:posOffset>
                </wp:positionV>
                <wp:extent cx="184150" cy="142875"/>
                <wp:effectExtent l="0" t="0" r="0" b="0"/>
                <wp:wrapNone/>
                <wp:docPr id="8"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3D54E197"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e</w:t>
                            </w:r>
                            <w:r w:rsidRPr="00A1226C">
                              <w:rPr>
                                <w:rFonts w:ascii="Arial" w:hAnsi="Arial" w:cs="Arial"/>
                                <w:b/>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63395C8D" id="Text Box 33" o:spid="_x0000_s1060" type="#_x0000_t202" style="position:absolute;left:0;text-align:left;margin-left:368.95pt;margin-top:3.65pt;width:14.5pt;height:11.25pt;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" fillcolor="window" stroked="f" strokeweight=".5pt">
                <v:fill opacity="0"/>
                <v:path arrowok="t"/>
                <v:textbox inset="0,0,0,0">
                  <w:txbxContent>
                    <w:p w14:paraId="3D54E197"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e</w:t>
                      </w:r>
                      <w:r w:rsidRPr="00A1226C">
                        <w:rPr>
                          <w:rFonts w:ascii="Arial" w:hAnsi="Arial" w:cs="Arial"/>
                          <w:b/>
                          <w:sz w:val="20"/>
                          <w:szCs w:val="20"/>
                        </w:rPr>
                        <w:t>)</w:t>
                      </w:r>
                    </w:p>
                  </w:txbxContent>
                </v:textbox>
              </v:shape>
            </w:pict>
          </mc:Fallback>
        </mc:AlternateContent>
      </w:r>
      <w:r w:rsidR="00B7169F" w:rsidRPr="00593315">
        <w:rPr>
          <w:noProof/>
          <w:lang w:val="fr-CA" w:eastAsia="fr-CA"/>
        </w:rPr>
        <mc:AlternateContent>
          <mc:Choice Requires="wps">
            <w:drawing>
              <wp:anchor distT="0" distB="0" distL="114300" distR="114300" simplePos="0" relativeHeight="251577856" behindDoc="0" locked="0" layoutInCell="1" allowOverlap="1" wp14:anchorId="6B952952" wp14:editId="545F1C1C">
                <wp:simplePos x="0" y="0"/>
                <wp:positionH relativeFrom="column">
                  <wp:posOffset>330835</wp:posOffset>
                </wp:positionH>
                <wp:positionV relativeFrom="paragraph">
                  <wp:posOffset>55245</wp:posOffset>
                </wp:positionV>
                <wp:extent cx="184150" cy="142875"/>
                <wp:effectExtent l="0" t="0" r="0" b="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6D7DC719"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b</w:t>
                            </w:r>
                            <w:r w:rsidRPr="00A1226C">
                              <w:rPr>
                                <w:rFonts w:ascii="Arial" w:hAnsi="Arial" w:cs="Arial"/>
                                <w:b/>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6B952952" id="Text Box 20" o:spid="_x0000_s1061" type="#_x0000_t202" style="position:absolute;left:0;text-align:left;margin-left:26.05pt;margin-top:4.35pt;width:14.5pt;height:11.25pt;z-index:25157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" fillcolor="window" stroked="f" strokeweight=".5pt">
                <v:fill opacity="0"/>
                <v:path arrowok="t"/>
                <v:textbox inset="0,0,0,0">
                  <w:txbxContent>
                    <w:p w14:paraId="6D7DC719"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b</w:t>
                      </w:r>
                      <w:r w:rsidRPr="00A1226C">
                        <w:rPr>
                          <w:rFonts w:ascii="Arial" w:hAnsi="Arial" w:cs="Arial"/>
                          <w:b/>
                          <w:sz w:val="20"/>
                          <w:szCs w:val="20"/>
                        </w:rPr>
                        <w:t>)</w:t>
                      </w:r>
                    </w:p>
                  </w:txbxContent>
                </v:textbox>
              </v:shape>
            </w:pict>
          </mc:Fallback>
        </mc:AlternateContent>
      </w:r>
      <w:r w:rsidR="00B7169F" w:rsidRPr="00593315">
        <w:rPr>
          <w:noProof/>
          <w:lang w:val="fr-CA" w:eastAsia="fr-CA"/>
        </w:rPr>
        <mc:AlternateContent>
          <mc:Choice Requires="wps">
            <w:drawing>
              <wp:anchor distT="0" distB="0" distL="114300" distR="114300" simplePos="0" relativeHeight="251582976" behindDoc="0" locked="0" layoutInCell="1" allowOverlap="1" wp14:anchorId="5FC6389C" wp14:editId="52769BBA">
                <wp:simplePos x="0" y="0"/>
                <wp:positionH relativeFrom="column">
                  <wp:posOffset>3224530</wp:posOffset>
                </wp:positionH>
                <wp:positionV relativeFrom="paragraph">
                  <wp:posOffset>80645</wp:posOffset>
                </wp:positionV>
                <wp:extent cx="184150" cy="142875"/>
                <wp:effectExtent l="0" t="0" r="0" b="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384D6E9D"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d</w:t>
                            </w:r>
                            <w:r w:rsidRPr="00A1226C">
                              <w:rPr>
                                <w:rFonts w:ascii="Arial" w:hAnsi="Arial" w:cs="Arial"/>
                                <w:b/>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FC6389C" id="Text Box 22" o:spid="_x0000_s1062" type="#_x0000_t202" style="position:absolute;left:0;text-align:left;margin-left:253.9pt;margin-top:6.35pt;width:14.5pt;height:11.25pt;z-index:25158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" fillcolor="window" stroked="f" strokeweight=".5pt">
                <v:fill opacity="0"/>
                <v:path arrowok="t"/>
                <v:textbox inset="0,0,0,0">
                  <w:txbxContent>
                    <w:p w14:paraId="384D6E9D"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d</w:t>
                      </w:r>
                      <w:r w:rsidRPr="00A1226C">
                        <w:rPr>
                          <w:rFonts w:ascii="Arial" w:hAnsi="Arial" w:cs="Arial"/>
                          <w:b/>
                          <w:sz w:val="20"/>
                          <w:szCs w:val="20"/>
                        </w:rPr>
                        <w:t>)</w:t>
                      </w:r>
                    </w:p>
                  </w:txbxContent>
                </v:textbox>
              </v:shape>
            </w:pict>
          </mc:Fallback>
        </mc:AlternateContent>
      </w:r>
      <w:r w:rsidR="00B7169F" w:rsidRPr="00593315">
        <w:rPr>
          <w:noProof/>
          <w:lang w:val="fr-CA" w:eastAsia="fr-CA"/>
        </w:rPr>
        <mc:AlternateContent>
          <mc:Choice Requires="wps">
            <w:drawing>
              <wp:anchor distT="0" distB="0" distL="114300" distR="114300" simplePos="0" relativeHeight="251588096" behindDoc="0" locked="0" layoutInCell="1" allowOverlap="1" wp14:anchorId="2B410D5B" wp14:editId="79AA2D47">
                <wp:simplePos x="0" y="0"/>
                <wp:positionH relativeFrom="column">
                  <wp:posOffset>1800225</wp:posOffset>
                </wp:positionH>
                <wp:positionV relativeFrom="paragraph">
                  <wp:posOffset>80645</wp:posOffset>
                </wp:positionV>
                <wp:extent cx="184150" cy="142875"/>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142875"/>
                        </a:xfrm>
                        <a:prstGeom prst="rect">
                          <a:avLst/>
                        </a:prstGeom>
                        <a:solidFill>
                          <a:sysClr val="window" lastClr="FFFFFF">
                            <a:alpha val="0"/>
                          </a:sysClr>
                        </a:solidFill>
                        <a:ln w="6350">
                          <a:noFill/>
                        </a:ln>
                        <a:effectLst/>
                      </wps:spPr>
                      <wps:txbx>
                        <w:txbxContent>
                          <w:p w14:paraId="4D4AD0B2"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c</w:t>
                            </w:r>
                            <w:r w:rsidRPr="00A1226C">
                              <w:rPr>
                                <w:rFonts w:ascii="Arial" w:hAnsi="Arial" w:cs="Arial"/>
                                <w:b/>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10D5B" id="Text Box 23" o:spid="_x0000_s1063" type="#_x0000_t202" style="position:absolute;left:0;text-align:left;margin-left:141.75pt;margin-top:6.35pt;width:14.5pt;height:11.25pt;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" fillcolor="window" stroked="f" strokeweight=".5pt">
                <v:fill opacity="0"/>
                <v:path arrowok="t"/>
                <v:textbox inset="0,0,0,0">
                  <w:txbxContent>
                    <w:p w14:paraId="4D4AD0B2" w14:textId="77777777" w:rsidR="00DF0B75" w:rsidRPr="00A1226C" w:rsidRDefault="00DF0B75" w:rsidP="00666542">
                      <w:pPr>
                        <w:rPr>
                          <w:rFonts w:ascii="Arial" w:hAnsi="Arial" w:cs="Arial"/>
                          <w:b/>
                          <w:sz w:val="20"/>
                          <w:szCs w:val="20"/>
                        </w:rPr>
                      </w:pPr>
                      <w:r w:rsidRPr="00A1226C">
                        <w:rPr>
                          <w:rFonts w:ascii="Arial" w:hAnsi="Arial" w:cs="Arial"/>
                          <w:b/>
                          <w:sz w:val="20"/>
                          <w:szCs w:val="20"/>
                        </w:rPr>
                        <w:t>(</w:t>
                      </w:r>
                      <w:r>
                        <w:rPr>
                          <w:rFonts w:ascii="Arial" w:hAnsi="Arial" w:cs="Arial"/>
                          <w:b/>
                          <w:sz w:val="20"/>
                          <w:szCs w:val="20"/>
                        </w:rPr>
                        <w:t>c</w:t>
                      </w:r>
                      <w:r w:rsidRPr="00A1226C">
                        <w:rPr>
                          <w:rFonts w:ascii="Arial" w:hAnsi="Arial" w:cs="Arial"/>
                          <w:b/>
                          <w:sz w:val="20"/>
                          <w:szCs w:val="20"/>
                        </w:rPr>
                        <w:t>)</w:t>
                      </w:r>
                    </w:p>
                  </w:txbxContent>
                </v:textbox>
              </v:shape>
            </w:pict>
          </mc:Fallback>
        </mc:AlternateContent>
      </w:r>
      <w:r w:rsidRPr="00593315">
        <w:object w:dxaOrig="4318" w:dyaOrig="3244" w14:anchorId="1097F91A">
          <v:shape id="_x0000_i1051" type="#_x0000_t75" style="width:114pt;height:87.75pt" o:ole="">
            <v:imagedata r:id="rId64" o:title=""/>
            <o:lock v:ext="edit" aspectratio="f"/>
          </v:shape>
          <o:OLEObject Type="Embed" ProgID="STATISTICA.Graph" ShapeID="_x0000_i1051" DrawAspect="Content" ObjectID="_1595234043" r:id="rId65"/>
        </w:object>
      </w:r>
      <w:r w:rsidRPr="00593315">
        <w:object w:dxaOrig="4318" w:dyaOrig="3244" w14:anchorId="313C1B1C">
          <v:shape id="_x0000_i1052" type="#_x0000_t75" style="width:114pt;height:87.75pt" o:ole="">
            <v:imagedata r:id="rId66" o:title=""/>
            <o:lock v:ext="edit" aspectratio="f"/>
          </v:shape>
          <o:OLEObject Type="Embed" ProgID="STATISTICA.Graph" ShapeID="_x0000_i1052" DrawAspect="Content" ObjectID="_1595234044" r:id="rId67"/>
        </w:object>
      </w:r>
      <w:r w:rsidRPr="00593315">
        <w:object w:dxaOrig="2276" w:dyaOrig="1757" w14:anchorId="69E8D1A5">
          <v:shape id="_x0000_i1053" type="#_x0000_t75" style="width:114pt;height:87.75pt" o:ole="">
            <v:imagedata r:id="rId68" o:title=""/>
            <o:lock v:ext="edit" aspectratio="f"/>
          </v:shape>
          <o:OLEObject Type="Embed" ProgID="STATISTICA.Graph" ShapeID="_x0000_i1053" DrawAspect="Content" ObjectID="_1595234045" r:id="rId69">
            <o:FieldCodes>\s</o:FieldCodes>
          </o:OLEObject>
        </w:object>
      </w:r>
    </w:p>
    <w:p w14:paraId="2B3C20D9" w14:textId="77777777" w:rsidR="00740CBE" w:rsidRPr="00593315" w:rsidRDefault="00740CBE" w:rsidP="00666542">
      <w:pPr>
        <w:jc w:val="center"/>
        <w:rPr>
          <w:b/>
          <w:color w:val="000000"/>
        </w:rPr>
      </w:pPr>
    </w:p>
    <w:p w14:paraId="3CC4FB86" w14:textId="77777777" w:rsidR="00666542" w:rsidRPr="00593315" w:rsidRDefault="00666542" w:rsidP="00666542">
      <w:pPr>
        <w:jc w:val="center"/>
      </w:pPr>
      <w:r w:rsidRPr="00593315">
        <w:rPr>
          <w:b/>
          <w:color w:val="000000"/>
        </w:rPr>
        <w:t xml:space="preserve">Figure </w:t>
      </w:r>
      <w:r w:rsidRPr="00593315">
        <w:rPr>
          <w:b/>
          <w:color w:val="000000"/>
        </w:rPr>
        <w:fldChar w:fldCharType="begin"/>
      </w:r>
      <w:r w:rsidRPr="00593315">
        <w:rPr>
          <w:b/>
          <w:color w:val="000000"/>
        </w:rPr>
        <w:instrText xml:space="preserve"> SEQ Figure \* ARABIC </w:instrText>
      </w:r>
      <w:r w:rsidRPr="00593315">
        <w:rPr>
          <w:b/>
          <w:color w:val="000000"/>
        </w:rPr>
        <w:fldChar w:fldCharType="separate"/>
      </w:r>
      <w:r w:rsidR="00BB0D0F" w:rsidRPr="00593315">
        <w:rPr>
          <w:b/>
          <w:noProof/>
          <w:color w:val="000000"/>
        </w:rPr>
        <w:t>8</w:t>
      </w:r>
      <w:r w:rsidRPr="00593315">
        <w:rPr>
          <w:b/>
          <w:color w:val="000000"/>
        </w:rPr>
        <w:fldChar w:fldCharType="end"/>
      </w:r>
      <w:r w:rsidR="00462949" w:rsidRPr="00593315">
        <w:rPr>
          <w:b/>
          <w:color w:val="000000"/>
        </w:rPr>
        <w:t xml:space="preserve"> </w:t>
      </w:r>
      <w:r w:rsidRPr="00593315">
        <w:rPr>
          <w:color w:val="000000"/>
        </w:rPr>
        <w:t xml:space="preserve"> ANOVA analysis on impact of heat-</w:t>
      </w:r>
      <w:r w:rsidRPr="00593315">
        <w:t>treatment temperature and acetylation on fungal durability of jack pine (a) Factorial ANOVA analysis, (b) one-way ANOVA analysis of fungal type, (c) one-way ANOVA analysis of heat-treated temperature, (d) one-way ANOVA analysis of acetylation, (e) impact importance of different factors</w:t>
      </w:r>
    </w:p>
    <w:p w14:paraId="6BF22396" w14:textId="77777777" w:rsidR="00A91F48" w:rsidRPr="00593315" w:rsidRDefault="00666542" w:rsidP="00666542">
      <w:pPr>
        <w:jc w:val="center"/>
      </w:pPr>
      <w:r w:rsidRPr="00593315">
        <w:rPr>
          <w:lang w:val="en-GB"/>
        </w:rPr>
        <w:t>(</w:t>
      </w:r>
      <w:r w:rsidRPr="00593315">
        <w:t xml:space="preserve">UN: </w:t>
      </w:r>
      <w:r w:rsidRPr="00593315">
        <w:rPr>
          <w:color w:val="000000"/>
        </w:rPr>
        <w:t>sample without heat treatment</w:t>
      </w:r>
      <w:r w:rsidRPr="00593315">
        <w:t>, NON: Non-acetylated sample, VIN: acetylated with vinegar, AA: acetylated with acetic anhydride)</w:t>
      </w:r>
    </w:p>
    <w:p w14:paraId="434C1E83" w14:textId="77777777" w:rsidR="00666542" w:rsidRPr="00593315" w:rsidRDefault="00A91F48" w:rsidP="003C5B46">
      <w:r w:rsidRPr="00593315">
        <w:rPr>
          <w:lang w:val="en-GB"/>
        </w:rPr>
        <w:br w:type="page"/>
      </w:r>
    </w:p>
    <w:p w14:paraId="5A3B6C84" w14:textId="77777777" w:rsidR="00666542" w:rsidRPr="00593315" w:rsidRDefault="00F46DF6" w:rsidP="008F1CD0">
      <w:pPr>
        <w:jc w:val="center"/>
      </w:pPr>
      <w:r w:rsidRPr="00593315">
        <w:rPr>
          <w:noProof/>
          <w:lang w:val="fr-CA" w:eastAsia="fr-CA"/>
        </w:rPr>
        <w:lastRenderedPageBreak/>
        <mc:AlternateContent>
          <mc:Choice Requires="wps">
            <w:drawing>
              <wp:anchor distT="0" distB="0" distL="114300" distR="114300" simplePos="0" relativeHeight="251721216" behindDoc="0" locked="0" layoutInCell="1" allowOverlap="1" wp14:anchorId="23BF83EE" wp14:editId="053504E6">
                <wp:simplePos x="0" y="0"/>
                <wp:positionH relativeFrom="column">
                  <wp:posOffset>2624447</wp:posOffset>
                </wp:positionH>
                <wp:positionV relativeFrom="paragraph">
                  <wp:posOffset>1373061</wp:posOffset>
                </wp:positionV>
                <wp:extent cx="273050" cy="35946"/>
                <wp:effectExtent l="0" t="0" r="12700" b="21590"/>
                <wp:wrapNone/>
                <wp:docPr id="72" name="Straight Connector 1"/>
                <wp:cNvGraphicFramePr/>
                <a:graphic xmlns:a="http://schemas.openxmlformats.org/drawingml/2006/main">
                  <a:graphicData uri="http://schemas.microsoft.com/office/word/2010/wordprocessingShape">
                    <wps:wsp>
                      <wps:cNvCnPr/>
                      <wps:spPr>
                        <a:xfrm>
                          <a:off x="0" y="0"/>
                          <a:ext cx="273050" cy="35946"/>
                        </a:xfrm>
                        <a:prstGeom prst="line">
                          <a:avLst/>
                        </a:prstGeom>
                        <a:ln w="31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F8782D3" id="Straight Connector 1" o:spid="_x0000_s1026" style="position:absolute;z-index:251721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6.65pt,108.1pt" to="228.15pt,1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" strokecolor="black [3213]" strokeweight=".25pt">
                <v:stroke dashstyle="dash"/>
              </v:line>
            </w:pict>
          </mc:Fallback>
        </mc:AlternateContent>
      </w:r>
      <w:r w:rsidRPr="00593315">
        <w:rPr>
          <w:noProof/>
          <w:lang w:val="fr-CA" w:eastAsia="fr-CA"/>
        </w:rPr>
        <mc:AlternateContent>
          <mc:Choice Requires="wps">
            <w:drawing>
              <wp:anchor distT="0" distB="0" distL="114300" distR="114300" simplePos="0" relativeHeight="251726336" behindDoc="0" locked="0" layoutInCell="1" allowOverlap="1" wp14:anchorId="5E09B150" wp14:editId="34E42806">
                <wp:simplePos x="0" y="0"/>
                <wp:positionH relativeFrom="column">
                  <wp:posOffset>2351314</wp:posOffset>
                </wp:positionH>
                <wp:positionV relativeFrom="paragraph">
                  <wp:posOffset>1480259</wp:posOffset>
                </wp:positionV>
                <wp:extent cx="160020" cy="0"/>
                <wp:effectExtent l="0" t="0" r="11430" b="19050"/>
                <wp:wrapNone/>
                <wp:docPr id="73" name="Straight Connector 1"/>
                <wp:cNvGraphicFramePr/>
                <a:graphic xmlns:a="http://schemas.openxmlformats.org/drawingml/2006/main">
                  <a:graphicData uri="http://schemas.microsoft.com/office/word/2010/wordprocessingShape">
                    <wps:wsp>
                      <wps:cNvCnPr/>
                      <wps:spPr>
                        <a:xfrm>
                          <a:off x="0" y="0"/>
                          <a:ext cx="160020" cy="0"/>
                        </a:xfrm>
                        <a:prstGeom prst="line">
                          <a:avLst/>
                        </a:prstGeom>
                        <a:ln w="31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8544CC" id="Straight Connector 1" o:spid="_x0000_s1026" style="position:absolute;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5.15pt,116.55pt" to="197.75pt,1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" strokecolor="black [3213]" strokeweight=".25pt">
                <v:stroke dashstyle="dash"/>
              </v:line>
            </w:pict>
          </mc:Fallback>
        </mc:AlternateContent>
      </w:r>
      <w:r w:rsidRPr="00593315">
        <w:rPr>
          <w:noProof/>
          <w:lang w:val="fr-CA" w:eastAsia="fr-CA"/>
        </w:rPr>
        <mc:AlternateContent>
          <mc:Choice Requires="wps">
            <w:drawing>
              <wp:anchor distT="0" distB="0" distL="114300" distR="114300" simplePos="0" relativeHeight="251710976" behindDoc="0" locked="0" layoutInCell="1" allowOverlap="1" wp14:anchorId="2FE03F7A" wp14:editId="48F0083B">
                <wp:simplePos x="0" y="0"/>
                <wp:positionH relativeFrom="column">
                  <wp:posOffset>2294255</wp:posOffset>
                </wp:positionH>
                <wp:positionV relativeFrom="paragraph">
                  <wp:posOffset>836930</wp:posOffset>
                </wp:positionV>
                <wp:extent cx="327660" cy="172085"/>
                <wp:effectExtent l="0" t="0" r="0" b="0"/>
                <wp:wrapNone/>
                <wp:docPr id="70" name="Text Box 1"/>
                <wp:cNvGraphicFramePr/>
                <a:graphic xmlns:a="http://schemas.openxmlformats.org/drawingml/2006/main">
                  <a:graphicData uri="http://schemas.microsoft.com/office/word/2010/wordprocessingShape">
                    <wps:wsp>
                      <wps:cNvSpPr txBox="1"/>
                      <wps:spPr>
                        <a:xfrm>
                          <a:off x="0" y="0"/>
                          <a:ext cx="327660" cy="172085"/>
                        </a:xfrm>
                        <a:prstGeom prst="rect">
                          <a:avLst/>
                        </a:prstGeom>
                      </wps:spPr>
                      <wps:txbx>
                        <w:txbxContent>
                          <w:p w14:paraId="71990570" w14:textId="77777777" w:rsidR="00DF0B75" w:rsidRDefault="00DF0B75" w:rsidP="00F46DF6">
                            <w:pPr>
                              <w:pStyle w:val="NormalWeb"/>
                              <w:spacing w:before="0" w:beforeAutospacing="0" w:after="0" w:afterAutospacing="0"/>
                              <w:jc w:val="center"/>
                            </w:pPr>
                            <w:r>
                              <w:rPr>
                                <w:rFonts w:asciiTheme="minorHAnsi" w:hAnsi="Calibri" w:cstheme="minorBidi"/>
                              </w:rPr>
                              <w:t>C-H</w:t>
                            </w:r>
                          </w:p>
                        </w:txbxContent>
                      </wps:txbx>
                      <wps:bodyPr vertOverflow="clip" wrap="square" lIns="0" tIns="0" rIns="0" bIns="0" rtlCol="0"/>
                    </wps:wsp>
                  </a:graphicData>
                </a:graphic>
              </wp:anchor>
            </w:drawing>
          </mc:Choice>
          <mc:Fallback>
            <w:pict>
              <v:shape w14:anchorId="2FE03F7A" id="_x0000_s1064" type="#_x0000_t202" style="position:absolute;left:0;text-align:left;margin-left:180.65pt;margin-top:65.9pt;width:25.8pt;height:13.55pt;z-index:251710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" filled="f" stroked="f">
                <v:textbox inset="0,0,0,0">
                  <w:txbxContent>
                    <w:p w14:paraId="71990570" w14:textId="77777777" w:rsidR="00DF0B75" w:rsidRDefault="00DF0B75" w:rsidP="00F46DF6">
                      <w:pPr>
                        <w:pStyle w:val="NormalWeb"/>
                        <w:spacing w:before="0" w:beforeAutospacing="0" w:after="0" w:afterAutospacing="0"/>
                        <w:jc w:val="center"/>
                      </w:pPr>
                      <w:r>
                        <w:rPr>
                          <w:rFonts w:asciiTheme="minorHAnsi" w:hAnsi="Calibri" w:cstheme="minorBidi"/>
                        </w:rPr>
                        <w:t>C-H</w:t>
                      </w:r>
                    </w:p>
                  </w:txbxContent>
                </v:textbox>
              </v:shape>
            </w:pict>
          </mc:Fallback>
        </mc:AlternateContent>
      </w:r>
      <w:r w:rsidRPr="00593315">
        <w:rPr>
          <w:noProof/>
          <w:lang w:val="fr-CA" w:eastAsia="fr-CA"/>
        </w:rPr>
        <mc:AlternateContent>
          <mc:Choice Requires="wps">
            <w:drawing>
              <wp:anchor distT="0" distB="0" distL="114300" distR="114300" simplePos="0" relativeHeight="251716096" behindDoc="0" locked="0" layoutInCell="1" allowOverlap="1" wp14:anchorId="3B78A244" wp14:editId="1DF5D496">
                <wp:simplePos x="0" y="0"/>
                <wp:positionH relativeFrom="column">
                  <wp:posOffset>2626360</wp:posOffset>
                </wp:positionH>
                <wp:positionV relativeFrom="paragraph">
                  <wp:posOffset>573405</wp:posOffset>
                </wp:positionV>
                <wp:extent cx="327660" cy="172085"/>
                <wp:effectExtent l="0" t="0" r="0" b="0"/>
                <wp:wrapNone/>
                <wp:docPr id="71" name="Text Box 1"/>
                <wp:cNvGraphicFramePr/>
                <a:graphic xmlns:a="http://schemas.openxmlformats.org/drawingml/2006/main">
                  <a:graphicData uri="http://schemas.microsoft.com/office/word/2010/wordprocessingShape">
                    <wps:wsp>
                      <wps:cNvSpPr txBox="1"/>
                      <wps:spPr>
                        <a:xfrm>
                          <a:off x="0" y="0"/>
                          <a:ext cx="327660" cy="172085"/>
                        </a:xfrm>
                        <a:prstGeom prst="rect">
                          <a:avLst/>
                        </a:prstGeom>
                      </wps:spPr>
                      <wps:txbx>
                        <w:txbxContent>
                          <w:p w14:paraId="440842DA" w14:textId="77777777" w:rsidR="00DF0B75" w:rsidRDefault="00DF0B75" w:rsidP="00F46DF6">
                            <w:pPr>
                              <w:pStyle w:val="NormalWeb"/>
                              <w:spacing w:before="0" w:beforeAutospacing="0" w:after="0" w:afterAutospacing="0"/>
                              <w:jc w:val="center"/>
                            </w:pPr>
                            <w:r>
                              <w:rPr>
                                <w:rFonts w:asciiTheme="minorHAnsi" w:hAnsi="Calibri" w:cstheme="minorBidi"/>
                              </w:rPr>
                              <w:t>C=O</w:t>
                            </w:r>
                          </w:p>
                        </w:txbxContent>
                      </wps:txbx>
                      <wps:bodyPr vertOverflow="clip" wrap="square" lIns="0" tIns="0" rIns="0" bIns="0" rtlCol="0"/>
                    </wps:wsp>
                  </a:graphicData>
                </a:graphic>
              </wp:anchor>
            </w:drawing>
          </mc:Choice>
          <mc:Fallback>
            <w:pict>
              <v:shape w14:anchorId="3B78A244" id="_x0000_s1065" type="#_x0000_t202" style="position:absolute;left:0;text-align:left;margin-left:206.8pt;margin-top:45.15pt;width:25.8pt;height:13.55pt;z-index:25171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" filled="f" stroked="f">
                <v:textbox inset="0,0,0,0">
                  <w:txbxContent>
                    <w:p w14:paraId="440842DA" w14:textId="77777777" w:rsidR="00DF0B75" w:rsidRDefault="00DF0B75" w:rsidP="00F46DF6">
                      <w:pPr>
                        <w:pStyle w:val="NormalWeb"/>
                        <w:spacing w:before="0" w:beforeAutospacing="0" w:after="0" w:afterAutospacing="0"/>
                        <w:jc w:val="center"/>
                      </w:pPr>
                      <w:r>
                        <w:rPr>
                          <w:rFonts w:asciiTheme="minorHAnsi" w:hAnsi="Calibri" w:cstheme="minorBidi"/>
                        </w:rPr>
                        <w:t>C=O</w:t>
                      </w:r>
                    </w:p>
                  </w:txbxContent>
                </v:textbox>
              </v:shape>
            </w:pict>
          </mc:Fallback>
        </mc:AlternateContent>
      </w:r>
      <w:r w:rsidRPr="00593315">
        <w:rPr>
          <w:noProof/>
          <w:lang w:val="fr-CA" w:eastAsia="fr-CA"/>
        </w:rPr>
        <mc:AlternateContent>
          <mc:Choice Requires="wps">
            <w:drawing>
              <wp:anchor distT="0" distB="0" distL="114300" distR="114300" simplePos="0" relativeHeight="251705856" behindDoc="0" locked="0" layoutInCell="1" allowOverlap="1" wp14:anchorId="7AE935B6" wp14:editId="5FBE824C">
                <wp:simplePos x="0" y="0"/>
                <wp:positionH relativeFrom="column">
                  <wp:posOffset>2764790</wp:posOffset>
                </wp:positionH>
                <wp:positionV relativeFrom="paragraph">
                  <wp:posOffset>741680</wp:posOffset>
                </wp:positionV>
                <wp:extent cx="0" cy="137160"/>
                <wp:effectExtent l="0" t="0" r="19050" b="15240"/>
                <wp:wrapNone/>
                <wp:docPr id="69" name="Straight Connector 1"/>
                <wp:cNvGraphicFramePr/>
                <a:graphic xmlns:a="http://schemas.openxmlformats.org/drawingml/2006/main">
                  <a:graphicData uri="http://schemas.microsoft.com/office/word/2010/wordprocessingShape">
                    <wps:wsp>
                      <wps:cNvCnPr/>
                      <wps:spPr>
                        <a:xfrm>
                          <a:off x="0" y="0"/>
                          <a:ext cx="0" cy="13716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B8C8EF" id="Straight Connector 1" o:spid="_x0000_s1026" style="position:absolute;z-index:251705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17.7pt,58.4pt" to="217.7pt,6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" strokecolor="black [3213]" strokeweight=".5pt"/>
            </w:pict>
          </mc:Fallback>
        </mc:AlternateContent>
      </w:r>
      <w:r w:rsidRPr="00593315">
        <w:rPr>
          <w:noProof/>
          <w:lang w:val="fr-CA" w:eastAsia="fr-CA"/>
        </w:rPr>
        <mc:AlternateContent>
          <mc:Choice Requires="wps">
            <w:drawing>
              <wp:anchor distT="0" distB="0" distL="114300" distR="114300" simplePos="0" relativeHeight="251700736" behindDoc="0" locked="0" layoutInCell="1" allowOverlap="1" wp14:anchorId="2A998F21" wp14:editId="60149F95">
                <wp:simplePos x="0" y="0"/>
                <wp:positionH relativeFrom="column">
                  <wp:posOffset>2440379</wp:posOffset>
                </wp:positionH>
                <wp:positionV relativeFrom="paragraph">
                  <wp:posOffset>1023059</wp:posOffset>
                </wp:positionV>
                <wp:extent cx="0" cy="137160"/>
                <wp:effectExtent l="0" t="0" r="19050" b="15240"/>
                <wp:wrapNone/>
                <wp:docPr id="2" name="Straight Connector 1"/>
                <wp:cNvGraphicFramePr/>
                <a:graphic xmlns:a="http://schemas.openxmlformats.org/drawingml/2006/main">
                  <a:graphicData uri="http://schemas.microsoft.com/office/word/2010/wordprocessingShape">
                    <wps:wsp>
                      <wps:cNvCnPr/>
                      <wps:spPr>
                        <a:xfrm>
                          <a:off x="0" y="0"/>
                          <a:ext cx="0" cy="13716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417ECF2" id="Straight Connector 1" o:spid="_x0000_s1026" style="position:absolute;z-index:251700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2.15pt,80.55pt" to="192.15pt,9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" strokecolor="black [3213]" strokeweight=".5pt"/>
            </w:pict>
          </mc:Fallback>
        </mc:AlternateContent>
      </w:r>
      <w:r w:rsidR="00BC3B1E" w:rsidRPr="00593315">
        <w:rPr>
          <w:noProof/>
          <w:lang w:val="fr-CA" w:eastAsia="fr-CA"/>
        </w:rPr>
        <w:drawing>
          <wp:inline distT="0" distB="0" distL="0" distR="0" wp14:anchorId="123AF29F" wp14:editId="1E0BB39D">
            <wp:extent cx="4572000" cy="3090863"/>
            <wp:effectExtent l="0" t="0" r="0" b="8255"/>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34BEF77E" w14:textId="77777777" w:rsidR="004B3E47" w:rsidRPr="00593315" w:rsidRDefault="00AF65CA" w:rsidP="00330825">
      <w:pPr>
        <w:jc w:val="center"/>
        <w:rPr>
          <w:noProof/>
        </w:rPr>
      </w:pPr>
      <w:r w:rsidRPr="00593315">
        <w:rPr>
          <w:b/>
          <w:color w:val="000000"/>
        </w:rPr>
        <w:t xml:space="preserve">Figure </w:t>
      </w:r>
      <w:r w:rsidRPr="00593315">
        <w:rPr>
          <w:b/>
          <w:color w:val="000000"/>
        </w:rPr>
        <w:fldChar w:fldCharType="begin"/>
      </w:r>
      <w:r w:rsidRPr="00593315">
        <w:rPr>
          <w:b/>
          <w:color w:val="000000"/>
        </w:rPr>
        <w:instrText xml:space="preserve"> SEQ Figure \* ARABIC </w:instrText>
      </w:r>
      <w:r w:rsidRPr="00593315">
        <w:rPr>
          <w:b/>
          <w:color w:val="000000"/>
        </w:rPr>
        <w:fldChar w:fldCharType="separate"/>
      </w:r>
      <w:r w:rsidR="00BB0D0F" w:rsidRPr="00593315">
        <w:rPr>
          <w:b/>
          <w:noProof/>
          <w:color w:val="000000"/>
        </w:rPr>
        <w:t>9</w:t>
      </w:r>
      <w:r w:rsidRPr="00593315">
        <w:rPr>
          <w:b/>
          <w:color w:val="000000"/>
        </w:rPr>
        <w:fldChar w:fldCharType="end"/>
      </w:r>
      <w:r w:rsidRPr="00593315">
        <w:rPr>
          <w:b/>
          <w:color w:val="000000"/>
        </w:rPr>
        <w:t xml:space="preserve"> </w:t>
      </w:r>
      <w:r w:rsidRPr="00593315">
        <w:rPr>
          <w:color w:val="000000"/>
        </w:rPr>
        <w:t xml:space="preserve"> </w:t>
      </w:r>
      <w:r w:rsidR="00B0166B" w:rsidRPr="00593315">
        <w:rPr>
          <w:noProof/>
          <w:color w:val="000000"/>
        </w:rPr>
        <w:t>FTIR spectra</w:t>
      </w:r>
      <w:r w:rsidR="00B21585" w:rsidRPr="00593315">
        <w:rPr>
          <w:noProof/>
          <w:color w:val="000000"/>
        </w:rPr>
        <w:t xml:space="preserve"> </w:t>
      </w:r>
      <w:r w:rsidR="00B0166B" w:rsidRPr="00593315">
        <w:rPr>
          <w:noProof/>
          <w:color w:val="000000"/>
        </w:rPr>
        <w:t>of</w:t>
      </w:r>
      <w:r w:rsidR="00B21585" w:rsidRPr="00593315">
        <w:rPr>
          <w:noProof/>
          <w:color w:val="000000"/>
        </w:rPr>
        <w:t xml:space="preserve"> </w:t>
      </w:r>
      <w:r w:rsidR="00B0166B" w:rsidRPr="00593315">
        <w:rPr>
          <w:noProof/>
          <w:color w:val="000000"/>
        </w:rPr>
        <w:t>esterified and control untreated wood: un</w:t>
      </w:r>
      <w:r w:rsidR="00B21585" w:rsidRPr="00593315">
        <w:rPr>
          <w:noProof/>
          <w:color w:val="000000"/>
        </w:rPr>
        <w:t>t</w:t>
      </w:r>
      <w:r w:rsidR="00B0166B" w:rsidRPr="00593315">
        <w:rPr>
          <w:noProof/>
          <w:color w:val="000000"/>
        </w:rPr>
        <w:t xml:space="preserve">reated (UN), </w:t>
      </w:r>
      <w:r w:rsidR="00B0166B" w:rsidRPr="00593315">
        <w:rPr>
          <w:noProof/>
        </w:rPr>
        <w:t xml:space="preserve">modified with </w:t>
      </w:r>
      <w:r w:rsidR="00B0166B" w:rsidRPr="00593315">
        <w:rPr>
          <w:lang w:eastAsia="de-DE"/>
        </w:rPr>
        <w:t xml:space="preserve">vinegar </w:t>
      </w:r>
      <w:r w:rsidR="00B0166B" w:rsidRPr="00593315">
        <w:rPr>
          <w:noProof/>
          <w:color w:val="000000"/>
        </w:rPr>
        <w:t>(VIN)</w:t>
      </w:r>
      <w:r w:rsidR="00B0166B" w:rsidRPr="00593315">
        <w:rPr>
          <w:noProof/>
        </w:rPr>
        <w:t>, and modified with acetic anhydride (AA)</w:t>
      </w:r>
      <w:r w:rsidR="00F46DF6" w:rsidRPr="00593315">
        <w:rPr>
          <w:noProof/>
        </w:rPr>
        <w:t xml:space="preserve"> </w:t>
      </w:r>
    </w:p>
    <w:p w14:paraId="1D297A10" w14:textId="77777777" w:rsidR="0011754A" w:rsidRPr="00593315" w:rsidRDefault="0011754A" w:rsidP="00330825">
      <w:pPr>
        <w:jc w:val="center"/>
        <w:rPr>
          <w:noProof/>
        </w:rPr>
      </w:pPr>
    </w:p>
    <w:p w14:paraId="5B3C70C2" w14:textId="77777777" w:rsidR="000E0F9B" w:rsidRPr="00593315" w:rsidRDefault="000E0F9B" w:rsidP="009727ED">
      <w:pPr>
        <w:jc w:val="center"/>
        <w:rPr>
          <w:noProof/>
        </w:rPr>
      </w:pPr>
    </w:p>
    <w:p w14:paraId="38BE9E1D" w14:textId="77777777" w:rsidR="00F80040" w:rsidRDefault="00F80040" w:rsidP="00330825">
      <w:pPr>
        <w:jc w:val="center"/>
        <w:rPr>
          <w:noProof/>
          <w:sz w:val="20"/>
          <w:szCs w:val="20"/>
        </w:rPr>
      </w:pPr>
    </w:p>
    <w:sectPr w:rsidR="00F80040">
      <w:footerReference w:type="default" r:id="rId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7921E7" w14:textId="77777777" w:rsidR="004E3972" w:rsidRDefault="004E3972" w:rsidP="00982735">
      <w:r>
        <w:separator/>
      </w:r>
    </w:p>
  </w:endnote>
  <w:endnote w:type="continuationSeparator" w:id="0">
    <w:p w14:paraId="78DD0D60" w14:textId="77777777" w:rsidR="004E3972" w:rsidRDefault="004E3972" w:rsidP="00982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altName w:val="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5113E" w14:textId="0CADC8C4" w:rsidR="000C4BDF" w:rsidRDefault="00011DA1" w:rsidP="000C4BDF">
    <w:r>
      <w:rPr>
        <w:rFonts w:hint="eastAsia"/>
      </w:rPr>
      <w:t xml:space="preserve">* </w:t>
    </w:r>
    <w:r w:rsidR="000C4BDF">
      <w:rPr>
        <w:rFonts w:hint="eastAsia"/>
      </w:rPr>
      <w:t xml:space="preserve">Corresponding author is currently working at: </w:t>
    </w:r>
  </w:p>
  <w:p w14:paraId="48F9E2B4" w14:textId="3C835E40" w:rsidR="000C4BDF" w:rsidRDefault="000C4BDF" w:rsidP="000C4BDF">
    <w:pPr>
      <w:rPr>
        <w:bCs/>
        <w:sz w:val="20"/>
      </w:rPr>
    </w:pPr>
    <w:r>
      <w:rPr>
        <w:rFonts w:hint="eastAsia"/>
        <w:bCs/>
        <w:sz w:val="20"/>
      </w:rPr>
      <w:t xml:space="preserve">CanmetEnergy </w:t>
    </w:r>
    <w:r>
      <w:rPr>
        <w:bCs/>
        <w:sz w:val="20"/>
      </w:rPr>
      <w:t>–</w:t>
    </w:r>
    <w:r>
      <w:rPr>
        <w:rFonts w:hint="eastAsia"/>
        <w:bCs/>
        <w:sz w:val="20"/>
      </w:rPr>
      <w:t xml:space="preserve"> Ottawa, Natural </w:t>
    </w:r>
    <w:r>
      <w:rPr>
        <w:bCs/>
        <w:sz w:val="20"/>
      </w:rPr>
      <w:t>Recourse</w:t>
    </w:r>
    <w:r>
      <w:rPr>
        <w:rFonts w:hint="eastAsia"/>
        <w:bCs/>
        <w:sz w:val="20"/>
      </w:rPr>
      <w:t xml:space="preserve"> Canada</w:t>
    </w:r>
  </w:p>
  <w:p w14:paraId="357AEA75" w14:textId="77777777" w:rsidR="000C4BDF" w:rsidRPr="00593315" w:rsidRDefault="000C4BDF" w:rsidP="000C4BDF">
    <w:pPr>
      <w:rPr>
        <w:sz w:val="20"/>
        <w:lang w:val="en-CA"/>
      </w:rPr>
    </w:pPr>
    <w:r w:rsidRPr="00593315">
      <w:rPr>
        <w:rFonts w:hint="eastAsia"/>
        <w:sz w:val="20"/>
        <w:lang w:val="en-CA"/>
      </w:rPr>
      <w:t>1 Haanel Drive, Building 2, room 101</w:t>
    </w:r>
  </w:p>
  <w:p w14:paraId="478166E4" w14:textId="77777777" w:rsidR="000C4BDF" w:rsidRPr="00593315" w:rsidRDefault="000C4BDF" w:rsidP="000C4BDF">
    <w:pPr>
      <w:rPr>
        <w:sz w:val="20"/>
        <w:lang w:val="en-CA"/>
      </w:rPr>
    </w:pPr>
    <w:r w:rsidRPr="00593315">
      <w:rPr>
        <w:rFonts w:hint="eastAsia"/>
        <w:sz w:val="20"/>
        <w:lang w:val="en-CA"/>
      </w:rPr>
      <w:t xml:space="preserve">Ottawa, Ontario, </w:t>
    </w:r>
    <w:r w:rsidRPr="00593315">
      <w:rPr>
        <w:sz w:val="20"/>
        <w:lang w:val="en-CA"/>
      </w:rPr>
      <w:t>Canada</w:t>
    </w:r>
    <w:r w:rsidRPr="00593315">
      <w:rPr>
        <w:rFonts w:hint="eastAsia"/>
        <w:sz w:val="20"/>
        <w:lang w:val="en-CA"/>
      </w:rPr>
      <w:t>, K1A 1M1</w:t>
    </w:r>
  </w:p>
  <w:p w14:paraId="16C39837" w14:textId="3406CD24" w:rsidR="000C4BDF" w:rsidRPr="00593315" w:rsidRDefault="000C4BDF" w:rsidP="000C4BDF">
    <w:pPr>
      <w:rPr>
        <w:sz w:val="20"/>
        <w:lang w:val="en-CA"/>
      </w:rPr>
    </w:pPr>
    <w:r w:rsidRPr="00593315">
      <w:rPr>
        <w:rFonts w:hint="eastAsia"/>
        <w:sz w:val="20"/>
        <w:lang w:val="en-CA"/>
      </w:rPr>
      <w:t>Email</w:t>
    </w:r>
    <w:r w:rsidRPr="00593315">
      <w:rPr>
        <w:sz w:val="20"/>
        <w:lang w:val="en-CA"/>
      </w:rPr>
      <w:t> :</w:t>
    </w:r>
    <w:r w:rsidRPr="00593315">
      <w:rPr>
        <w:rFonts w:hint="eastAsia"/>
        <w:sz w:val="20"/>
        <w:lang w:val="en-CA"/>
      </w:rPr>
      <w:t xml:space="preserve"> xianai.huang@canada.ca</w:t>
    </w:r>
  </w:p>
  <w:p w14:paraId="6EDF256B" w14:textId="698907B7" w:rsidR="000C4BDF" w:rsidRPr="00593315" w:rsidRDefault="000C4BDF">
    <w:pPr>
      <w:pStyle w:val="Pieddepage"/>
      <w:rPr>
        <w:lang w:val="en-CA"/>
      </w:rPr>
    </w:pPr>
  </w:p>
  <w:p w14:paraId="7B8AD31F" w14:textId="77777777" w:rsidR="00DF0B75" w:rsidRDefault="00DF0B75">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662959" w14:textId="77777777" w:rsidR="004E3972" w:rsidRDefault="004E3972" w:rsidP="00982735">
      <w:r>
        <w:separator/>
      </w:r>
    </w:p>
  </w:footnote>
  <w:footnote w:type="continuationSeparator" w:id="0">
    <w:p w14:paraId="6F550BA2" w14:textId="77777777" w:rsidR="004E3972" w:rsidRDefault="004E3972" w:rsidP="0098273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165CC2"/>
    <w:multiLevelType w:val="multilevel"/>
    <w:tmpl w:val="47DC3D20"/>
    <w:lvl w:ilvl="0">
      <w:start w:val="1"/>
      <w:numFmt w:val="decimal"/>
      <w:lvlText w:val="3.1.%1"/>
      <w:lvlJc w:val="left"/>
      <w:pPr>
        <w:ind w:left="720" w:hanging="360"/>
      </w:pPr>
      <w:rPr>
        <w:rFonts w:hint="eastAsia"/>
        <w:b/>
      </w:rPr>
    </w:lvl>
    <w:lvl w:ilvl="1">
      <w:start w:val="1"/>
      <w:numFmt w:val="decimal"/>
      <w:lvlText w:val="3.%2"/>
      <w:lvlJc w:val="left"/>
      <w:pPr>
        <w:ind w:left="720" w:hanging="360"/>
      </w:pPr>
      <w:rPr>
        <w:rFonts w:hint="default"/>
        <w:color w:val="auto"/>
      </w:rPr>
    </w:lvl>
    <w:lvl w:ilvl="2">
      <w:start w:val="1"/>
      <w:numFmt w:val="decimal"/>
      <w:lvlText w:val="3.1.%3"/>
      <w:lvlJc w:val="left"/>
      <w:pPr>
        <w:ind w:left="5824" w:hanging="720"/>
      </w:pPr>
      <w:rPr>
        <w:rFonts w:hint="eastAsia"/>
      </w:rPr>
    </w:lvl>
    <w:lvl w:ilvl="3">
      <w:start w:val="1"/>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7013080"/>
    <w:multiLevelType w:val="multilevel"/>
    <w:tmpl w:val="922AF2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DB697E"/>
    <w:multiLevelType w:val="hybridMultilevel"/>
    <w:tmpl w:val="E11ECAC4"/>
    <w:lvl w:ilvl="0" w:tplc="E03E3350">
      <w:start w:val="1"/>
      <w:numFmt w:val="decimal"/>
      <w:lvlText w:val="3.3.%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EE1735"/>
    <w:multiLevelType w:val="multilevel"/>
    <w:tmpl w:val="D456927C"/>
    <w:lvl w:ilvl="0">
      <w:start w:val="1"/>
      <w:numFmt w:val="decimal"/>
      <w:lvlText w:val="3.1.%1"/>
      <w:lvlJc w:val="left"/>
      <w:pPr>
        <w:ind w:left="720" w:hanging="360"/>
      </w:pPr>
      <w:rPr>
        <w:rFonts w:hint="eastAsia"/>
        <w:b/>
      </w:rPr>
    </w:lvl>
    <w:lvl w:ilvl="1">
      <w:start w:val="1"/>
      <w:numFmt w:val="decimal"/>
      <w:lvlText w:val="2.5.%2"/>
      <w:lvlJc w:val="left"/>
      <w:pPr>
        <w:ind w:left="720" w:hanging="360"/>
      </w:pPr>
      <w:rPr>
        <w:rFonts w:hint="default"/>
      </w:rPr>
    </w:lvl>
    <w:lvl w:ilvl="2">
      <w:start w:val="1"/>
      <w:numFmt w:val="decimal"/>
      <w:lvlText w:val="3.1.%3"/>
      <w:lvlJc w:val="left"/>
      <w:pPr>
        <w:ind w:left="5824" w:hanging="720"/>
      </w:pPr>
      <w:rPr>
        <w:rFonts w:hint="eastAsia"/>
      </w:rPr>
    </w:lvl>
    <w:lvl w:ilvl="3">
      <w:start w:val="1"/>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FB47702"/>
    <w:multiLevelType w:val="multilevel"/>
    <w:tmpl w:val="EC121B0E"/>
    <w:lvl w:ilvl="0">
      <w:start w:val="1"/>
      <w:numFmt w:val="decimal"/>
      <w:lvlText w:val="3.1.%1"/>
      <w:lvlJc w:val="left"/>
      <w:pPr>
        <w:ind w:left="720" w:hanging="360"/>
      </w:pPr>
      <w:rPr>
        <w:rFonts w:hint="eastAsia"/>
        <w:b/>
      </w:rPr>
    </w:lvl>
    <w:lvl w:ilvl="1">
      <w:start w:val="1"/>
      <w:numFmt w:val="decimal"/>
      <w:lvlText w:val="2.2.%2"/>
      <w:lvlJc w:val="left"/>
      <w:pPr>
        <w:ind w:left="720" w:hanging="360"/>
      </w:pPr>
      <w:rPr>
        <w:rFonts w:hint="default"/>
      </w:rPr>
    </w:lvl>
    <w:lvl w:ilvl="2">
      <w:start w:val="1"/>
      <w:numFmt w:val="decimal"/>
      <w:lvlText w:val="3.1.%3"/>
      <w:lvlJc w:val="left"/>
      <w:pPr>
        <w:ind w:left="5824" w:hanging="720"/>
      </w:pPr>
      <w:rPr>
        <w:rFonts w:hint="eastAsia"/>
      </w:rPr>
    </w:lvl>
    <w:lvl w:ilvl="3">
      <w:start w:val="1"/>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1613E3F"/>
    <w:multiLevelType w:val="multilevel"/>
    <w:tmpl w:val="1898E6B0"/>
    <w:lvl w:ilvl="0">
      <w:start w:val="1"/>
      <w:numFmt w:val="decimal"/>
      <w:lvlText w:val="3.1.%1"/>
      <w:lvlJc w:val="left"/>
      <w:pPr>
        <w:ind w:left="720" w:hanging="360"/>
      </w:pPr>
      <w:rPr>
        <w:rFonts w:hint="eastAsia"/>
        <w:b/>
      </w:rPr>
    </w:lvl>
    <w:lvl w:ilvl="1">
      <w:start w:val="1"/>
      <w:numFmt w:val="decimal"/>
      <w:lvlText w:val="2.3.%2"/>
      <w:lvlJc w:val="left"/>
      <w:pPr>
        <w:ind w:left="720" w:hanging="360"/>
      </w:pPr>
      <w:rPr>
        <w:rFonts w:hint="default"/>
      </w:rPr>
    </w:lvl>
    <w:lvl w:ilvl="2">
      <w:start w:val="1"/>
      <w:numFmt w:val="decimal"/>
      <w:lvlText w:val="3.1.%3"/>
      <w:lvlJc w:val="left"/>
      <w:pPr>
        <w:ind w:left="5824" w:hanging="720"/>
      </w:pPr>
      <w:rPr>
        <w:rFonts w:hint="eastAsia"/>
      </w:rPr>
    </w:lvl>
    <w:lvl w:ilvl="3">
      <w:start w:val="1"/>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671081F"/>
    <w:multiLevelType w:val="hybridMultilevel"/>
    <w:tmpl w:val="7262B534"/>
    <w:lvl w:ilvl="0" w:tplc="0F5A2CA8">
      <w:start w:val="1"/>
      <w:numFmt w:val="decimal"/>
      <w:lvlText w:val="%1."/>
      <w:lvlJc w:val="left"/>
      <w:pPr>
        <w:ind w:left="720" w:hanging="360"/>
      </w:pPr>
      <w:rPr>
        <w:rFonts w:hint="eastAsia"/>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C141B1"/>
    <w:multiLevelType w:val="multilevel"/>
    <w:tmpl w:val="DE749FE2"/>
    <w:lvl w:ilvl="0">
      <w:start w:val="1"/>
      <w:numFmt w:val="decimal"/>
      <w:lvlText w:val="3.1.%1"/>
      <w:lvlJc w:val="left"/>
      <w:pPr>
        <w:ind w:left="720" w:hanging="360"/>
      </w:pPr>
      <w:rPr>
        <w:rFonts w:hint="eastAsia"/>
        <w:b/>
      </w:rPr>
    </w:lvl>
    <w:lvl w:ilvl="1">
      <w:start w:val="1"/>
      <w:numFmt w:val="decimal"/>
      <w:lvlText w:val="2.%2"/>
      <w:lvlJc w:val="left"/>
      <w:pPr>
        <w:ind w:left="6840" w:hanging="360"/>
      </w:pPr>
      <w:rPr>
        <w:rFonts w:hint="eastAsia"/>
        <w:b w:val="0"/>
      </w:rPr>
    </w:lvl>
    <w:lvl w:ilvl="2">
      <w:start w:val="1"/>
      <w:numFmt w:val="decimal"/>
      <w:lvlText w:val="3.1.%3"/>
      <w:lvlJc w:val="left"/>
      <w:pPr>
        <w:ind w:left="5824" w:hanging="720"/>
      </w:pPr>
      <w:rPr>
        <w:rFonts w:hint="eastAsia"/>
      </w:rPr>
    </w:lvl>
    <w:lvl w:ilvl="3">
      <w:start w:val="1"/>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C9F0405"/>
    <w:multiLevelType w:val="hybridMultilevel"/>
    <w:tmpl w:val="F78AF01E"/>
    <w:lvl w:ilvl="0" w:tplc="7F9C254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F723E7"/>
    <w:multiLevelType w:val="multilevel"/>
    <w:tmpl w:val="B810C022"/>
    <w:lvl w:ilvl="0">
      <w:start w:val="1"/>
      <w:numFmt w:val="decimal"/>
      <w:lvlText w:val="3.1.%1"/>
      <w:lvlJc w:val="left"/>
      <w:pPr>
        <w:ind w:left="720" w:hanging="360"/>
      </w:pPr>
      <w:rPr>
        <w:rFonts w:hint="eastAsia"/>
        <w:b/>
      </w:rPr>
    </w:lvl>
    <w:lvl w:ilvl="1">
      <w:start w:val="1"/>
      <w:numFmt w:val="decimal"/>
      <w:lvlText w:val="3.%2"/>
      <w:lvlJc w:val="left"/>
      <w:pPr>
        <w:ind w:left="720" w:hanging="360"/>
      </w:pPr>
      <w:rPr>
        <w:rFonts w:hint="default"/>
      </w:rPr>
    </w:lvl>
    <w:lvl w:ilvl="2">
      <w:start w:val="1"/>
      <w:numFmt w:val="decimal"/>
      <w:lvlText w:val="3.1.%3"/>
      <w:lvlJc w:val="left"/>
      <w:pPr>
        <w:ind w:left="5824" w:hanging="720"/>
      </w:pPr>
      <w:rPr>
        <w:rFonts w:hint="eastAsia"/>
      </w:rPr>
    </w:lvl>
    <w:lvl w:ilvl="3">
      <w:start w:val="1"/>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6692836"/>
    <w:multiLevelType w:val="hybridMultilevel"/>
    <w:tmpl w:val="92EE334E"/>
    <w:lvl w:ilvl="0" w:tplc="98A44EB2">
      <w:start w:val="2"/>
      <w:numFmt w:val="decimal"/>
      <w:lvlText w:val="3.3.%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497002"/>
    <w:multiLevelType w:val="hybridMultilevel"/>
    <w:tmpl w:val="E11ECAC4"/>
    <w:lvl w:ilvl="0" w:tplc="E03E3350">
      <w:start w:val="1"/>
      <w:numFmt w:val="decimal"/>
      <w:lvlText w:val="3.3.%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E721CE"/>
    <w:multiLevelType w:val="hybridMultilevel"/>
    <w:tmpl w:val="48B600B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3E1A8E"/>
    <w:multiLevelType w:val="multilevel"/>
    <w:tmpl w:val="A82C0F94"/>
    <w:lvl w:ilvl="0">
      <w:start w:val="1"/>
      <w:numFmt w:val="decimal"/>
      <w:lvlText w:val="3.3.%1"/>
      <w:lvlJc w:val="left"/>
      <w:pPr>
        <w:ind w:left="2487" w:hanging="360"/>
      </w:pPr>
      <w:rPr>
        <w:rFonts w:hint="eastAsia"/>
        <w:b/>
      </w:rPr>
    </w:lvl>
    <w:lvl w:ilvl="1">
      <w:start w:val="1"/>
      <w:numFmt w:val="decimal"/>
      <w:lvlText w:val="3.%2"/>
      <w:lvlJc w:val="left"/>
      <w:pPr>
        <w:ind w:left="720" w:hanging="360"/>
      </w:pPr>
      <w:rPr>
        <w:rFonts w:hint="eastAsia"/>
        <w:b w:val="0"/>
      </w:rPr>
    </w:lvl>
    <w:lvl w:ilvl="2">
      <w:start w:val="1"/>
      <w:numFmt w:val="decimal"/>
      <w:lvlText w:val="3.2.%3"/>
      <w:lvlJc w:val="left"/>
      <w:pPr>
        <w:ind w:left="1288" w:hanging="720"/>
      </w:pPr>
      <w:rPr>
        <w:rFonts w:hint="eastAsia"/>
        <w:sz w:val="24"/>
        <w:szCs w:val="24"/>
      </w:rPr>
    </w:lvl>
    <w:lvl w:ilvl="3">
      <w:start w:val="1"/>
      <w:numFmt w:val="decimal"/>
      <w:lvlText w:val="4.1.2.%4"/>
      <w:lvlJc w:val="left"/>
      <w:pPr>
        <w:ind w:left="1080" w:hanging="720"/>
      </w:pPr>
      <w:rPr>
        <w:rFonts w:hint="eastAsia"/>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DB927C6"/>
    <w:multiLevelType w:val="hybridMultilevel"/>
    <w:tmpl w:val="21F89B34"/>
    <w:lvl w:ilvl="0" w:tplc="E702FA74">
      <w:start w:val="3"/>
      <w:numFmt w:val="decimal"/>
      <w:lvlText w:val="3.3.%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F670A8B"/>
    <w:multiLevelType w:val="hybridMultilevel"/>
    <w:tmpl w:val="E11ECAC4"/>
    <w:lvl w:ilvl="0" w:tplc="E03E3350">
      <w:start w:val="1"/>
      <w:numFmt w:val="decimal"/>
      <w:lvlText w:val="3.3.%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37E6767"/>
    <w:multiLevelType w:val="hybridMultilevel"/>
    <w:tmpl w:val="DB865348"/>
    <w:lvl w:ilvl="0" w:tplc="7C00A5AA">
      <w:numFmt w:val="bullet"/>
      <w:lvlText w:val=""/>
      <w:lvlJc w:val="left"/>
      <w:pPr>
        <w:ind w:left="1080" w:hanging="360"/>
      </w:pPr>
      <w:rPr>
        <w:rFonts w:ascii="Symbol" w:eastAsia="SimSu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76CA6CAC"/>
    <w:multiLevelType w:val="hybridMultilevel"/>
    <w:tmpl w:val="6B18026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779E4D7F"/>
    <w:multiLevelType w:val="hybridMultilevel"/>
    <w:tmpl w:val="DAFA634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4"/>
  </w:num>
  <w:num w:numId="4">
    <w:abstractNumId w:val="13"/>
  </w:num>
  <w:num w:numId="5">
    <w:abstractNumId w:val="9"/>
  </w:num>
  <w:num w:numId="6">
    <w:abstractNumId w:val="0"/>
  </w:num>
  <w:num w:numId="7">
    <w:abstractNumId w:val="5"/>
  </w:num>
  <w:num w:numId="8">
    <w:abstractNumId w:val="3"/>
  </w:num>
  <w:num w:numId="9">
    <w:abstractNumId w:val="2"/>
  </w:num>
  <w:num w:numId="10">
    <w:abstractNumId w:val="10"/>
  </w:num>
  <w:num w:numId="11">
    <w:abstractNumId w:val="14"/>
  </w:num>
  <w:num w:numId="12">
    <w:abstractNumId w:val="15"/>
  </w:num>
  <w:num w:numId="13">
    <w:abstractNumId w:val="17"/>
  </w:num>
  <w:num w:numId="14">
    <w:abstractNumId w:val="18"/>
  </w:num>
  <w:num w:numId="15">
    <w:abstractNumId w:val="16"/>
  </w:num>
  <w:num w:numId="16">
    <w:abstractNumId w:val="8"/>
  </w:num>
  <w:num w:numId="17">
    <w:abstractNumId w:val="12"/>
  </w:num>
  <w:num w:numId="18">
    <w:abstractNumId w:val="11"/>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rient Pharm Exp M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x5fztpav8zssr7ez204ppzvs00a9vpvtepss&quot;&gt;acetylation&lt;record-ids&gt;&lt;item&gt;1&lt;/item&gt;&lt;/record-ids&gt;&lt;/item&gt;&lt;/Libraries&gt;"/>
  </w:docVars>
  <w:rsids>
    <w:rsidRoot w:val="006B61E9"/>
    <w:rsid w:val="00000D43"/>
    <w:rsid w:val="00000FD5"/>
    <w:rsid w:val="000055A2"/>
    <w:rsid w:val="00010300"/>
    <w:rsid w:val="00011DA1"/>
    <w:rsid w:val="00012C28"/>
    <w:rsid w:val="00013573"/>
    <w:rsid w:val="000146D2"/>
    <w:rsid w:val="000155B3"/>
    <w:rsid w:val="000163C4"/>
    <w:rsid w:val="00017CEB"/>
    <w:rsid w:val="00020A18"/>
    <w:rsid w:val="0002123B"/>
    <w:rsid w:val="0002516D"/>
    <w:rsid w:val="0002548E"/>
    <w:rsid w:val="0002556C"/>
    <w:rsid w:val="0002645F"/>
    <w:rsid w:val="000274FA"/>
    <w:rsid w:val="0003251F"/>
    <w:rsid w:val="0003757C"/>
    <w:rsid w:val="00037AD3"/>
    <w:rsid w:val="0004103F"/>
    <w:rsid w:val="000425EB"/>
    <w:rsid w:val="00043E4C"/>
    <w:rsid w:val="00047384"/>
    <w:rsid w:val="00050B28"/>
    <w:rsid w:val="00050B6A"/>
    <w:rsid w:val="000529EC"/>
    <w:rsid w:val="000538FA"/>
    <w:rsid w:val="00053F97"/>
    <w:rsid w:val="00054C44"/>
    <w:rsid w:val="000552B4"/>
    <w:rsid w:val="00055C80"/>
    <w:rsid w:val="00056A6A"/>
    <w:rsid w:val="000572D4"/>
    <w:rsid w:val="00057A38"/>
    <w:rsid w:val="0006146E"/>
    <w:rsid w:val="000624EF"/>
    <w:rsid w:val="00062946"/>
    <w:rsid w:val="0006308E"/>
    <w:rsid w:val="00063D2E"/>
    <w:rsid w:val="00066184"/>
    <w:rsid w:val="000661AC"/>
    <w:rsid w:val="0006765C"/>
    <w:rsid w:val="000707DB"/>
    <w:rsid w:val="00073F7B"/>
    <w:rsid w:val="000746C9"/>
    <w:rsid w:val="0007507E"/>
    <w:rsid w:val="00076EC7"/>
    <w:rsid w:val="000808A9"/>
    <w:rsid w:val="00081C93"/>
    <w:rsid w:val="00082A2C"/>
    <w:rsid w:val="00083272"/>
    <w:rsid w:val="00086455"/>
    <w:rsid w:val="000877C0"/>
    <w:rsid w:val="0009109E"/>
    <w:rsid w:val="000940AF"/>
    <w:rsid w:val="00095818"/>
    <w:rsid w:val="00097E4E"/>
    <w:rsid w:val="000A165F"/>
    <w:rsid w:val="000A3086"/>
    <w:rsid w:val="000A4617"/>
    <w:rsid w:val="000A4632"/>
    <w:rsid w:val="000A634A"/>
    <w:rsid w:val="000A639B"/>
    <w:rsid w:val="000B27FF"/>
    <w:rsid w:val="000B5A71"/>
    <w:rsid w:val="000B618A"/>
    <w:rsid w:val="000C0BFB"/>
    <w:rsid w:val="000C2AA8"/>
    <w:rsid w:val="000C3AC8"/>
    <w:rsid w:val="000C4BDF"/>
    <w:rsid w:val="000D056B"/>
    <w:rsid w:val="000D321C"/>
    <w:rsid w:val="000D3713"/>
    <w:rsid w:val="000D64D7"/>
    <w:rsid w:val="000D719A"/>
    <w:rsid w:val="000D7A10"/>
    <w:rsid w:val="000E0E49"/>
    <w:rsid w:val="000E0F9B"/>
    <w:rsid w:val="000E1050"/>
    <w:rsid w:val="000E4F64"/>
    <w:rsid w:val="000E51D0"/>
    <w:rsid w:val="000F0184"/>
    <w:rsid w:val="000F2B98"/>
    <w:rsid w:val="000F38D8"/>
    <w:rsid w:val="00100123"/>
    <w:rsid w:val="0010189D"/>
    <w:rsid w:val="00101ABD"/>
    <w:rsid w:val="00101FA3"/>
    <w:rsid w:val="001029DC"/>
    <w:rsid w:val="001054EA"/>
    <w:rsid w:val="00106D46"/>
    <w:rsid w:val="00107860"/>
    <w:rsid w:val="001115EC"/>
    <w:rsid w:val="00114457"/>
    <w:rsid w:val="00116070"/>
    <w:rsid w:val="00116283"/>
    <w:rsid w:val="00116E01"/>
    <w:rsid w:val="0011754A"/>
    <w:rsid w:val="0012021C"/>
    <w:rsid w:val="0012130D"/>
    <w:rsid w:val="001239FA"/>
    <w:rsid w:val="0012501C"/>
    <w:rsid w:val="00125AD4"/>
    <w:rsid w:val="00130C68"/>
    <w:rsid w:val="0013157F"/>
    <w:rsid w:val="0013447F"/>
    <w:rsid w:val="00141A11"/>
    <w:rsid w:val="001439E5"/>
    <w:rsid w:val="0014541A"/>
    <w:rsid w:val="0014667B"/>
    <w:rsid w:val="00150EA9"/>
    <w:rsid w:val="001522CE"/>
    <w:rsid w:val="0015311C"/>
    <w:rsid w:val="0015377A"/>
    <w:rsid w:val="001567EE"/>
    <w:rsid w:val="00160DC4"/>
    <w:rsid w:val="00161546"/>
    <w:rsid w:val="00161D65"/>
    <w:rsid w:val="00165DD3"/>
    <w:rsid w:val="001669AA"/>
    <w:rsid w:val="00173C1B"/>
    <w:rsid w:val="00175419"/>
    <w:rsid w:val="00177906"/>
    <w:rsid w:val="001805D7"/>
    <w:rsid w:val="00183AEA"/>
    <w:rsid w:val="00185B42"/>
    <w:rsid w:val="0018658E"/>
    <w:rsid w:val="00190039"/>
    <w:rsid w:val="001904A4"/>
    <w:rsid w:val="00192B5C"/>
    <w:rsid w:val="00193CC3"/>
    <w:rsid w:val="0019588A"/>
    <w:rsid w:val="00196CDF"/>
    <w:rsid w:val="001A20CD"/>
    <w:rsid w:val="001A2A0B"/>
    <w:rsid w:val="001A2CC4"/>
    <w:rsid w:val="001A2F32"/>
    <w:rsid w:val="001A2F4B"/>
    <w:rsid w:val="001A3119"/>
    <w:rsid w:val="001A381F"/>
    <w:rsid w:val="001A5983"/>
    <w:rsid w:val="001A7705"/>
    <w:rsid w:val="001B2403"/>
    <w:rsid w:val="001B361B"/>
    <w:rsid w:val="001B7809"/>
    <w:rsid w:val="001C0190"/>
    <w:rsid w:val="001C2D4F"/>
    <w:rsid w:val="001C2E15"/>
    <w:rsid w:val="001C54F7"/>
    <w:rsid w:val="001C6054"/>
    <w:rsid w:val="001C731A"/>
    <w:rsid w:val="001C7646"/>
    <w:rsid w:val="001D1767"/>
    <w:rsid w:val="001D2236"/>
    <w:rsid w:val="001D613E"/>
    <w:rsid w:val="001D69A1"/>
    <w:rsid w:val="001D77CE"/>
    <w:rsid w:val="001D7DF4"/>
    <w:rsid w:val="001E02F9"/>
    <w:rsid w:val="001E3005"/>
    <w:rsid w:val="001E4E1F"/>
    <w:rsid w:val="001E52A0"/>
    <w:rsid w:val="001E539E"/>
    <w:rsid w:val="001E61BF"/>
    <w:rsid w:val="001F1069"/>
    <w:rsid w:val="001F1955"/>
    <w:rsid w:val="001F2668"/>
    <w:rsid w:val="001F62E6"/>
    <w:rsid w:val="001F6A74"/>
    <w:rsid w:val="001F6AB2"/>
    <w:rsid w:val="001F7E48"/>
    <w:rsid w:val="00200C81"/>
    <w:rsid w:val="0020136B"/>
    <w:rsid w:val="00203FE6"/>
    <w:rsid w:val="00210417"/>
    <w:rsid w:val="0021107D"/>
    <w:rsid w:val="00213E0C"/>
    <w:rsid w:val="00213E61"/>
    <w:rsid w:val="002143EE"/>
    <w:rsid w:val="0021585F"/>
    <w:rsid w:val="00215CF0"/>
    <w:rsid w:val="00221670"/>
    <w:rsid w:val="00222041"/>
    <w:rsid w:val="0022600F"/>
    <w:rsid w:val="00230114"/>
    <w:rsid w:val="002325E0"/>
    <w:rsid w:val="00233568"/>
    <w:rsid w:val="002338A9"/>
    <w:rsid w:val="00233A3C"/>
    <w:rsid w:val="00234AC9"/>
    <w:rsid w:val="00234F2D"/>
    <w:rsid w:val="0023504D"/>
    <w:rsid w:val="00235657"/>
    <w:rsid w:val="00236749"/>
    <w:rsid w:val="00240766"/>
    <w:rsid w:val="002437D0"/>
    <w:rsid w:val="002438C8"/>
    <w:rsid w:val="00244B52"/>
    <w:rsid w:val="00250705"/>
    <w:rsid w:val="00250DC0"/>
    <w:rsid w:val="00254752"/>
    <w:rsid w:val="00254FFB"/>
    <w:rsid w:val="00256E19"/>
    <w:rsid w:val="00257BB7"/>
    <w:rsid w:val="002602AB"/>
    <w:rsid w:val="00261C9E"/>
    <w:rsid w:val="00261E57"/>
    <w:rsid w:val="00263899"/>
    <w:rsid w:val="002638EE"/>
    <w:rsid w:val="00263AC3"/>
    <w:rsid w:val="00265E70"/>
    <w:rsid w:val="002660BA"/>
    <w:rsid w:val="00271C46"/>
    <w:rsid w:val="00271E9E"/>
    <w:rsid w:val="00273038"/>
    <w:rsid w:val="0027698E"/>
    <w:rsid w:val="00277529"/>
    <w:rsid w:val="00284012"/>
    <w:rsid w:val="00287066"/>
    <w:rsid w:val="00290B5B"/>
    <w:rsid w:val="00290BF4"/>
    <w:rsid w:val="002935F9"/>
    <w:rsid w:val="00293892"/>
    <w:rsid w:val="00295427"/>
    <w:rsid w:val="00295A7D"/>
    <w:rsid w:val="002A28D1"/>
    <w:rsid w:val="002A2DE9"/>
    <w:rsid w:val="002A67B7"/>
    <w:rsid w:val="002A7DFD"/>
    <w:rsid w:val="002B0A03"/>
    <w:rsid w:val="002B2DB0"/>
    <w:rsid w:val="002B3E47"/>
    <w:rsid w:val="002B3F20"/>
    <w:rsid w:val="002B4606"/>
    <w:rsid w:val="002B4B48"/>
    <w:rsid w:val="002C0877"/>
    <w:rsid w:val="002C44D2"/>
    <w:rsid w:val="002C5770"/>
    <w:rsid w:val="002C7A72"/>
    <w:rsid w:val="002C7EF6"/>
    <w:rsid w:val="002D1154"/>
    <w:rsid w:val="002D2794"/>
    <w:rsid w:val="002D3214"/>
    <w:rsid w:val="002D3AF6"/>
    <w:rsid w:val="002D434C"/>
    <w:rsid w:val="002D6984"/>
    <w:rsid w:val="002D7E13"/>
    <w:rsid w:val="002E0C60"/>
    <w:rsid w:val="002E11EF"/>
    <w:rsid w:val="002E1409"/>
    <w:rsid w:val="002E3685"/>
    <w:rsid w:val="002E4B71"/>
    <w:rsid w:val="002E4D89"/>
    <w:rsid w:val="002F15E9"/>
    <w:rsid w:val="002F2DB7"/>
    <w:rsid w:val="00301E29"/>
    <w:rsid w:val="003045FF"/>
    <w:rsid w:val="003053F1"/>
    <w:rsid w:val="003112C8"/>
    <w:rsid w:val="00313742"/>
    <w:rsid w:val="00314F9F"/>
    <w:rsid w:val="00317FD6"/>
    <w:rsid w:val="00322553"/>
    <w:rsid w:val="003246F0"/>
    <w:rsid w:val="00326187"/>
    <w:rsid w:val="00326BB2"/>
    <w:rsid w:val="00326FF2"/>
    <w:rsid w:val="00330825"/>
    <w:rsid w:val="00330E13"/>
    <w:rsid w:val="00332118"/>
    <w:rsid w:val="00334941"/>
    <w:rsid w:val="00335794"/>
    <w:rsid w:val="00336778"/>
    <w:rsid w:val="003407E1"/>
    <w:rsid w:val="003421CF"/>
    <w:rsid w:val="003423B9"/>
    <w:rsid w:val="00342783"/>
    <w:rsid w:val="00342F4D"/>
    <w:rsid w:val="00344DCB"/>
    <w:rsid w:val="00350BB8"/>
    <w:rsid w:val="003512DC"/>
    <w:rsid w:val="00351476"/>
    <w:rsid w:val="003518A0"/>
    <w:rsid w:val="00352571"/>
    <w:rsid w:val="00354F2B"/>
    <w:rsid w:val="00355A92"/>
    <w:rsid w:val="003600C4"/>
    <w:rsid w:val="00360D3A"/>
    <w:rsid w:val="0036254F"/>
    <w:rsid w:val="00364921"/>
    <w:rsid w:val="00365602"/>
    <w:rsid w:val="00365A6E"/>
    <w:rsid w:val="00365FE9"/>
    <w:rsid w:val="003666AF"/>
    <w:rsid w:val="00371557"/>
    <w:rsid w:val="00371814"/>
    <w:rsid w:val="00372D0A"/>
    <w:rsid w:val="00373A50"/>
    <w:rsid w:val="0037438F"/>
    <w:rsid w:val="00374D59"/>
    <w:rsid w:val="00375A42"/>
    <w:rsid w:val="00377FED"/>
    <w:rsid w:val="00381B45"/>
    <w:rsid w:val="0038234B"/>
    <w:rsid w:val="0038339A"/>
    <w:rsid w:val="0038412A"/>
    <w:rsid w:val="00386C05"/>
    <w:rsid w:val="00386D1E"/>
    <w:rsid w:val="00387012"/>
    <w:rsid w:val="00390C2A"/>
    <w:rsid w:val="00391509"/>
    <w:rsid w:val="003936F0"/>
    <w:rsid w:val="0039401A"/>
    <w:rsid w:val="0039503A"/>
    <w:rsid w:val="003964ED"/>
    <w:rsid w:val="003A0BE3"/>
    <w:rsid w:val="003A24FD"/>
    <w:rsid w:val="003A3304"/>
    <w:rsid w:val="003A6CE3"/>
    <w:rsid w:val="003B0003"/>
    <w:rsid w:val="003B4569"/>
    <w:rsid w:val="003B4C83"/>
    <w:rsid w:val="003B533B"/>
    <w:rsid w:val="003C1DBB"/>
    <w:rsid w:val="003C1DE3"/>
    <w:rsid w:val="003C4DB7"/>
    <w:rsid w:val="003C5B46"/>
    <w:rsid w:val="003D026C"/>
    <w:rsid w:val="003D1E1A"/>
    <w:rsid w:val="003D2073"/>
    <w:rsid w:val="003D2103"/>
    <w:rsid w:val="003D24A4"/>
    <w:rsid w:val="003D2F46"/>
    <w:rsid w:val="003D63AC"/>
    <w:rsid w:val="003D6DFB"/>
    <w:rsid w:val="003D7EF7"/>
    <w:rsid w:val="003E60CD"/>
    <w:rsid w:val="003E746E"/>
    <w:rsid w:val="003F1303"/>
    <w:rsid w:val="003F1DFA"/>
    <w:rsid w:val="003F201B"/>
    <w:rsid w:val="003F497A"/>
    <w:rsid w:val="003F4DEF"/>
    <w:rsid w:val="003F57CF"/>
    <w:rsid w:val="003F66AD"/>
    <w:rsid w:val="003F7187"/>
    <w:rsid w:val="003F76BF"/>
    <w:rsid w:val="00401AF1"/>
    <w:rsid w:val="00402454"/>
    <w:rsid w:val="0040287C"/>
    <w:rsid w:val="00403119"/>
    <w:rsid w:val="0040624F"/>
    <w:rsid w:val="0041011B"/>
    <w:rsid w:val="00410B37"/>
    <w:rsid w:val="004111D8"/>
    <w:rsid w:val="0041455B"/>
    <w:rsid w:val="004150DC"/>
    <w:rsid w:val="00417801"/>
    <w:rsid w:val="00417877"/>
    <w:rsid w:val="00421BE3"/>
    <w:rsid w:val="00423CB0"/>
    <w:rsid w:val="00424261"/>
    <w:rsid w:val="00424C9B"/>
    <w:rsid w:val="00425FCD"/>
    <w:rsid w:val="0043104C"/>
    <w:rsid w:val="00432B11"/>
    <w:rsid w:val="00436ECF"/>
    <w:rsid w:val="0043790E"/>
    <w:rsid w:val="004437E9"/>
    <w:rsid w:val="004443B1"/>
    <w:rsid w:val="004444A8"/>
    <w:rsid w:val="00452B8B"/>
    <w:rsid w:val="00455F15"/>
    <w:rsid w:val="0045603A"/>
    <w:rsid w:val="0045711A"/>
    <w:rsid w:val="00462949"/>
    <w:rsid w:val="004646A7"/>
    <w:rsid w:val="00466207"/>
    <w:rsid w:val="004675F5"/>
    <w:rsid w:val="00471D50"/>
    <w:rsid w:val="004727A7"/>
    <w:rsid w:val="0047452D"/>
    <w:rsid w:val="00474D18"/>
    <w:rsid w:val="004756E2"/>
    <w:rsid w:val="00477B42"/>
    <w:rsid w:val="004820F0"/>
    <w:rsid w:val="00482401"/>
    <w:rsid w:val="00482A74"/>
    <w:rsid w:val="00484108"/>
    <w:rsid w:val="004917F7"/>
    <w:rsid w:val="00492AEA"/>
    <w:rsid w:val="0049486A"/>
    <w:rsid w:val="004A04CC"/>
    <w:rsid w:val="004A0504"/>
    <w:rsid w:val="004A0C75"/>
    <w:rsid w:val="004A3638"/>
    <w:rsid w:val="004A4001"/>
    <w:rsid w:val="004A5C70"/>
    <w:rsid w:val="004A64AC"/>
    <w:rsid w:val="004A6AA6"/>
    <w:rsid w:val="004B0DB3"/>
    <w:rsid w:val="004B1ACC"/>
    <w:rsid w:val="004B27E4"/>
    <w:rsid w:val="004B2CCF"/>
    <w:rsid w:val="004B3E47"/>
    <w:rsid w:val="004B459F"/>
    <w:rsid w:val="004B52AD"/>
    <w:rsid w:val="004B7337"/>
    <w:rsid w:val="004C1CD3"/>
    <w:rsid w:val="004C23CA"/>
    <w:rsid w:val="004C3435"/>
    <w:rsid w:val="004C54B7"/>
    <w:rsid w:val="004C59E3"/>
    <w:rsid w:val="004C7F7A"/>
    <w:rsid w:val="004D0CAC"/>
    <w:rsid w:val="004D12DD"/>
    <w:rsid w:val="004D55E7"/>
    <w:rsid w:val="004E3972"/>
    <w:rsid w:val="004E42D3"/>
    <w:rsid w:val="004E474D"/>
    <w:rsid w:val="004E4833"/>
    <w:rsid w:val="004E4D01"/>
    <w:rsid w:val="004F1DB7"/>
    <w:rsid w:val="004F25BC"/>
    <w:rsid w:val="004F43A2"/>
    <w:rsid w:val="004F52D5"/>
    <w:rsid w:val="00502F91"/>
    <w:rsid w:val="00503CF0"/>
    <w:rsid w:val="005044E2"/>
    <w:rsid w:val="00504DA4"/>
    <w:rsid w:val="00507036"/>
    <w:rsid w:val="005101E2"/>
    <w:rsid w:val="0051114C"/>
    <w:rsid w:val="00511216"/>
    <w:rsid w:val="00512804"/>
    <w:rsid w:val="00513402"/>
    <w:rsid w:val="0051458E"/>
    <w:rsid w:val="00515A50"/>
    <w:rsid w:val="005160F5"/>
    <w:rsid w:val="005201CC"/>
    <w:rsid w:val="005202D4"/>
    <w:rsid w:val="00521D76"/>
    <w:rsid w:val="005234D1"/>
    <w:rsid w:val="00524865"/>
    <w:rsid w:val="00526354"/>
    <w:rsid w:val="0053021F"/>
    <w:rsid w:val="005304F8"/>
    <w:rsid w:val="005341C8"/>
    <w:rsid w:val="00540EB7"/>
    <w:rsid w:val="0054311F"/>
    <w:rsid w:val="005442A1"/>
    <w:rsid w:val="005451AA"/>
    <w:rsid w:val="00545AEF"/>
    <w:rsid w:val="005467DE"/>
    <w:rsid w:val="00547011"/>
    <w:rsid w:val="005509CB"/>
    <w:rsid w:val="00554F30"/>
    <w:rsid w:val="00556BD4"/>
    <w:rsid w:val="005600D0"/>
    <w:rsid w:val="005617D0"/>
    <w:rsid w:val="0056225A"/>
    <w:rsid w:val="00562507"/>
    <w:rsid w:val="00562C9A"/>
    <w:rsid w:val="00563437"/>
    <w:rsid w:val="00563BD5"/>
    <w:rsid w:val="0056632C"/>
    <w:rsid w:val="00566364"/>
    <w:rsid w:val="00566624"/>
    <w:rsid w:val="00566A94"/>
    <w:rsid w:val="0057257E"/>
    <w:rsid w:val="00574570"/>
    <w:rsid w:val="00575886"/>
    <w:rsid w:val="00575C2B"/>
    <w:rsid w:val="005779DD"/>
    <w:rsid w:val="005855DD"/>
    <w:rsid w:val="005857C8"/>
    <w:rsid w:val="00586042"/>
    <w:rsid w:val="00587AFC"/>
    <w:rsid w:val="005906C6"/>
    <w:rsid w:val="005907F1"/>
    <w:rsid w:val="00592013"/>
    <w:rsid w:val="00593315"/>
    <w:rsid w:val="0059351F"/>
    <w:rsid w:val="00594C70"/>
    <w:rsid w:val="00595467"/>
    <w:rsid w:val="005A1A8F"/>
    <w:rsid w:val="005A1BE6"/>
    <w:rsid w:val="005A3A2A"/>
    <w:rsid w:val="005A76B6"/>
    <w:rsid w:val="005A7DE4"/>
    <w:rsid w:val="005A7F3C"/>
    <w:rsid w:val="005B2AFD"/>
    <w:rsid w:val="005B3F19"/>
    <w:rsid w:val="005B43F2"/>
    <w:rsid w:val="005C08FC"/>
    <w:rsid w:val="005C1B40"/>
    <w:rsid w:val="005C3A39"/>
    <w:rsid w:val="005C523E"/>
    <w:rsid w:val="005D0B12"/>
    <w:rsid w:val="005D18C2"/>
    <w:rsid w:val="005D1DA1"/>
    <w:rsid w:val="005D28DF"/>
    <w:rsid w:val="005E02AF"/>
    <w:rsid w:val="005E11ED"/>
    <w:rsid w:val="005E1523"/>
    <w:rsid w:val="005E171F"/>
    <w:rsid w:val="005E440B"/>
    <w:rsid w:val="005E6C6D"/>
    <w:rsid w:val="005F12C6"/>
    <w:rsid w:val="005F1984"/>
    <w:rsid w:val="005F2FE4"/>
    <w:rsid w:val="005F5AA0"/>
    <w:rsid w:val="005F7386"/>
    <w:rsid w:val="005F7CE4"/>
    <w:rsid w:val="00603B27"/>
    <w:rsid w:val="00604537"/>
    <w:rsid w:val="00613545"/>
    <w:rsid w:val="00613792"/>
    <w:rsid w:val="006157A1"/>
    <w:rsid w:val="00615BCF"/>
    <w:rsid w:val="00615F46"/>
    <w:rsid w:val="006175BC"/>
    <w:rsid w:val="00617FCD"/>
    <w:rsid w:val="00620C35"/>
    <w:rsid w:val="0062292A"/>
    <w:rsid w:val="00623AA8"/>
    <w:rsid w:val="006261BA"/>
    <w:rsid w:val="006323DE"/>
    <w:rsid w:val="00632F2B"/>
    <w:rsid w:val="00640501"/>
    <w:rsid w:val="00642345"/>
    <w:rsid w:val="006439CC"/>
    <w:rsid w:val="00644460"/>
    <w:rsid w:val="00644B24"/>
    <w:rsid w:val="006450B2"/>
    <w:rsid w:val="006452CA"/>
    <w:rsid w:val="00645508"/>
    <w:rsid w:val="006459FF"/>
    <w:rsid w:val="006468FB"/>
    <w:rsid w:val="0064697D"/>
    <w:rsid w:val="00647BB0"/>
    <w:rsid w:val="00650159"/>
    <w:rsid w:val="00651415"/>
    <w:rsid w:val="00651F67"/>
    <w:rsid w:val="0065263A"/>
    <w:rsid w:val="00657619"/>
    <w:rsid w:val="00663419"/>
    <w:rsid w:val="00663C5E"/>
    <w:rsid w:val="00666542"/>
    <w:rsid w:val="006671BC"/>
    <w:rsid w:val="00670C48"/>
    <w:rsid w:val="00671476"/>
    <w:rsid w:val="006722C5"/>
    <w:rsid w:val="006723DF"/>
    <w:rsid w:val="00674CB4"/>
    <w:rsid w:val="0067553E"/>
    <w:rsid w:val="00675D9C"/>
    <w:rsid w:val="00680343"/>
    <w:rsid w:val="006806D3"/>
    <w:rsid w:val="006850F1"/>
    <w:rsid w:val="00685575"/>
    <w:rsid w:val="006855B9"/>
    <w:rsid w:val="00685606"/>
    <w:rsid w:val="00691FA5"/>
    <w:rsid w:val="0069332E"/>
    <w:rsid w:val="006938F7"/>
    <w:rsid w:val="00693C16"/>
    <w:rsid w:val="006944C4"/>
    <w:rsid w:val="00695260"/>
    <w:rsid w:val="00696F6B"/>
    <w:rsid w:val="006A200B"/>
    <w:rsid w:val="006B0608"/>
    <w:rsid w:val="006B1685"/>
    <w:rsid w:val="006B4D51"/>
    <w:rsid w:val="006B4DD6"/>
    <w:rsid w:val="006B4E23"/>
    <w:rsid w:val="006B61E9"/>
    <w:rsid w:val="006B7C6F"/>
    <w:rsid w:val="006C39A8"/>
    <w:rsid w:val="006C3BE7"/>
    <w:rsid w:val="006C3D16"/>
    <w:rsid w:val="006C401C"/>
    <w:rsid w:val="006C4505"/>
    <w:rsid w:val="006C4F6B"/>
    <w:rsid w:val="006C5B8D"/>
    <w:rsid w:val="006C6BBF"/>
    <w:rsid w:val="006C6D94"/>
    <w:rsid w:val="006D37FE"/>
    <w:rsid w:val="006D5D91"/>
    <w:rsid w:val="006D6621"/>
    <w:rsid w:val="006E2A26"/>
    <w:rsid w:val="006E55C7"/>
    <w:rsid w:val="006E6BDF"/>
    <w:rsid w:val="006F151D"/>
    <w:rsid w:val="006F2E2F"/>
    <w:rsid w:val="006F2E82"/>
    <w:rsid w:val="006F5CE3"/>
    <w:rsid w:val="006F6707"/>
    <w:rsid w:val="006F6CD1"/>
    <w:rsid w:val="006F6EB5"/>
    <w:rsid w:val="006F79C9"/>
    <w:rsid w:val="007038BB"/>
    <w:rsid w:val="00707C4A"/>
    <w:rsid w:val="00712D8C"/>
    <w:rsid w:val="007135E4"/>
    <w:rsid w:val="0071505A"/>
    <w:rsid w:val="0071533B"/>
    <w:rsid w:val="007204DD"/>
    <w:rsid w:val="00722C67"/>
    <w:rsid w:val="00724725"/>
    <w:rsid w:val="00725B84"/>
    <w:rsid w:val="0072651D"/>
    <w:rsid w:val="00726C7C"/>
    <w:rsid w:val="007270B4"/>
    <w:rsid w:val="00727593"/>
    <w:rsid w:val="00735EAF"/>
    <w:rsid w:val="00736735"/>
    <w:rsid w:val="00740CBE"/>
    <w:rsid w:val="00741EFC"/>
    <w:rsid w:val="00743C33"/>
    <w:rsid w:val="007446EC"/>
    <w:rsid w:val="0074571A"/>
    <w:rsid w:val="00745B8E"/>
    <w:rsid w:val="00746133"/>
    <w:rsid w:val="00747143"/>
    <w:rsid w:val="007477EB"/>
    <w:rsid w:val="00751701"/>
    <w:rsid w:val="0075247D"/>
    <w:rsid w:val="00755228"/>
    <w:rsid w:val="00756114"/>
    <w:rsid w:val="00756218"/>
    <w:rsid w:val="0075695C"/>
    <w:rsid w:val="0076080D"/>
    <w:rsid w:val="007608F9"/>
    <w:rsid w:val="007621C6"/>
    <w:rsid w:val="0076243E"/>
    <w:rsid w:val="0076304F"/>
    <w:rsid w:val="00764AE5"/>
    <w:rsid w:val="007669A4"/>
    <w:rsid w:val="0077048B"/>
    <w:rsid w:val="00771C28"/>
    <w:rsid w:val="007772BC"/>
    <w:rsid w:val="0077783E"/>
    <w:rsid w:val="007801DD"/>
    <w:rsid w:val="00790729"/>
    <w:rsid w:val="00793CDF"/>
    <w:rsid w:val="00793F3E"/>
    <w:rsid w:val="007940F9"/>
    <w:rsid w:val="0079450F"/>
    <w:rsid w:val="007961A7"/>
    <w:rsid w:val="00797467"/>
    <w:rsid w:val="007A5FB8"/>
    <w:rsid w:val="007A639D"/>
    <w:rsid w:val="007B0048"/>
    <w:rsid w:val="007B0063"/>
    <w:rsid w:val="007B1482"/>
    <w:rsid w:val="007B1ED8"/>
    <w:rsid w:val="007C0DC8"/>
    <w:rsid w:val="007C34B1"/>
    <w:rsid w:val="007C4282"/>
    <w:rsid w:val="007D0BA0"/>
    <w:rsid w:val="007D3ECF"/>
    <w:rsid w:val="007D401F"/>
    <w:rsid w:val="007D4F48"/>
    <w:rsid w:val="007E2AEA"/>
    <w:rsid w:val="007E2E68"/>
    <w:rsid w:val="007E2F07"/>
    <w:rsid w:val="007E51A7"/>
    <w:rsid w:val="007E764D"/>
    <w:rsid w:val="007E7CB2"/>
    <w:rsid w:val="007E7E70"/>
    <w:rsid w:val="007F03A0"/>
    <w:rsid w:val="007F2B24"/>
    <w:rsid w:val="007F2BDE"/>
    <w:rsid w:val="007F410A"/>
    <w:rsid w:val="007F5850"/>
    <w:rsid w:val="007F7109"/>
    <w:rsid w:val="0080004E"/>
    <w:rsid w:val="008007DB"/>
    <w:rsid w:val="00801C6E"/>
    <w:rsid w:val="00803A5A"/>
    <w:rsid w:val="00805128"/>
    <w:rsid w:val="00806AA0"/>
    <w:rsid w:val="00807A9B"/>
    <w:rsid w:val="00810B6F"/>
    <w:rsid w:val="00814CAE"/>
    <w:rsid w:val="00814FDD"/>
    <w:rsid w:val="00816BEC"/>
    <w:rsid w:val="00820B5C"/>
    <w:rsid w:val="00820DE2"/>
    <w:rsid w:val="00821522"/>
    <w:rsid w:val="00824FA3"/>
    <w:rsid w:val="0082633A"/>
    <w:rsid w:val="00827AED"/>
    <w:rsid w:val="00830C6B"/>
    <w:rsid w:val="00832CF8"/>
    <w:rsid w:val="00833EFF"/>
    <w:rsid w:val="00834DD6"/>
    <w:rsid w:val="00836E72"/>
    <w:rsid w:val="00837CBD"/>
    <w:rsid w:val="00840AF6"/>
    <w:rsid w:val="008425C3"/>
    <w:rsid w:val="0084313E"/>
    <w:rsid w:val="00843300"/>
    <w:rsid w:val="008435E2"/>
    <w:rsid w:val="00843AB5"/>
    <w:rsid w:val="008455ED"/>
    <w:rsid w:val="00847AFF"/>
    <w:rsid w:val="00847E0E"/>
    <w:rsid w:val="00851836"/>
    <w:rsid w:val="00853070"/>
    <w:rsid w:val="0085491F"/>
    <w:rsid w:val="00855B82"/>
    <w:rsid w:val="00856608"/>
    <w:rsid w:val="0086011F"/>
    <w:rsid w:val="00860BC1"/>
    <w:rsid w:val="00860C7F"/>
    <w:rsid w:val="00862A12"/>
    <w:rsid w:val="00863A1E"/>
    <w:rsid w:val="00864C46"/>
    <w:rsid w:val="00865225"/>
    <w:rsid w:val="0086527F"/>
    <w:rsid w:val="00865C6B"/>
    <w:rsid w:val="008664EC"/>
    <w:rsid w:val="00867633"/>
    <w:rsid w:val="00872022"/>
    <w:rsid w:val="008720BD"/>
    <w:rsid w:val="00873725"/>
    <w:rsid w:val="00875B74"/>
    <w:rsid w:val="00876145"/>
    <w:rsid w:val="00876413"/>
    <w:rsid w:val="00876EAC"/>
    <w:rsid w:val="00880EA4"/>
    <w:rsid w:val="00881298"/>
    <w:rsid w:val="00881683"/>
    <w:rsid w:val="008824FD"/>
    <w:rsid w:val="00882600"/>
    <w:rsid w:val="0088285D"/>
    <w:rsid w:val="00883508"/>
    <w:rsid w:val="0088683F"/>
    <w:rsid w:val="00886B43"/>
    <w:rsid w:val="00890032"/>
    <w:rsid w:val="00890A38"/>
    <w:rsid w:val="00890B30"/>
    <w:rsid w:val="008915DD"/>
    <w:rsid w:val="0089653B"/>
    <w:rsid w:val="008B0987"/>
    <w:rsid w:val="008B4AD2"/>
    <w:rsid w:val="008B6941"/>
    <w:rsid w:val="008B726A"/>
    <w:rsid w:val="008B765B"/>
    <w:rsid w:val="008C0BF5"/>
    <w:rsid w:val="008C1875"/>
    <w:rsid w:val="008C1D42"/>
    <w:rsid w:val="008C2E0F"/>
    <w:rsid w:val="008C4084"/>
    <w:rsid w:val="008C7CA9"/>
    <w:rsid w:val="008D12FE"/>
    <w:rsid w:val="008D1341"/>
    <w:rsid w:val="008D184C"/>
    <w:rsid w:val="008D361C"/>
    <w:rsid w:val="008D56AB"/>
    <w:rsid w:val="008D5C12"/>
    <w:rsid w:val="008D6DC8"/>
    <w:rsid w:val="008D7DE9"/>
    <w:rsid w:val="008E00D4"/>
    <w:rsid w:val="008E0C3E"/>
    <w:rsid w:val="008E1085"/>
    <w:rsid w:val="008E12CC"/>
    <w:rsid w:val="008E3059"/>
    <w:rsid w:val="008E7F41"/>
    <w:rsid w:val="008F1CD0"/>
    <w:rsid w:val="008F238D"/>
    <w:rsid w:val="008F3FF4"/>
    <w:rsid w:val="008F5118"/>
    <w:rsid w:val="008F519D"/>
    <w:rsid w:val="008F6034"/>
    <w:rsid w:val="0090159E"/>
    <w:rsid w:val="00902468"/>
    <w:rsid w:val="009044BD"/>
    <w:rsid w:val="00912576"/>
    <w:rsid w:val="00913778"/>
    <w:rsid w:val="0091661C"/>
    <w:rsid w:val="00916718"/>
    <w:rsid w:val="00916785"/>
    <w:rsid w:val="009200BD"/>
    <w:rsid w:val="0092082E"/>
    <w:rsid w:val="00920D9E"/>
    <w:rsid w:val="009216D3"/>
    <w:rsid w:val="00921DCF"/>
    <w:rsid w:val="00922E0F"/>
    <w:rsid w:val="00923361"/>
    <w:rsid w:val="00924C6A"/>
    <w:rsid w:val="00926940"/>
    <w:rsid w:val="00927A96"/>
    <w:rsid w:val="00927E69"/>
    <w:rsid w:val="00931154"/>
    <w:rsid w:val="0093129E"/>
    <w:rsid w:val="00931ADB"/>
    <w:rsid w:val="009325BF"/>
    <w:rsid w:val="0093275B"/>
    <w:rsid w:val="00932772"/>
    <w:rsid w:val="009371B0"/>
    <w:rsid w:val="00937D98"/>
    <w:rsid w:val="00940041"/>
    <w:rsid w:val="00940519"/>
    <w:rsid w:val="009405EF"/>
    <w:rsid w:val="00947EDE"/>
    <w:rsid w:val="00950641"/>
    <w:rsid w:val="00950D97"/>
    <w:rsid w:val="00951278"/>
    <w:rsid w:val="009517FF"/>
    <w:rsid w:val="00951F39"/>
    <w:rsid w:val="00952215"/>
    <w:rsid w:val="009535F1"/>
    <w:rsid w:val="00954505"/>
    <w:rsid w:val="00956096"/>
    <w:rsid w:val="009625A9"/>
    <w:rsid w:val="00962D8E"/>
    <w:rsid w:val="0096428C"/>
    <w:rsid w:val="009661F9"/>
    <w:rsid w:val="009727ED"/>
    <w:rsid w:val="0097348B"/>
    <w:rsid w:val="00974E9D"/>
    <w:rsid w:val="0097679C"/>
    <w:rsid w:val="00977AA1"/>
    <w:rsid w:val="009806D8"/>
    <w:rsid w:val="00982735"/>
    <w:rsid w:val="00983D4D"/>
    <w:rsid w:val="00984093"/>
    <w:rsid w:val="00984BAC"/>
    <w:rsid w:val="00992A26"/>
    <w:rsid w:val="00992A73"/>
    <w:rsid w:val="00997246"/>
    <w:rsid w:val="009A1679"/>
    <w:rsid w:val="009A1F09"/>
    <w:rsid w:val="009A5C62"/>
    <w:rsid w:val="009B4BC7"/>
    <w:rsid w:val="009B6DD0"/>
    <w:rsid w:val="009B7956"/>
    <w:rsid w:val="009C082C"/>
    <w:rsid w:val="009C195C"/>
    <w:rsid w:val="009C50B3"/>
    <w:rsid w:val="009C5C71"/>
    <w:rsid w:val="009C6DB8"/>
    <w:rsid w:val="009C7DEF"/>
    <w:rsid w:val="009D3C30"/>
    <w:rsid w:val="009D7234"/>
    <w:rsid w:val="009E01E2"/>
    <w:rsid w:val="009E1852"/>
    <w:rsid w:val="009E1D58"/>
    <w:rsid w:val="009E3B55"/>
    <w:rsid w:val="009E46C8"/>
    <w:rsid w:val="009E4B31"/>
    <w:rsid w:val="009F0857"/>
    <w:rsid w:val="009F2229"/>
    <w:rsid w:val="009F3440"/>
    <w:rsid w:val="009F3D1C"/>
    <w:rsid w:val="009F5EC8"/>
    <w:rsid w:val="00A0055D"/>
    <w:rsid w:val="00A0087C"/>
    <w:rsid w:val="00A071E4"/>
    <w:rsid w:val="00A077AD"/>
    <w:rsid w:val="00A07835"/>
    <w:rsid w:val="00A079D4"/>
    <w:rsid w:val="00A1226C"/>
    <w:rsid w:val="00A12528"/>
    <w:rsid w:val="00A12623"/>
    <w:rsid w:val="00A12B5F"/>
    <w:rsid w:val="00A13007"/>
    <w:rsid w:val="00A165FC"/>
    <w:rsid w:val="00A16B70"/>
    <w:rsid w:val="00A20102"/>
    <w:rsid w:val="00A2138B"/>
    <w:rsid w:val="00A21E57"/>
    <w:rsid w:val="00A22D22"/>
    <w:rsid w:val="00A230F7"/>
    <w:rsid w:val="00A30E4D"/>
    <w:rsid w:val="00A32059"/>
    <w:rsid w:val="00A322D9"/>
    <w:rsid w:val="00A325C3"/>
    <w:rsid w:val="00A32990"/>
    <w:rsid w:val="00A357C6"/>
    <w:rsid w:val="00A363F7"/>
    <w:rsid w:val="00A376AE"/>
    <w:rsid w:val="00A402E6"/>
    <w:rsid w:val="00A417B4"/>
    <w:rsid w:val="00A42DEA"/>
    <w:rsid w:val="00A443FF"/>
    <w:rsid w:val="00A45CF8"/>
    <w:rsid w:val="00A46013"/>
    <w:rsid w:val="00A47997"/>
    <w:rsid w:val="00A5094A"/>
    <w:rsid w:val="00A53728"/>
    <w:rsid w:val="00A5415A"/>
    <w:rsid w:val="00A561F2"/>
    <w:rsid w:val="00A56E5F"/>
    <w:rsid w:val="00A64B36"/>
    <w:rsid w:val="00A71411"/>
    <w:rsid w:val="00A71707"/>
    <w:rsid w:val="00A71D09"/>
    <w:rsid w:val="00A74BBE"/>
    <w:rsid w:val="00A757D9"/>
    <w:rsid w:val="00A75E32"/>
    <w:rsid w:val="00A76C45"/>
    <w:rsid w:val="00A802D0"/>
    <w:rsid w:val="00A80F64"/>
    <w:rsid w:val="00A8156F"/>
    <w:rsid w:val="00A854C5"/>
    <w:rsid w:val="00A855B9"/>
    <w:rsid w:val="00A8669F"/>
    <w:rsid w:val="00A869BD"/>
    <w:rsid w:val="00A87A02"/>
    <w:rsid w:val="00A87E6C"/>
    <w:rsid w:val="00A9137E"/>
    <w:rsid w:val="00A91A4B"/>
    <w:rsid w:val="00A91F48"/>
    <w:rsid w:val="00A9578A"/>
    <w:rsid w:val="00A959DD"/>
    <w:rsid w:val="00A95FE5"/>
    <w:rsid w:val="00A979AA"/>
    <w:rsid w:val="00AB285E"/>
    <w:rsid w:val="00AB306C"/>
    <w:rsid w:val="00AB3520"/>
    <w:rsid w:val="00AB4E54"/>
    <w:rsid w:val="00AB6B14"/>
    <w:rsid w:val="00AC144C"/>
    <w:rsid w:val="00AC326C"/>
    <w:rsid w:val="00AC33B4"/>
    <w:rsid w:val="00AC5560"/>
    <w:rsid w:val="00AC6317"/>
    <w:rsid w:val="00AC67FC"/>
    <w:rsid w:val="00AC7841"/>
    <w:rsid w:val="00AD02E9"/>
    <w:rsid w:val="00AD227E"/>
    <w:rsid w:val="00AD3EDE"/>
    <w:rsid w:val="00AD4E1F"/>
    <w:rsid w:val="00AD5570"/>
    <w:rsid w:val="00AD5B1E"/>
    <w:rsid w:val="00AD7E1D"/>
    <w:rsid w:val="00AE271E"/>
    <w:rsid w:val="00AE4202"/>
    <w:rsid w:val="00AE5414"/>
    <w:rsid w:val="00AE5637"/>
    <w:rsid w:val="00AE5E27"/>
    <w:rsid w:val="00AE6156"/>
    <w:rsid w:val="00AE72AC"/>
    <w:rsid w:val="00AF0098"/>
    <w:rsid w:val="00AF1850"/>
    <w:rsid w:val="00AF2441"/>
    <w:rsid w:val="00AF2773"/>
    <w:rsid w:val="00AF46C6"/>
    <w:rsid w:val="00AF5C90"/>
    <w:rsid w:val="00AF5E29"/>
    <w:rsid w:val="00AF65CA"/>
    <w:rsid w:val="00B00284"/>
    <w:rsid w:val="00B00922"/>
    <w:rsid w:val="00B0108F"/>
    <w:rsid w:val="00B0166B"/>
    <w:rsid w:val="00B07128"/>
    <w:rsid w:val="00B07B51"/>
    <w:rsid w:val="00B15C3F"/>
    <w:rsid w:val="00B17B4C"/>
    <w:rsid w:val="00B20CCE"/>
    <w:rsid w:val="00B20D8C"/>
    <w:rsid w:val="00B21585"/>
    <w:rsid w:val="00B239CF"/>
    <w:rsid w:val="00B247DE"/>
    <w:rsid w:val="00B24B30"/>
    <w:rsid w:val="00B26090"/>
    <w:rsid w:val="00B269B4"/>
    <w:rsid w:val="00B27225"/>
    <w:rsid w:val="00B3081F"/>
    <w:rsid w:val="00B32DE1"/>
    <w:rsid w:val="00B3586C"/>
    <w:rsid w:val="00B37483"/>
    <w:rsid w:val="00B37CE1"/>
    <w:rsid w:val="00B37D02"/>
    <w:rsid w:val="00B40122"/>
    <w:rsid w:val="00B4163E"/>
    <w:rsid w:val="00B43F8F"/>
    <w:rsid w:val="00B46DAB"/>
    <w:rsid w:val="00B471AF"/>
    <w:rsid w:val="00B502A0"/>
    <w:rsid w:val="00B51545"/>
    <w:rsid w:val="00B533E6"/>
    <w:rsid w:val="00B5614C"/>
    <w:rsid w:val="00B5663F"/>
    <w:rsid w:val="00B57789"/>
    <w:rsid w:val="00B60F20"/>
    <w:rsid w:val="00B614F3"/>
    <w:rsid w:val="00B61DF7"/>
    <w:rsid w:val="00B620AB"/>
    <w:rsid w:val="00B6586F"/>
    <w:rsid w:val="00B664B1"/>
    <w:rsid w:val="00B7169F"/>
    <w:rsid w:val="00B732E6"/>
    <w:rsid w:val="00B742AB"/>
    <w:rsid w:val="00B84963"/>
    <w:rsid w:val="00B86391"/>
    <w:rsid w:val="00B90906"/>
    <w:rsid w:val="00B9163B"/>
    <w:rsid w:val="00B9213F"/>
    <w:rsid w:val="00B928D2"/>
    <w:rsid w:val="00B97C94"/>
    <w:rsid w:val="00BA496D"/>
    <w:rsid w:val="00BA5896"/>
    <w:rsid w:val="00BA6682"/>
    <w:rsid w:val="00BA7260"/>
    <w:rsid w:val="00BA7406"/>
    <w:rsid w:val="00BB0D0F"/>
    <w:rsid w:val="00BB1CFE"/>
    <w:rsid w:val="00BB45E9"/>
    <w:rsid w:val="00BC0BB6"/>
    <w:rsid w:val="00BC0FCE"/>
    <w:rsid w:val="00BC10DD"/>
    <w:rsid w:val="00BC1BEC"/>
    <w:rsid w:val="00BC1FA5"/>
    <w:rsid w:val="00BC212D"/>
    <w:rsid w:val="00BC31C5"/>
    <w:rsid w:val="00BC3B1E"/>
    <w:rsid w:val="00BD246E"/>
    <w:rsid w:val="00BD33D4"/>
    <w:rsid w:val="00BD5051"/>
    <w:rsid w:val="00BD5A88"/>
    <w:rsid w:val="00BE0EEC"/>
    <w:rsid w:val="00BE392B"/>
    <w:rsid w:val="00BF0DA3"/>
    <w:rsid w:val="00BF4C93"/>
    <w:rsid w:val="00C004AE"/>
    <w:rsid w:val="00C014CE"/>
    <w:rsid w:val="00C04D21"/>
    <w:rsid w:val="00C06150"/>
    <w:rsid w:val="00C06C5C"/>
    <w:rsid w:val="00C1133C"/>
    <w:rsid w:val="00C11725"/>
    <w:rsid w:val="00C14CAF"/>
    <w:rsid w:val="00C1545A"/>
    <w:rsid w:val="00C15D77"/>
    <w:rsid w:val="00C24286"/>
    <w:rsid w:val="00C26A1A"/>
    <w:rsid w:val="00C3156D"/>
    <w:rsid w:val="00C31B04"/>
    <w:rsid w:val="00C3276F"/>
    <w:rsid w:val="00C339B3"/>
    <w:rsid w:val="00C33F84"/>
    <w:rsid w:val="00C3434C"/>
    <w:rsid w:val="00C374D5"/>
    <w:rsid w:val="00C413EC"/>
    <w:rsid w:val="00C41CDC"/>
    <w:rsid w:val="00C4384B"/>
    <w:rsid w:val="00C444A1"/>
    <w:rsid w:val="00C53109"/>
    <w:rsid w:val="00C53180"/>
    <w:rsid w:val="00C54438"/>
    <w:rsid w:val="00C54D3F"/>
    <w:rsid w:val="00C55B1B"/>
    <w:rsid w:val="00C55D32"/>
    <w:rsid w:val="00C57F66"/>
    <w:rsid w:val="00C64797"/>
    <w:rsid w:val="00C6479C"/>
    <w:rsid w:val="00C66F05"/>
    <w:rsid w:val="00C71B00"/>
    <w:rsid w:val="00C747D1"/>
    <w:rsid w:val="00C74F5E"/>
    <w:rsid w:val="00C755FC"/>
    <w:rsid w:val="00C76D52"/>
    <w:rsid w:val="00C77F3A"/>
    <w:rsid w:val="00C81891"/>
    <w:rsid w:val="00C87670"/>
    <w:rsid w:val="00C90CC5"/>
    <w:rsid w:val="00C91994"/>
    <w:rsid w:val="00C9404A"/>
    <w:rsid w:val="00C9505B"/>
    <w:rsid w:val="00C9672C"/>
    <w:rsid w:val="00CA0A95"/>
    <w:rsid w:val="00CA2B50"/>
    <w:rsid w:val="00CA47F9"/>
    <w:rsid w:val="00CA5F6B"/>
    <w:rsid w:val="00CA6080"/>
    <w:rsid w:val="00CA745C"/>
    <w:rsid w:val="00CB2235"/>
    <w:rsid w:val="00CB45A2"/>
    <w:rsid w:val="00CB4C0F"/>
    <w:rsid w:val="00CB541F"/>
    <w:rsid w:val="00CC0E3F"/>
    <w:rsid w:val="00CC14A3"/>
    <w:rsid w:val="00CC1AF3"/>
    <w:rsid w:val="00CC1EB1"/>
    <w:rsid w:val="00CC5A06"/>
    <w:rsid w:val="00CC79FC"/>
    <w:rsid w:val="00CC7B54"/>
    <w:rsid w:val="00CD24DF"/>
    <w:rsid w:val="00CD3D25"/>
    <w:rsid w:val="00CD5543"/>
    <w:rsid w:val="00CD7A24"/>
    <w:rsid w:val="00CD7C4F"/>
    <w:rsid w:val="00CE0D12"/>
    <w:rsid w:val="00CE567E"/>
    <w:rsid w:val="00CE7DB2"/>
    <w:rsid w:val="00CF0373"/>
    <w:rsid w:val="00CF1B01"/>
    <w:rsid w:val="00CF1D91"/>
    <w:rsid w:val="00CF2BEE"/>
    <w:rsid w:val="00CF3F18"/>
    <w:rsid w:val="00CF48F3"/>
    <w:rsid w:val="00D0066B"/>
    <w:rsid w:val="00D03E4A"/>
    <w:rsid w:val="00D0401B"/>
    <w:rsid w:val="00D049A7"/>
    <w:rsid w:val="00D049E7"/>
    <w:rsid w:val="00D0603F"/>
    <w:rsid w:val="00D06D94"/>
    <w:rsid w:val="00D10053"/>
    <w:rsid w:val="00D11EE9"/>
    <w:rsid w:val="00D13935"/>
    <w:rsid w:val="00D13F99"/>
    <w:rsid w:val="00D15D11"/>
    <w:rsid w:val="00D211D0"/>
    <w:rsid w:val="00D21EB0"/>
    <w:rsid w:val="00D23521"/>
    <w:rsid w:val="00D24E4E"/>
    <w:rsid w:val="00D252E4"/>
    <w:rsid w:val="00D26424"/>
    <w:rsid w:val="00D26FD7"/>
    <w:rsid w:val="00D272C2"/>
    <w:rsid w:val="00D328F6"/>
    <w:rsid w:val="00D3293D"/>
    <w:rsid w:val="00D34098"/>
    <w:rsid w:val="00D3473A"/>
    <w:rsid w:val="00D36A2C"/>
    <w:rsid w:val="00D3732E"/>
    <w:rsid w:val="00D41B4F"/>
    <w:rsid w:val="00D41BF9"/>
    <w:rsid w:val="00D461EF"/>
    <w:rsid w:val="00D47347"/>
    <w:rsid w:val="00D47ADC"/>
    <w:rsid w:val="00D51F76"/>
    <w:rsid w:val="00D53DD8"/>
    <w:rsid w:val="00D54EE0"/>
    <w:rsid w:val="00D575FE"/>
    <w:rsid w:val="00D605AD"/>
    <w:rsid w:val="00D60FCA"/>
    <w:rsid w:val="00D61A4B"/>
    <w:rsid w:val="00D64975"/>
    <w:rsid w:val="00D64D5A"/>
    <w:rsid w:val="00D650F8"/>
    <w:rsid w:val="00D66461"/>
    <w:rsid w:val="00D669A3"/>
    <w:rsid w:val="00D71167"/>
    <w:rsid w:val="00D72F7E"/>
    <w:rsid w:val="00D740AB"/>
    <w:rsid w:val="00D75C1E"/>
    <w:rsid w:val="00D75EF3"/>
    <w:rsid w:val="00D76361"/>
    <w:rsid w:val="00D81F5C"/>
    <w:rsid w:val="00D82660"/>
    <w:rsid w:val="00D829FF"/>
    <w:rsid w:val="00D83F37"/>
    <w:rsid w:val="00D91FD3"/>
    <w:rsid w:val="00D928CE"/>
    <w:rsid w:val="00D94598"/>
    <w:rsid w:val="00D945EA"/>
    <w:rsid w:val="00D962D2"/>
    <w:rsid w:val="00D975D5"/>
    <w:rsid w:val="00DA1B5E"/>
    <w:rsid w:val="00DA1BDC"/>
    <w:rsid w:val="00DA2DE4"/>
    <w:rsid w:val="00DA5500"/>
    <w:rsid w:val="00DB04A0"/>
    <w:rsid w:val="00DB0FE8"/>
    <w:rsid w:val="00DB2A04"/>
    <w:rsid w:val="00DB6A74"/>
    <w:rsid w:val="00DC48C6"/>
    <w:rsid w:val="00DC5C2F"/>
    <w:rsid w:val="00DC6625"/>
    <w:rsid w:val="00DC7B63"/>
    <w:rsid w:val="00DD20DF"/>
    <w:rsid w:val="00DD3834"/>
    <w:rsid w:val="00DD391F"/>
    <w:rsid w:val="00DE2763"/>
    <w:rsid w:val="00DE294E"/>
    <w:rsid w:val="00DE2B35"/>
    <w:rsid w:val="00DE451F"/>
    <w:rsid w:val="00DE5720"/>
    <w:rsid w:val="00DE5D8D"/>
    <w:rsid w:val="00DE73BE"/>
    <w:rsid w:val="00DE7650"/>
    <w:rsid w:val="00DF0222"/>
    <w:rsid w:val="00DF0B75"/>
    <w:rsid w:val="00DF2CA7"/>
    <w:rsid w:val="00DF5F0A"/>
    <w:rsid w:val="00DF7181"/>
    <w:rsid w:val="00E004A9"/>
    <w:rsid w:val="00E0146F"/>
    <w:rsid w:val="00E02DA7"/>
    <w:rsid w:val="00E058B4"/>
    <w:rsid w:val="00E133FC"/>
    <w:rsid w:val="00E14050"/>
    <w:rsid w:val="00E20EA6"/>
    <w:rsid w:val="00E2334F"/>
    <w:rsid w:val="00E238C4"/>
    <w:rsid w:val="00E24072"/>
    <w:rsid w:val="00E2419A"/>
    <w:rsid w:val="00E2498D"/>
    <w:rsid w:val="00E3073F"/>
    <w:rsid w:val="00E30C32"/>
    <w:rsid w:val="00E30F6A"/>
    <w:rsid w:val="00E32ECD"/>
    <w:rsid w:val="00E35873"/>
    <w:rsid w:val="00E4496E"/>
    <w:rsid w:val="00E44A8E"/>
    <w:rsid w:val="00E51573"/>
    <w:rsid w:val="00E53A86"/>
    <w:rsid w:val="00E53F49"/>
    <w:rsid w:val="00E55936"/>
    <w:rsid w:val="00E57C31"/>
    <w:rsid w:val="00E60202"/>
    <w:rsid w:val="00E62422"/>
    <w:rsid w:val="00E62869"/>
    <w:rsid w:val="00E64132"/>
    <w:rsid w:val="00E71DFC"/>
    <w:rsid w:val="00E72EC2"/>
    <w:rsid w:val="00E73868"/>
    <w:rsid w:val="00E75C37"/>
    <w:rsid w:val="00E7779E"/>
    <w:rsid w:val="00E81F5E"/>
    <w:rsid w:val="00E83B4E"/>
    <w:rsid w:val="00E85346"/>
    <w:rsid w:val="00E8562B"/>
    <w:rsid w:val="00E90229"/>
    <w:rsid w:val="00E9130F"/>
    <w:rsid w:val="00E91A3B"/>
    <w:rsid w:val="00E958D6"/>
    <w:rsid w:val="00EA2C54"/>
    <w:rsid w:val="00EA2D04"/>
    <w:rsid w:val="00EA600E"/>
    <w:rsid w:val="00EA666D"/>
    <w:rsid w:val="00EA6BCB"/>
    <w:rsid w:val="00EA7710"/>
    <w:rsid w:val="00EB0C7E"/>
    <w:rsid w:val="00EB240A"/>
    <w:rsid w:val="00EB28E3"/>
    <w:rsid w:val="00EB2D49"/>
    <w:rsid w:val="00EB3C79"/>
    <w:rsid w:val="00EB5143"/>
    <w:rsid w:val="00EB6EB5"/>
    <w:rsid w:val="00EC735E"/>
    <w:rsid w:val="00EC789E"/>
    <w:rsid w:val="00ED0473"/>
    <w:rsid w:val="00ED048B"/>
    <w:rsid w:val="00ED234A"/>
    <w:rsid w:val="00ED2AAC"/>
    <w:rsid w:val="00ED3F54"/>
    <w:rsid w:val="00ED4C36"/>
    <w:rsid w:val="00ED728C"/>
    <w:rsid w:val="00EE0AD9"/>
    <w:rsid w:val="00EE3002"/>
    <w:rsid w:val="00EE35D6"/>
    <w:rsid w:val="00EF27A5"/>
    <w:rsid w:val="00EF2D7B"/>
    <w:rsid w:val="00EF3BBA"/>
    <w:rsid w:val="00EF486B"/>
    <w:rsid w:val="00EF6779"/>
    <w:rsid w:val="00EF7969"/>
    <w:rsid w:val="00F017B2"/>
    <w:rsid w:val="00F01A73"/>
    <w:rsid w:val="00F02D74"/>
    <w:rsid w:val="00F068F4"/>
    <w:rsid w:val="00F137A0"/>
    <w:rsid w:val="00F15AC8"/>
    <w:rsid w:val="00F15DFE"/>
    <w:rsid w:val="00F2040C"/>
    <w:rsid w:val="00F22B7E"/>
    <w:rsid w:val="00F23865"/>
    <w:rsid w:val="00F25422"/>
    <w:rsid w:val="00F26242"/>
    <w:rsid w:val="00F267B7"/>
    <w:rsid w:val="00F30D0D"/>
    <w:rsid w:val="00F3173A"/>
    <w:rsid w:val="00F31C11"/>
    <w:rsid w:val="00F32964"/>
    <w:rsid w:val="00F33D6A"/>
    <w:rsid w:val="00F34338"/>
    <w:rsid w:val="00F3447D"/>
    <w:rsid w:val="00F350E8"/>
    <w:rsid w:val="00F352E1"/>
    <w:rsid w:val="00F35AB6"/>
    <w:rsid w:val="00F41E09"/>
    <w:rsid w:val="00F46DF6"/>
    <w:rsid w:val="00F47254"/>
    <w:rsid w:val="00F51927"/>
    <w:rsid w:val="00F5212B"/>
    <w:rsid w:val="00F526D8"/>
    <w:rsid w:val="00F53A77"/>
    <w:rsid w:val="00F53CF0"/>
    <w:rsid w:val="00F53D5B"/>
    <w:rsid w:val="00F54DC8"/>
    <w:rsid w:val="00F56072"/>
    <w:rsid w:val="00F57061"/>
    <w:rsid w:val="00F57723"/>
    <w:rsid w:val="00F577E7"/>
    <w:rsid w:val="00F5780E"/>
    <w:rsid w:val="00F64655"/>
    <w:rsid w:val="00F65173"/>
    <w:rsid w:val="00F65BFF"/>
    <w:rsid w:val="00F66436"/>
    <w:rsid w:val="00F666E4"/>
    <w:rsid w:val="00F67DC0"/>
    <w:rsid w:val="00F70407"/>
    <w:rsid w:val="00F706C0"/>
    <w:rsid w:val="00F70A78"/>
    <w:rsid w:val="00F71400"/>
    <w:rsid w:val="00F71D8B"/>
    <w:rsid w:val="00F727E0"/>
    <w:rsid w:val="00F728C7"/>
    <w:rsid w:val="00F73903"/>
    <w:rsid w:val="00F7414D"/>
    <w:rsid w:val="00F74797"/>
    <w:rsid w:val="00F75101"/>
    <w:rsid w:val="00F77D1A"/>
    <w:rsid w:val="00F80040"/>
    <w:rsid w:val="00F827BF"/>
    <w:rsid w:val="00F82902"/>
    <w:rsid w:val="00F847FB"/>
    <w:rsid w:val="00F85A86"/>
    <w:rsid w:val="00F872CE"/>
    <w:rsid w:val="00F93A33"/>
    <w:rsid w:val="00F94033"/>
    <w:rsid w:val="00F941DA"/>
    <w:rsid w:val="00F94DD6"/>
    <w:rsid w:val="00F9528D"/>
    <w:rsid w:val="00F95FF6"/>
    <w:rsid w:val="00F96350"/>
    <w:rsid w:val="00F96794"/>
    <w:rsid w:val="00F97D6B"/>
    <w:rsid w:val="00F97EEF"/>
    <w:rsid w:val="00FA1560"/>
    <w:rsid w:val="00FA1EC2"/>
    <w:rsid w:val="00FA3A5E"/>
    <w:rsid w:val="00FA3CA1"/>
    <w:rsid w:val="00FA67DA"/>
    <w:rsid w:val="00FA6DAE"/>
    <w:rsid w:val="00FA71EC"/>
    <w:rsid w:val="00FB0669"/>
    <w:rsid w:val="00FB3426"/>
    <w:rsid w:val="00FB4F16"/>
    <w:rsid w:val="00FB6B64"/>
    <w:rsid w:val="00FC05EC"/>
    <w:rsid w:val="00FC303A"/>
    <w:rsid w:val="00FC7AED"/>
    <w:rsid w:val="00FD06C6"/>
    <w:rsid w:val="00FD26A6"/>
    <w:rsid w:val="00FD2A18"/>
    <w:rsid w:val="00FD2ADF"/>
    <w:rsid w:val="00FD61F9"/>
    <w:rsid w:val="00FE1909"/>
    <w:rsid w:val="00FE1A3B"/>
    <w:rsid w:val="00FE2CA9"/>
    <w:rsid w:val="00FE44F9"/>
    <w:rsid w:val="00FE4ED7"/>
    <w:rsid w:val="00FE51EF"/>
    <w:rsid w:val="00FE5960"/>
    <w:rsid w:val="00FE6771"/>
    <w:rsid w:val="00FE6EEA"/>
    <w:rsid w:val="00FF1A72"/>
    <w:rsid w:val="00FF1ED7"/>
    <w:rsid w:val="00FF6311"/>
    <w:rsid w:val="00FF73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AAF01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0098"/>
    <w:rPr>
      <w:rFonts w:ascii="Times New Roman" w:hAnsi="Times New Roman"/>
      <w:sz w:val="24"/>
      <w:szCs w:val="24"/>
    </w:rPr>
  </w:style>
  <w:style w:type="paragraph" w:styleId="Titre1">
    <w:name w:val="heading 1"/>
    <w:basedOn w:val="Normal"/>
    <w:next w:val="Normal"/>
    <w:link w:val="Titre1Car"/>
    <w:qFormat/>
    <w:rsid w:val="00833EFF"/>
    <w:pPr>
      <w:keepNext/>
      <w:keepLines/>
      <w:spacing w:before="480" w:line="480" w:lineRule="auto"/>
      <w:outlineLvl w:val="0"/>
    </w:pPr>
    <w:rPr>
      <w:b/>
      <w:bCs/>
      <w:szCs w:val="28"/>
      <w:lang w:eastAsia="en-US"/>
    </w:rPr>
  </w:style>
  <w:style w:type="paragraph" w:styleId="Titre2">
    <w:name w:val="heading 2"/>
    <w:basedOn w:val="Normal"/>
    <w:next w:val="Normal"/>
    <w:link w:val="Titre2Car"/>
    <w:uiPriority w:val="9"/>
    <w:semiHidden/>
    <w:unhideWhenUsed/>
    <w:qFormat/>
    <w:rsid w:val="00FC05EC"/>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Titre4">
    <w:name w:val="heading 4"/>
    <w:basedOn w:val="Normal"/>
    <w:next w:val="Normal"/>
    <w:link w:val="Titre4Car"/>
    <w:uiPriority w:val="9"/>
    <w:semiHidden/>
    <w:unhideWhenUsed/>
    <w:qFormat/>
    <w:rsid w:val="0023504D"/>
    <w:pPr>
      <w:keepNext/>
      <w:keepLines/>
      <w:spacing w:before="200"/>
      <w:outlineLvl w:val="3"/>
    </w:pPr>
    <w:rPr>
      <w:rFonts w:ascii="Cambria" w:hAnsi="Cambria"/>
      <w:b/>
      <w:bCs/>
      <w:i/>
      <w:iCs/>
      <w:color w:val="4F81BD"/>
    </w:rPr>
  </w:style>
  <w:style w:type="paragraph" w:styleId="Titre5">
    <w:name w:val="heading 5"/>
    <w:basedOn w:val="Normal"/>
    <w:next w:val="Normal"/>
    <w:link w:val="Titre5Car"/>
    <w:uiPriority w:val="9"/>
    <w:semiHidden/>
    <w:unhideWhenUsed/>
    <w:qFormat/>
    <w:rsid w:val="002B0A03"/>
    <w:pPr>
      <w:keepNext/>
      <w:keepLines/>
      <w:spacing w:before="200"/>
      <w:outlineLvl w:val="4"/>
    </w:pPr>
    <w:rPr>
      <w:rFonts w:ascii="Cambria" w:hAnsi="Cambria"/>
      <w:color w:val="243F60"/>
    </w:rPr>
  </w:style>
  <w:style w:type="paragraph" w:styleId="Titre8">
    <w:name w:val="heading 8"/>
    <w:basedOn w:val="Normal"/>
    <w:next w:val="Normal"/>
    <w:link w:val="Titre8Car"/>
    <w:uiPriority w:val="9"/>
    <w:semiHidden/>
    <w:unhideWhenUsed/>
    <w:qFormat/>
    <w:rsid w:val="0023504D"/>
    <w:pPr>
      <w:keepNext/>
      <w:keepLines/>
      <w:spacing w:before="200"/>
      <w:outlineLvl w:val="7"/>
    </w:pPr>
    <w:rPr>
      <w:rFonts w:ascii="Cambria" w:hAnsi="Cambria"/>
      <w:color w:val="404040"/>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833EFF"/>
    <w:pPr>
      <w:spacing w:after="200" w:line="276" w:lineRule="auto"/>
      <w:ind w:left="720"/>
      <w:contextualSpacing/>
    </w:pPr>
    <w:rPr>
      <w:rFonts w:ascii="Calibri" w:hAnsi="Calibri"/>
      <w:sz w:val="22"/>
      <w:szCs w:val="22"/>
      <w:lang w:eastAsia="en-US"/>
    </w:rPr>
  </w:style>
  <w:style w:type="paragraph" w:customStyle="1" w:styleId="abstract">
    <w:name w:val="abstract"/>
    <w:basedOn w:val="Normal"/>
    <w:next w:val="Normal"/>
    <w:rsid w:val="00833EFF"/>
    <w:pPr>
      <w:overflowPunct w:val="0"/>
      <w:autoSpaceDE w:val="0"/>
      <w:autoSpaceDN w:val="0"/>
      <w:adjustRightInd w:val="0"/>
      <w:spacing w:before="120" w:line="360" w:lineRule="auto"/>
      <w:textAlignment w:val="baseline"/>
    </w:pPr>
    <w:rPr>
      <w:sz w:val="20"/>
      <w:szCs w:val="20"/>
      <w:lang w:eastAsia="de-DE"/>
    </w:rPr>
  </w:style>
  <w:style w:type="character" w:customStyle="1" w:styleId="Titre1Car">
    <w:name w:val="Titre 1 Car"/>
    <w:link w:val="Titre1"/>
    <w:rsid w:val="00833EFF"/>
    <w:rPr>
      <w:rFonts w:ascii="Times New Roman" w:eastAsia="SimSun" w:hAnsi="Times New Roman" w:cs="Times New Roman"/>
      <w:b/>
      <w:bCs/>
      <w:sz w:val="24"/>
      <w:szCs w:val="28"/>
      <w:lang w:eastAsia="en-US"/>
    </w:rPr>
  </w:style>
  <w:style w:type="character" w:styleId="Lienhypertexte">
    <w:name w:val="Hyperlink"/>
    <w:uiPriority w:val="99"/>
    <w:unhideWhenUsed/>
    <w:rsid w:val="00A417B4"/>
    <w:rPr>
      <w:strike w:val="0"/>
      <w:dstrike w:val="0"/>
      <w:color w:val="0156AA"/>
      <w:u w:val="none"/>
      <w:effect w:val="none"/>
    </w:rPr>
  </w:style>
  <w:style w:type="character" w:customStyle="1" w:styleId="st1">
    <w:name w:val="st1"/>
    <w:basedOn w:val="Policepardfaut"/>
    <w:rsid w:val="00A5094A"/>
  </w:style>
  <w:style w:type="paragraph" w:customStyle="1" w:styleId="tablelegend">
    <w:name w:val="tablelegend"/>
    <w:basedOn w:val="Normal"/>
    <w:next w:val="Normal"/>
    <w:rsid w:val="0002645F"/>
    <w:pPr>
      <w:overflowPunct w:val="0"/>
      <w:autoSpaceDE w:val="0"/>
      <w:autoSpaceDN w:val="0"/>
      <w:adjustRightInd w:val="0"/>
      <w:spacing w:before="120" w:line="360" w:lineRule="auto"/>
      <w:textAlignment w:val="baseline"/>
    </w:pPr>
    <w:rPr>
      <w:sz w:val="20"/>
      <w:szCs w:val="20"/>
      <w:lang w:eastAsia="de-DE"/>
    </w:rPr>
  </w:style>
  <w:style w:type="paragraph" w:styleId="Textedebulles">
    <w:name w:val="Balloon Text"/>
    <w:basedOn w:val="Normal"/>
    <w:link w:val="TextedebullesCar"/>
    <w:uiPriority w:val="99"/>
    <w:semiHidden/>
    <w:unhideWhenUsed/>
    <w:rsid w:val="00F82902"/>
    <w:rPr>
      <w:rFonts w:ascii="Tahoma" w:hAnsi="Tahoma" w:cs="Tahoma"/>
      <w:sz w:val="16"/>
      <w:szCs w:val="16"/>
    </w:rPr>
  </w:style>
  <w:style w:type="character" w:customStyle="1" w:styleId="TextedebullesCar">
    <w:name w:val="Texte de bulles Car"/>
    <w:link w:val="Textedebulles"/>
    <w:uiPriority w:val="99"/>
    <w:semiHidden/>
    <w:rsid w:val="00F82902"/>
    <w:rPr>
      <w:rFonts w:ascii="Tahoma" w:eastAsia="Times New Roman" w:hAnsi="Tahoma" w:cs="Tahoma"/>
      <w:sz w:val="16"/>
      <w:szCs w:val="16"/>
      <w:lang w:val="fr-CA" w:eastAsia="fr-CA"/>
    </w:rPr>
  </w:style>
  <w:style w:type="character" w:styleId="Textedelespacerserv">
    <w:name w:val="Placeholder Text"/>
    <w:uiPriority w:val="99"/>
    <w:semiHidden/>
    <w:rsid w:val="002143EE"/>
    <w:rPr>
      <w:color w:val="808080"/>
    </w:rPr>
  </w:style>
  <w:style w:type="paragraph" w:customStyle="1" w:styleId="keywords">
    <w:name w:val="keywords"/>
    <w:basedOn w:val="Normal"/>
    <w:next w:val="Normal"/>
    <w:rsid w:val="0018658E"/>
    <w:pPr>
      <w:overflowPunct w:val="0"/>
      <w:autoSpaceDE w:val="0"/>
      <w:autoSpaceDN w:val="0"/>
      <w:adjustRightInd w:val="0"/>
      <w:spacing w:before="120" w:line="360" w:lineRule="auto"/>
      <w:textAlignment w:val="baseline"/>
    </w:pPr>
    <w:rPr>
      <w:i/>
      <w:szCs w:val="20"/>
      <w:lang w:eastAsia="de-DE"/>
    </w:rPr>
  </w:style>
  <w:style w:type="table" w:styleId="Grilledutableau">
    <w:name w:val="Table Grid"/>
    <w:basedOn w:val="TableauNormal"/>
    <w:uiPriority w:val="59"/>
    <w:rsid w:val="002B0A03"/>
    <w:rPr>
      <w:rFonts w:eastAsia="Calibri"/>
      <w:lang w:val="fr-F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5Car">
    <w:name w:val="Titre 5 Car"/>
    <w:link w:val="Titre5"/>
    <w:uiPriority w:val="9"/>
    <w:semiHidden/>
    <w:rsid w:val="002B0A03"/>
    <w:rPr>
      <w:rFonts w:ascii="Cambria" w:eastAsia="SimSun" w:hAnsi="Cambria" w:cs="Times New Roman"/>
      <w:color w:val="243F60"/>
      <w:sz w:val="24"/>
      <w:szCs w:val="24"/>
      <w:lang w:val="fr-CA" w:eastAsia="fr-CA"/>
    </w:rPr>
  </w:style>
  <w:style w:type="character" w:customStyle="1" w:styleId="Titre4Car">
    <w:name w:val="Titre 4 Car"/>
    <w:link w:val="Titre4"/>
    <w:uiPriority w:val="9"/>
    <w:semiHidden/>
    <w:rsid w:val="0023504D"/>
    <w:rPr>
      <w:rFonts w:ascii="Cambria" w:eastAsia="SimSun" w:hAnsi="Cambria" w:cs="Times New Roman"/>
      <w:b/>
      <w:bCs/>
      <w:i/>
      <w:iCs/>
      <w:color w:val="4F81BD"/>
      <w:sz w:val="24"/>
      <w:szCs w:val="24"/>
      <w:lang w:val="fr-CA" w:eastAsia="fr-CA"/>
    </w:rPr>
  </w:style>
  <w:style w:type="character" w:customStyle="1" w:styleId="Titre8Car">
    <w:name w:val="Titre 8 Car"/>
    <w:link w:val="Titre8"/>
    <w:uiPriority w:val="9"/>
    <w:semiHidden/>
    <w:rsid w:val="0023504D"/>
    <w:rPr>
      <w:rFonts w:ascii="Cambria" w:eastAsia="SimSun" w:hAnsi="Cambria" w:cs="Times New Roman"/>
      <w:color w:val="404040"/>
      <w:sz w:val="20"/>
      <w:szCs w:val="20"/>
      <w:lang w:val="fr-CA" w:eastAsia="fr-CA"/>
    </w:rPr>
  </w:style>
  <w:style w:type="paragraph" w:styleId="Lgende">
    <w:name w:val="caption"/>
    <w:basedOn w:val="Normal"/>
    <w:next w:val="Normal"/>
    <w:uiPriority w:val="35"/>
    <w:unhideWhenUsed/>
    <w:qFormat/>
    <w:rsid w:val="007801DD"/>
    <w:pPr>
      <w:spacing w:after="200"/>
    </w:pPr>
    <w:rPr>
      <w:b/>
      <w:bCs/>
      <w:color w:val="4F81BD"/>
      <w:sz w:val="18"/>
      <w:szCs w:val="18"/>
    </w:rPr>
  </w:style>
  <w:style w:type="character" w:styleId="Accentuation">
    <w:name w:val="Emphasis"/>
    <w:uiPriority w:val="20"/>
    <w:qFormat/>
    <w:rsid w:val="00EA2D04"/>
    <w:rPr>
      <w:i/>
      <w:iCs/>
      <w:sz w:val="24"/>
      <w:szCs w:val="24"/>
      <w:bdr w:val="none" w:sz="0" w:space="0" w:color="auto" w:frame="1"/>
      <w:vertAlign w:val="baseline"/>
    </w:rPr>
  </w:style>
  <w:style w:type="character" w:customStyle="1" w:styleId="hps">
    <w:name w:val="hps"/>
    <w:rsid w:val="001E52A0"/>
  </w:style>
  <w:style w:type="paragraph" w:customStyle="1" w:styleId="affiliation">
    <w:name w:val="affiliation"/>
    <w:basedOn w:val="Normal"/>
    <w:next w:val="Normal"/>
    <w:rsid w:val="001F6A74"/>
    <w:pPr>
      <w:overflowPunct w:val="0"/>
      <w:autoSpaceDE w:val="0"/>
      <w:autoSpaceDN w:val="0"/>
      <w:adjustRightInd w:val="0"/>
      <w:spacing w:before="120"/>
      <w:textAlignment w:val="baseline"/>
    </w:pPr>
    <w:rPr>
      <w:i/>
      <w:szCs w:val="20"/>
      <w:lang w:eastAsia="de-DE"/>
    </w:rPr>
  </w:style>
  <w:style w:type="paragraph" w:styleId="En-tte">
    <w:name w:val="header"/>
    <w:basedOn w:val="Normal"/>
    <w:link w:val="En-tteCar"/>
    <w:uiPriority w:val="99"/>
    <w:unhideWhenUsed/>
    <w:rsid w:val="00982735"/>
    <w:pPr>
      <w:tabs>
        <w:tab w:val="center" w:pos="4680"/>
        <w:tab w:val="right" w:pos="9360"/>
      </w:tabs>
    </w:pPr>
  </w:style>
  <w:style w:type="character" w:customStyle="1" w:styleId="En-tteCar">
    <w:name w:val="En-tête Car"/>
    <w:link w:val="En-tte"/>
    <w:uiPriority w:val="99"/>
    <w:rsid w:val="00982735"/>
    <w:rPr>
      <w:rFonts w:ascii="Times New Roman" w:eastAsia="Times New Roman" w:hAnsi="Times New Roman"/>
      <w:sz w:val="24"/>
      <w:szCs w:val="24"/>
      <w:lang w:val="fr-CA" w:eastAsia="fr-CA"/>
    </w:rPr>
  </w:style>
  <w:style w:type="paragraph" w:styleId="Pieddepage">
    <w:name w:val="footer"/>
    <w:basedOn w:val="Normal"/>
    <w:link w:val="PieddepageCar"/>
    <w:uiPriority w:val="99"/>
    <w:unhideWhenUsed/>
    <w:rsid w:val="00982735"/>
    <w:pPr>
      <w:tabs>
        <w:tab w:val="center" w:pos="4680"/>
        <w:tab w:val="right" w:pos="9360"/>
      </w:tabs>
    </w:pPr>
  </w:style>
  <w:style w:type="character" w:customStyle="1" w:styleId="PieddepageCar">
    <w:name w:val="Pied de page Car"/>
    <w:link w:val="Pieddepage"/>
    <w:uiPriority w:val="99"/>
    <w:rsid w:val="00982735"/>
    <w:rPr>
      <w:rFonts w:ascii="Times New Roman" w:eastAsia="Times New Roman" w:hAnsi="Times New Roman"/>
      <w:sz w:val="24"/>
      <w:szCs w:val="24"/>
      <w:lang w:val="fr-CA" w:eastAsia="fr-CA"/>
    </w:rPr>
  </w:style>
  <w:style w:type="paragraph" w:customStyle="1" w:styleId="author">
    <w:name w:val="author"/>
    <w:basedOn w:val="Normal"/>
    <w:next w:val="affiliation"/>
    <w:rsid w:val="00E30C32"/>
    <w:pPr>
      <w:overflowPunct w:val="0"/>
      <w:autoSpaceDE w:val="0"/>
      <w:autoSpaceDN w:val="0"/>
      <w:adjustRightInd w:val="0"/>
      <w:spacing w:before="120" w:line="360" w:lineRule="auto"/>
      <w:textAlignment w:val="baseline"/>
    </w:pPr>
    <w:rPr>
      <w:szCs w:val="20"/>
      <w:lang w:eastAsia="de-DE"/>
    </w:rPr>
  </w:style>
  <w:style w:type="paragraph" w:customStyle="1" w:styleId="url">
    <w:name w:val="url"/>
    <w:basedOn w:val="Normal"/>
    <w:next w:val="Normal"/>
    <w:rsid w:val="00E30C32"/>
    <w:pPr>
      <w:overflowPunct w:val="0"/>
      <w:autoSpaceDE w:val="0"/>
      <w:autoSpaceDN w:val="0"/>
      <w:adjustRightInd w:val="0"/>
      <w:spacing w:before="120"/>
      <w:textAlignment w:val="baseline"/>
    </w:pPr>
    <w:rPr>
      <w:sz w:val="20"/>
      <w:szCs w:val="20"/>
      <w:lang w:eastAsia="de-DE"/>
    </w:rPr>
  </w:style>
  <w:style w:type="paragraph" w:styleId="NormalWeb">
    <w:name w:val="Normal (Web)"/>
    <w:basedOn w:val="Normal"/>
    <w:uiPriority w:val="99"/>
    <w:semiHidden/>
    <w:unhideWhenUsed/>
    <w:rsid w:val="00F46DF6"/>
    <w:pPr>
      <w:spacing w:before="100" w:beforeAutospacing="1" w:after="100" w:afterAutospacing="1"/>
    </w:pPr>
    <w:rPr>
      <w:rFonts w:eastAsiaTheme="minorEastAsia"/>
    </w:rPr>
  </w:style>
  <w:style w:type="character" w:styleId="Marquedecommentaire">
    <w:name w:val="annotation reference"/>
    <w:basedOn w:val="Policepardfaut"/>
    <w:uiPriority w:val="99"/>
    <w:semiHidden/>
    <w:unhideWhenUsed/>
    <w:rsid w:val="002C7EF6"/>
    <w:rPr>
      <w:sz w:val="16"/>
      <w:szCs w:val="16"/>
    </w:rPr>
  </w:style>
  <w:style w:type="paragraph" w:styleId="Commentaire">
    <w:name w:val="annotation text"/>
    <w:basedOn w:val="Normal"/>
    <w:link w:val="CommentaireCar"/>
    <w:uiPriority w:val="99"/>
    <w:semiHidden/>
    <w:unhideWhenUsed/>
    <w:rsid w:val="002C7EF6"/>
    <w:rPr>
      <w:sz w:val="20"/>
      <w:szCs w:val="20"/>
    </w:rPr>
  </w:style>
  <w:style w:type="character" w:customStyle="1" w:styleId="CommentaireCar">
    <w:name w:val="Commentaire Car"/>
    <w:basedOn w:val="Policepardfaut"/>
    <w:link w:val="Commentaire"/>
    <w:uiPriority w:val="99"/>
    <w:semiHidden/>
    <w:rsid w:val="002C7EF6"/>
    <w:rPr>
      <w:rFonts w:ascii="Times New Roman" w:eastAsia="Times New Roman" w:hAnsi="Times New Roman"/>
      <w:lang w:val="en-CA" w:eastAsia="fr-CA"/>
    </w:rPr>
  </w:style>
  <w:style w:type="paragraph" w:styleId="Objetducommentaire">
    <w:name w:val="annotation subject"/>
    <w:basedOn w:val="Commentaire"/>
    <w:next w:val="Commentaire"/>
    <w:link w:val="ObjetducommentaireCar"/>
    <w:uiPriority w:val="99"/>
    <w:semiHidden/>
    <w:unhideWhenUsed/>
    <w:rsid w:val="002C7EF6"/>
    <w:rPr>
      <w:b/>
      <w:bCs/>
    </w:rPr>
  </w:style>
  <w:style w:type="character" w:customStyle="1" w:styleId="ObjetducommentaireCar">
    <w:name w:val="Objet du commentaire Car"/>
    <w:basedOn w:val="CommentaireCar"/>
    <w:link w:val="Objetducommentaire"/>
    <w:uiPriority w:val="99"/>
    <w:semiHidden/>
    <w:rsid w:val="002C7EF6"/>
    <w:rPr>
      <w:rFonts w:ascii="Times New Roman" w:eastAsia="Times New Roman" w:hAnsi="Times New Roman"/>
      <w:b/>
      <w:bCs/>
      <w:lang w:val="en-CA" w:eastAsia="fr-CA"/>
    </w:rPr>
  </w:style>
  <w:style w:type="paragraph" w:styleId="Rvision">
    <w:name w:val="Revision"/>
    <w:hidden/>
    <w:uiPriority w:val="99"/>
    <w:semiHidden/>
    <w:rsid w:val="00AE5414"/>
    <w:rPr>
      <w:rFonts w:ascii="Times New Roman" w:eastAsia="Times New Roman" w:hAnsi="Times New Roman"/>
      <w:sz w:val="24"/>
      <w:szCs w:val="24"/>
      <w:lang w:val="en-CA" w:eastAsia="fr-CA"/>
    </w:rPr>
  </w:style>
  <w:style w:type="character" w:customStyle="1" w:styleId="authorsname">
    <w:name w:val="authors__name"/>
    <w:basedOn w:val="Policepardfaut"/>
    <w:rsid w:val="00AF0098"/>
  </w:style>
  <w:style w:type="character" w:customStyle="1" w:styleId="Titre2Car">
    <w:name w:val="Titre 2 Car"/>
    <w:basedOn w:val="Policepardfaut"/>
    <w:link w:val="Titre2"/>
    <w:uiPriority w:val="9"/>
    <w:semiHidden/>
    <w:rsid w:val="00FC05EC"/>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657758">
      <w:bodyDiv w:val="1"/>
      <w:marLeft w:val="0"/>
      <w:marRight w:val="0"/>
      <w:marTop w:val="0"/>
      <w:marBottom w:val="0"/>
      <w:divBdr>
        <w:top w:val="none" w:sz="0" w:space="0" w:color="auto"/>
        <w:left w:val="none" w:sz="0" w:space="0" w:color="auto"/>
        <w:bottom w:val="none" w:sz="0" w:space="0" w:color="auto"/>
        <w:right w:val="none" w:sz="0" w:space="0" w:color="auto"/>
      </w:divBdr>
    </w:div>
    <w:div w:id="313414594">
      <w:bodyDiv w:val="1"/>
      <w:marLeft w:val="0"/>
      <w:marRight w:val="0"/>
      <w:marTop w:val="0"/>
      <w:marBottom w:val="0"/>
      <w:divBdr>
        <w:top w:val="none" w:sz="0" w:space="0" w:color="auto"/>
        <w:left w:val="none" w:sz="0" w:space="0" w:color="auto"/>
        <w:bottom w:val="none" w:sz="0" w:space="0" w:color="auto"/>
        <w:right w:val="none" w:sz="0" w:space="0" w:color="auto"/>
      </w:divBdr>
    </w:div>
    <w:div w:id="771784244">
      <w:bodyDiv w:val="1"/>
      <w:marLeft w:val="0"/>
      <w:marRight w:val="0"/>
      <w:marTop w:val="0"/>
      <w:marBottom w:val="0"/>
      <w:divBdr>
        <w:top w:val="none" w:sz="0" w:space="0" w:color="auto"/>
        <w:left w:val="none" w:sz="0" w:space="0" w:color="auto"/>
        <w:bottom w:val="none" w:sz="0" w:space="0" w:color="auto"/>
        <w:right w:val="none" w:sz="0" w:space="0" w:color="auto"/>
      </w:divBdr>
    </w:div>
    <w:div w:id="849418863">
      <w:bodyDiv w:val="1"/>
      <w:marLeft w:val="0"/>
      <w:marRight w:val="0"/>
      <w:marTop w:val="0"/>
      <w:marBottom w:val="0"/>
      <w:divBdr>
        <w:top w:val="none" w:sz="0" w:space="0" w:color="auto"/>
        <w:left w:val="none" w:sz="0" w:space="0" w:color="auto"/>
        <w:bottom w:val="none" w:sz="0" w:space="0" w:color="auto"/>
        <w:right w:val="none" w:sz="0" w:space="0" w:color="auto"/>
      </w:divBdr>
    </w:div>
    <w:div w:id="944657404">
      <w:bodyDiv w:val="1"/>
      <w:marLeft w:val="0"/>
      <w:marRight w:val="0"/>
      <w:marTop w:val="0"/>
      <w:marBottom w:val="0"/>
      <w:divBdr>
        <w:top w:val="none" w:sz="0" w:space="0" w:color="auto"/>
        <w:left w:val="none" w:sz="0" w:space="0" w:color="auto"/>
        <w:bottom w:val="none" w:sz="0" w:space="0" w:color="auto"/>
        <w:right w:val="none" w:sz="0" w:space="0" w:color="auto"/>
      </w:divBdr>
    </w:div>
    <w:div w:id="1069235333">
      <w:bodyDiv w:val="1"/>
      <w:marLeft w:val="0"/>
      <w:marRight w:val="0"/>
      <w:marTop w:val="0"/>
      <w:marBottom w:val="0"/>
      <w:divBdr>
        <w:top w:val="none" w:sz="0" w:space="0" w:color="auto"/>
        <w:left w:val="none" w:sz="0" w:space="0" w:color="auto"/>
        <w:bottom w:val="none" w:sz="0" w:space="0" w:color="auto"/>
        <w:right w:val="none" w:sz="0" w:space="0" w:color="auto"/>
      </w:divBdr>
    </w:div>
    <w:div w:id="1177228378">
      <w:bodyDiv w:val="1"/>
      <w:marLeft w:val="0"/>
      <w:marRight w:val="0"/>
      <w:marTop w:val="0"/>
      <w:marBottom w:val="0"/>
      <w:divBdr>
        <w:top w:val="none" w:sz="0" w:space="0" w:color="auto"/>
        <w:left w:val="none" w:sz="0" w:space="0" w:color="auto"/>
        <w:bottom w:val="none" w:sz="0" w:space="0" w:color="auto"/>
        <w:right w:val="none" w:sz="0" w:space="0" w:color="auto"/>
      </w:divBdr>
    </w:div>
    <w:div w:id="1340549605">
      <w:bodyDiv w:val="1"/>
      <w:marLeft w:val="0"/>
      <w:marRight w:val="0"/>
      <w:marTop w:val="0"/>
      <w:marBottom w:val="0"/>
      <w:divBdr>
        <w:top w:val="none" w:sz="0" w:space="0" w:color="auto"/>
        <w:left w:val="none" w:sz="0" w:space="0" w:color="auto"/>
        <w:bottom w:val="none" w:sz="0" w:space="0" w:color="auto"/>
        <w:right w:val="none" w:sz="0" w:space="0" w:color="auto"/>
      </w:divBdr>
    </w:div>
    <w:div w:id="1355613945">
      <w:bodyDiv w:val="1"/>
      <w:marLeft w:val="0"/>
      <w:marRight w:val="0"/>
      <w:marTop w:val="0"/>
      <w:marBottom w:val="0"/>
      <w:divBdr>
        <w:top w:val="none" w:sz="0" w:space="0" w:color="auto"/>
        <w:left w:val="none" w:sz="0" w:space="0" w:color="auto"/>
        <w:bottom w:val="none" w:sz="0" w:space="0" w:color="auto"/>
        <w:right w:val="none" w:sz="0" w:space="0" w:color="auto"/>
      </w:divBdr>
    </w:div>
    <w:div w:id="1386566738">
      <w:bodyDiv w:val="1"/>
      <w:marLeft w:val="0"/>
      <w:marRight w:val="0"/>
      <w:marTop w:val="0"/>
      <w:marBottom w:val="0"/>
      <w:divBdr>
        <w:top w:val="none" w:sz="0" w:space="0" w:color="auto"/>
        <w:left w:val="none" w:sz="0" w:space="0" w:color="auto"/>
        <w:bottom w:val="none" w:sz="0" w:space="0" w:color="auto"/>
        <w:right w:val="none" w:sz="0" w:space="0" w:color="auto"/>
      </w:divBdr>
    </w:div>
    <w:div w:id="1464420323">
      <w:bodyDiv w:val="1"/>
      <w:marLeft w:val="0"/>
      <w:marRight w:val="0"/>
      <w:marTop w:val="0"/>
      <w:marBottom w:val="0"/>
      <w:divBdr>
        <w:top w:val="none" w:sz="0" w:space="0" w:color="auto"/>
        <w:left w:val="none" w:sz="0" w:space="0" w:color="auto"/>
        <w:bottom w:val="none" w:sz="0" w:space="0" w:color="auto"/>
        <w:right w:val="none" w:sz="0" w:space="0" w:color="auto"/>
      </w:divBdr>
      <w:divsChild>
        <w:div w:id="465244997">
          <w:marLeft w:val="0"/>
          <w:marRight w:val="0"/>
          <w:marTop w:val="0"/>
          <w:marBottom w:val="0"/>
          <w:divBdr>
            <w:top w:val="none" w:sz="0" w:space="0" w:color="auto"/>
            <w:left w:val="none" w:sz="0" w:space="0" w:color="auto"/>
            <w:bottom w:val="none" w:sz="0" w:space="0" w:color="auto"/>
            <w:right w:val="none" w:sz="0" w:space="0" w:color="auto"/>
          </w:divBdr>
        </w:div>
        <w:div w:id="1051418216">
          <w:marLeft w:val="0"/>
          <w:marRight w:val="0"/>
          <w:marTop w:val="0"/>
          <w:marBottom w:val="0"/>
          <w:divBdr>
            <w:top w:val="none" w:sz="0" w:space="0" w:color="auto"/>
            <w:left w:val="none" w:sz="0" w:space="0" w:color="auto"/>
            <w:bottom w:val="none" w:sz="0" w:space="0" w:color="auto"/>
            <w:right w:val="none" w:sz="0" w:space="0" w:color="auto"/>
          </w:divBdr>
        </w:div>
      </w:divsChild>
    </w:div>
    <w:div w:id="1517960890">
      <w:bodyDiv w:val="1"/>
      <w:marLeft w:val="0"/>
      <w:marRight w:val="0"/>
      <w:marTop w:val="0"/>
      <w:marBottom w:val="0"/>
      <w:divBdr>
        <w:top w:val="none" w:sz="0" w:space="0" w:color="auto"/>
        <w:left w:val="none" w:sz="0" w:space="0" w:color="auto"/>
        <w:bottom w:val="none" w:sz="0" w:space="0" w:color="auto"/>
        <w:right w:val="none" w:sz="0" w:space="0" w:color="auto"/>
      </w:divBdr>
    </w:div>
    <w:div w:id="1525054232">
      <w:bodyDiv w:val="1"/>
      <w:marLeft w:val="0"/>
      <w:marRight w:val="0"/>
      <w:marTop w:val="0"/>
      <w:marBottom w:val="0"/>
      <w:divBdr>
        <w:top w:val="none" w:sz="0" w:space="0" w:color="auto"/>
        <w:left w:val="none" w:sz="0" w:space="0" w:color="auto"/>
        <w:bottom w:val="none" w:sz="0" w:space="0" w:color="auto"/>
        <w:right w:val="none" w:sz="0" w:space="0" w:color="auto"/>
      </w:divBdr>
    </w:div>
    <w:div w:id="1615089954">
      <w:bodyDiv w:val="1"/>
      <w:marLeft w:val="0"/>
      <w:marRight w:val="0"/>
      <w:marTop w:val="0"/>
      <w:marBottom w:val="0"/>
      <w:divBdr>
        <w:top w:val="none" w:sz="0" w:space="0" w:color="auto"/>
        <w:left w:val="none" w:sz="0" w:space="0" w:color="auto"/>
        <w:bottom w:val="none" w:sz="0" w:space="0" w:color="auto"/>
        <w:right w:val="none" w:sz="0" w:space="0" w:color="auto"/>
      </w:divBdr>
    </w:div>
    <w:div w:id="1625885444">
      <w:bodyDiv w:val="1"/>
      <w:marLeft w:val="0"/>
      <w:marRight w:val="0"/>
      <w:marTop w:val="0"/>
      <w:marBottom w:val="0"/>
      <w:divBdr>
        <w:top w:val="none" w:sz="0" w:space="0" w:color="auto"/>
        <w:left w:val="none" w:sz="0" w:space="0" w:color="auto"/>
        <w:bottom w:val="none" w:sz="0" w:space="0" w:color="auto"/>
        <w:right w:val="none" w:sz="0" w:space="0" w:color="auto"/>
      </w:divBdr>
    </w:div>
    <w:div w:id="1674186247">
      <w:bodyDiv w:val="1"/>
      <w:marLeft w:val="0"/>
      <w:marRight w:val="0"/>
      <w:marTop w:val="0"/>
      <w:marBottom w:val="0"/>
      <w:divBdr>
        <w:top w:val="none" w:sz="0" w:space="0" w:color="auto"/>
        <w:left w:val="none" w:sz="0" w:space="0" w:color="auto"/>
        <w:bottom w:val="none" w:sz="0" w:space="0" w:color="auto"/>
        <w:right w:val="none" w:sz="0" w:space="0" w:color="auto"/>
      </w:divBdr>
    </w:div>
    <w:div w:id="1897351030">
      <w:bodyDiv w:val="1"/>
      <w:marLeft w:val="0"/>
      <w:marRight w:val="0"/>
      <w:marTop w:val="0"/>
      <w:marBottom w:val="0"/>
      <w:divBdr>
        <w:top w:val="none" w:sz="0" w:space="0" w:color="auto"/>
        <w:left w:val="none" w:sz="0" w:space="0" w:color="auto"/>
        <w:bottom w:val="none" w:sz="0" w:space="0" w:color="auto"/>
        <w:right w:val="none" w:sz="0" w:space="0" w:color="auto"/>
      </w:divBdr>
    </w:div>
    <w:div w:id="1942761935">
      <w:bodyDiv w:val="1"/>
      <w:marLeft w:val="0"/>
      <w:marRight w:val="0"/>
      <w:marTop w:val="0"/>
      <w:marBottom w:val="0"/>
      <w:divBdr>
        <w:top w:val="none" w:sz="0" w:space="0" w:color="auto"/>
        <w:left w:val="none" w:sz="0" w:space="0" w:color="auto"/>
        <w:bottom w:val="none" w:sz="0" w:space="0" w:color="auto"/>
        <w:right w:val="none" w:sz="0" w:space="0" w:color="auto"/>
      </w:divBdr>
    </w:div>
    <w:div w:id="1977685683">
      <w:bodyDiv w:val="1"/>
      <w:marLeft w:val="0"/>
      <w:marRight w:val="0"/>
      <w:marTop w:val="0"/>
      <w:marBottom w:val="0"/>
      <w:divBdr>
        <w:top w:val="none" w:sz="0" w:space="0" w:color="auto"/>
        <w:left w:val="none" w:sz="0" w:space="0" w:color="auto"/>
        <w:bottom w:val="none" w:sz="0" w:space="0" w:color="auto"/>
        <w:right w:val="none" w:sz="0" w:space="0" w:color="auto"/>
      </w:divBdr>
    </w:div>
    <w:div w:id="2006012971">
      <w:bodyDiv w:val="1"/>
      <w:marLeft w:val="0"/>
      <w:marRight w:val="0"/>
      <w:marTop w:val="0"/>
      <w:marBottom w:val="0"/>
      <w:divBdr>
        <w:top w:val="none" w:sz="0" w:space="0" w:color="auto"/>
        <w:left w:val="none" w:sz="0" w:space="0" w:color="auto"/>
        <w:bottom w:val="none" w:sz="0" w:space="0" w:color="auto"/>
        <w:right w:val="none" w:sz="0" w:space="0" w:color="auto"/>
      </w:divBdr>
    </w:div>
    <w:div w:id="2051373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6.png"/><Relationship Id="rId26" Type="http://schemas.openxmlformats.org/officeDocument/2006/relationships/image" Target="media/image11.emf"/><Relationship Id="rId39" Type="http://schemas.openxmlformats.org/officeDocument/2006/relationships/oleObject" Target="embeddings/oleObject14.bin"/><Relationship Id="rId21" Type="http://schemas.openxmlformats.org/officeDocument/2006/relationships/oleObject" Target="embeddings/oleObject5.bin"/><Relationship Id="rId34" Type="http://schemas.openxmlformats.org/officeDocument/2006/relationships/image" Target="media/image15.emf"/><Relationship Id="rId42" Type="http://schemas.openxmlformats.org/officeDocument/2006/relationships/image" Target="media/image19.emf"/><Relationship Id="rId47" Type="http://schemas.openxmlformats.org/officeDocument/2006/relationships/oleObject" Target="embeddings/oleObject18.bin"/><Relationship Id="rId50" Type="http://schemas.openxmlformats.org/officeDocument/2006/relationships/image" Target="media/image23.emf"/><Relationship Id="rId55" Type="http://schemas.openxmlformats.org/officeDocument/2006/relationships/oleObject" Target="embeddings/oleObject22.bin"/><Relationship Id="rId63" Type="http://schemas.openxmlformats.org/officeDocument/2006/relationships/oleObject" Target="embeddings/oleObject26.bin"/><Relationship Id="rId68" Type="http://schemas.openxmlformats.org/officeDocument/2006/relationships/image" Target="media/image32.emf"/><Relationship Id="rId7" Type="http://schemas.openxmlformats.org/officeDocument/2006/relationships/endnotes" Target="endnotes.xml"/><Relationship Id="rId71"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oleObject" Target="embeddings/oleObject9.bin"/><Relationship Id="rId11" Type="http://schemas.openxmlformats.org/officeDocument/2006/relationships/image" Target="media/image2.wmf"/><Relationship Id="rId24" Type="http://schemas.openxmlformats.org/officeDocument/2006/relationships/image" Target="media/image10.emf"/><Relationship Id="rId32" Type="http://schemas.openxmlformats.org/officeDocument/2006/relationships/image" Target="media/image14.emf"/><Relationship Id="rId37" Type="http://schemas.openxmlformats.org/officeDocument/2006/relationships/oleObject" Target="embeddings/oleObject13.bin"/><Relationship Id="rId40" Type="http://schemas.openxmlformats.org/officeDocument/2006/relationships/image" Target="media/image18.emf"/><Relationship Id="rId45" Type="http://schemas.openxmlformats.org/officeDocument/2006/relationships/oleObject" Target="embeddings/oleObject17.bin"/><Relationship Id="rId53" Type="http://schemas.openxmlformats.org/officeDocument/2006/relationships/oleObject" Target="embeddings/oleObject21.bin"/><Relationship Id="rId58" Type="http://schemas.openxmlformats.org/officeDocument/2006/relationships/image" Target="media/image27.emf"/><Relationship Id="rId66" Type="http://schemas.openxmlformats.org/officeDocument/2006/relationships/image" Target="media/image31.emf"/><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oleObject" Target="embeddings/oleObject6.bin"/><Relationship Id="rId28" Type="http://schemas.openxmlformats.org/officeDocument/2006/relationships/image" Target="media/image12.emf"/><Relationship Id="rId36" Type="http://schemas.openxmlformats.org/officeDocument/2006/relationships/image" Target="media/image16.emf"/><Relationship Id="rId49" Type="http://schemas.openxmlformats.org/officeDocument/2006/relationships/oleObject" Target="embeddings/oleObject19.bin"/><Relationship Id="rId57" Type="http://schemas.openxmlformats.org/officeDocument/2006/relationships/oleObject" Target="embeddings/oleObject23.bin"/><Relationship Id="rId61" Type="http://schemas.openxmlformats.org/officeDocument/2006/relationships/oleObject" Target="embeddings/oleObject25.bin"/><Relationship Id="rId10" Type="http://schemas.openxmlformats.org/officeDocument/2006/relationships/oleObject" Target="embeddings/oleObject1.bin"/><Relationship Id="rId19" Type="http://schemas.openxmlformats.org/officeDocument/2006/relationships/image" Target="media/image7.png"/><Relationship Id="rId31" Type="http://schemas.openxmlformats.org/officeDocument/2006/relationships/oleObject" Target="embeddings/oleObject10.bin"/><Relationship Id="rId44" Type="http://schemas.openxmlformats.org/officeDocument/2006/relationships/image" Target="media/image20.emf"/><Relationship Id="rId52" Type="http://schemas.openxmlformats.org/officeDocument/2006/relationships/image" Target="media/image24.emf"/><Relationship Id="rId60" Type="http://schemas.openxmlformats.org/officeDocument/2006/relationships/image" Target="media/image28.emf"/><Relationship Id="rId65" Type="http://schemas.openxmlformats.org/officeDocument/2006/relationships/oleObject" Target="embeddings/oleObject27.bin"/><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image" Target="media/image9.emf"/><Relationship Id="rId27" Type="http://schemas.openxmlformats.org/officeDocument/2006/relationships/oleObject" Target="embeddings/oleObject8.bin"/><Relationship Id="rId30" Type="http://schemas.openxmlformats.org/officeDocument/2006/relationships/image" Target="media/image13.e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22.emf"/><Relationship Id="rId56" Type="http://schemas.openxmlformats.org/officeDocument/2006/relationships/image" Target="media/image26.emf"/><Relationship Id="rId64" Type="http://schemas.openxmlformats.org/officeDocument/2006/relationships/image" Target="media/image30.emf"/><Relationship Id="rId69" Type="http://schemas.openxmlformats.org/officeDocument/2006/relationships/oleObject" Target="embeddings/oleObject29.bin"/><Relationship Id="rId8" Type="http://schemas.openxmlformats.org/officeDocument/2006/relationships/hyperlink" Target="mailto:xianai.huang@canada.ca" TargetMode="External"/><Relationship Id="rId51" Type="http://schemas.openxmlformats.org/officeDocument/2006/relationships/oleObject" Target="embeddings/oleObject20.bin"/><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png"/><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7.emf"/><Relationship Id="rId46" Type="http://schemas.openxmlformats.org/officeDocument/2006/relationships/image" Target="media/image21.emf"/><Relationship Id="rId59" Type="http://schemas.openxmlformats.org/officeDocument/2006/relationships/oleObject" Target="embeddings/oleObject24.bin"/><Relationship Id="rId67" Type="http://schemas.openxmlformats.org/officeDocument/2006/relationships/oleObject" Target="embeddings/oleObject28.bin"/><Relationship Id="rId20" Type="http://schemas.openxmlformats.org/officeDocument/2006/relationships/image" Target="media/image8.emf"/><Relationship Id="rId41" Type="http://schemas.openxmlformats.org/officeDocument/2006/relationships/oleObject" Target="embeddings/oleObject15.bin"/><Relationship Id="rId54" Type="http://schemas.openxmlformats.org/officeDocument/2006/relationships/image" Target="media/image25.emf"/><Relationship Id="rId62" Type="http://schemas.openxmlformats.org/officeDocument/2006/relationships/image" Target="media/image29.emf"/><Relationship Id="rId7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Xianai\Postdoc\Postdoc%202016-1\Project\2%20wood\Acetylation\paper%20or%20public\JP\graph\FTI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8722222222222203E-2"/>
          <c:y val="5.1400554097404502E-2"/>
          <c:w val="0.780316491688539"/>
          <c:h val="0.74372917854981002"/>
        </c:manualLayout>
      </c:layout>
      <c:scatterChart>
        <c:scatterStyle val="smoothMarker"/>
        <c:varyColors val="0"/>
        <c:ser>
          <c:idx val="1"/>
          <c:order val="0"/>
          <c:tx>
            <c:strRef>
              <c:f>'figure 10'!$E$1</c:f>
              <c:strCache>
                <c:ptCount val="1"/>
                <c:pt idx="0">
                  <c:v>UN, AA</c:v>
                </c:pt>
              </c:strCache>
            </c:strRef>
          </c:tx>
          <c:spPr>
            <a:ln>
              <a:prstDash val="sysDash"/>
            </a:ln>
          </c:spPr>
          <c:marker>
            <c:symbol val="none"/>
          </c:marker>
          <c:xVal>
            <c:numRef>
              <c:f>'figure 10'!$D$2:$D$1870</c:f>
              <c:numCache>
                <c:formatCode>0</c:formatCode>
                <c:ptCount val="1869"/>
                <c:pt idx="0">
                  <c:v>399.19889999999992</c:v>
                </c:pt>
                <c:pt idx="1">
                  <c:v>401.12740000000002</c:v>
                </c:pt>
                <c:pt idx="2">
                  <c:v>403.05590000000001</c:v>
                </c:pt>
                <c:pt idx="3">
                  <c:v>404.98439999999943</c:v>
                </c:pt>
                <c:pt idx="4">
                  <c:v>406.91289999999992</c:v>
                </c:pt>
                <c:pt idx="5">
                  <c:v>408.84140000000002</c:v>
                </c:pt>
                <c:pt idx="6">
                  <c:v>410.76990000000001</c:v>
                </c:pt>
                <c:pt idx="7">
                  <c:v>412.69839999999942</c:v>
                </c:pt>
                <c:pt idx="8">
                  <c:v>414.62689999999992</c:v>
                </c:pt>
                <c:pt idx="9">
                  <c:v>416.55540000000002</c:v>
                </c:pt>
                <c:pt idx="10">
                  <c:v>418.48389999999961</c:v>
                </c:pt>
                <c:pt idx="11">
                  <c:v>420.41239999999942</c:v>
                </c:pt>
                <c:pt idx="12">
                  <c:v>422.34089999999998</c:v>
                </c:pt>
                <c:pt idx="13">
                  <c:v>424.26940000000002</c:v>
                </c:pt>
                <c:pt idx="14">
                  <c:v>426.1979</c:v>
                </c:pt>
                <c:pt idx="15">
                  <c:v>428.12639999999942</c:v>
                </c:pt>
                <c:pt idx="16">
                  <c:v>430.05489999999998</c:v>
                </c:pt>
                <c:pt idx="17">
                  <c:v>431.98340000000002</c:v>
                </c:pt>
                <c:pt idx="18">
                  <c:v>433.91189999999938</c:v>
                </c:pt>
                <c:pt idx="19">
                  <c:v>435.84039999999999</c:v>
                </c:pt>
                <c:pt idx="20">
                  <c:v>437.76889999999992</c:v>
                </c:pt>
                <c:pt idx="21">
                  <c:v>439.69740000000002</c:v>
                </c:pt>
                <c:pt idx="22">
                  <c:v>441.6259</c:v>
                </c:pt>
                <c:pt idx="23">
                  <c:v>443.55439999999999</c:v>
                </c:pt>
                <c:pt idx="24">
                  <c:v>445.48289999999992</c:v>
                </c:pt>
                <c:pt idx="25">
                  <c:v>447.41140000000001</c:v>
                </c:pt>
                <c:pt idx="26">
                  <c:v>449.3399</c:v>
                </c:pt>
                <c:pt idx="27">
                  <c:v>451.26839999999942</c:v>
                </c:pt>
                <c:pt idx="28">
                  <c:v>453.19690000000003</c:v>
                </c:pt>
                <c:pt idx="29">
                  <c:v>455.12540000000001</c:v>
                </c:pt>
                <c:pt idx="30">
                  <c:v>457.0539</c:v>
                </c:pt>
                <c:pt idx="31">
                  <c:v>458.98239999999942</c:v>
                </c:pt>
                <c:pt idx="32">
                  <c:v>460.91090000000003</c:v>
                </c:pt>
                <c:pt idx="33">
                  <c:v>462.83940000000001</c:v>
                </c:pt>
                <c:pt idx="34">
                  <c:v>464.7679</c:v>
                </c:pt>
                <c:pt idx="35">
                  <c:v>466.69639999999941</c:v>
                </c:pt>
                <c:pt idx="36">
                  <c:v>468.62479999999999</c:v>
                </c:pt>
                <c:pt idx="37">
                  <c:v>470.55329999999992</c:v>
                </c:pt>
                <c:pt idx="38">
                  <c:v>472.48180000000002</c:v>
                </c:pt>
                <c:pt idx="39">
                  <c:v>474.41029999999961</c:v>
                </c:pt>
                <c:pt idx="40">
                  <c:v>476.33879999999942</c:v>
                </c:pt>
                <c:pt idx="41">
                  <c:v>478.26729999999992</c:v>
                </c:pt>
                <c:pt idx="42">
                  <c:v>480.19580000000002</c:v>
                </c:pt>
                <c:pt idx="43">
                  <c:v>482.12430000000001</c:v>
                </c:pt>
                <c:pt idx="44">
                  <c:v>484.05279999999999</c:v>
                </c:pt>
                <c:pt idx="45">
                  <c:v>485.98129999999941</c:v>
                </c:pt>
                <c:pt idx="46">
                  <c:v>487.90980000000002</c:v>
                </c:pt>
                <c:pt idx="47">
                  <c:v>489.83829999999938</c:v>
                </c:pt>
                <c:pt idx="48">
                  <c:v>491.76679999999942</c:v>
                </c:pt>
                <c:pt idx="49">
                  <c:v>493.69529999999992</c:v>
                </c:pt>
                <c:pt idx="50">
                  <c:v>495.62380000000002</c:v>
                </c:pt>
                <c:pt idx="51">
                  <c:v>497.5523</c:v>
                </c:pt>
                <c:pt idx="52">
                  <c:v>499.48079999999942</c:v>
                </c:pt>
                <c:pt idx="53">
                  <c:v>501.40929999999992</c:v>
                </c:pt>
                <c:pt idx="54">
                  <c:v>503.33780000000002</c:v>
                </c:pt>
                <c:pt idx="55">
                  <c:v>505.26629999999938</c:v>
                </c:pt>
                <c:pt idx="56">
                  <c:v>507.19479999999999</c:v>
                </c:pt>
                <c:pt idx="57">
                  <c:v>509.12329999999992</c:v>
                </c:pt>
                <c:pt idx="58">
                  <c:v>511.05180000000001</c:v>
                </c:pt>
                <c:pt idx="59">
                  <c:v>512.98030000000006</c:v>
                </c:pt>
                <c:pt idx="60">
                  <c:v>514.90880000000004</c:v>
                </c:pt>
                <c:pt idx="61">
                  <c:v>516.83729999999878</c:v>
                </c:pt>
                <c:pt idx="62">
                  <c:v>518.76570000000004</c:v>
                </c:pt>
                <c:pt idx="63">
                  <c:v>520.6943</c:v>
                </c:pt>
                <c:pt idx="64">
                  <c:v>522.62270000000001</c:v>
                </c:pt>
                <c:pt idx="65">
                  <c:v>524.55129999999906</c:v>
                </c:pt>
                <c:pt idx="66">
                  <c:v>526.47969999999998</c:v>
                </c:pt>
                <c:pt idx="67">
                  <c:v>528.40830000000005</c:v>
                </c:pt>
                <c:pt idx="68">
                  <c:v>530.33669999999881</c:v>
                </c:pt>
                <c:pt idx="69">
                  <c:v>532.26530000000002</c:v>
                </c:pt>
                <c:pt idx="70">
                  <c:v>534.19370000000004</c:v>
                </c:pt>
                <c:pt idx="71">
                  <c:v>536.1223</c:v>
                </c:pt>
                <c:pt idx="72">
                  <c:v>538.05070000000001</c:v>
                </c:pt>
                <c:pt idx="73">
                  <c:v>539.97919999999999</c:v>
                </c:pt>
                <c:pt idx="74">
                  <c:v>541.90769999999907</c:v>
                </c:pt>
                <c:pt idx="75">
                  <c:v>543.83619999999905</c:v>
                </c:pt>
                <c:pt idx="76">
                  <c:v>545.76469999999938</c:v>
                </c:pt>
                <c:pt idx="77">
                  <c:v>547.69320000000005</c:v>
                </c:pt>
                <c:pt idx="78">
                  <c:v>549.62170000000003</c:v>
                </c:pt>
                <c:pt idx="79">
                  <c:v>551.55019999999934</c:v>
                </c:pt>
                <c:pt idx="80">
                  <c:v>553.4787</c:v>
                </c:pt>
                <c:pt idx="81">
                  <c:v>555.40719999999919</c:v>
                </c:pt>
                <c:pt idx="82">
                  <c:v>557.33569999999906</c:v>
                </c:pt>
                <c:pt idx="83">
                  <c:v>559.26419999999996</c:v>
                </c:pt>
                <c:pt idx="84">
                  <c:v>561.19269999999938</c:v>
                </c:pt>
                <c:pt idx="85">
                  <c:v>563.12119999999936</c:v>
                </c:pt>
                <c:pt idx="86">
                  <c:v>565.04970000000003</c:v>
                </c:pt>
                <c:pt idx="87">
                  <c:v>566.97820000000002</c:v>
                </c:pt>
                <c:pt idx="88">
                  <c:v>568.9067</c:v>
                </c:pt>
                <c:pt idx="89">
                  <c:v>570.83519999999919</c:v>
                </c:pt>
                <c:pt idx="90">
                  <c:v>572.76369999999997</c:v>
                </c:pt>
                <c:pt idx="91">
                  <c:v>574.69219999999996</c:v>
                </c:pt>
                <c:pt idx="92">
                  <c:v>576.62070000000006</c:v>
                </c:pt>
                <c:pt idx="93">
                  <c:v>578.54919999999936</c:v>
                </c:pt>
                <c:pt idx="94">
                  <c:v>580.47770000000003</c:v>
                </c:pt>
                <c:pt idx="95">
                  <c:v>582.40619999999933</c:v>
                </c:pt>
                <c:pt idx="96">
                  <c:v>584.3347</c:v>
                </c:pt>
                <c:pt idx="97">
                  <c:v>586.26319999999998</c:v>
                </c:pt>
                <c:pt idx="98">
                  <c:v>588.19169999999997</c:v>
                </c:pt>
                <c:pt idx="99">
                  <c:v>590.12019999999939</c:v>
                </c:pt>
                <c:pt idx="100">
                  <c:v>592.04859999999996</c:v>
                </c:pt>
                <c:pt idx="101">
                  <c:v>593.97719999999936</c:v>
                </c:pt>
                <c:pt idx="102">
                  <c:v>595.90559999999937</c:v>
                </c:pt>
                <c:pt idx="103">
                  <c:v>597.83419999999933</c:v>
                </c:pt>
                <c:pt idx="104">
                  <c:v>599.76259999999934</c:v>
                </c:pt>
                <c:pt idx="105">
                  <c:v>601.69119999999998</c:v>
                </c:pt>
                <c:pt idx="106">
                  <c:v>603.61959999999999</c:v>
                </c:pt>
                <c:pt idx="107">
                  <c:v>605.54819999999938</c:v>
                </c:pt>
                <c:pt idx="108">
                  <c:v>607.47659999999996</c:v>
                </c:pt>
                <c:pt idx="109">
                  <c:v>609.40519999999935</c:v>
                </c:pt>
                <c:pt idx="110">
                  <c:v>611.33359999999936</c:v>
                </c:pt>
                <c:pt idx="111">
                  <c:v>613.26209999999935</c:v>
                </c:pt>
                <c:pt idx="112">
                  <c:v>615.19060000000002</c:v>
                </c:pt>
                <c:pt idx="113">
                  <c:v>617.1191</c:v>
                </c:pt>
                <c:pt idx="114">
                  <c:v>619.04759999999919</c:v>
                </c:pt>
                <c:pt idx="115">
                  <c:v>620.97609999999997</c:v>
                </c:pt>
                <c:pt idx="116">
                  <c:v>622.90459999999996</c:v>
                </c:pt>
                <c:pt idx="117">
                  <c:v>624.83309999999938</c:v>
                </c:pt>
                <c:pt idx="118">
                  <c:v>626.76159999999936</c:v>
                </c:pt>
                <c:pt idx="119">
                  <c:v>628.69010000000003</c:v>
                </c:pt>
                <c:pt idx="120">
                  <c:v>630.61860000000001</c:v>
                </c:pt>
                <c:pt idx="121">
                  <c:v>632.5470999999992</c:v>
                </c:pt>
                <c:pt idx="122">
                  <c:v>634.47559999999999</c:v>
                </c:pt>
                <c:pt idx="123">
                  <c:v>636.40409999999997</c:v>
                </c:pt>
                <c:pt idx="124">
                  <c:v>638.33259999999905</c:v>
                </c:pt>
                <c:pt idx="125">
                  <c:v>640.26110000000006</c:v>
                </c:pt>
                <c:pt idx="126">
                  <c:v>642.18960000000004</c:v>
                </c:pt>
                <c:pt idx="127">
                  <c:v>644.11810000000003</c:v>
                </c:pt>
                <c:pt idx="128">
                  <c:v>646.04659999999933</c:v>
                </c:pt>
                <c:pt idx="129">
                  <c:v>647.97500000000002</c:v>
                </c:pt>
                <c:pt idx="130">
                  <c:v>649.90359999999998</c:v>
                </c:pt>
                <c:pt idx="131">
                  <c:v>651.8319999999992</c:v>
                </c:pt>
                <c:pt idx="132">
                  <c:v>653.76059999999939</c:v>
                </c:pt>
                <c:pt idx="133">
                  <c:v>655.68899999999996</c:v>
                </c:pt>
                <c:pt idx="134">
                  <c:v>657.61759999999936</c:v>
                </c:pt>
                <c:pt idx="135">
                  <c:v>659.54599999999937</c:v>
                </c:pt>
                <c:pt idx="136">
                  <c:v>661.47450000000003</c:v>
                </c:pt>
                <c:pt idx="137">
                  <c:v>663.40300000000002</c:v>
                </c:pt>
                <c:pt idx="138">
                  <c:v>665.33149999999932</c:v>
                </c:pt>
                <c:pt idx="139">
                  <c:v>667.26</c:v>
                </c:pt>
                <c:pt idx="140">
                  <c:v>669.18849999999998</c:v>
                </c:pt>
                <c:pt idx="141">
                  <c:v>671.11699999999996</c:v>
                </c:pt>
                <c:pt idx="142">
                  <c:v>673.04549999999938</c:v>
                </c:pt>
                <c:pt idx="143">
                  <c:v>674.97400000000005</c:v>
                </c:pt>
                <c:pt idx="144">
                  <c:v>676.90249999999935</c:v>
                </c:pt>
                <c:pt idx="145">
                  <c:v>678.83099999999934</c:v>
                </c:pt>
                <c:pt idx="146">
                  <c:v>680.7595</c:v>
                </c:pt>
                <c:pt idx="147">
                  <c:v>682.68799999999999</c:v>
                </c:pt>
                <c:pt idx="148">
                  <c:v>684.61649999999997</c:v>
                </c:pt>
                <c:pt idx="149">
                  <c:v>686.54499999999996</c:v>
                </c:pt>
                <c:pt idx="150">
                  <c:v>688.47349999999994</c:v>
                </c:pt>
                <c:pt idx="151">
                  <c:v>690.40199999999936</c:v>
                </c:pt>
                <c:pt idx="152">
                  <c:v>692.33049999999935</c:v>
                </c:pt>
                <c:pt idx="153">
                  <c:v>694.25900000000001</c:v>
                </c:pt>
                <c:pt idx="154">
                  <c:v>696.1875</c:v>
                </c:pt>
                <c:pt idx="155">
                  <c:v>698.11599999999999</c:v>
                </c:pt>
                <c:pt idx="156">
                  <c:v>700.04449999999997</c:v>
                </c:pt>
                <c:pt idx="157">
                  <c:v>701.97299999999996</c:v>
                </c:pt>
                <c:pt idx="158">
                  <c:v>703.90150000000006</c:v>
                </c:pt>
                <c:pt idx="159">
                  <c:v>705.82999999999936</c:v>
                </c:pt>
                <c:pt idx="160">
                  <c:v>707.75850000000003</c:v>
                </c:pt>
                <c:pt idx="161">
                  <c:v>709.68700000000001</c:v>
                </c:pt>
                <c:pt idx="162">
                  <c:v>711.6155</c:v>
                </c:pt>
                <c:pt idx="163">
                  <c:v>713.54390000000001</c:v>
                </c:pt>
                <c:pt idx="164">
                  <c:v>715.47249999999997</c:v>
                </c:pt>
                <c:pt idx="165">
                  <c:v>717.40089999999998</c:v>
                </c:pt>
                <c:pt idx="166">
                  <c:v>719.32949999999937</c:v>
                </c:pt>
                <c:pt idx="167">
                  <c:v>721.25789999999938</c:v>
                </c:pt>
                <c:pt idx="168">
                  <c:v>723.18650000000002</c:v>
                </c:pt>
                <c:pt idx="169">
                  <c:v>725.11490000000003</c:v>
                </c:pt>
                <c:pt idx="170">
                  <c:v>727.04349999999999</c:v>
                </c:pt>
                <c:pt idx="171">
                  <c:v>728.97190000000001</c:v>
                </c:pt>
                <c:pt idx="172">
                  <c:v>730.90049999999997</c:v>
                </c:pt>
                <c:pt idx="173">
                  <c:v>732.82889999999998</c:v>
                </c:pt>
                <c:pt idx="174">
                  <c:v>734.75739999999996</c:v>
                </c:pt>
                <c:pt idx="175">
                  <c:v>736.68589999999995</c:v>
                </c:pt>
                <c:pt idx="176">
                  <c:v>738.61440000000005</c:v>
                </c:pt>
                <c:pt idx="177">
                  <c:v>740.54289999999935</c:v>
                </c:pt>
                <c:pt idx="178">
                  <c:v>742.47140000000002</c:v>
                </c:pt>
                <c:pt idx="179">
                  <c:v>744.3999</c:v>
                </c:pt>
                <c:pt idx="180">
                  <c:v>746.32839999999999</c:v>
                </c:pt>
                <c:pt idx="181">
                  <c:v>748.25689999999997</c:v>
                </c:pt>
                <c:pt idx="182">
                  <c:v>750.18539999999996</c:v>
                </c:pt>
                <c:pt idx="183">
                  <c:v>752.11389999999994</c:v>
                </c:pt>
                <c:pt idx="184">
                  <c:v>754.04239999999936</c:v>
                </c:pt>
                <c:pt idx="185">
                  <c:v>755.97090000000003</c:v>
                </c:pt>
                <c:pt idx="186">
                  <c:v>757.89940000000001</c:v>
                </c:pt>
                <c:pt idx="187">
                  <c:v>759.8278999999992</c:v>
                </c:pt>
                <c:pt idx="188">
                  <c:v>761.75639999999999</c:v>
                </c:pt>
                <c:pt idx="189">
                  <c:v>763.68489999999997</c:v>
                </c:pt>
                <c:pt idx="190">
                  <c:v>765.61339999999996</c:v>
                </c:pt>
                <c:pt idx="191">
                  <c:v>767.54190000000006</c:v>
                </c:pt>
                <c:pt idx="192">
                  <c:v>769.47040000000004</c:v>
                </c:pt>
                <c:pt idx="193">
                  <c:v>771.39890000000003</c:v>
                </c:pt>
                <c:pt idx="194">
                  <c:v>773.32739999999933</c:v>
                </c:pt>
                <c:pt idx="195">
                  <c:v>775.2559</c:v>
                </c:pt>
                <c:pt idx="196">
                  <c:v>777.18439999999998</c:v>
                </c:pt>
                <c:pt idx="197">
                  <c:v>779.11289999999997</c:v>
                </c:pt>
                <c:pt idx="198">
                  <c:v>781.04139999999938</c:v>
                </c:pt>
                <c:pt idx="199">
                  <c:v>782.96979999999996</c:v>
                </c:pt>
                <c:pt idx="200">
                  <c:v>784.89840000000004</c:v>
                </c:pt>
                <c:pt idx="201">
                  <c:v>786.82679999999937</c:v>
                </c:pt>
                <c:pt idx="202">
                  <c:v>788.75540000000001</c:v>
                </c:pt>
                <c:pt idx="203">
                  <c:v>790.68380000000002</c:v>
                </c:pt>
                <c:pt idx="204">
                  <c:v>792.61239999999998</c:v>
                </c:pt>
                <c:pt idx="205">
                  <c:v>794.54079999999999</c:v>
                </c:pt>
                <c:pt idx="206">
                  <c:v>796.46939999999938</c:v>
                </c:pt>
                <c:pt idx="207">
                  <c:v>798.39779999999996</c:v>
                </c:pt>
                <c:pt idx="208">
                  <c:v>800.32639999999935</c:v>
                </c:pt>
                <c:pt idx="209">
                  <c:v>802.25480000000005</c:v>
                </c:pt>
                <c:pt idx="210">
                  <c:v>804.18330000000003</c:v>
                </c:pt>
                <c:pt idx="211">
                  <c:v>806.11180000000002</c:v>
                </c:pt>
                <c:pt idx="212">
                  <c:v>808.0403</c:v>
                </c:pt>
                <c:pt idx="213">
                  <c:v>809.96879999999999</c:v>
                </c:pt>
                <c:pt idx="214">
                  <c:v>811.89729999999906</c:v>
                </c:pt>
                <c:pt idx="215">
                  <c:v>813.82579999999996</c:v>
                </c:pt>
                <c:pt idx="216">
                  <c:v>815.75429999999938</c:v>
                </c:pt>
                <c:pt idx="217">
                  <c:v>817.68280000000004</c:v>
                </c:pt>
                <c:pt idx="218">
                  <c:v>819.61130000000003</c:v>
                </c:pt>
                <c:pt idx="219">
                  <c:v>821.53980000000001</c:v>
                </c:pt>
                <c:pt idx="220">
                  <c:v>823.4683</c:v>
                </c:pt>
                <c:pt idx="221">
                  <c:v>825.39679999999998</c:v>
                </c:pt>
                <c:pt idx="222">
                  <c:v>827.32529999999906</c:v>
                </c:pt>
                <c:pt idx="223">
                  <c:v>829.25379999999996</c:v>
                </c:pt>
                <c:pt idx="224">
                  <c:v>831.18230000000005</c:v>
                </c:pt>
                <c:pt idx="225">
                  <c:v>833.11080000000004</c:v>
                </c:pt>
                <c:pt idx="226">
                  <c:v>835.03930000000003</c:v>
                </c:pt>
                <c:pt idx="227">
                  <c:v>836.96779999999933</c:v>
                </c:pt>
                <c:pt idx="228">
                  <c:v>838.8963</c:v>
                </c:pt>
                <c:pt idx="229">
                  <c:v>840.82479999999998</c:v>
                </c:pt>
                <c:pt idx="230">
                  <c:v>842.75329999999997</c:v>
                </c:pt>
                <c:pt idx="231">
                  <c:v>844.68179999999995</c:v>
                </c:pt>
                <c:pt idx="232">
                  <c:v>846.61030000000005</c:v>
                </c:pt>
                <c:pt idx="233">
                  <c:v>848.53880000000004</c:v>
                </c:pt>
                <c:pt idx="234">
                  <c:v>850.46729999999877</c:v>
                </c:pt>
                <c:pt idx="235">
                  <c:v>852.39580000000001</c:v>
                </c:pt>
                <c:pt idx="236">
                  <c:v>854.3242999999992</c:v>
                </c:pt>
                <c:pt idx="237">
                  <c:v>856.2527</c:v>
                </c:pt>
                <c:pt idx="238">
                  <c:v>858.18129999999996</c:v>
                </c:pt>
                <c:pt idx="239">
                  <c:v>860.10969999999998</c:v>
                </c:pt>
                <c:pt idx="240">
                  <c:v>862.03830000000005</c:v>
                </c:pt>
                <c:pt idx="241">
                  <c:v>863.96669999999881</c:v>
                </c:pt>
                <c:pt idx="242">
                  <c:v>865.89530000000002</c:v>
                </c:pt>
                <c:pt idx="243">
                  <c:v>867.82370000000003</c:v>
                </c:pt>
                <c:pt idx="244">
                  <c:v>869.7522999999992</c:v>
                </c:pt>
                <c:pt idx="245">
                  <c:v>871.6807</c:v>
                </c:pt>
                <c:pt idx="246">
                  <c:v>873.60929999999996</c:v>
                </c:pt>
                <c:pt idx="247">
                  <c:v>875.53769999999906</c:v>
                </c:pt>
                <c:pt idx="248">
                  <c:v>877.46619999999905</c:v>
                </c:pt>
                <c:pt idx="249">
                  <c:v>879.39469999999937</c:v>
                </c:pt>
                <c:pt idx="250">
                  <c:v>881.32319999999936</c:v>
                </c:pt>
                <c:pt idx="251">
                  <c:v>883.25170000000003</c:v>
                </c:pt>
                <c:pt idx="252">
                  <c:v>885.18020000000001</c:v>
                </c:pt>
                <c:pt idx="253">
                  <c:v>887.1087</c:v>
                </c:pt>
                <c:pt idx="254">
                  <c:v>889.03719999999919</c:v>
                </c:pt>
                <c:pt idx="255">
                  <c:v>890.96569999999906</c:v>
                </c:pt>
                <c:pt idx="256">
                  <c:v>892.89419999999996</c:v>
                </c:pt>
                <c:pt idx="257">
                  <c:v>894.82269999999892</c:v>
                </c:pt>
                <c:pt idx="258">
                  <c:v>896.75119999999936</c:v>
                </c:pt>
                <c:pt idx="259">
                  <c:v>898.67970000000003</c:v>
                </c:pt>
                <c:pt idx="260">
                  <c:v>900.60820000000001</c:v>
                </c:pt>
                <c:pt idx="261">
                  <c:v>902.5367</c:v>
                </c:pt>
                <c:pt idx="262">
                  <c:v>904.46509999999932</c:v>
                </c:pt>
                <c:pt idx="263">
                  <c:v>906.39369999999997</c:v>
                </c:pt>
                <c:pt idx="264">
                  <c:v>908.32209999999918</c:v>
                </c:pt>
                <c:pt idx="265">
                  <c:v>910.25070000000005</c:v>
                </c:pt>
                <c:pt idx="266">
                  <c:v>912.17909999999995</c:v>
                </c:pt>
                <c:pt idx="267">
                  <c:v>914.10770000000002</c:v>
                </c:pt>
                <c:pt idx="268">
                  <c:v>916.03609999999935</c:v>
                </c:pt>
                <c:pt idx="269">
                  <c:v>917.9646999999992</c:v>
                </c:pt>
                <c:pt idx="270">
                  <c:v>919.8931</c:v>
                </c:pt>
                <c:pt idx="271">
                  <c:v>921.82169999999905</c:v>
                </c:pt>
                <c:pt idx="272">
                  <c:v>923.75009999999997</c:v>
                </c:pt>
                <c:pt idx="273">
                  <c:v>925.67859999999996</c:v>
                </c:pt>
                <c:pt idx="274">
                  <c:v>927.60709999999938</c:v>
                </c:pt>
                <c:pt idx="275">
                  <c:v>929.53559999999936</c:v>
                </c:pt>
                <c:pt idx="276">
                  <c:v>931.46409999999935</c:v>
                </c:pt>
                <c:pt idx="277">
                  <c:v>933.39259999999933</c:v>
                </c:pt>
                <c:pt idx="278">
                  <c:v>935.32109999999921</c:v>
                </c:pt>
                <c:pt idx="279">
                  <c:v>937.24959999999999</c:v>
                </c:pt>
                <c:pt idx="280">
                  <c:v>939.17809999999997</c:v>
                </c:pt>
                <c:pt idx="281">
                  <c:v>941.10659999999996</c:v>
                </c:pt>
                <c:pt idx="282">
                  <c:v>943.03510000000006</c:v>
                </c:pt>
                <c:pt idx="283">
                  <c:v>944.96359999999936</c:v>
                </c:pt>
                <c:pt idx="284">
                  <c:v>946.89209999999935</c:v>
                </c:pt>
                <c:pt idx="285">
                  <c:v>948.82059999999933</c:v>
                </c:pt>
                <c:pt idx="286">
                  <c:v>950.7491</c:v>
                </c:pt>
                <c:pt idx="287">
                  <c:v>952.67759999999998</c:v>
                </c:pt>
                <c:pt idx="288">
                  <c:v>954.60609999999997</c:v>
                </c:pt>
                <c:pt idx="289">
                  <c:v>956.53459999999939</c:v>
                </c:pt>
                <c:pt idx="290">
                  <c:v>958.46309999999937</c:v>
                </c:pt>
                <c:pt idx="291">
                  <c:v>960.39159999999936</c:v>
                </c:pt>
                <c:pt idx="292">
                  <c:v>962.32009999999934</c:v>
                </c:pt>
                <c:pt idx="293">
                  <c:v>964.24860000000001</c:v>
                </c:pt>
                <c:pt idx="294">
                  <c:v>966.1771</c:v>
                </c:pt>
                <c:pt idx="295">
                  <c:v>968.10559999999998</c:v>
                </c:pt>
                <c:pt idx="296">
                  <c:v>970.03409999999997</c:v>
                </c:pt>
                <c:pt idx="297">
                  <c:v>971.96259999999882</c:v>
                </c:pt>
                <c:pt idx="298">
                  <c:v>973.89109999999937</c:v>
                </c:pt>
                <c:pt idx="299">
                  <c:v>975.81959999999935</c:v>
                </c:pt>
                <c:pt idx="300">
                  <c:v>977.74800000000005</c:v>
                </c:pt>
                <c:pt idx="301">
                  <c:v>979.67660000000001</c:v>
                </c:pt>
                <c:pt idx="302">
                  <c:v>981.60500000000002</c:v>
                </c:pt>
                <c:pt idx="303">
                  <c:v>983.53359999999998</c:v>
                </c:pt>
                <c:pt idx="304">
                  <c:v>985.46199999999919</c:v>
                </c:pt>
                <c:pt idx="305">
                  <c:v>987.39059999999938</c:v>
                </c:pt>
                <c:pt idx="306">
                  <c:v>989.31899999999996</c:v>
                </c:pt>
                <c:pt idx="307">
                  <c:v>991.24759999999935</c:v>
                </c:pt>
                <c:pt idx="308">
                  <c:v>993.17600000000004</c:v>
                </c:pt>
                <c:pt idx="309">
                  <c:v>995.1046</c:v>
                </c:pt>
                <c:pt idx="310">
                  <c:v>997.03300000000002</c:v>
                </c:pt>
                <c:pt idx="311">
                  <c:v>998.96149999999921</c:v>
                </c:pt>
                <c:pt idx="312">
                  <c:v>1000.89</c:v>
                </c:pt>
                <c:pt idx="313">
                  <c:v>1002.819</c:v>
                </c:pt>
                <c:pt idx="314">
                  <c:v>1004.747</c:v>
                </c:pt>
                <c:pt idx="315">
                  <c:v>1006.676</c:v>
                </c:pt>
                <c:pt idx="316">
                  <c:v>1008.604</c:v>
                </c:pt>
                <c:pt idx="317">
                  <c:v>1010.533</c:v>
                </c:pt>
                <c:pt idx="318">
                  <c:v>1012.461</c:v>
                </c:pt>
                <c:pt idx="319">
                  <c:v>1014.39</c:v>
                </c:pt>
                <c:pt idx="320">
                  <c:v>1016.318</c:v>
                </c:pt>
                <c:pt idx="321">
                  <c:v>1018.247</c:v>
                </c:pt>
                <c:pt idx="322">
                  <c:v>1020.175</c:v>
                </c:pt>
                <c:pt idx="323">
                  <c:v>1022.104</c:v>
                </c:pt>
                <c:pt idx="324">
                  <c:v>1024.0319999999999</c:v>
                </c:pt>
                <c:pt idx="325">
                  <c:v>1025.96</c:v>
                </c:pt>
                <c:pt idx="326">
                  <c:v>1027.8889999999999</c:v>
                </c:pt>
                <c:pt idx="327">
                  <c:v>1029.818</c:v>
                </c:pt>
                <c:pt idx="328">
                  <c:v>1031.7460000000001</c:v>
                </c:pt>
                <c:pt idx="329">
                  <c:v>1033.674</c:v>
                </c:pt>
                <c:pt idx="330">
                  <c:v>1035.6030000000001</c:v>
                </c:pt>
                <c:pt idx="331">
                  <c:v>1037.5309999999999</c:v>
                </c:pt>
                <c:pt idx="332">
                  <c:v>1039.46</c:v>
                </c:pt>
                <c:pt idx="333">
                  <c:v>1041.3879999999999</c:v>
                </c:pt>
                <c:pt idx="334">
                  <c:v>1043.317</c:v>
                </c:pt>
                <c:pt idx="335">
                  <c:v>1045.2449999999999</c:v>
                </c:pt>
                <c:pt idx="336">
                  <c:v>1047.174</c:v>
                </c:pt>
                <c:pt idx="337">
                  <c:v>1049.1020000000001</c:v>
                </c:pt>
                <c:pt idx="338">
                  <c:v>1051.0309999999999</c:v>
                </c:pt>
                <c:pt idx="339">
                  <c:v>1052.9590000000001</c:v>
                </c:pt>
                <c:pt idx="340">
                  <c:v>1054.8879999999999</c:v>
                </c:pt>
                <c:pt idx="341">
                  <c:v>1056.816</c:v>
                </c:pt>
                <c:pt idx="342">
                  <c:v>1058.7449999999999</c:v>
                </c:pt>
                <c:pt idx="343">
                  <c:v>1060.673</c:v>
                </c:pt>
                <c:pt idx="344">
                  <c:v>1062.6020000000001</c:v>
                </c:pt>
                <c:pt idx="345">
                  <c:v>1064.53</c:v>
                </c:pt>
                <c:pt idx="346">
                  <c:v>1066.4590000000001</c:v>
                </c:pt>
                <c:pt idx="347">
                  <c:v>1068.3869999999999</c:v>
                </c:pt>
                <c:pt idx="348">
                  <c:v>1070.316</c:v>
                </c:pt>
                <c:pt idx="349">
                  <c:v>1072.2439999999999</c:v>
                </c:pt>
                <c:pt idx="350">
                  <c:v>1074.173</c:v>
                </c:pt>
                <c:pt idx="351">
                  <c:v>1076.1010000000001</c:v>
                </c:pt>
                <c:pt idx="352">
                  <c:v>1078.03</c:v>
                </c:pt>
                <c:pt idx="353">
                  <c:v>1079.9580000000001</c:v>
                </c:pt>
                <c:pt idx="354">
                  <c:v>1081.8869999999999</c:v>
                </c:pt>
                <c:pt idx="355">
                  <c:v>1083.8150000000001</c:v>
                </c:pt>
                <c:pt idx="356">
                  <c:v>1085.7439999999999</c:v>
                </c:pt>
                <c:pt idx="357">
                  <c:v>1087.672</c:v>
                </c:pt>
                <c:pt idx="358">
                  <c:v>1089.6010000000001</c:v>
                </c:pt>
                <c:pt idx="359">
                  <c:v>1091.529</c:v>
                </c:pt>
                <c:pt idx="360">
                  <c:v>1093.4580000000001</c:v>
                </c:pt>
                <c:pt idx="361">
                  <c:v>1095.386</c:v>
                </c:pt>
                <c:pt idx="362">
                  <c:v>1097.3150000000001</c:v>
                </c:pt>
                <c:pt idx="363">
                  <c:v>1099.2429999999999</c:v>
                </c:pt>
                <c:pt idx="364">
                  <c:v>1101.172</c:v>
                </c:pt>
                <c:pt idx="365">
                  <c:v>1103.0999999999999</c:v>
                </c:pt>
                <c:pt idx="366">
                  <c:v>1105.029</c:v>
                </c:pt>
                <c:pt idx="367">
                  <c:v>1106.9570000000001</c:v>
                </c:pt>
                <c:pt idx="368">
                  <c:v>1108.886</c:v>
                </c:pt>
                <c:pt idx="369">
                  <c:v>1110.8140000000001</c:v>
                </c:pt>
                <c:pt idx="370">
                  <c:v>1112.7429999999999</c:v>
                </c:pt>
                <c:pt idx="371">
                  <c:v>1114.671</c:v>
                </c:pt>
                <c:pt idx="372">
                  <c:v>1116.5999999999999</c:v>
                </c:pt>
                <c:pt idx="373">
                  <c:v>1118.528</c:v>
                </c:pt>
                <c:pt idx="374">
                  <c:v>1120.4570000000001</c:v>
                </c:pt>
                <c:pt idx="375">
                  <c:v>1122.385</c:v>
                </c:pt>
                <c:pt idx="376">
                  <c:v>1124.3140000000001</c:v>
                </c:pt>
                <c:pt idx="377">
                  <c:v>1126.242</c:v>
                </c:pt>
                <c:pt idx="378">
                  <c:v>1128.171</c:v>
                </c:pt>
                <c:pt idx="379">
                  <c:v>1130.0989999999999</c:v>
                </c:pt>
                <c:pt idx="380">
                  <c:v>1132.028</c:v>
                </c:pt>
                <c:pt idx="381">
                  <c:v>1133.9559999999999</c:v>
                </c:pt>
                <c:pt idx="382">
                  <c:v>1135.885</c:v>
                </c:pt>
                <c:pt idx="383">
                  <c:v>1137.8130000000001</c:v>
                </c:pt>
                <c:pt idx="384">
                  <c:v>1139.742</c:v>
                </c:pt>
                <c:pt idx="385">
                  <c:v>1141.67</c:v>
                </c:pt>
                <c:pt idx="386">
                  <c:v>1143.5989999999999</c:v>
                </c:pt>
                <c:pt idx="387">
                  <c:v>1145.527</c:v>
                </c:pt>
                <c:pt idx="388">
                  <c:v>1147.4559999999999</c:v>
                </c:pt>
                <c:pt idx="389">
                  <c:v>1149.384</c:v>
                </c:pt>
                <c:pt idx="390">
                  <c:v>1151.3130000000001</c:v>
                </c:pt>
                <c:pt idx="391">
                  <c:v>1153.241</c:v>
                </c:pt>
                <c:pt idx="392">
                  <c:v>1155.17</c:v>
                </c:pt>
                <c:pt idx="393">
                  <c:v>1157.098</c:v>
                </c:pt>
                <c:pt idx="394">
                  <c:v>1159.027</c:v>
                </c:pt>
                <c:pt idx="395">
                  <c:v>1160.9549999999999</c:v>
                </c:pt>
                <c:pt idx="396">
                  <c:v>1162.884</c:v>
                </c:pt>
                <c:pt idx="397">
                  <c:v>1164.8119999999999</c:v>
                </c:pt>
                <c:pt idx="398">
                  <c:v>1166.741</c:v>
                </c:pt>
                <c:pt idx="399">
                  <c:v>1168.6690000000001</c:v>
                </c:pt>
                <c:pt idx="400">
                  <c:v>1170.598</c:v>
                </c:pt>
                <c:pt idx="401">
                  <c:v>1172.5260000000001</c:v>
                </c:pt>
                <c:pt idx="402">
                  <c:v>1174.4549999999999</c:v>
                </c:pt>
                <c:pt idx="403">
                  <c:v>1176.383</c:v>
                </c:pt>
                <c:pt idx="404">
                  <c:v>1178.3119999999999</c:v>
                </c:pt>
                <c:pt idx="405">
                  <c:v>1180.24</c:v>
                </c:pt>
                <c:pt idx="406">
                  <c:v>1182.1690000000001</c:v>
                </c:pt>
                <c:pt idx="407">
                  <c:v>1184.097</c:v>
                </c:pt>
                <c:pt idx="408">
                  <c:v>1186.0260000000001</c:v>
                </c:pt>
                <c:pt idx="409">
                  <c:v>1187.954</c:v>
                </c:pt>
                <c:pt idx="410">
                  <c:v>1189.883</c:v>
                </c:pt>
                <c:pt idx="411">
                  <c:v>1191.8109999999999</c:v>
                </c:pt>
                <c:pt idx="412">
                  <c:v>1193.74</c:v>
                </c:pt>
                <c:pt idx="413">
                  <c:v>1195.6679999999999</c:v>
                </c:pt>
                <c:pt idx="414">
                  <c:v>1197.597</c:v>
                </c:pt>
                <c:pt idx="415">
                  <c:v>1199.5250000000001</c:v>
                </c:pt>
                <c:pt idx="416">
                  <c:v>1201.454</c:v>
                </c:pt>
                <c:pt idx="417">
                  <c:v>1203.3820000000001</c:v>
                </c:pt>
                <c:pt idx="418">
                  <c:v>1205.3109999999999</c:v>
                </c:pt>
                <c:pt idx="419">
                  <c:v>1207.239</c:v>
                </c:pt>
                <c:pt idx="420">
                  <c:v>1209.1679999999999</c:v>
                </c:pt>
                <c:pt idx="421">
                  <c:v>1211.096</c:v>
                </c:pt>
                <c:pt idx="422">
                  <c:v>1213.0250000000001</c:v>
                </c:pt>
                <c:pt idx="423">
                  <c:v>1214.953</c:v>
                </c:pt>
                <c:pt idx="424">
                  <c:v>1216.8820000000001</c:v>
                </c:pt>
                <c:pt idx="425">
                  <c:v>1218.81</c:v>
                </c:pt>
                <c:pt idx="426">
                  <c:v>1220.739</c:v>
                </c:pt>
                <c:pt idx="427">
                  <c:v>1222.6669999999999</c:v>
                </c:pt>
                <c:pt idx="428">
                  <c:v>1224.596</c:v>
                </c:pt>
                <c:pt idx="429">
                  <c:v>1226.5239999999999</c:v>
                </c:pt>
                <c:pt idx="430">
                  <c:v>1228.453</c:v>
                </c:pt>
                <c:pt idx="431">
                  <c:v>1230.3810000000001</c:v>
                </c:pt>
                <c:pt idx="432">
                  <c:v>1232.31</c:v>
                </c:pt>
                <c:pt idx="433">
                  <c:v>1234.2380000000001</c:v>
                </c:pt>
                <c:pt idx="434">
                  <c:v>1236.1669999999999</c:v>
                </c:pt>
                <c:pt idx="435">
                  <c:v>1238.095</c:v>
                </c:pt>
                <c:pt idx="436">
                  <c:v>1240.0239999999999</c:v>
                </c:pt>
                <c:pt idx="437">
                  <c:v>1241.952</c:v>
                </c:pt>
                <c:pt idx="438">
                  <c:v>1243.8810000000001</c:v>
                </c:pt>
                <c:pt idx="439">
                  <c:v>1245.809</c:v>
                </c:pt>
                <c:pt idx="440">
                  <c:v>1247.7380000000001</c:v>
                </c:pt>
                <c:pt idx="441">
                  <c:v>1249.6659999999999</c:v>
                </c:pt>
                <c:pt idx="442">
                  <c:v>1251.595</c:v>
                </c:pt>
                <c:pt idx="443">
                  <c:v>1253.5229999999999</c:v>
                </c:pt>
                <c:pt idx="444">
                  <c:v>1255.452</c:v>
                </c:pt>
                <c:pt idx="445">
                  <c:v>1257.3800000000001</c:v>
                </c:pt>
                <c:pt idx="446">
                  <c:v>1259.309</c:v>
                </c:pt>
                <c:pt idx="447">
                  <c:v>1261.2370000000001</c:v>
                </c:pt>
                <c:pt idx="448">
                  <c:v>1263.1659999999999</c:v>
                </c:pt>
                <c:pt idx="449">
                  <c:v>1265.0940000000001</c:v>
                </c:pt>
                <c:pt idx="450">
                  <c:v>1267.0229999999999</c:v>
                </c:pt>
                <c:pt idx="451">
                  <c:v>1268.951</c:v>
                </c:pt>
                <c:pt idx="452">
                  <c:v>1270.8800000000001</c:v>
                </c:pt>
                <c:pt idx="453">
                  <c:v>1272.808</c:v>
                </c:pt>
                <c:pt idx="454">
                  <c:v>1274.7370000000001</c:v>
                </c:pt>
                <c:pt idx="455">
                  <c:v>1276.665</c:v>
                </c:pt>
                <c:pt idx="456">
                  <c:v>1278.5940000000001</c:v>
                </c:pt>
                <c:pt idx="457">
                  <c:v>1280.5219999999999</c:v>
                </c:pt>
                <c:pt idx="458">
                  <c:v>1282.451</c:v>
                </c:pt>
                <c:pt idx="459">
                  <c:v>1284.3789999999999</c:v>
                </c:pt>
                <c:pt idx="460">
                  <c:v>1286.308</c:v>
                </c:pt>
                <c:pt idx="461">
                  <c:v>1288.2360000000001</c:v>
                </c:pt>
                <c:pt idx="462">
                  <c:v>1290.165</c:v>
                </c:pt>
                <c:pt idx="463">
                  <c:v>1292.0930000000001</c:v>
                </c:pt>
                <c:pt idx="464">
                  <c:v>1294.0219999999999</c:v>
                </c:pt>
                <c:pt idx="465">
                  <c:v>1295.95</c:v>
                </c:pt>
                <c:pt idx="466">
                  <c:v>1297.8789999999999</c:v>
                </c:pt>
                <c:pt idx="467">
                  <c:v>1299.807</c:v>
                </c:pt>
                <c:pt idx="468">
                  <c:v>1301.7360000000001</c:v>
                </c:pt>
                <c:pt idx="469">
                  <c:v>1303.664</c:v>
                </c:pt>
                <c:pt idx="470">
                  <c:v>1305.5930000000001</c:v>
                </c:pt>
                <c:pt idx="471">
                  <c:v>1307.521</c:v>
                </c:pt>
                <c:pt idx="472">
                  <c:v>1309.45</c:v>
                </c:pt>
                <c:pt idx="473">
                  <c:v>1311.3779999999999</c:v>
                </c:pt>
                <c:pt idx="474">
                  <c:v>1313.307</c:v>
                </c:pt>
                <c:pt idx="475">
                  <c:v>1315.2349999999999</c:v>
                </c:pt>
                <c:pt idx="476">
                  <c:v>1317.164</c:v>
                </c:pt>
                <c:pt idx="477">
                  <c:v>1319.0920000000001</c:v>
                </c:pt>
                <c:pt idx="478">
                  <c:v>1321.021</c:v>
                </c:pt>
                <c:pt idx="479">
                  <c:v>1322.9490000000001</c:v>
                </c:pt>
                <c:pt idx="480">
                  <c:v>1324.8779999999999</c:v>
                </c:pt>
                <c:pt idx="481">
                  <c:v>1326.806</c:v>
                </c:pt>
                <c:pt idx="482">
                  <c:v>1328.7339999999999</c:v>
                </c:pt>
                <c:pt idx="483">
                  <c:v>1330.663</c:v>
                </c:pt>
                <c:pt idx="484">
                  <c:v>1332.5920000000001</c:v>
                </c:pt>
                <c:pt idx="485">
                  <c:v>1334.52</c:v>
                </c:pt>
                <c:pt idx="486">
                  <c:v>1336.4480000000001</c:v>
                </c:pt>
                <c:pt idx="487">
                  <c:v>1338.377</c:v>
                </c:pt>
                <c:pt idx="488">
                  <c:v>1340.306</c:v>
                </c:pt>
                <c:pt idx="489">
                  <c:v>1342.2339999999999</c:v>
                </c:pt>
                <c:pt idx="490">
                  <c:v>1344.162</c:v>
                </c:pt>
                <c:pt idx="491">
                  <c:v>1346.0909999999999</c:v>
                </c:pt>
                <c:pt idx="492">
                  <c:v>1348.02</c:v>
                </c:pt>
                <c:pt idx="493">
                  <c:v>1349.9480000000001</c:v>
                </c:pt>
                <c:pt idx="494">
                  <c:v>1351.876</c:v>
                </c:pt>
                <c:pt idx="495">
                  <c:v>1353.8050000000001</c:v>
                </c:pt>
                <c:pt idx="496">
                  <c:v>1355.7339999999999</c:v>
                </c:pt>
                <c:pt idx="497">
                  <c:v>1357.662</c:v>
                </c:pt>
                <c:pt idx="498">
                  <c:v>1359.59</c:v>
                </c:pt>
                <c:pt idx="499">
                  <c:v>1361.519</c:v>
                </c:pt>
                <c:pt idx="500">
                  <c:v>1363.4480000000001</c:v>
                </c:pt>
                <c:pt idx="501">
                  <c:v>1365.376</c:v>
                </c:pt>
                <c:pt idx="502">
                  <c:v>1367.3040000000001</c:v>
                </c:pt>
                <c:pt idx="503">
                  <c:v>1369.2329999999999</c:v>
                </c:pt>
                <c:pt idx="504">
                  <c:v>1371.1610000000001</c:v>
                </c:pt>
                <c:pt idx="505">
                  <c:v>1373.09</c:v>
                </c:pt>
                <c:pt idx="506">
                  <c:v>1375.018</c:v>
                </c:pt>
                <c:pt idx="507">
                  <c:v>1376.9469999999999</c:v>
                </c:pt>
                <c:pt idx="508">
                  <c:v>1378.875</c:v>
                </c:pt>
                <c:pt idx="509">
                  <c:v>1380.8040000000001</c:v>
                </c:pt>
                <c:pt idx="510">
                  <c:v>1382.732</c:v>
                </c:pt>
                <c:pt idx="511">
                  <c:v>1384.6610000000001</c:v>
                </c:pt>
                <c:pt idx="512">
                  <c:v>1386.5889999999999</c:v>
                </c:pt>
                <c:pt idx="513">
                  <c:v>1388.518</c:v>
                </c:pt>
                <c:pt idx="514">
                  <c:v>1390.4459999999999</c:v>
                </c:pt>
                <c:pt idx="515">
                  <c:v>1392.375</c:v>
                </c:pt>
                <c:pt idx="516">
                  <c:v>1394.3030000000001</c:v>
                </c:pt>
                <c:pt idx="517">
                  <c:v>1396.232</c:v>
                </c:pt>
                <c:pt idx="518">
                  <c:v>1398.16</c:v>
                </c:pt>
                <c:pt idx="519">
                  <c:v>1400.0889999999999</c:v>
                </c:pt>
                <c:pt idx="520">
                  <c:v>1402.0170000000001</c:v>
                </c:pt>
                <c:pt idx="521">
                  <c:v>1403.9459999999999</c:v>
                </c:pt>
                <c:pt idx="522">
                  <c:v>1405.874</c:v>
                </c:pt>
                <c:pt idx="523">
                  <c:v>1407.8030000000001</c:v>
                </c:pt>
                <c:pt idx="524">
                  <c:v>1409.731</c:v>
                </c:pt>
                <c:pt idx="525">
                  <c:v>1411.66</c:v>
                </c:pt>
                <c:pt idx="526">
                  <c:v>1413.588</c:v>
                </c:pt>
                <c:pt idx="527">
                  <c:v>1415.5170000000001</c:v>
                </c:pt>
                <c:pt idx="528">
                  <c:v>1417.4449999999999</c:v>
                </c:pt>
                <c:pt idx="529">
                  <c:v>1419.374</c:v>
                </c:pt>
                <c:pt idx="530">
                  <c:v>1421.3019999999999</c:v>
                </c:pt>
                <c:pt idx="531">
                  <c:v>1423.231</c:v>
                </c:pt>
                <c:pt idx="532">
                  <c:v>1425.1590000000001</c:v>
                </c:pt>
                <c:pt idx="533">
                  <c:v>1427.088</c:v>
                </c:pt>
                <c:pt idx="534">
                  <c:v>1429.0160000000001</c:v>
                </c:pt>
                <c:pt idx="535">
                  <c:v>1430.9449999999999</c:v>
                </c:pt>
                <c:pt idx="536">
                  <c:v>1432.873</c:v>
                </c:pt>
                <c:pt idx="537">
                  <c:v>1434.8019999999999</c:v>
                </c:pt>
                <c:pt idx="538">
                  <c:v>1436.73</c:v>
                </c:pt>
                <c:pt idx="539">
                  <c:v>1438.6590000000001</c:v>
                </c:pt>
                <c:pt idx="540">
                  <c:v>1440.587</c:v>
                </c:pt>
                <c:pt idx="541">
                  <c:v>1442.5160000000001</c:v>
                </c:pt>
                <c:pt idx="542">
                  <c:v>1444.444</c:v>
                </c:pt>
                <c:pt idx="543">
                  <c:v>1446.373</c:v>
                </c:pt>
                <c:pt idx="544">
                  <c:v>1448.3009999999999</c:v>
                </c:pt>
                <c:pt idx="545">
                  <c:v>1450.23</c:v>
                </c:pt>
                <c:pt idx="546">
                  <c:v>1452.1579999999999</c:v>
                </c:pt>
                <c:pt idx="547">
                  <c:v>1454.087</c:v>
                </c:pt>
                <c:pt idx="548">
                  <c:v>1456.0150000000001</c:v>
                </c:pt>
                <c:pt idx="549">
                  <c:v>1457.944</c:v>
                </c:pt>
                <c:pt idx="550">
                  <c:v>1459.8720000000001</c:v>
                </c:pt>
                <c:pt idx="551">
                  <c:v>1461.8009999999999</c:v>
                </c:pt>
                <c:pt idx="552">
                  <c:v>1463.729</c:v>
                </c:pt>
                <c:pt idx="553">
                  <c:v>1465.6579999999999</c:v>
                </c:pt>
                <c:pt idx="554">
                  <c:v>1467.586</c:v>
                </c:pt>
                <c:pt idx="555">
                  <c:v>1469.5150000000001</c:v>
                </c:pt>
                <c:pt idx="556">
                  <c:v>1471.443</c:v>
                </c:pt>
                <c:pt idx="557">
                  <c:v>1473.3720000000001</c:v>
                </c:pt>
                <c:pt idx="558">
                  <c:v>1475.3</c:v>
                </c:pt>
                <c:pt idx="559">
                  <c:v>1477.229</c:v>
                </c:pt>
                <c:pt idx="560">
                  <c:v>1479.1569999999999</c:v>
                </c:pt>
                <c:pt idx="561">
                  <c:v>1481.086</c:v>
                </c:pt>
                <c:pt idx="562">
                  <c:v>1483.0139999999999</c:v>
                </c:pt>
                <c:pt idx="563">
                  <c:v>1484.943</c:v>
                </c:pt>
                <c:pt idx="564">
                  <c:v>1486.8710000000001</c:v>
                </c:pt>
                <c:pt idx="565">
                  <c:v>1488.8</c:v>
                </c:pt>
                <c:pt idx="566">
                  <c:v>1490.7280000000001</c:v>
                </c:pt>
                <c:pt idx="567">
                  <c:v>1492.6569999999999</c:v>
                </c:pt>
                <c:pt idx="568">
                  <c:v>1494.585</c:v>
                </c:pt>
                <c:pt idx="569">
                  <c:v>1496.5139999999999</c:v>
                </c:pt>
                <c:pt idx="570">
                  <c:v>1498.442</c:v>
                </c:pt>
                <c:pt idx="571">
                  <c:v>1500.3710000000001</c:v>
                </c:pt>
                <c:pt idx="572">
                  <c:v>1502.299</c:v>
                </c:pt>
                <c:pt idx="573">
                  <c:v>1504.2280000000001</c:v>
                </c:pt>
                <c:pt idx="574">
                  <c:v>1506.1559999999999</c:v>
                </c:pt>
                <c:pt idx="575">
                  <c:v>1508.085</c:v>
                </c:pt>
                <c:pt idx="576">
                  <c:v>1510.0129999999999</c:v>
                </c:pt>
                <c:pt idx="577">
                  <c:v>1511.942</c:v>
                </c:pt>
                <c:pt idx="578">
                  <c:v>1513.87</c:v>
                </c:pt>
                <c:pt idx="579">
                  <c:v>1515.799</c:v>
                </c:pt>
                <c:pt idx="580">
                  <c:v>1517.7270000000001</c:v>
                </c:pt>
                <c:pt idx="581">
                  <c:v>1519.6559999999999</c:v>
                </c:pt>
                <c:pt idx="582">
                  <c:v>1521.5840000000001</c:v>
                </c:pt>
                <c:pt idx="583">
                  <c:v>1523.5129999999999</c:v>
                </c:pt>
                <c:pt idx="584">
                  <c:v>1525.441</c:v>
                </c:pt>
                <c:pt idx="585">
                  <c:v>1527.37</c:v>
                </c:pt>
                <c:pt idx="586">
                  <c:v>1529.298</c:v>
                </c:pt>
                <c:pt idx="587">
                  <c:v>1531.2270000000001</c:v>
                </c:pt>
                <c:pt idx="588">
                  <c:v>1533.155</c:v>
                </c:pt>
                <c:pt idx="589">
                  <c:v>1535.0840000000001</c:v>
                </c:pt>
                <c:pt idx="590">
                  <c:v>1537.0119999999999</c:v>
                </c:pt>
                <c:pt idx="591">
                  <c:v>1538.941</c:v>
                </c:pt>
                <c:pt idx="592">
                  <c:v>1540.8689999999999</c:v>
                </c:pt>
                <c:pt idx="593">
                  <c:v>1542.798</c:v>
                </c:pt>
                <c:pt idx="594">
                  <c:v>1544.7260000000001</c:v>
                </c:pt>
                <c:pt idx="595">
                  <c:v>1546.655</c:v>
                </c:pt>
                <c:pt idx="596">
                  <c:v>1548.5830000000001</c:v>
                </c:pt>
                <c:pt idx="597">
                  <c:v>1550.5119999999999</c:v>
                </c:pt>
                <c:pt idx="598">
                  <c:v>1552.44</c:v>
                </c:pt>
                <c:pt idx="599">
                  <c:v>1554.3689999999999</c:v>
                </c:pt>
                <c:pt idx="600">
                  <c:v>1556.297</c:v>
                </c:pt>
                <c:pt idx="601">
                  <c:v>1558.2260000000001</c:v>
                </c:pt>
                <c:pt idx="602">
                  <c:v>1560.154</c:v>
                </c:pt>
                <c:pt idx="603">
                  <c:v>1562.0830000000001</c:v>
                </c:pt>
                <c:pt idx="604">
                  <c:v>1564.011</c:v>
                </c:pt>
                <c:pt idx="605">
                  <c:v>1565.94</c:v>
                </c:pt>
                <c:pt idx="606">
                  <c:v>1567.8679999999999</c:v>
                </c:pt>
                <c:pt idx="607">
                  <c:v>1569.797</c:v>
                </c:pt>
                <c:pt idx="608">
                  <c:v>1571.7249999999999</c:v>
                </c:pt>
                <c:pt idx="609">
                  <c:v>1573.654</c:v>
                </c:pt>
                <c:pt idx="610">
                  <c:v>1575.5820000000001</c:v>
                </c:pt>
                <c:pt idx="611">
                  <c:v>1577.511</c:v>
                </c:pt>
                <c:pt idx="612">
                  <c:v>1579.4390000000001</c:v>
                </c:pt>
                <c:pt idx="613">
                  <c:v>1581.3679999999999</c:v>
                </c:pt>
                <c:pt idx="614">
                  <c:v>1583.296</c:v>
                </c:pt>
                <c:pt idx="615">
                  <c:v>1585.2249999999999</c:v>
                </c:pt>
                <c:pt idx="616">
                  <c:v>1587.153</c:v>
                </c:pt>
                <c:pt idx="617">
                  <c:v>1589.0820000000001</c:v>
                </c:pt>
                <c:pt idx="618">
                  <c:v>1591.01</c:v>
                </c:pt>
                <c:pt idx="619">
                  <c:v>1592.9390000000001</c:v>
                </c:pt>
                <c:pt idx="620">
                  <c:v>1594.867</c:v>
                </c:pt>
                <c:pt idx="621">
                  <c:v>1596.796</c:v>
                </c:pt>
                <c:pt idx="622">
                  <c:v>1598.7239999999999</c:v>
                </c:pt>
                <c:pt idx="623">
                  <c:v>1600.653</c:v>
                </c:pt>
                <c:pt idx="624">
                  <c:v>1602.5809999999999</c:v>
                </c:pt>
                <c:pt idx="625">
                  <c:v>1604.51</c:v>
                </c:pt>
                <c:pt idx="626">
                  <c:v>1606.4380000000001</c:v>
                </c:pt>
                <c:pt idx="627">
                  <c:v>1608.367</c:v>
                </c:pt>
                <c:pt idx="628">
                  <c:v>1610.2950000000001</c:v>
                </c:pt>
                <c:pt idx="629">
                  <c:v>1612.2239999999999</c:v>
                </c:pt>
                <c:pt idx="630">
                  <c:v>1614.152</c:v>
                </c:pt>
                <c:pt idx="631">
                  <c:v>1616.0809999999999</c:v>
                </c:pt>
                <c:pt idx="632">
                  <c:v>1618.009</c:v>
                </c:pt>
                <c:pt idx="633">
                  <c:v>1619.9380000000001</c:v>
                </c:pt>
                <c:pt idx="634">
                  <c:v>1621.866</c:v>
                </c:pt>
                <c:pt idx="635">
                  <c:v>1623.7950000000001</c:v>
                </c:pt>
                <c:pt idx="636">
                  <c:v>1625.723</c:v>
                </c:pt>
                <c:pt idx="637">
                  <c:v>1627.652</c:v>
                </c:pt>
                <c:pt idx="638">
                  <c:v>1629.58</c:v>
                </c:pt>
                <c:pt idx="639">
                  <c:v>1631.509</c:v>
                </c:pt>
                <c:pt idx="640">
                  <c:v>1633.4369999999999</c:v>
                </c:pt>
                <c:pt idx="641">
                  <c:v>1635.366</c:v>
                </c:pt>
                <c:pt idx="642">
                  <c:v>1637.2940000000001</c:v>
                </c:pt>
                <c:pt idx="643">
                  <c:v>1639.223</c:v>
                </c:pt>
                <c:pt idx="644">
                  <c:v>1641.1510000000001</c:v>
                </c:pt>
                <c:pt idx="645">
                  <c:v>1643.08</c:v>
                </c:pt>
                <c:pt idx="646">
                  <c:v>1645.008</c:v>
                </c:pt>
                <c:pt idx="647">
                  <c:v>1646.9369999999999</c:v>
                </c:pt>
                <c:pt idx="648">
                  <c:v>1648.865</c:v>
                </c:pt>
                <c:pt idx="649">
                  <c:v>1650.7940000000001</c:v>
                </c:pt>
                <c:pt idx="650">
                  <c:v>1652.722</c:v>
                </c:pt>
                <c:pt idx="651">
                  <c:v>1654.6510000000001</c:v>
                </c:pt>
                <c:pt idx="652">
                  <c:v>1656.579</c:v>
                </c:pt>
                <c:pt idx="653">
                  <c:v>1658.508</c:v>
                </c:pt>
                <c:pt idx="654">
                  <c:v>1660.4359999999999</c:v>
                </c:pt>
                <c:pt idx="655">
                  <c:v>1662.365</c:v>
                </c:pt>
                <c:pt idx="656">
                  <c:v>1664.2929999999999</c:v>
                </c:pt>
                <c:pt idx="657">
                  <c:v>1666.222</c:v>
                </c:pt>
                <c:pt idx="658">
                  <c:v>1668.15</c:v>
                </c:pt>
                <c:pt idx="659">
                  <c:v>1670.078</c:v>
                </c:pt>
                <c:pt idx="660">
                  <c:v>1672.0070000000001</c:v>
                </c:pt>
                <c:pt idx="661">
                  <c:v>1673.9359999999999</c:v>
                </c:pt>
                <c:pt idx="662">
                  <c:v>1675.864</c:v>
                </c:pt>
                <c:pt idx="663">
                  <c:v>1677.7919999999999</c:v>
                </c:pt>
                <c:pt idx="664">
                  <c:v>1679.721</c:v>
                </c:pt>
                <c:pt idx="665">
                  <c:v>1681.65</c:v>
                </c:pt>
                <c:pt idx="666">
                  <c:v>1683.578</c:v>
                </c:pt>
                <c:pt idx="667">
                  <c:v>1685.5060000000001</c:v>
                </c:pt>
                <c:pt idx="668">
                  <c:v>1687.4349999999999</c:v>
                </c:pt>
                <c:pt idx="669">
                  <c:v>1689.364</c:v>
                </c:pt>
                <c:pt idx="670">
                  <c:v>1691.2919999999999</c:v>
                </c:pt>
                <c:pt idx="671">
                  <c:v>1693.22</c:v>
                </c:pt>
                <c:pt idx="672">
                  <c:v>1695.1489999999999</c:v>
                </c:pt>
                <c:pt idx="673">
                  <c:v>1697.078</c:v>
                </c:pt>
                <c:pt idx="674">
                  <c:v>1699.0060000000001</c:v>
                </c:pt>
                <c:pt idx="675">
                  <c:v>1700.934</c:v>
                </c:pt>
                <c:pt idx="676">
                  <c:v>1702.8630000000001</c:v>
                </c:pt>
                <c:pt idx="677">
                  <c:v>1704.7919999999999</c:v>
                </c:pt>
                <c:pt idx="678">
                  <c:v>1706.72</c:v>
                </c:pt>
                <c:pt idx="679">
                  <c:v>1708.6479999999999</c:v>
                </c:pt>
                <c:pt idx="680">
                  <c:v>1710.577</c:v>
                </c:pt>
                <c:pt idx="681">
                  <c:v>1712.5050000000001</c:v>
                </c:pt>
                <c:pt idx="682">
                  <c:v>1714.434</c:v>
                </c:pt>
                <c:pt idx="683">
                  <c:v>1716.3620000000001</c:v>
                </c:pt>
                <c:pt idx="684">
                  <c:v>1718.2909999999999</c:v>
                </c:pt>
                <c:pt idx="685">
                  <c:v>1720.2190000000001</c:v>
                </c:pt>
                <c:pt idx="686">
                  <c:v>1722.1479999999999</c:v>
                </c:pt>
                <c:pt idx="687">
                  <c:v>1724.076</c:v>
                </c:pt>
                <c:pt idx="688">
                  <c:v>1726.0050000000001</c:v>
                </c:pt>
                <c:pt idx="689">
                  <c:v>1727.933</c:v>
                </c:pt>
                <c:pt idx="690">
                  <c:v>1729.8620000000001</c:v>
                </c:pt>
                <c:pt idx="691">
                  <c:v>1731.79</c:v>
                </c:pt>
                <c:pt idx="692">
                  <c:v>1733.7190000000001</c:v>
                </c:pt>
                <c:pt idx="693">
                  <c:v>1735.6469999999999</c:v>
                </c:pt>
                <c:pt idx="694">
                  <c:v>1737.576</c:v>
                </c:pt>
                <c:pt idx="695">
                  <c:v>1739.5039999999999</c:v>
                </c:pt>
                <c:pt idx="696">
                  <c:v>1741.433</c:v>
                </c:pt>
                <c:pt idx="697">
                  <c:v>1743.3610000000001</c:v>
                </c:pt>
                <c:pt idx="698">
                  <c:v>1745.29</c:v>
                </c:pt>
                <c:pt idx="699">
                  <c:v>1747.2180000000001</c:v>
                </c:pt>
                <c:pt idx="700">
                  <c:v>1749.1469999999999</c:v>
                </c:pt>
                <c:pt idx="701">
                  <c:v>1751.075</c:v>
                </c:pt>
                <c:pt idx="702">
                  <c:v>1753.0039999999999</c:v>
                </c:pt>
                <c:pt idx="703">
                  <c:v>1754.932</c:v>
                </c:pt>
                <c:pt idx="704">
                  <c:v>1756.8610000000001</c:v>
                </c:pt>
                <c:pt idx="705">
                  <c:v>1758.789</c:v>
                </c:pt>
                <c:pt idx="706">
                  <c:v>1760.7180000000001</c:v>
                </c:pt>
                <c:pt idx="707">
                  <c:v>1762.646</c:v>
                </c:pt>
                <c:pt idx="708">
                  <c:v>1764.575</c:v>
                </c:pt>
                <c:pt idx="709">
                  <c:v>1766.5029999999999</c:v>
                </c:pt>
                <c:pt idx="710">
                  <c:v>1768.432</c:v>
                </c:pt>
                <c:pt idx="711">
                  <c:v>1770.36</c:v>
                </c:pt>
                <c:pt idx="712">
                  <c:v>1772.289</c:v>
                </c:pt>
                <c:pt idx="713">
                  <c:v>1774.2170000000001</c:v>
                </c:pt>
                <c:pt idx="714">
                  <c:v>1776.146</c:v>
                </c:pt>
                <c:pt idx="715">
                  <c:v>1778.0740000000001</c:v>
                </c:pt>
                <c:pt idx="716">
                  <c:v>1780.0029999999999</c:v>
                </c:pt>
                <c:pt idx="717">
                  <c:v>1781.931</c:v>
                </c:pt>
                <c:pt idx="718">
                  <c:v>1783.86</c:v>
                </c:pt>
                <c:pt idx="719">
                  <c:v>1785.788</c:v>
                </c:pt>
                <c:pt idx="720">
                  <c:v>1787.7170000000001</c:v>
                </c:pt>
                <c:pt idx="721">
                  <c:v>1789.645</c:v>
                </c:pt>
                <c:pt idx="722">
                  <c:v>1791.5740000000001</c:v>
                </c:pt>
                <c:pt idx="723">
                  <c:v>1793.502</c:v>
                </c:pt>
                <c:pt idx="724">
                  <c:v>1795.431</c:v>
                </c:pt>
                <c:pt idx="725">
                  <c:v>1797.3589999999999</c:v>
                </c:pt>
                <c:pt idx="726">
                  <c:v>1799.288</c:v>
                </c:pt>
                <c:pt idx="727">
                  <c:v>1801.2159999999999</c:v>
                </c:pt>
                <c:pt idx="728">
                  <c:v>1803.145</c:v>
                </c:pt>
                <c:pt idx="729">
                  <c:v>1805.0730000000001</c:v>
                </c:pt>
                <c:pt idx="730">
                  <c:v>1807.002</c:v>
                </c:pt>
                <c:pt idx="731">
                  <c:v>1808.93</c:v>
                </c:pt>
                <c:pt idx="732">
                  <c:v>1810.8589999999999</c:v>
                </c:pt>
                <c:pt idx="733">
                  <c:v>1812.787</c:v>
                </c:pt>
                <c:pt idx="734">
                  <c:v>1814.7159999999999</c:v>
                </c:pt>
                <c:pt idx="735">
                  <c:v>1816.644</c:v>
                </c:pt>
                <c:pt idx="736">
                  <c:v>1818.5730000000001</c:v>
                </c:pt>
                <c:pt idx="737">
                  <c:v>1820.501</c:v>
                </c:pt>
                <c:pt idx="738">
                  <c:v>1822.43</c:v>
                </c:pt>
                <c:pt idx="739">
                  <c:v>1824.3579999999999</c:v>
                </c:pt>
                <c:pt idx="740">
                  <c:v>1826.287</c:v>
                </c:pt>
                <c:pt idx="741">
                  <c:v>1828.2149999999999</c:v>
                </c:pt>
                <c:pt idx="742">
                  <c:v>1830.144</c:v>
                </c:pt>
                <c:pt idx="743">
                  <c:v>1832.0719999999999</c:v>
                </c:pt>
                <c:pt idx="744">
                  <c:v>1834.001</c:v>
                </c:pt>
                <c:pt idx="745">
                  <c:v>1835.9290000000001</c:v>
                </c:pt>
                <c:pt idx="746">
                  <c:v>1837.8579999999999</c:v>
                </c:pt>
                <c:pt idx="747">
                  <c:v>1839.7860000000001</c:v>
                </c:pt>
                <c:pt idx="748">
                  <c:v>1841.7149999999999</c:v>
                </c:pt>
                <c:pt idx="749">
                  <c:v>1843.643</c:v>
                </c:pt>
                <c:pt idx="750">
                  <c:v>1845.5719999999999</c:v>
                </c:pt>
                <c:pt idx="751">
                  <c:v>1847.5</c:v>
                </c:pt>
                <c:pt idx="752">
                  <c:v>1849.4290000000001</c:v>
                </c:pt>
                <c:pt idx="753">
                  <c:v>1851.357</c:v>
                </c:pt>
                <c:pt idx="754">
                  <c:v>1853.2860000000001</c:v>
                </c:pt>
                <c:pt idx="755">
                  <c:v>1855.2139999999999</c:v>
                </c:pt>
                <c:pt idx="756">
                  <c:v>1857.143</c:v>
                </c:pt>
                <c:pt idx="757">
                  <c:v>1859.0709999999999</c:v>
                </c:pt>
                <c:pt idx="758">
                  <c:v>1861</c:v>
                </c:pt>
                <c:pt idx="759">
                  <c:v>1862.9280000000001</c:v>
                </c:pt>
                <c:pt idx="760">
                  <c:v>1864.857</c:v>
                </c:pt>
                <c:pt idx="761">
                  <c:v>1866.7850000000001</c:v>
                </c:pt>
                <c:pt idx="762">
                  <c:v>1868.7139999999999</c:v>
                </c:pt>
                <c:pt idx="763">
                  <c:v>1870.6420000000001</c:v>
                </c:pt>
                <c:pt idx="764">
                  <c:v>1872.5709999999999</c:v>
                </c:pt>
                <c:pt idx="765">
                  <c:v>1874.499</c:v>
                </c:pt>
                <c:pt idx="766">
                  <c:v>1876.4280000000001</c:v>
                </c:pt>
                <c:pt idx="767">
                  <c:v>1878.356</c:v>
                </c:pt>
                <c:pt idx="768">
                  <c:v>1880.2850000000001</c:v>
                </c:pt>
                <c:pt idx="769">
                  <c:v>1882.213</c:v>
                </c:pt>
                <c:pt idx="770">
                  <c:v>1884.1420000000001</c:v>
                </c:pt>
                <c:pt idx="771">
                  <c:v>1886.07</c:v>
                </c:pt>
                <c:pt idx="772">
                  <c:v>1887.999</c:v>
                </c:pt>
                <c:pt idx="773">
                  <c:v>1889.9269999999999</c:v>
                </c:pt>
                <c:pt idx="774">
                  <c:v>1891.856</c:v>
                </c:pt>
                <c:pt idx="775">
                  <c:v>1893.7840000000001</c:v>
                </c:pt>
                <c:pt idx="776">
                  <c:v>1895.713</c:v>
                </c:pt>
                <c:pt idx="777">
                  <c:v>1897.6410000000001</c:v>
                </c:pt>
                <c:pt idx="778">
                  <c:v>1899.57</c:v>
                </c:pt>
                <c:pt idx="779">
                  <c:v>1901.498</c:v>
                </c:pt>
                <c:pt idx="780">
                  <c:v>1903.4269999999999</c:v>
                </c:pt>
                <c:pt idx="781">
                  <c:v>1905.355</c:v>
                </c:pt>
                <c:pt idx="782">
                  <c:v>1907.2840000000001</c:v>
                </c:pt>
                <c:pt idx="783">
                  <c:v>1909.212</c:v>
                </c:pt>
                <c:pt idx="784">
                  <c:v>1911.1410000000001</c:v>
                </c:pt>
                <c:pt idx="785">
                  <c:v>1913.069</c:v>
                </c:pt>
                <c:pt idx="786">
                  <c:v>1914.998</c:v>
                </c:pt>
                <c:pt idx="787">
                  <c:v>1916.9259999999999</c:v>
                </c:pt>
                <c:pt idx="788">
                  <c:v>1918.855</c:v>
                </c:pt>
                <c:pt idx="789">
                  <c:v>1920.7829999999999</c:v>
                </c:pt>
                <c:pt idx="790">
                  <c:v>1922.712</c:v>
                </c:pt>
                <c:pt idx="791">
                  <c:v>1924.64</c:v>
                </c:pt>
                <c:pt idx="792">
                  <c:v>1926.569</c:v>
                </c:pt>
                <c:pt idx="793">
                  <c:v>1928.4970000000001</c:v>
                </c:pt>
                <c:pt idx="794">
                  <c:v>1930.4259999999999</c:v>
                </c:pt>
                <c:pt idx="795">
                  <c:v>1932.354</c:v>
                </c:pt>
                <c:pt idx="796">
                  <c:v>1934.2829999999999</c:v>
                </c:pt>
                <c:pt idx="797">
                  <c:v>1936.211</c:v>
                </c:pt>
                <c:pt idx="798">
                  <c:v>1938.14</c:v>
                </c:pt>
                <c:pt idx="799">
                  <c:v>1940.068</c:v>
                </c:pt>
                <c:pt idx="800">
                  <c:v>1941.9970000000001</c:v>
                </c:pt>
                <c:pt idx="801">
                  <c:v>1943.925</c:v>
                </c:pt>
                <c:pt idx="802">
                  <c:v>1945.854</c:v>
                </c:pt>
                <c:pt idx="803">
                  <c:v>1947.7819999999999</c:v>
                </c:pt>
                <c:pt idx="804">
                  <c:v>1949.711</c:v>
                </c:pt>
                <c:pt idx="805">
                  <c:v>1951.6389999999999</c:v>
                </c:pt>
                <c:pt idx="806">
                  <c:v>1953.568</c:v>
                </c:pt>
                <c:pt idx="807">
                  <c:v>1955.4960000000001</c:v>
                </c:pt>
                <c:pt idx="808">
                  <c:v>1957.425</c:v>
                </c:pt>
                <c:pt idx="809">
                  <c:v>1959.3530000000001</c:v>
                </c:pt>
                <c:pt idx="810">
                  <c:v>1961.2819999999999</c:v>
                </c:pt>
                <c:pt idx="811">
                  <c:v>1963.21</c:v>
                </c:pt>
                <c:pt idx="812">
                  <c:v>1965.1389999999999</c:v>
                </c:pt>
                <c:pt idx="813">
                  <c:v>1967.067</c:v>
                </c:pt>
                <c:pt idx="814">
                  <c:v>1968.9960000000001</c:v>
                </c:pt>
                <c:pt idx="815">
                  <c:v>1970.924</c:v>
                </c:pt>
                <c:pt idx="816">
                  <c:v>1972.8530000000001</c:v>
                </c:pt>
                <c:pt idx="817">
                  <c:v>1974.7809999999999</c:v>
                </c:pt>
                <c:pt idx="818">
                  <c:v>1976.71</c:v>
                </c:pt>
                <c:pt idx="819">
                  <c:v>1978.6379999999999</c:v>
                </c:pt>
                <c:pt idx="820">
                  <c:v>1980.567</c:v>
                </c:pt>
                <c:pt idx="821">
                  <c:v>1982.4949999999999</c:v>
                </c:pt>
                <c:pt idx="822">
                  <c:v>1984.424</c:v>
                </c:pt>
                <c:pt idx="823">
                  <c:v>1986.3520000000001</c:v>
                </c:pt>
                <c:pt idx="824">
                  <c:v>1988.2809999999999</c:v>
                </c:pt>
                <c:pt idx="825">
                  <c:v>1990.2090000000001</c:v>
                </c:pt>
                <c:pt idx="826">
                  <c:v>1992.1379999999999</c:v>
                </c:pt>
                <c:pt idx="827">
                  <c:v>1994.066</c:v>
                </c:pt>
                <c:pt idx="828">
                  <c:v>1995.9949999999999</c:v>
                </c:pt>
                <c:pt idx="829">
                  <c:v>1997.923</c:v>
                </c:pt>
                <c:pt idx="830">
                  <c:v>1999.8520000000001</c:v>
                </c:pt>
                <c:pt idx="831">
                  <c:v>2001.78</c:v>
                </c:pt>
                <c:pt idx="832">
                  <c:v>2003.7080000000001</c:v>
                </c:pt>
                <c:pt idx="833">
                  <c:v>2005.6369999999999</c:v>
                </c:pt>
                <c:pt idx="834">
                  <c:v>2007.566</c:v>
                </c:pt>
                <c:pt idx="835">
                  <c:v>2009.4939999999999</c:v>
                </c:pt>
                <c:pt idx="836">
                  <c:v>2011.422</c:v>
                </c:pt>
                <c:pt idx="837">
                  <c:v>2013.3510000000001</c:v>
                </c:pt>
                <c:pt idx="838">
                  <c:v>2015.28</c:v>
                </c:pt>
                <c:pt idx="839">
                  <c:v>2017.2080000000001</c:v>
                </c:pt>
                <c:pt idx="840">
                  <c:v>2019.136</c:v>
                </c:pt>
                <c:pt idx="841">
                  <c:v>2021.0650000000001</c:v>
                </c:pt>
                <c:pt idx="842">
                  <c:v>2022.9939999999999</c:v>
                </c:pt>
                <c:pt idx="843">
                  <c:v>2024.922</c:v>
                </c:pt>
                <c:pt idx="844">
                  <c:v>2026.85</c:v>
                </c:pt>
                <c:pt idx="845">
                  <c:v>2028.779</c:v>
                </c:pt>
                <c:pt idx="846">
                  <c:v>2030.7080000000001</c:v>
                </c:pt>
                <c:pt idx="847">
                  <c:v>2032.636</c:v>
                </c:pt>
                <c:pt idx="848">
                  <c:v>2034.5640000000001</c:v>
                </c:pt>
                <c:pt idx="849">
                  <c:v>2036.4929999999999</c:v>
                </c:pt>
                <c:pt idx="850">
                  <c:v>2038.422</c:v>
                </c:pt>
                <c:pt idx="851">
                  <c:v>2040.35</c:v>
                </c:pt>
                <c:pt idx="852">
                  <c:v>2042.278</c:v>
                </c:pt>
                <c:pt idx="853">
                  <c:v>2044.2070000000001</c:v>
                </c:pt>
                <c:pt idx="854">
                  <c:v>2046.135</c:v>
                </c:pt>
                <c:pt idx="855">
                  <c:v>2048.0639999999999</c:v>
                </c:pt>
                <c:pt idx="856">
                  <c:v>2049.9920000000002</c:v>
                </c:pt>
                <c:pt idx="857">
                  <c:v>2051.9209999999998</c:v>
                </c:pt>
                <c:pt idx="858">
                  <c:v>2053.8490000000002</c:v>
                </c:pt>
                <c:pt idx="859">
                  <c:v>2055.7779999999998</c:v>
                </c:pt>
                <c:pt idx="860">
                  <c:v>2057.706999999999</c:v>
                </c:pt>
                <c:pt idx="861">
                  <c:v>2059.6350000000002</c:v>
                </c:pt>
                <c:pt idx="862">
                  <c:v>2061.5630000000001</c:v>
                </c:pt>
                <c:pt idx="863">
                  <c:v>2063.4920000000002</c:v>
                </c:pt>
                <c:pt idx="864">
                  <c:v>2065.42</c:v>
                </c:pt>
                <c:pt idx="865">
                  <c:v>2067.3490000000002</c:v>
                </c:pt>
                <c:pt idx="866">
                  <c:v>2069.277</c:v>
                </c:pt>
                <c:pt idx="867">
                  <c:v>2071.2060000000001</c:v>
                </c:pt>
                <c:pt idx="868">
                  <c:v>2073.1350000000002</c:v>
                </c:pt>
                <c:pt idx="869">
                  <c:v>2075.0630000000001</c:v>
                </c:pt>
                <c:pt idx="870">
                  <c:v>2076.991</c:v>
                </c:pt>
                <c:pt idx="871">
                  <c:v>2078.92</c:v>
                </c:pt>
                <c:pt idx="872">
                  <c:v>2080.848</c:v>
                </c:pt>
                <c:pt idx="873">
                  <c:v>2082.777</c:v>
                </c:pt>
                <c:pt idx="874">
                  <c:v>2084.704999999999</c:v>
                </c:pt>
                <c:pt idx="875">
                  <c:v>2086.634</c:v>
                </c:pt>
                <c:pt idx="876">
                  <c:v>2088.5630000000001</c:v>
                </c:pt>
                <c:pt idx="877">
                  <c:v>2090.491</c:v>
                </c:pt>
                <c:pt idx="878">
                  <c:v>2092.4189999999999</c:v>
                </c:pt>
                <c:pt idx="879">
                  <c:v>2094.348</c:v>
                </c:pt>
                <c:pt idx="880">
                  <c:v>2096.2759999999998</c:v>
                </c:pt>
                <c:pt idx="881">
                  <c:v>2098.204999999999</c:v>
                </c:pt>
                <c:pt idx="882">
                  <c:v>2100.1329999999998</c:v>
                </c:pt>
                <c:pt idx="883">
                  <c:v>2102.0619999999999</c:v>
                </c:pt>
                <c:pt idx="884">
                  <c:v>2103.9899999999998</c:v>
                </c:pt>
                <c:pt idx="885">
                  <c:v>2105.9189999999999</c:v>
                </c:pt>
                <c:pt idx="886">
                  <c:v>2107.8470000000002</c:v>
                </c:pt>
                <c:pt idx="887">
                  <c:v>2109.7759999999998</c:v>
                </c:pt>
                <c:pt idx="888">
                  <c:v>2111.7040000000002</c:v>
                </c:pt>
                <c:pt idx="889">
                  <c:v>2113.6329999999998</c:v>
                </c:pt>
                <c:pt idx="890">
                  <c:v>2115.5610000000001</c:v>
                </c:pt>
                <c:pt idx="891">
                  <c:v>2117.4899999999998</c:v>
                </c:pt>
                <c:pt idx="892">
                  <c:v>2119.4180000000001</c:v>
                </c:pt>
                <c:pt idx="893">
                  <c:v>2121.3470000000002</c:v>
                </c:pt>
                <c:pt idx="894">
                  <c:v>2123.2750000000001</c:v>
                </c:pt>
                <c:pt idx="895">
                  <c:v>2125.2040000000002</c:v>
                </c:pt>
                <c:pt idx="896">
                  <c:v>2127.1320000000001</c:v>
                </c:pt>
                <c:pt idx="897">
                  <c:v>2129.0610000000001</c:v>
                </c:pt>
                <c:pt idx="898">
                  <c:v>2130.989</c:v>
                </c:pt>
                <c:pt idx="899">
                  <c:v>2132.9180000000001</c:v>
                </c:pt>
                <c:pt idx="900">
                  <c:v>2134.846</c:v>
                </c:pt>
                <c:pt idx="901">
                  <c:v>2136.7750000000001</c:v>
                </c:pt>
                <c:pt idx="902">
                  <c:v>2138.703</c:v>
                </c:pt>
                <c:pt idx="903">
                  <c:v>2140.6320000000001</c:v>
                </c:pt>
                <c:pt idx="904">
                  <c:v>2142.56</c:v>
                </c:pt>
                <c:pt idx="905">
                  <c:v>2144.489</c:v>
                </c:pt>
                <c:pt idx="906">
                  <c:v>2146.4169999999999</c:v>
                </c:pt>
                <c:pt idx="907">
                  <c:v>2148.346</c:v>
                </c:pt>
                <c:pt idx="908">
                  <c:v>2150.2739999999999</c:v>
                </c:pt>
                <c:pt idx="909">
                  <c:v>2152.203</c:v>
                </c:pt>
                <c:pt idx="910">
                  <c:v>2154.1309999999999</c:v>
                </c:pt>
                <c:pt idx="911">
                  <c:v>2156.06</c:v>
                </c:pt>
                <c:pt idx="912">
                  <c:v>2157.9879999999998</c:v>
                </c:pt>
                <c:pt idx="913">
                  <c:v>2159.9169999999999</c:v>
                </c:pt>
                <c:pt idx="914">
                  <c:v>2161.8449999999998</c:v>
                </c:pt>
                <c:pt idx="915">
                  <c:v>2163.7739999999999</c:v>
                </c:pt>
                <c:pt idx="916">
                  <c:v>2165.7020000000002</c:v>
                </c:pt>
                <c:pt idx="917">
                  <c:v>2167.6309999999999</c:v>
                </c:pt>
                <c:pt idx="918">
                  <c:v>2169.5590000000002</c:v>
                </c:pt>
                <c:pt idx="919">
                  <c:v>2171.4879999999998</c:v>
                </c:pt>
                <c:pt idx="920">
                  <c:v>2173.4160000000002</c:v>
                </c:pt>
                <c:pt idx="921">
                  <c:v>2175.3449999999998</c:v>
                </c:pt>
                <c:pt idx="922">
                  <c:v>2177.2730000000001</c:v>
                </c:pt>
                <c:pt idx="923">
                  <c:v>2179.2020000000002</c:v>
                </c:pt>
                <c:pt idx="924">
                  <c:v>2181.13</c:v>
                </c:pt>
                <c:pt idx="925">
                  <c:v>2183.0590000000002</c:v>
                </c:pt>
                <c:pt idx="926">
                  <c:v>2184.9870000000001</c:v>
                </c:pt>
                <c:pt idx="927">
                  <c:v>2186.9160000000002</c:v>
                </c:pt>
                <c:pt idx="928">
                  <c:v>2188.8440000000001</c:v>
                </c:pt>
                <c:pt idx="929">
                  <c:v>2190.7730000000001</c:v>
                </c:pt>
                <c:pt idx="930">
                  <c:v>2192.701</c:v>
                </c:pt>
                <c:pt idx="931">
                  <c:v>2194.63</c:v>
                </c:pt>
                <c:pt idx="932">
                  <c:v>2196.558</c:v>
                </c:pt>
                <c:pt idx="933">
                  <c:v>2198.4870000000001</c:v>
                </c:pt>
                <c:pt idx="934">
                  <c:v>2200.415</c:v>
                </c:pt>
                <c:pt idx="935">
                  <c:v>2202.3440000000001</c:v>
                </c:pt>
                <c:pt idx="936">
                  <c:v>2204.2719999999999</c:v>
                </c:pt>
                <c:pt idx="937">
                  <c:v>2206.201</c:v>
                </c:pt>
                <c:pt idx="938">
                  <c:v>2208.128999999999</c:v>
                </c:pt>
                <c:pt idx="939">
                  <c:v>2210.058</c:v>
                </c:pt>
                <c:pt idx="940">
                  <c:v>2211.9859999999999</c:v>
                </c:pt>
                <c:pt idx="941">
                  <c:v>2213.915</c:v>
                </c:pt>
                <c:pt idx="942">
                  <c:v>2215.8429999999998</c:v>
                </c:pt>
                <c:pt idx="943">
                  <c:v>2217.7719999999999</c:v>
                </c:pt>
                <c:pt idx="944">
                  <c:v>2219.6999999999998</c:v>
                </c:pt>
                <c:pt idx="945">
                  <c:v>2221.628999999999</c:v>
                </c:pt>
                <c:pt idx="946">
                  <c:v>2223.5569999999998</c:v>
                </c:pt>
                <c:pt idx="947">
                  <c:v>2225.4859999999999</c:v>
                </c:pt>
                <c:pt idx="948">
                  <c:v>2227.4140000000002</c:v>
                </c:pt>
                <c:pt idx="949">
                  <c:v>2229.3429999999998</c:v>
                </c:pt>
                <c:pt idx="950">
                  <c:v>2231.2710000000002</c:v>
                </c:pt>
                <c:pt idx="951">
                  <c:v>2233.1999999999998</c:v>
                </c:pt>
                <c:pt idx="952">
                  <c:v>2235.1280000000002</c:v>
                </c:pt>
                <c:pt idx="953">
                  <c:v>2237.0569999999998</c:v>
                </c:pt>
                <c:pt idx="954">
                  <c:v>2238.9850000000001</c:v>
                </c:pt>
                <c:pt idx="955">
                  <c:v>2240.9140000000002</c:v>
                </c:pt>
                <c:pt idx="956">
                  <c:v>2242.8420000000001</c:v>
                </c:pt>
                <c:pt idx="957">
                  <c:v>2244.7710000000002</c:v>
                </c:pt>
                <c:pt idx="958">
                  <c:v>2246.6990000000001</c:v>
                </c:pt>
                <c:pt idx="959">
                  <c:v>2248.6280000000002</c:v>
                </c:pt>
                <c:pt idx="960">
                  <c:v>2250.556</c:v>
                </c:pt>
                <c:pt idx="961">
                  <c:v>2252.4850000000001</c:v>
                </c:pt>
                <c:pt idx="962">
                  <c:v>2254.413</c:v>
                </c:pt>
                <c:pt idx="963">
                  <c:v>2256.3420000000001</c:v>
                </c:pt>
                <c:pt idx="964">
                  <c:v>2258.27</c:v>
                </c:pt>
                <c:pt idx="965">
                  <c:v>2260.1990000000001</c:v>
                </c:pt>
                <c:pt idx="966">
                  <c:v>2262.127</c:v>
                </c:pt>
                <c:pt idx="967">
                  <c:v>2264.056</c:v>
                </c:pt>
                <c:pt idx="968">
                  <c:v>2265.9839999999999</c:v>
                </c:pt>
                <c:pt idx="969">
                  <c:v>2267.913</c:v>
                </c:pt>
                <c:pt idx="970">
                  <c:v>2269.8409999999999</c:v>
                </c:pt>
                <c:pt idx="971">
                  <c:v>2271.77</c:v>
                </c:pt>
                <c:pt idx="972">
                  <c:v>2273.6979999999999</c:v>
                </c:pt>
                <c:pt idx="973">
                  <c:v>2275.627</c:v>
                </c:pt>
                <c:pt idx="974">
                  <c:v>2277.5549999999998</c:v>
                </c:pt>
                <c:pt idx="975">
                  <c:v>2279.4839999999999</c:v>
                </c:pt>
                <c:pt idx="976">
                  <c:v>2281.4119999999998</c:v>
                </c:pt>
                <c:pt idx="977">
                  <c:v>2283.3409999999999</c:v>
                </c:pt>
                <c:pt idx="978">
                  <c:v>2285.268999999998</c:v>
                </c:pt>
                <c:pt idx="979">
                  <c:v>2287.1979999999999</c:v>
                </c:pt>
                <c:pt idx="980">
                  <c:v>2289.1260000000002</c:v>
                </c:pt>
                <c:pt idx="981">
                  <c:v>2291.0549999999998</c:v>
                </c:pt>
                <c:pt idx="982">
                  <c:v>2292.9830000000002</c:v>
                </c:pt>
                <c:pt idx="983">
                  <c:v>2294.9119999999998</c:v>
                </c:pt>
                <c:pt idx="984">
                  <c:v>2296.84</c:v>
                </c:pt>
                <c:pt idx="985">
                  <c:v>2298.768999999998</c:v>
                </c:pt>
                <c:pt idx="986">
                  <c:v>2300.6970000000001</c:v>
                </c:pt>
                <c:pt idx="987">
                  <c:v>2302.625</c:v>
                </c:pt>
                <c:pt idx="988">
                  <c:v>2304.5540000000001</c:v>
                </c:pt>
                <c:pt idx="989">
                  <c:v>2306.4830000000002</c:v>
                </c:pt>
                <c:pt idx="990">
                  <c:v>2308.4110000000001</c:v>
                </c:pt>
                <c:pt idx="991">
                  <c:v>2310.34</c:v>
                </c:pt>
                <c:pt idx="992">
                  <c:v>2312.268</c:v>
                </c:pt>
                <c:pt idx="993">
                  <c:v>2314.1970000000001</c:v>
                </c:pt>
                <c:pt idx="994">
                  <c:v>2316.125</c:v>
                </c:pt>
                <c:pt idx="995">
                  <c:v>2318.0529999999999</c:v>
                </c:pt>
                <c:pt idx="996">
                  <c:v>2319.982</c:v>
                </c:pt>
                <c:pt idx="997">
                  <c:v>2321.9110000000001</c:v>
                </c:pt>
                <c:pt idx="998">
                  <c:v>2323.8389999999999</c:v>
                </c:pt>
                <c:pt idx="999">
                  <c:v>2325.768</c:v>
                </c:pt>
                <c:pt idx="1000">
                  <c:v>2327.6959999999999</c:v>
                </c:pt>
                <c:pt idx="1001">
                  <c:v>2329.625</c:v>
                </c:pt>
                <c:pt idx="1002">
                  <c:v>2331.5529999999999</c:v>
                </c:pt>
                <c:pt idx="1003">
                  <c:v>2333.4810000000002</c:v>
                </c:pt>
                <c:pt idx="1004">
                  <c:v>2335.41</c:v>
                </c:pt>
                <c:pt idx="1005">
                  <c:v>2337.3389999999999</c:v>
                </c:pt>
                <c:pt idx="1006">
                  <c:v>2339.266999999998</c:v>
                </c:pt>
                <c:pt idx="1007">
                  <c:v>2341.1959999999999</c:v>
                </c:pt>
                <c:pt idx="1008">
                  <c:v>2343.1239999999998</c:v>
                </c:pt>
                <c:pt idx="1009">
                  <c:v>2345.0520000000001</c:v>
                </c:pt>
                <c:pt idx="1010">
                  <c:v>2346.9810000000002</c:v>
                </c:pt>
                <c:pt idx="1011">
                  <c:v>2348.9090000000001</c:v>
                </c:pt>
                <c:pt idx="1012">
                  <c:v>2350.8380000000002</c:v>
                </c:pt>
                <c:pt idx="1013">
                  <c:v>2352.766999999998</c:v>
                </c:pt>
                <c:pt idx="1014">
                  <c:v>2354.6950000000002</c:v>
                </c:pt>
                <c:pt idx="1015">
                  <c:v>2356.6239999999998</c:v>
                </c:pt>
                <c:pt idx="1016">
                  <c:v>2358.5520000000001</c:v>
                </c:pt>
                <c:pt idx="1017">
                  <c:v>2360.48</c:v>
                </c:pt>
                <c:pt idx="1018">
                  <c:v>2362.4090000000001</c:v>
                </c:pt>
                <c:pt idx="1019">
                  <c:v>2364.337</c:v>
                </c:pt>
                <c:pt idx="1020">
                  <c:v>2366.2660000000001</c:v>
                </c:pt>
                <c:pt idx="1021">
                  <c:v>2368.1950000000002</c:v>
                </c:pt>
                <c:pt idx="1022">
                  <c:v>2370.123</c:v>
                </c:pt>
                <c:pt idx="1023">
                  <c:v>2372.0520000000001</c:v>
                </c:pt>
                <c:pt idx="1024">
                  <c:v>2373.98</c:v>
                </c:pt>
                <c:pt idx="1025">
                  <c:v>2375.9079999999999</c:v>
                </c:pt>
                <c:pt idx="1026">
                  <c:v>2377.837</c:v>
                </c:pt>
                <c:pt idx="1027">
                  <c:v>2379.764999999999</c:v>
                </c:pt>
                <c:pt idx="1028">
                  <c:v>2381.694</c:v>
                </c:pt>
                <c:pt idx="1029">
                  <c:v>2383.6219999999998</c:v>
                </c:pt>
                <c:pt idx="1030">
                  <c:v>2385.5509999999999</c:v>
                </c:pt>
                <c:pt idx="1031">
                  <c:v>2387.4789999999998</c:v>
                </c:pt>
                <c:pt idx="1032">
                  <c:v>2389.4079999999999</c:v>
                </c:pt>
                <c:pt idx="1033">
                  <c:v>2391.3359999999998</c:v>
                </c:pt>
                <c:pt idx="1034">
                  <c:v>2393.264999999999</c:v>
                </c:pt>
                <c:pt idx="1035">
                  <c:v>2395.1930000000002</c:v>
                </c:pt>
                <c:pt idx="1036">
                  <c:v>2397.1219999999998</c:v>
                </c:pt>
                <c:pt idx="1037">
                  <c:v>2399.0500000000002</c:v>
                </c:pt>
                <c:pt idx="1038">
                  <c:v>2400.9789999999998</c:v>
                </c:pt>
                <c:pt idx="1039">
                  <c:v>2402.9070000000002</c:v>
                </c:pt>
                <c:pt idx="1040">
                  <c:v>2404.8359999999998</c:v>
                </c:pt>
                <c:pt idx="1041">
                  <c:v>2406.7640000000001</c:v>
                </c:pt>
                <c:pt idx="1042">
                  <c:v>2408.6930000000002</c:v>
                </c:pt>
                <c:pt idx="1043">
                  <c:v>2410.6210000000001</c:v>
                </c:pt>
                <c:pt idx="1044">
                  <c:v>2412.5500000000002</c:v>
                </c:pt>
                <c:pt idx="1045">
                  <c:v>2414.4780000000001</c:v>
                </c:pt>
                <c:pt idx="1046">
                  <c:v>2416.4070000000002</c:v>
                </c:pt>
                <c:pt idx="1047">
                  <c:v>2418.335</c:v>
                </c:pt>
                <c:pt idx="1048">
                  <c:v>2420.2640000000001</c:v>
                </c:pt>
                <c:pt idx="1049">
                  <c:v>2422.192</c:v>
                </c:pt>
                <c:pt idx="1050">
                  <c:v>2424.1210000000001</c:v>
                </c:pt>
                <c:pt idx="1051">
                  <c:v>2426.049</c:v>
                </c:pt>
                <c:pt idx="1052">
                  <c:v>2427.9780000000001</c:v>
                </c:pt>
                <c:pt idx="1053">
                  <c:v>2429.9059999999999</c:v>
                </c:pt>
                <c:pt idx="1054">
                  <c:v>2431.835</c:v>
                </c:pt>
                <c:pt idx="1055">
                  <c:v>2433.762999999999</c:v>
                </c:pt>
                <c:pt idx="1056">
                  <c:v>2435.692</c:v>
                </c:pt>
                <c:pt idx="1057">
                  <c:v>2437.62</c:v>
                </c:pt>
                <c:pt idx="1058">
                  <c:v>2439.549</c:v>
                </c:pt>
                <c:pt idx="1059">
                  <c:v>2441.4769999999999</c:v>
                </c:pt>
                <c:pt idx="1060">
                  <c:v>2443.4059999999999</c:v>
                </c:pt>
                <c:pt idx="1061">
                  <c:v>2445.3339999999998</c:v>
                </c:pt>
                <c:pt idx="1062">
                  <c:v>2447.262999999999</c:v>
                </c:pt>
                <c:pt idx="1063">
                  <c:v>2449.1909999999998</c:v>
                </c:pt>
                <c:pt idx="1064">
                  <c:v>2451.12</c:v>
                </c:pt>
                <c:pt idx="1065">
                  <c:v>2453.0479999999998</c:v>
                </c:pt>
                <c:pt idx="1066">
                  <c:v>2454.9769999999999</c:v>
                </c:pt>
                <c:pt idx="1067">
                  <c:v>2456.9050000000002</c:v>
                </c:pt>
                <c:pt idx="1068">
                  <c:v>2458.8339999999998</c:v>
                </c:pt>
                <c:pt idx="1069">
                  <c:v>2460.7620000000002</c:v>
                </c:pt>
                <c:pt idx="1070">
                  <c:v>2462.6909999999998</c:v>
                </c:pt>
                <c:pt idx="1071">
                  <c:v>2464.6190000000001</c:v>
                </c:pt>
                <c:pt idx="1072">
                  <c:v>2466.5479999999998</c:v>
                </c:pt>
                <c:pt idx="1073">
                  <c:v>2468.4760000000001</c:v>
                </c:pt>
                <c:pt idx="1074">
                  <c:v>2470.4050000000002</c:v>
                </c:pt>
                <c:pt idx="1075">
                  <c:v>2472.3330000000001</c:v>
                </c:pt>
                <c:pt idx="1076">
                  <c:v>2474.2620000000002</c:v>
                </c:pt>
                <c:pt idx="1077">
                  <c:v>2476.19</c:v>
                </c:pt>
                <c:pt idx="1078">
                  <c:v>2478.1190000000001</c:v>
                </c:pt>
                <c:pt idx="1079">
                  <c:v>2480.047</c:v>
                </c:pt>
                <c:pt idx="1080">
                  <c:v>2481.9760000000001</c:v>
                </c:pt>
                <c:pt idx="1081">
                  <c:v>2483.904</c:v>
                </c:pt>
                <c:pt idx="1082">
                  <c:v>2485.8330000000001</c:v>
                </c:pt>
                <c:pt idx="1083">
                  <c:v>2487.761</c:v>
                </c:pt>
                <c:pt idx="1084">
                  <c:v>2489.69</c:v>
                </c:pt>
                <c:pt idx="1085">
                  <c:v>2491.6179999999999</c:v>
                </c:pt>
                <c:pt idx="1086">
                  <c:v>2493.547</c:v>
                </c:pt>
                <c:pt idx="1087">
                  <c:v>2495.4749999999999</c:v>
                </c:pt>
                <c:pt idx="1088">
                  <c:v>2497.404</c:v>
                </c:pt>
                <c:pt idx="1089">
                  <c:v>2499.3319999999999</c:v>
                </c:pt>
                <c:pt idx="1090">
                  <c:v>2501.261</c:v>
                </c:pt>
                <c:pt idx="1091">
                  <c:v>2503.188999999998</c:v>
                </c:pt>
                <c:pt idx="1092">
                  <c:v>2505.1179999999999</c:v>
                </c:pt>
                <c:pt idx="1093">
                  <c:v>2507.0459999999998</c:v>
                </c:pt>
                <c:pt idx="1094">
                  <c:v>2508.9749999999999</c:v>
                </c:pt>
                <c:pt idx="1095">
                  <c:v>2510.9029999999998</c:v>
                </c:pt>
                <c:pt idx="1096">
                  <c:v>2512.8319999999999</c:v>
                </c:pt>
                <c:pt idx="1097">
                  <c:v>2514.7600000000002</c:v>
                </c:pt>
                <c:pt idx="1098">
                  <c:v>2516.688999999998</c:v>
                </c:pt>
                <c:pt idx="1099">
                  <c:v>2518.6170000000002</c:v>
                </c:pt>
                <c:pt idx="1100">
                  <c:v>2520.5459999999998</c:v>
                </c:pt>
                <c:pt idx="1101">
                  <c:v>2522.4740000000002</c:v>
                </c:pt>
                <c:pt idx="1102">
                  <c:v>2524.4029999999998</c:v>
                </c:pt>
                <c:pt idx="1103">
                  <c:v>2526.3310000000001</c:v>
                </c:pt>
                <c:pt idx="1104">
                  <c:v>2528.2600000000002</c:v>
                </c:pt>
                <c:pt idx="1105">
                  <c:v>2530.1880000000001</c:v>
                </c:pt>
                <c:pt idx="1106">
                  <c:v>2532.1170000000002</c:v>
                </c:pt>
                <c:pt idx="1107">
                  <c:v>2534.0450000000001</c:v>
                </c:pt>
                <c:pt idx="1108">
                  <c:v>2535.9740000000002</c:v>
                </c:pt>
                <c:pt idx="1109">
                  <c:v>2537.902</c:v>
                </c:pt>
                <c:pt idx="1110">
                  <c:v>2539.8310000000001</c:v>
                </c:pt>
                <c:pt idx="1111">
                  <c:v>2541.759</c:v>
                </c:pt>
                <c:pt idx="1112">
                  <c:v>2543.6880000000001</c:v>
                </c:pt>
                <c:pt idx="1113">
                  <c:v>2545.616</c:v>
                </c:pt>
                <c:pt idx="1114">
                  <c:v>2547.5450000000001</c:v>
                </c:pt>
                <c:pt idx="1115">
                  <c:v>2549.473</c:v>
                </c:pt>
                <c:pt idx="1116">
                  <c:v>2551.402</c:v>
                </c:pt>
                <c:pt idx="1117">
                  <c:v>2553.33</c:v>
                </c:pt>
                <c:pt idx="1118">
                  <c:v>2555.259</c:v>
                </c:pt>
                <c:pt idx="1119">
                  <c:v>2557.186999999999</c:v>
                </c:pt>
                <c:pt idx="1120">
                  <c:v>2559.116</c:v>
                </c:pt>
                <c:pt idx="1121">
                  <c:v>2561.0439999999999</c:v>
                </c:pt>
                <c:pt idx="1122">
                  <c:v>2562.973</c:v>
                </c:pt>
                <c:pt idx="1123">
                  <c:v>2564.9009999999998</c:v>
                </c:pt>
                <c:pt idx="1124">
                  <c:v>2566.83</c:v>
                </c:pt>
                <c:pt idx="1125">
                  <c:v>2568.7579999999998</c:v>
                </c:pt>
                <c:pt idx="1126">
                  <c:v>2570.686999999999</c:v>
                </c:pt>
                <c:pt idx="1127">
                  <c:v>2572.6149999999998</c:v>
                </c:pt>
                <c:pt idx="1128">
                  <c:v>2574.5439999999999</c:v>
                </c:pt>
                <c:pt idx="1129">
                  <c:v>2576.4720000000002</c:v>
                </c:pt>
                <c:pt idx="1130">
                  <c:v>2578.4009999999998</c:v>
                </c:pt>
                <c:pt idx="1131">
                  <c:v>2580.3290000000002</c:v>
                </c:pt>
                <c:pt idx="1132">
                  <c:v>2582.2579999999998</c:v>
                </c:pt>
                <c:pt idx="1133">
                  <c:v>2584.1860000000001</c:v>
                </c:pt>
                <c:pt idx="1134">
                  <c:v>2586.1149999999998</c:v>
                </c:pt>
                <c:pt idx="1135">
                  <c:v>2588.0430000000001</c:v>
                </c:pt>
                <c:pt idx="1136">
                  <c:v>2589.9720000000002</c:v>
                </c:pt>
                <c:pt idx="1137">
                  <c:v>2591.9</c:v>
                </c:pt>
                <c:pt idx="1138">
                  <c:v>2593.8290000000002</c:v>
                </c:pt>
                <c:pt idx="1139">
                  <c:v>2595.7570000000001</c:v>
                </c:pt>
                <c:pt idx="1140">
                  <c:v>2597.6860000000001</c:v>
                </c:pt>
                <c:pt idx="1141">
                  <c:v>2599.614</c:v>
                </c:pt>
                <c:pt idx="1142">
                  <c:v>2601.5430000000001</c:v>
                </c:pt>
                <c:pt idx="1143">
                  <c:v>2603.471</c:v>
                </c:pt>
                <c:pt idx="1144">
                  <c:v>2605.4</c:v>
                </c:pt>
                <c:pt idx="1145">
                  <c:v>2607.328</c:v>
                </c:pt>
                <c:pt idx="1146">
                  <c:v>2609.2570000000001</c:v>
                </c:pt>
                <c:pt idx="1147">
                  <c:v>2611.184999999999</c:v>
                </c:pt>
                <c:pt idx="1148">
                  <c:v>2613.114</c:v>
                </c:pt>
                <c:pt idx="1149">
                  <c:v>2615.0419999999999</c:v>
                </c:pt>
                <c:pt idx="1150">
                  <c:v>2616.971</c:v>
                </c:pt>
                <c:pt idx="1151">
                  <c:v>2618.8989999999999</c:v>
                </c:pt>
                <c:pt idx="1152">
                  <c:v>2620.828</c:v>
                </c:pt>
                <c:pt idx="1153">
                  <c:v>2622.7559999999999</c:v>
                </c:pt>
                <c:pt idx="1154">
                  <c:v>2624.684999999999</c:v>
                </c:pt>
                <c:pt idx="1155">
                  <c:v>2626.6129999999998</c:v>
                </c:pt>
                <c:pt idx="1156">
                  <c:v>2628.5419999999999</c:v>
                </c:pt>
                <c:pt idx="1157">
                  <c:v>2630.47</c:v>
                </c:pt>
                <c:pt idx="1158">
                  <c:v>2632.3980000000001</c:v>
                </c:pt>
                <c:pt idx="1159">
                  <c:v>2634.3270000000002</c:v>
                </c:pt>
                <c:pt idx="1160">
                  <c:v>2636.2559999999999</c:v>
                </c:pt>
                <c:pt idx="1161">
                  <c:v>2638.1840000000002</c:v>
                </c:pt>
                <c:pt idx="1162">
                  <c:v>2640.1129999999998</c:v>
                </c:pt>
                <c:pt idx="1163">
                  <c:v>2642.0410000000002</c:v>
                </c:pt>
                <c:pt idx="1164">
                  <c:v>2643.9690000000001</c:v>
                </c:pt>
                <c:pt idx="1165">
                  <c:v>2645.8980000000001</c:v>
                </c:pt>
                <c:pt idx="1166">
                  <c:v>2647.826</c:v>
                </c:pt>
                <c:pt idx="1167">
                  <c:v>2649.7550000000001</c:v>
                </c:pt>
                <c:pt idx="1168">
                  <c:v>2651.6840000000002</c:v>
                </c:pt>
                <c:pt idx="1169">
                  <c:v>2653.6120000000001</c:v>
                </c:pt>
                <c:pt idx="1170">
                  <c:v>2655.5410000000002</c:v>
                </c:pt>
                <c:pt idx="1171">
                  <c:v>2657.4690000000001</c:v>
                </c:pt>
                <c:pt idx="1172">
                  <c:v>2659.3969999999999</c:v>
                </c:pt>
                <c:pt idx="1173">
                  <c:v>2661.326</c:v>
                </c:pt>
                <c:pt idx="1174">
                  <c:v>2663.2539999999999</c:v>
                </c:pt>
                <c:pt idx="1175">
                  <c:v>2665.183</c:v>
                </c:pt>
                <c:pt idx="1176">
                  <c:v>2667.1120000000001</c:v>
                </c:pt>
                <c:pt idx="1177">
                  <c:v>2669.04</c:v>
                </c:pt>
                <c:pt idx="1178">
                  <c:v>2670.9690000000001</c:v>
                </c:pt>
                <c:pt idx="1179">
                  <c:v>2672.8969999999999</c:v>
                </c:pt>
                <c:pt idx="1180">
                  <c:v>2674.8249999999998</c:v>
                </c:pt>
                <c:pt idx="1181">
                  <c:v>2676.7539999999999</c:v>
                </c:pt>
                <c:pt idx="1182">
                  <c:v>2678.6819999999998</c:v>
                </c:pt>
                <c:pt idx="1183">
                  <c:v>2680.6109999999999</c:v>
                </c:pt>
                <c:pt idx="1184">
                  <c:v>2682.54</c:v>
                </c:pt>
                <c:pt idx="1185">
                  <c:v>2684.4679999999998</c:v>
                </c:pt>
                <c:pt idx="1186">
                  <c:v>2686.3960000000002</c:v>
                </c:pt>
                <c:pt idx="1187">
                  <c:v>2688.3249999999998</c:v>
                </c:pt>
                <c:pt idx="1188">
                  <c:v>2690.2530000000002</c:v>
                </c:pt>
                <c:pt idx="1189">
                  <c:v>2692.1819999999998</c:v>
                </c:pt>
                <c:pt idx="1190">
                  <c:v>2694.11</c:v>
                </c:pt>
                <c:pt idx="1191">
                  <c:v>2696.0390000000002</c:v>
                </c:pt>
                <c:pt idx="1192">
                  <c:v>2697.9679999999998</c:v>
                </c:pt>
                <c:pt idx="1193">
                  <c:v>2699.8960000000002</c:v>
                </c:pt>
                <c:pt idx="1194">
                  <c:v>2701.8240000000001</c:v>
                </c:pt>
                <c:pt idx="1195">
                  <c:v>2703.7530000000002</c:v>
                </c:pt>
                <c:pt idx="1196">
                  <c:v>2705.681</c:v>
                </c:pt>
                <c:pt idx="1197">
                  <c:v>2707.61</c:v>
                </c:pt>
                <c:pt idx="1198">
                  <c:v>2709.538</c:v>
                </c:pt>
                <c:pt idx="1199">
                  <c:v>2711.4670000000001</c:v>
                </c:pt>
                <c:pt idx="1200">
                  <c:v>2713.3960000000002</c:v>
                </c:pt>
                <c:pt idx="1201">
                  <c:v>2715.3240000000001</c:v>
                </c:pt>
                <c:pt idx="1202">
                  <c:v>2717.252</c:v>
                </c:pt>
                <c:pt idx="1203">
                  <c:v>2719.181</c:v>
                </c:pt>
                <c:pt idx="1204">
                  <c:v>2721.108999999999</c:v>
                </c:pt>
                <c:pt idx="1205">
                  <c:v>2723.038</c:v>
                </c:pt>
                <c:pt idx="1206">
                  <c:v>2724.9659999999999</c:v>
                </c:pt>
                <c:pt idx="1207">
                  <c:v>2726.895</c:v>
                </c:pt>
                <c:pt idx="1208">
                  <c:v>2728.8229999999999</c:v>
                </c:pt>
                <c:pt idx="1209">
                  <c:v>2730.752</c:v>
                </c:pt>
                <c:pt idx="1210">
                  <c:v>2732.68</c:v>
                </c:pt>
                <c:pt idx="1211">
                  <c:v>2734.608999999999</c:v>
                </c:pt>
                <c:pt idx="1212">
                  <c:v>2736.5369999999998</c:v>
                </c:pt>
                <c:pt idx="1213">
                  <c:v>2738.4659999999999</c:v>
                </c:pt>
                <c:pt idx="1214">
                  <c:v>2740.3939999999998</c:v>
                </c:pt>
                <c:pt idx="1215">
                  <c:v>2742.3229999999999</c:v>
                </c:pt>
                <c:pt idx="1216">
                  <c:v>2744.2510000000002</c:v>
                </c:pt>
                <c:pt idx="1217">
                  <c:v>2746.18</c:v>
                </c:pt>
                <c:pt idx="1218">
                  <c:v>2748.1080000000002</c:v>
                </c:pt>
                <c:pt idx="1219">
                  <c:v>2750.0369999999998</c:v>
                </c:pt>
                <c:pt idx="1220">
                  <c:v>2751.9650000000001</c:v>
                </c:pt>
                <c:pt idx="1221">
                  <c:v>2753.8939999999998</c:v>
                </c:pt>
                <c:pt idx="1222">
                  <c:v>2755.8220000000001</c:v>
                </c:pt>
                <c:pt idx="1223">
                  <c:v>2757.7510000000002</c:v>
                </c:pt>
                <c:pt idx="1224">
                  <c:v>2759.6790000000001</c:v>
                </c:pt>
                <c:pt idx="1225">
                  <c:v>2761.6080000000002</c:v>
                </c:pt>
                <c:pt idx="1226">
                  <c:v>2763.5360000000001</c:v>
                </c:pt>
                <c:pt idx="1227">
                  <c:v>2765.4650000000001</c:v>
                </c:pt>
                <c:pt idx="1228">
                  <c:v>2767.393</c:v>
                </c:pt>
                <c:pt idx="1229">
                  <c:v>2769.3220000000001</c:v>
                </c:pt>
                <c:pt idx="1230">
                  <c:v>2771.25</c:v>
                </c:pt>
                <c:pt idx="1231">
                  <c:v>2773.1790000000001</c:v>
                </c:pt>
                <c:pt idx="1232">
                  <c:v>2775.107</c:v>
                </c:pt>
                <c:pt idx="1233">
                  <c:v>2777.0360000000001</c:v>
                </c:pt>
                <c:pt idx="1234">
                  <c:v>2778.9639999999999</c:v>
                </c:pt>
                <c:pt idx="1235">
                  <c:v>2780.893</c:v>
                </c:pt>
                <c:pt idx="1236">
                  <c:v>2782.8209999999999</c:v>
                </c:pt>
                <c:pt idx="1237">
                  <c:v>2784.75</c:v>
                </c:pt>
                <c:pt idx="1238">
                  <c:v>2786.6779999999999</c:v>
                </c:pt>
                <c:pt idx="1239">
                  <c:v>2788.607</c:v>
                </c:pt>
                <c:pt idx="1240">
                  <c:v>2790.5349999999999</c:v>
                </c:pt>
                <c:pt idx="1241">
                  <c:v>2792.4639999999999</c:v>
                </c:pt>
                <c:pt idx="1242">
                  <c:v>2794.3919999999998</c:v>
                </c:pt>
                <c:pt idx="1243">
                  <c:v>2796.3209999999999</c:v>
                </c:pt>
                <c:pt idx="1244">
                  <c:v>2798.248999999998</c:v>
                </c:pt>
                <c:pt idx="1245">
                  <c:v>2800.1779999999999</c:v>
                </c:pt>
                <c:pt idx="1246">
                  <c:v>2802.1060000000002</c:v>
                </c:pt>
                <c:pt idx="1247">
                  <c:v>2804.0349999999999</c:v>
                </c:pt>
                <c:pt idx="1248">
                  <c:v>2805.9630000000002</c:v>
                </c:pt>
                <c:pt idx="1249">
                  <c:v>2807.8919999999998</c:v>
                </c:pt>
                <c:pt idx="1250">
                  <c:v>2809.82</c:v>
                </c:pt>
                <c:pt idx="1251">
                  <c:v>2811.748999999998</c:v>
                </c:pt>
                <c:pt idx="1252">
                  <c:v>2813.6770000000001</c:v>
                </c:pt>
                <c:pt idx="1253">
                  <c:v>2815.6060000000002</c:v>
                </c:pt>
                <c:pt idx="1254">
                  <c:v>2817.5340000000001</c:v>
                </c:pt>
                <c:pt idx="1255">
                  <c:v>2819.4630000000002</c:v>
                </c:pt>
                <c:pt idx="1256">
                  <c:v>2821.3910000000001</c:v>
                </c:pt>
                <c:pt idx="1257">
                  <c:v>2823.32</c:v>
                </c:pt>
                <c:pt idx="1258">
                  <c:v>2825.248</c:v>
                </c:pt>
                <c:pt idx="1259">
                  <c:v>2827.1770000000001</c:v>
                </c:pt>
                <c:pt idx="1260">
                  <c:v>2829.105</c:v>
                </c:pt>
                <c:pt idx="1261">
                  <c:v>2831.0340000000001</c:v>
                </c:pt>
                <c:pt idx="1262">
                  <c:v>2832.962</c:v>
                </c:pt>
                <c:pt idx="1263">
                  <c:v>2834.8910000000001</c:v>
                </c:pt>
                <c:pt idx="1264">
                  <c:v>2836.819</c:v>
                </c:pt>
                <c:pt idx="1265">
                  <c:v>2838.748</c:v>
                </c:pt>
                <c:pt idx="1266">
                  <c:v>2840.6759999999999</c:v>
                </c:pt>
                <c:pt idx="1267">
                  <c:v>2842.605</c:v>
                </c:pt>
                <c:pt idx="1268">
                  <c:v>2844.5329999999999</c:v>
                </c:pt>
                <c:pt idx="1269">
                  <c:v>2846.462</c:v>
                </c:pt>
                <c:pt idx="1270">
                  <c:v>2848.39</c:v>
                </c:pt>
                <c:pt idx="1271">
                  <c:v>2850.319</c:v>
                </c:pt>
                <c:pt idx="1272">
                  <c:v>2852.246999999998</c:v>
                </c:pt>
                <c:pt idx="1273">
                  <c:v>2854.1759999999999</c:v>
                </c:pt>
                <c:pt idx="1274">
                  <c:v>2856.1039999999998</c:v>
                </c:pt>
                <c:pt idx="1275">
                  <c:v>2858.0329999999999</c:v>
                </c:pt>
                <c:pt idx="1276">
                  <c:v>2859.9609999999998</c:v>
                </c:pt>
                <c:pt idx="1277">
                  <c:v>2861.89</c:v>
                </c:pt>
                <c:pt idx="1278">
                  <c:v>2863.8180000000002</c:v>
                </c:pt>
                <c:pt idx="1279">
                  <c:v>2865.746999999998</c:v>
                </c:pt>
                <c:pt idx="1280">
                  <c:v>2867.6750000000002</c:v>
                </c:pt>
                <c:pt idx="1281">
                  <c:v>2869.6039999999998</c:v>
                </c:pt>
                <c:pt idx="1282">
                  <c:v>2871.5320000000002</c:v>
                </c:pt>
                <c:pt idx="1283">
                  <c:v>2873.4609999999998</c:v>
                </c:pt>
                <c:pt idx="1284">
                  <c:v>2875.3890000000001</c:v>
                </c:pt>
                <c:pt idx="1285">
                  <c:v>2877.3180000000002</c:v>
                </c:pt>
                <c:pt idx="1286">
                  <c:v>2879.2460000000001</c:v>
                </c:pt>
                <c:pt idx="1287">
                  <c:v>2881.1750000000002</c:v>
                </c:pt>
                <c:pt idx="1288">
                  <c:v>2883.1030000000001</c:v>
                </c:pt>
                <c:pt idx="1289">
                  <c:v>2885.0320000000002</c:v>
                </c:pt>
                <c:pt idx="1290">
                  <c:v>2886.96</c:v>
                </c:pt>
                <c:pt idx="1291">
                  <c:v>2888.8890000000001</c:v>
                </c:pt>
                <c:pt idx="1292">
                  <c:v>2890.817</c:v>
                </c:pt>
                <c:pt idx="1293">
                  <c:v>2892.7460000000001</c:v>
                </c:pt>
                <c:pt idx="1294">
                  <c:v>2894.674</c:v>
                </c:pt>
                <c:pt idx="1295">
                  <c:v>2896.6030000000001</c:v>
                </c:pt>
                <c:pt idx="1296">
                  <c:v>2898.5309999999999</c:v>
                </c:pt>
                <c:pt idx="1297">
                  <c:v>2900.46</c:v>
                </c:pt>
                <c:pt idx="1298">
                  <c:v>2902.3879999999999</c:v>
                </c:pt>
                <c:pt idx="1299">
                  <c:v>2904.317</c:v>
                </c:pt>
                <c:pt idx="1300">
                  <c:v>2906.244999999999</c:v>
                </c:pt>
                <c:pt idx="1301">
                  <c:v>2908.174</c:v>
                </c:pt>
                <c:pt idx="1302">
                  <c:v>2910.1019999999999</c:v>
                </c:pt>
                <c:pt idx="1303">
                  <c:v>2912.0309999999999</c:v>
                </c:pt>
                <c:pt idx="1304">
                  <c:v>2913.9589999999998</c:v>
                </c:pt>
                <c:pt idx="1305">
                  <c:v>2915.8879999999999</c:v>
                </c:pt>
                <c:pt idx="1306">
                  <c:v>2917.8159999999998</c:v>
                </c:pt>
                <c:pt idx="1307">
                  <c:v>2919.744999999999</c:v>
                </c:pt>
                <c:pt idx="1308">
                  <c:v>2921.6729999999998</c:v>
                </c:pt>
                <c:pt idx="1309">
                  <c:v>2923.6019999999999</c:v>
                </c:pt>
                <c:pt idx="1310">
                  <c:v>2925.53</c:v>
                </c:pt>
                <c:pt idx="1311">
                  <c:v>2927.4580000000001</c:v>
                </c:pt>
                <c:pt idx="1312">
                  <c:v>2929.3870000000002</c:v>
                </c:pt>
                <c:pt idx="1313">
                  <c:v>2931.3159999999998</c:v>
                </c:pt>
                <c:pt idx="1314">
                  <c:v>2933.2440000000001</c:v>
                </c:pt>
                <c:pt idx="1315">
                  <c:v>2935.1729999999998</c:v>
                </c:pt>
                <c:pt idx="1316">
                  <c:v>2937.1010000000001</c:v>
                </c:pt>
                <c:pt idx="1317">
                  <c:v>2939.03</c:v>
                </c:pt>
                <c:pt idx="1318">
                  <c:v>2940.9580000000001</c:v>
                </c:pt>
                <c:pt idx="1319">
                  <c:v>2942.886</c:v>
                </c:pt>
                <c:pt idx="1320">
                  <c:v>2944.8150000000001</c:v>
                </c:pt>
                <c:pt idx="1321">
                  <c:v>2946.7440000000001</c:v>
                </c:pt>
                <c:pt idx="1322">
                  <c:v>2948.672</c:v>
                </c:pt>
                <c:pt idx="1323">
                  <c:v>2950.6010000000001</c:v>
                </c:pt>
                <c:pt idx="1324">
                  <c:v>2952.529</c:v>
                </c:pt>
                <c:pt idx="1325">
                  <c:v>2954.4580000000001</c:v>
                </c:pt>
                <c:pt idx="1326">
                  <c:v>2956.386</c:v>
                </c:pt>
                <c:pt idx="1327">
                  <c:v>2958.3139999999999</c:v>
                </c:pt>
                <c:pt idx="1328">
                  <c:v>2960.242999999999</c:v>
                </c:pt>
                <c:pt idx="1329">
                  <c:v>2962.172</c:v>
                </c:pt>
                <c:pt idx="1330">
                  <c:v>2964.1</c:v>
                </c:pt>
                <c:pt idx="1331">
                  <c:v>2966.029</c:v>
                </c:pt>
                <c:pt idx="1332">
                  <c:v>2967.9569999999999</c:v>
                </c:pt>
                <c:pt idx="1333">
                  <c:v>2969.8850000000002</c:v>
                </c:pt>
                <c:pt idx="1334">
                  <c:v>2971.8139999999999</c:v>
                </c:pt>
                <c:pt idx="1335">
                  <c:v>2973.7420000000002</c:v>
                </c:pt>
                <c:pt idx="1336">
                  <c:v>2975.6709999999998</c:v>
                </c:pt>
                <c:pt idx="1337">
                  <c:v>2977.6</c:v>
                </c:pt>
                <c:pt idx="1338">
                  <c:v>2979.5279999999998</c:v>
                </c:pt>
                <c:pt idx="1339">
                  <c:v>2981.4569999999999</c:v>
                </c:pt>
                <c:pt idx="1340">
                  <c:v>2983.3850000000002</c:v>
                </c:pt>
                <c:pt idx="1341">
                  <c:v>2985.3130000000001</c:v>
                </c:pt>
                <c:pt idx="1342">
                  <c:v>2987.2420000000002</c:v>
                </c:pt>
                <c:pt idx="1343">
                  <c:v>2989.17</c:v>
                </c:pt>
                <c:pt idx="1344">
                  <c:v>2991.0990000000002</c:v>
                </c:pt>
                <c:pt idx="1345">
                  <c:v>2993.0279999999998</c:v>
                </c:pt>
                <c:pt idx="1346">
                  <c:v>2994.9560000000001</c:v>
                </c:pt>
                <c:pt idx="1347">
                  <c:v>2996.8850000000002</c:v>
                </c:pt>
                <c:pt idx="1348">
                  <c:v>2998.8130000000001</c:v>
                </c:pt>
                <c:pt idx="1349">
                  <c:v>3000.741</c:v>
                </c:pt>
                <c:pt idx="1350">
                  <c:v>3002.67</c:v>
                </c:pt>
                <c:pt idx="1351">
                  <c:v>3004.598</c:v>
                </c:pt>
                <c:pt idx="1352">
                  <c:v>3006.527</c:v>
                </c:pt>
                <c:pt idx="1353">
                  <c:v>3008.4560000000001</c:v>
                </c:pt>
                <c:pt idx="1354">
                  <c:v>3010.384</c:v>
                </c:pt>
                <c:pt idx="1355">
                  <c:v>3012.3130000000001</c:v>
                </c:pt>
                <c:pt idx="1356">
                  <c:v>3014.241</c:v>
                </c:pt>
                <c:pt idx="1357">
                  <c:v>3016.168999999999</c:v>
                </c:pt>
                <c:pt idx="1358">
                  <c:v>3018.098</c:v>
                </c:pt>
                <c:pt idx="1359">
                  <c:v>3020.0259999999998</c:v>
                </c:pt>
                <c:pt idx="1360">
                  <c:v>3021.9549999999999</c:v>
                </c:pt>
                <c:pt idx="1361">
                  <c:v>3023.884</c:v>
                </c:pt>
                <c:pt idx="1362">
                  <c:v>3025.8119999999999</c:v>
                </c:pt>
                <c:pt idx="1363">
                  <c:v>3027.74</c:v>
                </c:pt>
                <c:pt idx="1364">
                  <c:v>3029.668999999999</c:v>
                </c:pt>
                <c:pt idx="1365">
                  <c:v>3031.5970000000002</c:v>
                </c:pt>
                <c:pt idx="1366">
                  <c:v>3033.5259999999998</c:v>
                </c:pt>
                <c:pt idx="1367">
                  <c:v>3035.4540000000002</c:v>
                </c:pt>
                <c:pt idx="1368">
                  <c:v>3037.3829999999998</c:v>
                </c:pt>
                <c:pt idx="1369">
                  <c:v>3039.3119999999999</c:v>
                </c:pt>
                <c:pt idx="1370">
                  <c:v>3041.24</c:v>
                </c:pt>
                <c:pt idx="1371">
                  <c:v>3043.1680000000001</c:v>
                </c:pt>
                <c:pt idx="1372">
                  <c:v>3045.0970000000002</c:v>
                </c:pt>
                <c:pt idx="1373">
                  <c:v>3047.0250000000001</c:v>
                </c:pt>
                <c:pt idx="1374">
                  <c:v>3048.9540000000002</c:v>
                </c:pt>
                <c:pt idx="1375">
                  <c:v>3050.8820000000001</c:v>
                </c:pt>
                <c:pt idx="1376">
                  <c:v>3052.8110000000001</c:v>
                </c:pt>
                <c:pt idx="1377">
                  <c:v>3054.74</c:v>
                </c:pt>
                <c:pt idx="1378">
                  <c:v>3056.6680000000001</c:v>
                </c:pt>
                <c:pt idx="1379">
                  <c:v>3058.596</c:v>
                </c:pt>
                <c:pt idx="1380">
                  <c:v>3060.5250000000001</c:v>
                </c:pt>
                <c:pt idx="1381">
                  <c:v>3062.453</c:v>
                </c:pt>
                <c:pt idx="1382">
                  <c:v>3064.3820000000001</c:v>
                </c:pt>
                <c:pt idx="1383">
                  <c:v>3066.31</c:v>
                </c:pt>
                <c:pt idx="1384">
                  <c:v>3068.239</c:v>
                </c:pt>
                <c:pt idx="1385">
                  <c:v>3070.166999999999</c:v>
                </c:pt>
                <c:pt idx="1386">
                  <c:v>3072.096</c:v>
                </c:pt>
                <c:pt idx="1387">
                  <c:v>3074.0239999999999</c:v>
                </c:pt>
                <c:pt idx="1388">
                  <c:v>3075.953</c:v>
                </c:pt>
                <c:pt idx="1389">
                  <c:v>3077.8809999999999</c:v>
                </c:pt>
                <c:pt idx="1390">
                  <c:v>3079.81</c:v>
                </c:pt>
                <c:pt idx="1391">
                  <c:v>3081.7379999999998</c:v>
                </c:pt>
                <c:pt idx="1392">
                  <c:v>3083.666999999999</c:v>
                </c:pt>
                <c:pt idx="1393">
                  <c:v>3085.5949999999998</c:v>
                </c:pt>
                <c:pt idx="1394">
                  <c:v>3087.5239999999999</c:v>
                </c:pt>
                <c:pt idx="1395">
                  <c:v>3089.4520000000002</c:v>
                </c:pt>
                <c:pt idx="1396">
                  <c:v>3091.3809999999999</c:v>
                </c:pt>
                <c:pt idx="1397">
                  <c:v>3093.3090000000002</c:v>
                </c:pt>
                <c:pt idx="1398">
                  <c:v>3095.2379999999998</c:v>
                </c:pt>
                <c:pt idx="1399">
                  <c:v>3097.1660000000002</c:v>
                </c:pt>
                <c:pt idx="1400">
                  <c:v>3099.0949999999998</c:v>
                </c:pt>
                <c:pt idx="1401">
                  <c:v>3101.0230000000001</c:v>
                </c:pt>
                <c:pt idx="1402">
                  <c:v>3102.9520000000002</c:v>
                </c:pt>
                <c:pt idx="1403">
                  <c:v>3104.88</c:v>
                </c:pt>
                <c:pt idx="1404">
                  <c:v>3106.8090000000002</c:v>
                </c:pt>
                <c:pt idx="1405">
                  <c:v>3108.7370000000001</c:v>
                </c:pt>
                <c:pt idx="1406">
                  <c:v>3110.6660000000002</c:v>
                </c:pt>
                <c:pt idx="1407">
                  <c:v>3112.5940000000001</c:v>
                </c:pt>
                <c:pt idx="1408">
                  <c:v>3114.5230000000001</c:v>
                </c:pt>
                <c:pt idx="1409">
                  <c:v>3116.451</c:v>
                </c:pt>
                <c:pt idx="1410">
                  <c:v>3118.38</c:v>
                </c:pt>
                <c:pt idx="1411">
                  <c:v>3120.308</c:v>
                </c:pt>
                <c:pt idx="1412">
                  <c:v>3122.2370000000001</c:v>
                </c:pt>
                <c:pt idx="1413">
                  <c:v>3124.165</c:v>
                </c:pt>
                <c:pt idx="1414">
                  <c:v>3126.0940000000001</c:v>
                </c:pt>
                <c:pt idx="1415">
                  <c:v>3128.0219999999999</c:v>
                </c:pt>
                <c:pt idx="1416">
                  <c:v>3129.951</c:v>
                </c:pt>
                <c:pt idx="1417">
                  <c:v>3131.8789999999999</c:v>
                </c:pt>
                <c:pt idx="1418">
                  <c:v>3133.808</c:v>
                </c:pt>
                <c:pt idx="1419">
                  <c:v>3135.7359999999999</c:v>
                </c:pt>
                <c:pt idx="1420">
                  <c:v>3137.665</c:v>
                </c:pt>
                <c:pt idx="1421">
                  <c:v>3139.5929999999998</c:v>
                </c:pt>
                <c:pt idx="1422">
                  <c:v>3141.5219999999999</c:v>
                </c:pt>
                <c:pt idx="1423">
                  <c:v>3143.45</c:v>
                </c:pt>
                <c:pt idx="1424">
                  <c:v>3145.3789999999999</c:v>
                </c:pt>
                <c:pt idx="1425">
                  <c:v>3147.3069999999998</c:v>
                </c:pt>
                <c:pt idx="1426">
                  <c:v>3149.2359999999999</c:v>
                </c:pt>
                <c:pt idx="1427">
                  <c:v>3151.1640000000002</c:v>
                </c:pt>
                <c:pt idx="1428">
                  <c:v>3153.0929999999998</c:v>
                </c:pt>
                <c:pt idx="1429">
                  <c:v>3155.0210000000002</c:v>
                </c:pt>
                <c:pt idx="1430">
                  <c:v>3156.95</c:v>
                </c:pt>
                <c:pt idx="1431">
                  <c:v>3158.8780000000002</c:v>
                </c:pt>
                <c:pt idx="1432">
                  <c:v>3160.8069999999998</c:v>
                </c:pt>
                <c:pt idx="1433">
                  <c:v>3162.7350000000001</c:v>
                </c:pt>
                <c:pt idx="1434">
                  <c:v>3164.6640000000002</c:v>
                </c:pt>
                <c:pt idx="1435">
                  <c:v>3166.5920000000001</c:v>
                </c:pt>
                <c:pt idx="1436">
                  <c:v>3168.5210000000002</c:v>
                </c:pt>
                <c:pt idx="1437">
                  <c:v>3170.4490000000001</c:v>
                </c:pt>
                <c:pt idx="1438">
                  <c:v>3172.3780000000002</c:v>
                </c:pt>
                <c:pt idx="1439">
                  <c:v>3174.306</c:v>
                </c:pt>
                <c:pt idx="1440">
                  <c:v>3176.2350000000001</c:v>
                </c:pt>
                <c:pt idx="1441">
                  <c:v>3178.163</c:v>
                </c:pt>
                <c:pt idx="1442">
                  <c:v>3180.0920000000001</c:v>
                </c:pt>
                <c:pt idx="1443">
                  <c:v>3182.02</c:v>
                </c:pt>
                <c:pt idx="1444">
                  <c:v>3183.9490000000001</c:v>
                </c:pt>
                <c:pt idx="1445">
                  <c:v>3185.877</c:v>
                </c:pt>
                <c:pt idx="1446">
                  <c:v>3187.806</c:v>
                </c:pt>
                <c:pt idx="1447">
                  <c:v>3189.7339999999999</c:v>
                </c:pt>
                <c:pt idx="1448">
                  <c:v>3191.663</c:v>
                </c:pt>
                <c:pt idx="1449">
                  <c:v>3193.5909999999999</c:v>
                </c:pt>
                <c:pt idx="1450">
                  <c:v>3195.52</c:v>
                </c:pt>
                <c:pt idx="1451">
                  <c:v>3197.4479999999999</c:v>
                </c:pt>
                <c:pt idx="1452">
                  <c:v>3199.377</c:v>
                </c:pt>
                <c:pt idx="1453">
                  <c:v>3201.3049999999998</c:v>
                </c:pt>
                <c:pt idx="1454">
                  <c:v>3203.2339999999999</c:v>
                </c:pt>
                <c:pt idx="1455">
                  <c:v>3205.1619999999998</c:v>
                </c:pt>
                <c:pt idx="1456">
                  <c:v>3207.0909999999999</c:v>
                </c:pt>
                <c:pt idx="1457">
                  <c:v>3209.0189999999998</c:v>
                </c:pt>
                <c:pt idx="1458">
                  <c:v>3210.9479999999999</c:v>
                </c:pt>
                <c:pt idx="1459">
                  <c:v>3212.8760000000002</c:v>
                </c:pt>
                <c:pt idx="1460">
                  <c:v>3214.8049999999998</c:v>
                </c:pt>
                <c:pt idx="1461">
                  <c:v>3216.7330000000002</c:v>
                </c:pt>
                <c:pt idx="1462">
                  <c:v>3218.6619999999998</c:v>
                </c:pt>
                <c:pt idx="1463">
                  <c:v>3220.59</c:v>
                </c:pt>
                <c:pt idx="1464">
                  <c:v>3222.5189999999998</c:v>
                </c:pt>
                <c:pt idx="1465">
                  <c:v>3224.4470000000001</c:v>
                </c:pt>
                <c:pt idx="1466">
                  <c:v>3226.3760000000002</c:v>
                </c:pt>
                <c:pt idx="1467">
                  <c:v>3228.3040000000001</c:v>
                </c:pt>
                <c:pt idx="1468">
                  <c:v>3230.2330000000002</c:v>
                </c:pt>
                <c:pt idx="1469">
                  <c:v>3232.1610000000001</c:v>
                </c:pt>
                <c:pt idx="1470">
                  <c:v>3234.09</c:v>
                </c:pt>
                <c:pt idx="1471">
                  <c:v>3236.018</c:v>
                </c:pt>
                <c:pt idx="1472">
                  <c:v>3237.9470000000001</c:v>
                </c:pt>
                <c:pt idx="1473">
                  <c:v>3239.875</c:v>
                </c:pt>
                <c:pt idx="1474">
                  <c:v>3241.8040000000001</c:v>
                </c:pt>
                <c:pt idx="1475">
                  <c:v>3243.732</c:v>
                </c:pt>
                <c:pt idx="1476">
                  <c:v>3245.6610000000001</c:v>
                </c:pt>
                <c:pt idx="1477">
                  <c:v>3247.588999999999</c:v>
                </c:pt>
                <c:pt idx="1478">
                  <c:v>3249.518</c:v>
                </c:pt>
                <c:pt idx="1479">
                  <c:v>3251.4459999999999</c:v>
                </c:pt>
                <c:pt idx="1480">
                  <c:v>3253.375</c:v>
                </c:pt>
                <c:pt idx="1481">
                  <c:v>3255.3029999999999</c:v>
                </c:pt>
                <c:pt idx="1482">
                  <c:v>3257.232</c:v>
                </c:pt>
                <c:pt idx="1483">
                  <c:v>3259.16</c:v>
                </c:pt>
                <c:pt idx="1484">
                  <c:v>3261.088999999999</c:v>
                </c:pt>
                <c:pt idx="1485">
                  <c:v>3263.0169999999998</c:v>
                </c:pt>
                <c:pt idx="1486">
                  <c:v>3264.9459999999999</c:v>
                </c:pt>
                <c:pt idx="1487">
                  <c:v>3266.8739999999998</c:v>
                </c:pt>
                <c:pt idx="1488">
                  <c:v>3268.8020000000001</c:v>
                </c:pt>
                <c:pt idx="1489">
                  <c:v>3270.7310000000002</c:v>
                </c:pt>
                <c:pt idx="1490">
                  <c:v>3272.66</c:v>
                </c:pt>
                <c:pt idx="1491">
                  <c:v>3274.5880000000002</c:v>
                </c:pt>
                <c:pt idx="1492">
                  <c:v>3276.5169999999998</c:v>
                </c:pt>
                <c:pt idx="1493">
                  <c:v>3278.4450000000002</c:v>
                </c:pt>
                <c:pt idx="1494">
                  <c:v>3280.3739999999998</c:v>
                </c:pt>
                <c:pt idx="1495">
                  <c:v>3282.3020000000001</c:v>
                </c:pt>
                <c:pt idx="1496">
                  <c:v>3284.23</c:v>
                </c:pt>
                <c:pt idx="1497">
                  <c:v>3286.1590000000001</c:v>
                </c:pt>
                <c:pt idx="1498">
                  <c:v>3288.0880000000002</c:v>
                </c:pt>
                <c:pt idx="1499">
                  <c:v>3290.0160000000001</c:v>
                </c:pt>
                <c:pt idx="1500">
                  <c:v>3291.9450000000002</c:v>
                </c:pt>
                <c:pt idx="1501">
                  <c:v>3293.873</c:v>
                </c:pt>
                <c:pt idx="1502">
                  <c:v>3295.8020000000001</c:v>
                </c:pt>
                <c:pt idx="1503">
                  <c:v>3297.73</c:v>
                </c:pt>
                <c:pt idx="1504">
                  <c:v>3299.6579999999999</c:v>
                </c:pt>
                <c:pt idx="1505">
                  <c:v>3301.587</c:v>
                </c:pt>
                <c:pt idx="1506">
                  <c:v>3303.5160000000001</c:v>
                </c:pt>
                <c:pt idx="1507">
                  <c:v>3305.444</c:v>
                </c:pt>
                <c:pt idx="1508">
                  <c:v>3307.373</c:v>
                </c:pt>
                <c:pt idx="1509">
                  <c:v>3309.3009999999999</c:v>
                </c:pt>
                <c:pt idx="1510">
                  <c:v>3311.228999999998</c:v>
                </c:pt>
                <c:pt idx="1511">
                  <c:v>3313.1579999999999</c:v>
                </c:pt>
                <c:pt idx="1512">
                  <c:v>3315.0859999999998</c:v>
                </c:pt>
                <c:pt idx="1513">
                  <c:v>3317.0149999999999</c:v>
                </c:pt>
                <c:pt idx="1514">
                  <c:v>3318.944</c:v>
                </c:pt>
                <c:pt idx="1515">
                  <c:v>3320.8719999999998</c:v>
                </c:pt>
                <c:pt idx="1516">
                  <c:v>3322.8009999999999</c:v>
                </c:pt>
                <c:pt idx="1517">
                  <c:v>3324.728999999998</c:v>
                </c:pt>
                <c:pt idx="1518">
                  <c:v>3326.6570000000002</c:v>
                </c:pt>
                <c:pt idx="1519">
                  <c:v>3328.5859999999998</c:v>
                </c:pt>
                <c:pt idx="1520">
                  <c:v>3330.5140000000001</c:v>
                </c:pt>
                <c:pt idx="1521">
                  <c:v>3332.4430000000002</c:v>
                </c:pt>
                <c:pt idx="1522">
                  <c:v>3334.3719999999998</c:v>
                </c:pt>
                <c:pt idx="1523">
                  <c:v>3336.3</c:v>
                </c:pt>
                <c:pt idx="1524">
                  <c:v>3338.228999999998</c:v>
                </c:pt>
                <c:pt idx="1525">
                  <c:v>3340.1570000000002</c:v>
                </c:pt>
                <c:pt idx="1526">
                  <c:v>3342.085</c:v>
                </c:pt>
                <c:pt idx="1527">
                  <c:v>3344.0140000000001</c:v>
                </c:pt>
                <c:pt idx="1528">
                  <c:v>3345.942</c:v>
                </c:pt>
                <c:pt idx="1529">
                  <c:v>3347.8710000000001</c:v>
                </c:pt>
                <c:pt idx="1530">
                  <c:v>3349.8</c:v>
                </c:pt>
                <c:pt idx="1531">
                  <c:v>3351.7280000000001</c:v>
                </c:pt>
                <c:pt idx="1532">
                  <c:v>3353.6559999999999</c:v>
                </c:pt>
                <c:pt idx="1533">
                  <c:v>3355.585</c:v>
                </c:pt>
                <c:pt idx="1534">
                  <c:v>3357.5129999999999</c:v>
                </c:pt>
                <c:pt idx="1535">
                  <c:v>3359.442</c:v>
                </c:pt>
                <c:pt idx="1536">
                  <c:v>3361.37</c:v>
                </c:pt>
                <c:pt idx="1537">
                  <c:v>3363.299</c:v>
                </c:pt>
                <c:pt idx="1538">
                  <c:v>3365.2280000000001</c:v>
                </c:pt>
                <c:pt idx="1539">
                  <c:v>3367.1559999999999</c:v>
                </c:pt>
                <c:pt idx="1540">
                  <c:v>3369.0839999999998</c:v>
                </c:pt>
                <c:pt idx="1541">
                  <c:v>3371.0129999999999</c:v>
                </c:pt>
                <c:pt idx="1542">
                  <c:v>3372.9409999999998</c:v>
                </c:pt>
                <c:pt idx="1543">
                  <c:v>3374.87</c:v>
                </c:pt>
                <c:pt idx="1544">
                  <c:v>3376.7979999999998</c:v>
                </c:pt>
                <c:pt idx="1545">
                  <c:v>3378.726999999998</c:v>
                </c:pt>
                <c:pt idx="1546">
                  <c:v>3380.6559999999999</c:v>
                </c:pt>
                <c:pt idx="1547">
                  <c:v>3382.5839999999998</c:v>
                </c:pt>
                <c:pt idx="1548">
                  <c:v>3384.5120000000002</c:v>
                </c:pt>
                <c:pt idx="1549">
                  <c:v>3386.4409999999998</c:v>
                </c:pt>
                <c:pt idx="1550">
                  <c:v>3388.3690000000001</c:v>
                </c:pt>
                <c:pt idx="1551">
                  <c:v>3390.2979999999998</c:v>
                </c:pt>
                <c:pt idx="1552">
                  <c:v>3392.2260000000001</c:v>
                </c:pt>
                <c:pt idx="1553">
                  <c:v>3394.1550000000002</c:v>
                </c:pt>
                <c:pt idx="1554">
                  <c:v>3396.0830000000001</c:v>
                </c:pt>
                <c:pt idx="1555">
                  <c:v>3398.0120000000002</c:v>
                </c:pt>
                <c:pt idx="1556">
                  <c:v>3399.94</c:v>
                </c:pt>
                <c:pt idx="1557">
                  <c:v>3401.8690000000001</c:v>
                </c:pt>
                <c:pt idx="1558">
                  <c:v>3403.797</c:v>
                </c:pt>
                <c:pt idx="1559">
                  <c:v>3405.7260000000001</c:v>
                </c:pt>
                <c:pt idx="1560">
                  <c:v>3407.654</c:v>
                </c:pt>
                <c:pt idx="1561">
                  <c:v>3409.5830000000001</c:v>
                </c:pt>
                <c:pt idx="1562">
                  <c:v>3411.511</c:v>
                </c:pt>
                <c:pt idx="1563">
                  <c:v>3413.44</c:v>
                </c:pt>
                <c:pt idx="1564">
                  <c:v>3415.3679999999999</c:v>
                </c:pt>
                <c:pt idx="1565">
                  <c:v>3417.297</c:v>
                </c:pt>
                <c:pt idx="1566">
                  <c:v>3419.224999999999</c:v>
                </c:pt>
                <c:pt idx="1567">
                  <c:v>3421.154</c:v>
                </c:pt>
                <c:pt idx="1568">
                  <c:v>3423.0819999999999</c:v>
                </c:pt>
                <c:pt idx="1569">
                  <c:v>3425.011</c:v>
                </c:pt>
                <c:pt idx="1570">
                  <c:v>3426.9389999999999</c:v>
                </c:pt>
                <c:pt idx="1571">
                  <c:v>3428.8679999999999</c:v>
                </c:pt>
                <c:pt idx="1572">
                  <c:v>3430.7959999999998</c:v>
                </c:pt>
                <c:pt idx="1573">
                  <c:v>3432.724999999999</c:v>
                </c:pt>
                <c:pt idx="1574">
                  <c:v>3434.6529999999998</c:v>
                </c:pt>
                <c:pt idx="1575">
                  <c:v>3436.5819999999999</c:v>
                </c:pt>
                <c:pt idx="1576">
                  <c:v>3438.51</c:v>
                </c:pt>
                <c:pt idx="1577">
                  <c:v>3440.4389999999999</c:v>
                </c:pt>
                <c:pt idx="1578">
                  <c:v>3442.3670000000002</c:v>
                </c:pt>
                <c:pt idx="1579">
                  <c:v>3444.2959999999998</c:v>
                </c:pt>
                <c:pt idx="1580">
                  <c:v>3446.2240000000002</c:v>
                </c:pt>
                <c:pt idx="1581">
                  <c:v>3448.1529999999998</c:v>
                </c:pt>
                <c:pt idx="1582">
                  <c:v>3450.0810000000001</c:v>
                </c:pt>
                <c:pt idx="1583">
                  <c:v>3452.01</c:v>
                </c:pt>
                <c:pt idx="1584">
                  <c:v>3453.9380000000001</c:v>
                </c:pt>
                <c:pt idx="1585">
                  <c:v>3455.8670000000002</c:v>
                </c:pt>
                <c:pt idx="1586">
                  <c:v>3457.7950000000001</c:v>
                </c:pt>
                <c:pt idx="1587">
                  <c:v>3459.7240000000002</c:v>
                </c:pt>
                <c:pt idx="1588">
                  <c:v>3461.652</c:v>
                </c:pt>
                <c:pt idx="1589">
                  <c:v>3463.5810000000001</c:v>
                </c:pt>
                <c:pt idx="1590">
                  <c:v>3465.509</c:v>
                </c:pt>
                <c:pt idx="1591">
                  <c:v>3467.4380000000001</c:v>
                </c:pt>
                <c:pt idx="1592">
                  <c:v>3469.366</c:v>
                </c:pt>
                <c:pt idx="1593">
                  <c:v>3471.2950000000001</c:v>
                </c:pt>
                <c:pt idx="1594">
                  <c:v>3473.223</c:v>
                </c:pt>
                <c:pt idx="1595">
                  <c:v>3475.152</c:v>
                </c:pt>
                <c:pt idx="1596">
                  <c:v>3477.08</c:v>
                </c:pt>
                <c:pt idx="1597">
                  <c:v>3479.009</c:v>
                </c:pt>
                <c:pt idx="1598">
                  <c:v>3480.9369999999999</c:v>
                </c:pt>
                <c:pt idx="1599">
                  <c:v>3482.866</c:v>
                </c:pt>
                <c:pt idx="1600">
                  <c:v>3484.7939999999999</c:v>
                </c:pt>
                <c:pt idx="1601">
                  <c:v>3486.723</c:v>
                </c:pt>
                <c:pt idx="1602">
                  <c:v>3488.6509999999998</c:v>
                </c:pt>
                <c:pt idx="1603">
                  <c:v>3490.58</c:v>
                </c:pt>
                <c:pt idx="1604">
                  <c:v>3492.5079999999998</c:v>
                </c:pt>
                <c:pt idx="1605">
                  <c:v>3494.4369999999999</c:v>
                </c:pt>
                <c:pt idx="1606">
                  <c:v>3496.3649999999998</c:v>
                </c:pt>
                <c:pt idx="1607">
                  <c:v>3498.2939999999999</c:v>
                </c:pt>
                <c:pt idx="1608">
                  <c:v>3500.2220000000002</c:v>
                </c:pt>
                <c:pt idx="1609">
                  <c:v>3502.1509999999998</c:v>
                </c:pt>
                <c:pt idx="1610">
                  <c:v>3504.0790000000002</c:v>
                </c:pt>
                <c:pt idx="1611">
                  <c:v>3506.0079999999998</c:v>
                </c:pt>
                <c:pt idx="1612">
                  <c:v>3507.9360000000001</c:v>
                </c:pt>
                <c:pt idx="1613">
                  <c:v>3509.8649999999998</c:v>
                </c:pt>
                <c:pt idx="1614">
                  <c:v>3511.7930000000001</c:v>
                </c:pt>
                <c:pt idx="1615">
                  <c:v>3513.7220000000002</c:v>
                </c:pt>
                <c:pt idx="1616">
                  <c:v>3515.65</c:v>
                </c:pt>
                <c:pt idx="1617">
                  <c:v>3517.5790000000002</c:v>
                </c:pt>
                <c:pt idx="1618">
                  <c:v>3519.5070000000001</c:v>
                </c:pt>
                <c:pt idx="1619">
                  <c:v>3521.4360000000001</c:v>
                </c:pt>
                <c:pt idx="1620">
                  <c:v>3523.364</c:v>
                </c:pt>
                <c:pt idx="1621">
                  <c:v>3525.2930000000001</c:v>
                </c:pt>
                <c:pt idx="1622">
                  <c:v>3527.221</c:v>
                </c:pt>
                <c:pt idx="1623">
                  <c:v>3529.15</c:v>
                </c:pt>
                <c:pt idx="1624">
                  <c:v>3531.078</c:v>
                </c:pt>
                <c:pt idx="1625">
                  <c:v>3533.0070000000001</c:v>
                </c:pt>
                <c:pt idx="1626">
                  <c:v>3534.9349999999999</c:v>
                </c:pt>
                <c:pt idx="1627">
                  <c:v>3536.864</c:v>
                </c:pt>
                <c:pt idx="1628">
                  <c:v>3538.7919999999999</c:v>
                </c:pt>
                <c:pt idx="1629">
                  <c:v>3540.721</c:v>
                </c:pt>
                <c:pt idx="1630">
                  <c:v>3542.648999999999</c:v>
                </c:pt>
                <c:pt idx="1631">
                  <c:v>3544.578</c:v>
                </c:pt>
                <c:pt idx="1632">
                  <c:v>3546.5059999999999</c:v>
                </c:pt>
                <c:pt idx="1633">
                  <c:v>3548.4349999999999</c:v>
                </c:pt>
                <c:pt idx="1634">
                  <c:v>3550.3629999999998</c:v>
                </c:pt>
                <c:pt idx="1635">
                  <c:v>3552.2919999999999</c:v>
                </c:pt>
                <c:pt idx="1636">
                  <c:v>3554.22</c:v>
                </c:pt>
                <c:pt idx="1637">
                  <c:v>3556.148999999999</c:v>
                </c:pt>
                <c:pt idx="1638">
                  <c:v>3558.0770000000002</c:v>
                </c:pt>
                <c:pt idx="1639">
                  <c:v>3560.0059999999999</c:v>
                </c:pt>
                <c:pt idx="1640">
                  <c:v>3561.9340000000002</c:v>
                </c:pt>
                <c:pt idx="1641">
                  <c:v>3563.8629999999998</c:v>
                </c:pt>
                <c:pt idx="1642">
                  <c:v>3565.7910000000002</c:v>
                </c:pt>
                <c:pt idx="1643">
                  <c:v>3567.72</c:v>
                </c:pt>
                <c:pt idx="1644">
                  <c:v>3569.6480000000001</c:v>
                </c:pt>
                <c:pt idx="1645">
                  <c:v>3571.5770000000002</c:v>
                </c:pt>
                <c:pt idx="1646">
                  <c:v>3573.5050000000001</c:v>
                </c:pt>
                <c:pt idx="1647">
                  <c:v>3575.4340000000002</c:v>
                </c:pt>
                <c:pt idx="1648">
                  <c:v>3577.3620000000001</c:v>
                </c:pt>
                <c:pt idx="1649">
                  <c:v>3579.2910000000002</c:v>
                </c:pt>
                <c:pt idx="1650">
                  <c:v>3581.2190000000001</c:v>
                </c:pt>
                <c:pt idx="1651">
                  <c:v>3583.1480000000001</c:v>
                </c:pt>
                <c:pt idx="1652">
                  <c:v>3585.076</c:v>
                </c:pt>
                <c:pt idx="1653">
                  <c:v>3587.0050000000001</c:v>
                </c:pt>
                <c:pt idx="1654">
                  <c:v>3588.933</c:v>
                </c:pt>
                <c:pt idx="1655">
                  <c:v>3590.8620000000001</c:v>
                </c:pt>
                <c:pt idx="1656">
                  <c:v>3592.79</c:v>
                </c:pt>
                <c:pt idx="1657">
                  <c:v>3594.7190000000001</c:v>
                </c:pt>
                <c:pt idx="1658">
                  <c:v>3596.646999999999</c:v>
                </c:pt>
                <c:pt idx="1659">
                  <c:v>3598.576</c:v>
                </c:pt>
                <c:pt idx="1660">
                  <c:v>3600.5039999999999</c:v>
                </c:pt>
                <c:pt idx="1661">
                  <c:v>3602.433</c:v>
                </c:pt>
                <c:pt idx="1662">
                  <c:v>3604.3609999999999</c:v>
                </c:pt>
                <c:pt idx="1663">
                  <c:v>3606.29</c:v>
                </c:pt>
                <c:pt idx="1664">
                  <c:v>3608.2179999999998</c:v>
                </c:pt>
                <c:pt idx="1665">
                  <c:v>3610.1460000000002</c:v>
                </c:pt>
                <c:pt idx="1666">
                  <c:v>3612.0749999999998</c:v>
                </c:pt>
                <c:pt idx="1667">
                  <c:v>3614.0039999999999</c:v>
                </c:pt>
                <c:pt idx="1668">
                  <c:v>3615.9319999999998</c:v>
                </c:pt>
                <c:pt idx="1669">
                  <c:v>3617.8609999999999</c:v>
                </c:pt>
                <c:pt idx="1670">
                  <c:v>3619.7890000000002</c:v>
                </c:pt>
                <c:pt idx="1671">
                  <c:v>3621.7179999999998</c:v>
                </c:pt>
                <c:pt idx="1672">
                  <c:v>3623.6460000000002</c:v>
                </c:pt>
                <c:pt idx="1673">
                  <c:v>3625.5740000000001</c:v>
                </c:pt>
                <c:pt idx="1674">
                  <c:v>3627.5030000000002</c:v>
                </c:pt>
                <c:pt idx="1675">
                  <c:v>3629.4319999999998</c:v>
                </c:pt>
                <c:pt idx="1676">
                  <c:v>3631.36</c:v>
                </c:pt>
                <c:pt idx="1677">
                  <c:v>3633.2890000000002</c:v>
                </c:pt>
                <c:pt idx="1678">
                  <c:v>3635.2170000000001</c:v>
                </c:pt>
                <c:pt idx="1679">
                  <c:v>3637.1460000000002</c:v>
                </c:pt>
                <c:pt idx="1680">
                  <c:v>3639.0740000000001</c:v>
                </c:pt>
                <c:pt idx="1681">
                  <c:v>3641.002</c:v>
                </c:pt>
                <c:pt idx="1682">
                  <c:v>3642.931</c:v>
                </c:pt>
                <c:pt idx="1683">
                  <c:v>3644.86</c:v>
                </c:pt>
                <c:pt idx="1684">
                  <c:v>3646.788</c:v>
                </c:pt>
                <c:pt idx="1685">
                  <c:v>3648.7170000000001</c:v>
                </c:pt>
                <c:pt idx="1686">
                  <c:v>3650.645</c:v>
                </c:pt>
                <c:pt idx="1687">
                  <c:v>3652.5729999999999</c:v>
                </c:pt>
                <c:pt idx="1688">
                  <c:v>3654.502</c:v>
                </c:pt>
                <c:pt idx="1689">
                  <c:v>3656.43</c:v>
                </c:pt>
                <c:pt idx="1690">
                  <c:v>3658.3589999999999</c:v>
                </c:pt>
                <c:pt idx="1691">
                  <c:v>3660.288</c:v>
                </c:pt>
                <c:pt idx="1692">
                  <c:v>3662.2159999999999</c:v>
                </c:pt>
                <c:pt idx="1693">
                  <c:v>3664.145</c:v>
                </c:pt>
                <c:pt idx="1694">
                  <c:v>3666.0729999999999</c:v>
                </c:pt>
                <c:pt idx="1695">
                  <c:v>3668.0010000000002</c:v>
                </c:pt>
                <c:pt idx="1696">
                  <c:v>3669.93</c:v>
                </c:pt>
                <c:pt idx="1697">
                  <c:v>3671.8580000000002</c:v>
                </c:pt>
                <c:pt idx="1698">
                  <c:v>3673.786999999998</c:v>
                </c:pt>
                <c:pt idx="1699">
                  <c:v>3675.7159999999999</c:v>
                </c:pt>
                <c:pt idx="1700">
                  <c:v>3677.6439999999998</c:v>
                </c:pt>
                <c:pt idx="1701">
                  <c:v>3679.5729999999999</c:v>
                </c:pt>
                <c:pt idx="1702">
                  <c:v>3681.5010000000002</c:v>
                </c:pt>
                <c:pt idx="1703">
                  <c:v>3683.4290000000001</c:v>
                </c:pt>
                <c:pt idx="1704">
                  <c:v>3685.3580000000002</c:v>
                </c:pt>
                <c:pt idx="1705">
                  <c:v>3687.2860000000001</c:v>
                </c:pt>
                <c:pt idx="1706">
                  <c:v>3689.2150000000001</c:v>
                </c:pt>
                <c:pt idx="1707">
                  <c:v>3691.1439999999998</c:v>
                </c:pt>
                <c:pt idx="1708">
                  <c:v>3693.0720000000001</c:v>
                </c:pt>
                <c:pt idx="1709">
                  <c:v>3695</c:v>
                </c:pt>
                <c:pt idx="1710">
                  <c:v>3696.9290000000001</c:v>
                </c:pt>
                <c:pt idx="1711">
                  <c:v>3698.857</c:v>
                </c:pt>
                <c:pt idx="1712">
                  <c:v>3700.7860000000001</c:v>
                </c:pt>
                <c:pt idx="1713">
                  <c:v>3702.7139999999999</c:v>
                </c:pt>
                <c:pt idx="1714">
                  <c:v>3704.643</c:v>
                </c:pt>
                <c:pt idx="1715">
                  <c:v>3706.5720000000001</c:v>
                </c:pt>
                <c:pt idx="1716">
                  <c:v>3708.5</c:v>
                </c:pt>
                <c:pt idx="1717">
                  <c:v>3710.4279999999999</c:v>
                </c:pt>
                <c:pt idx="1718">
                  <c:v>3712.357</c:v>
                </c:pt>
                <c:pt idx="1719">
                  <c:v>3714.284999999998</c:v>
                </c:pt>
                <c:pt idx="1720">
                  <c:v>3716.2139999999999</c:v>
                </c:pt>
                <c:pt idx="1721">
                  <c:v>3718.1419999999998</c:v>
                </c:pt>
                <c:pt idx="1722">
                  <c:v>3720.0709999999999</c:v>
                </c:pt>
                <c:pt idx="1723">
                  <c:v>3722</c:v>
                </c:pt>
                <c:pt idx="1724">
                  <c:v>3723.9279999999999</c:v>
                </c:pt>
                <c:pt idx="1725">
                  <c:v>3725.8560000000002</c:v>
                </c:pt>
                <c:pt idx="1726">
                  <c:v>3727.784999999998</c:v>
                </c:pt>
                <c:pt idx="1727">
                  <c:v>3729.7130000000002</c:v>
                </c:pt>
                <c:pt idx="1728">
                  <c:v>3731.6419999999998</c:v>
                </c:pt>
                <c:pt idx="1729">
                  <c:v>3733.57</c:v>
                </c:pt>
                <c:pt idx="1730">
                  <c:v>3735.4989999999998</c:v>
                </c:pt>
                <c:pt idx="1731">
                  <c:v>3737.4270000000001</c:v>
                </c:pt>
                <c:pt idx="1732">
                  <c:v>3739.3560000000002</c:v>
                </c:pt>
                <c:pt idx="1733">
                  <c:v>3741.2840000000001</c:v>
                </c:pt>
                <c:pt idx="1734">
                  <c:v>3743.2130000000002</c:v>
                </c:pt>
                <c:pt idx="1735">
                  <c:v>3745.1410000000001</c:v>
                </c:pt>
                <c:pt idx="1736">
                  <c:v>3747.07</c:v>
                </c:pt>
                <c:pt idx="1737">
                  <c:v>3748.998</c:v>
                </c:pt>
                <c:pt idx="1738">
                  <c:v>3750.9270000000001</c:v>
                </c:pt>
                <c:pt idx="1739">
                  <c:v>3752.855</c:v>
                </c:pt>
                <c:pt idx="1740">
                  <c:v>3754.7840000000001</c:v>
                </c:pt>
                <c:pt idx="1741">
                  <c:v>3756.712</c:v>
                </c:pt>
                <c:pt idx="1742">
                  <c:v>3758.6410000000001</c:v>
                </c:pt>
                <c:pt idx="1743">
                  <c:v>3760.569</c:v>
                </c:pt>
                <c:pt idx="1744">
                  <c:v>3762.498</c:v>
                </c:pt>
                <c:pt idx="1745">
                  <c:v>3764.4259999999999</c:v>
                </c:pt>
                <c:pt idx="1746">
                  <c:v>3766.355</c:v>
                </c:pt>
                <c:pt idx="1747">
                  <c:v>3768.282999999999</c:v>
                </c:pt>
                <c:pt idx="1748">
                  <c:v>3770.212</c:v>
                </c:pt>
                <c:pt idx="1749">
                  <c:v>3772.14</c:v>
                </c:pt>
                <c:pt idx="1750">
                  <c:v>3774.069</c:v>
                </c:pt>
                <c:pt idx="1751">
                  <c:v>3775.9969999999998</c:v>
                </c:pt>
                <c:pt idx="1752">
                  <c:v>3777.9259999999999</c:v>
                </c:pt>
                <c:pt idx="1753">
                  <c:v>3779.8539999999998</c:v>
                </c:pt>
                <c:pt idx="1754">
                  <c:v>3781.782999999999</c:v>
                </c:pt>
                <c:pt idx="1755">
                  <c:v>3783.7109999999998</c:v>
                </c:pt>
                <c:pt idx="1756">
                  <c:v>3785.64</c:v>
                </c:pt>
                <c:pt idx="1757">
                  <c:v>3787.5680000000002</c:v>
                </c:pt>
                <c:pt idx="1758">
                  <c:v>3789.4969999999998</c:v>
                </c:pt>
                <c:pt idx="1759">
                  <c:v>3791.4250000000002</c:v>
                </c:pt>
                <c:pt idx="1760">
                  <c:v>3793.3539999999998</c:v>
                </c:pt>
                <c:pt idx="1761">
                  <c:v>3795.2820000000002</c:v>
                </c:pt>
                <c:pt idx="1762">
                  <c:v>3797.2109999999998</c:v>
                </c:pt>
                <c:pt idx="1763">
                  <c:v>3799.1390000000001</c:v>
                </c:pt>
                <c:pt idx="1764">
                  <c:v>3801.0680000000002</c:v>
                </c:pt>
                <c:pt idx="1765">
                  <c:v>3802.9960000000001</c:v>
                </c:pt>
                <c:pt idx="1766">
                  <c:v>3804.9250000000002</c:v>
                </c:pt>
                <c:pt idx="1767">
                  <c:v>3806.8530000000001</c:v>
                </c:pt>
                <c:pt idx="1768">
                  <c:v>3808.7820000000002</c:v>
                </c:pt>
                <c:pt idx="1769">
                  <c:v>3810.71</c:v>
                </c:pt>
                <c:pt idx="1770">
                  <c:v>3812.6390000000001</c:v>
                </c:pt>
                <c:pt idx="1771">
                  <c:v>3814.567</c:v>
                </c:pt>
                <c:pt idx="1772">
                  <c:v>3816.4960000000001</c:v>
                </c:pt>
                <c:pt idx="1773">
                  <c:v>3818.424</c:v>
                </c:pt>
                <c:pt idx="1774">
                  <c:v>3820.3530000000001</c:v>
                </c:pt>
                <c:pt idx="1775">
                  <c:v>3822.280999999999</c:v>
                </c:pt>
                <c:pt idx="1776">
                  <c:v>3824.21</c:v>
                </c:pt>
                <c:pt idx="1777">
                  <c:v>3826.1379999999999</c:v>
                </c:pt>
                <c:pt idx="1778">
                  <c:v>3828.067</c:v>
                </c:pt>
                <c:pt idx="1779">
                  <c:v>3829.9949999999999</c:v>
                </c:pt>
                <c:pt idx="1780">
                  <c:v>3831.924</c:v>
                </c:pt>
                <c:pt idx="1781">
                  <c:v>3833.8519999999999</c:v>
                </c:pt>
                <c:pt idx="1782">
                  <c:v>3835.780999999999</c:v>
                </c:pt>
                <c:pt idx="1783">
                  <c:v>3837.708999999998</c:v>
                </c:pt>
                <c:pt idx="1784">
                  <c:v>3839.6379999999999</c:v>
                </c:pt>
                <c:pt idx="1785">
                  <c:v>3841.5659999999998</c:v>
                </c:pt>
                <c:pt idx="1786">
                  <c:v>3843.4949999999999</c:v>
                </c:pt>
                <c:pt idx="1787">
                  <c:v>3845.4229999999998</c:v>
                </c:pt>
                <c:pt idx="1788">
                  <c:v>3847.3519999999999</c:v>
                </c:pt>
                <c:pt idx="1789">
                  <c:v>3849.28</c:v>
                </c:pt>
                <c:pt idx="1790">
                  <c:v>3851.208999999998</c:v>
                </c:pt>
                <c:pt idx="1791">
                  <c:v>3853.1370000000002</c:v>
                </c:pt>
                <c:pt idx="1792">
                  <c:v>3855.0659999999998</c:v>
                </c:pt>
                <c:pt idx="1793">
                  <c:v>3856.9940000000001</c:v>
                </c:pt>
                <c:pt idx="1794">
                  <c:v>3858.9229999999998</c:v>
                </c:pt>
                <c:pt idx="1795">
                  <c:v>3860.8510000000001</c:v>
                </c:pt>
                <c:pt idx="1796">
                  <c:v>3862.78</c:v>
                </c:pt>
                <c:pt idx="1797">
                  <c:v>3864.7080000000001</c:v>
                </c:pt>
                <c:pt idx="1798">
                  <c:v>3866.6370000000002</c:v>
                </c:pt>
                <c:pt idx="1799">
                  <c:v>3868.5650000000001</c:v>
                </c:pt>
                <c:pt idx="1800">
                  <c:v>3870.4940000000001</c:v>
                </c:pt>
                <c:pt idx="1801">
                  <c:v>3872.422</c:v>
                </c:pt>
                <c:pt idx="1802">
                  <c:v>3874.3510000000001</c:v>
                </c:pt>
                <c:pt idx="1803">
                  <c:v>3876.279</c:v>
                </c:pt>
                <c:pt idx="1804">
                  <c:v>3878.2080000000001</c:v>
                </c:pt>
                <c:pt idx="1805">
                  <c:v>3880.136</c:v>
                </c:pt>
                <c:pt idx="1806">
                  <c:v>3882.0650000000001</c:v>
                </c:pt>
                <c:pt idx="1807">
                  <c:v>3883.9929999999999</c:v>
                </c:pt>
                <c:pt idx="1808">
                  <c:v>3885.922</c:v>
                </c:pt>
                <c:pt idx="1809">
                  <c:v>3887.85</c:v>
                </c:pt>
                <c:pt idx="1810">
                  <c:v>3889.779</c:v>
                </c:pt>
                <c:pt idx="1811">
                  <c:v>3891.706999999999</c:v>
                </c:pt>
                <c:pt idx="1812">
                  <c:v>3893.636</c:v>
                </c:pt>
                <c:pt idx="1813">
                  <c:v>3895.5639999999999</c:v>
                </c:pt>
                <c:pt idx="1814">
                  <c:v>3897.4929999999999</c:v>
                </c:pt>
                <c:pt idx="1815">
                  <c:v>3899.4209999999998</c:v>
                </c:pt>
                <c:pt idx="1816">
                  <c:v>3901.35</c:v>
                </c:pt>
                <c:pt idx="1817">
                  <c:v>3903.2779999999998</c:v>
                </c:pt>
                <c:pt idx="1818">
                  <c:v>3905.206999999999</c:v>
                </c:pt>
                <c:pt idx="1819">
                  <c:v>3907.1350000000002</c:v>
                </c:pt>
                <c:pt idx="1820">
                  <c:v>3909.0639999999999</c:v>
                </c:pt>
                <c:pt idx="1821">
                  <c:v>3910.9920000000002</c:v>
                </c:pt>
                <c:pt idx="1822">
                  <c:v>3912.9209999999998</c:v>
                </c:pt>
                <c:pt idx="1823">
                  <c:v>3914.8490000000002</c:v>
                </c:pt>
                <c:pt idx="1824">
                  <c:v>3916.7779999999998</c:v>
                </c:pt>
                <c:pt idx="1825">
                  <c:v>3918.7060000000001</c:v>
                </c:pt>
                <c:pt idx="1826">
                  <c:v>3920.6350000000002</c:v>
                </c:pt>
                <c:pt idx="1827">
                  <c:v>3922.5630000000001</c:v>
                </c:pt>
                <c:pt idx="1828">
                  <c:v>3924.4920000000002</c:v>
                </c:pt>
                <c:pt idx="1829">
                  <c:v>3926.42</c:v>
                </c:pt>
                <c:pt idx="1830">
                  <c:v>3928.3490000000002</c:v>
                </c:pt>
                <c:pt idx="1831">
                  <c:v>3930.277</c:v>
                </c:pt>
                <c:pt idx="1832">
                  <c:v>3932.2060000000001</c:v>
                </c:pt>
                <c:pt idx="1833">
                  <c:v>3934.134</c:v>
                </c:pt>
                <c:pt idx="1834">
                  <c:v>3936.0630000000001</c:v>
                </c:pt>
                <c:pt idx="1835">
                  <c:v>3937.991</c:v>
                </c:pt>
                <c:pt idx="1836">
                  <c:v>3939.92</c:v>
                </c:pt>
                <c:pt idx="1837">
                  <c:v>3941.848</c:v>
                </c:pt>
                <c:pt idx="1838">
                  <c:v>3943.777</c:v>
                </c:pt>
                <c:pt idx="1839">
                  <c:v>3945.704999999999</c:v>
                </c:pt>
                <c:pt idx="1840">
                  <c:v>3947.634</c:v>
                </c:pt>
                <c:pt idx="1841">
                  <c:v>3949.5619999999999</c:v>
                </c:pt>
                <c:pt idx="1842">
                  <c:v>3951.49</c:v>
                </c:pt>
                <c:pt idx="1843">
                  <c:v>3953.4189999999999</c:v>
                </c:pt>
                <c:pt idx="1844">
                  <c:v>3955.348</c:v>
                </c:pt>
                <c:pt idx="1845">
                  <c:v>3957.2759999999998</c:v>
                </c:pt>
                <c:pt idx="1846">
                  <c:v>3959.204999999999</c:v>
                </c:pt>
                <c:pt idx="1847">
                  <c:v>3961.1329999999998</c:v>
                </c:pt>
                <c:pt idx="1848">
                  <c:v>3963.0619999999999</c:v>
                </c:pt>
                <c:pt idx="1849">
                  <c:v>3964.99</c:v>
                </c:pt>
                <c:pt idx="1850">
                  <c:v>3966.9180000000001</c:v>
                </c:pt>
                <c:pt idx="1851">
                  <c:v>3968.8470000000002</c:v>
                </c:pt>
                <c:pt idx="1852">
                  <c:v>3970.7759999999998</c:v>
                </c:pt>
                <c:pt idx="1853">
                  <c:v>3972.7040000000002</c:v>
                </c:pt>
                <c:pt idx="1854">
                  <c:v>3974.6329999999998</c:v>
                </c:pt>
                <c:pt idx="1855">
                  <c:v>3976.5610000000001</c:v>
                </c:pt>
                <c:pt idx="1856">
                  <c:v>3978.49</c:v>
                </c:pt>
                <c:pt idx="1857">
                  <c:v>3980.4180000000001</c:v>
                </c:pt>
                <c:pt idx="1858">
                  <c:v>3982.346</c:v>
                </c:pt>
                <c:pt idx="1859">
                  <c:v>3984.2750000000001</c:v>
                </c:pt>
                <c:pt idx="1860">
                  <c:v>3986.2040000000002</c:v>
                </c:pt>
                <c:pt idx="1861">
                  <c:v>3988.1320000000001</c:v>
                </c:pt>
                <c:pt idx="1862">
                  <c:v>3990.0610000000001</c:v>
                </c:pt>
                <c:pt idx="1863">
                  <c:v>3991.989</c:v>
                </c:pt>
                <c:pt idx="1864">
                  <c:v>3993.9169999999999</c:v>
                </c:pt>
                <c:pt idx="1865">
                  <c:v>3995.846</c:v>
                </c:pt>
                <c:pt idx="1866">
                  <c:v>3997.7739999999999</c:v>
                </c:pt>
                <c:pt idx="1867">
                  <c:v>3999.703</c:v>
                </c:pt>
                <c:pt idx="1868">
                  <c:v>4001.6320000000001</c:v>
                </c:pt>
              </c:numCache>
            </c:numRef>
          </c:xVal>
          <c:yVal>
            <c:numRef>
              <c:f>'figure 10'!$F$2:$F$1870</c:f>
              <c:numCache>
                <c:formatCode>0.00</c:formatCode>
                <c:ptCount val="1869"/>
                <c:pt idx="0">
                  <c:v>0.2</c:v>
                </c:pt>
                <c:pt idx="1">
                  <c:v>0.2</c:v>
                </c:pt>
                <c:pt idx="2">
                  <c:v>0.2</c:v>
                </c:pt>
                <c:pt idx="3">
                  <c:v>0.2</c:v>
                </c:pt>
                <c:pt idx="4">
                  <c:v>0.2</c:v>
                </c:pt>
                <c:pt idx="5">
                  <c:v>0.2</c:v>
                </c:pt>
                <c:pt idx="6">
                  <c:v>0.2</c:v>
                </c:pt>
                <c:pt idx="7">
                  <c:v>0.2</c:v>
                </c:pt>
                <c:pt idx="8">
                  <c:v>0.2</c:v>
                </c:pt>
                <c:pt idx="9">
                  <c:v>0.2</c:v>
                </c:pt>
                <c:pt idx="10">
                  <c:v>0.2</c:v>
                </c:pt>
                <c:pt idx="11">
                  <c:v>0.2</c:v>
                </c:pt>
                <c:pt idx="12">
                  <c:v>0.2</c:v>
                </c:pt>
                <c:pt idx="13">
                  <c:v>0.2</c:v>
                </c:pt>
                <c:pt idx="14">
                  <c:v>0.2</c:v>
                </c:pt>
                <c:pt idx="15">
                  <c:v>0.2</c:v>
                </c:pt>
                <c:pt idx="16">
                  <c:v>0.2</c:v>
                </c:pt>
                <c:pt idx="17">
                  <c:v>0.2</c:v>
                </c:pt>
                <c:pt idx="18">
                  <c:v>0.2</c:v>
                </c:pt>
                <c:pt idx="19">
                  <c:v>0.2</c:v>
                </c:pt>
                <c:pt idx="20">
                  <c:v>0.2</c:v>
                </c:pt>
                <c:pt idx="21">
                  <c:v>0.2</c:v>
                </c:pt>
                <c:pt idx="22">
                  <c:v>0.2</c:v>
                </c:pt>
                <c:pt idx="23">
                  <c:v>0.2</c:v>
                </c:pt>
                <c:pt idx="24">
                  <c:v>0.2</c:v>
                </c:pt>
                <c:pt idx="25">
                  <c:v>0.2</c:v>
                </c:pt>
                <c:pt idx="26">
                  <c:v>0.2</c:v>
                </c:pt>
                <c:pt idx="27">
                  <c:v>0.2</c:v>
                </c:pt>
                <c:pt idx="28">
                  <c:v>0.2</c:v>
                </c:pt>
                <c:pt idx="29">
                  <c:v>0.2</c:v>
                </c:pt>
                <c:pt idx="30">
                  <c:v>0.2</c:v>
                </c:pt>
                <c:pt idx="31">
                  <c:v>0.2</c:v>
                </c:pt>
                <c:pt idx="32">
                  <c:v>0.2</c:v>
                </c:pt>
                <c:pt idx="33">
                  <c:v>0.2</c:v>
                </c:pt>
                <c:pt idx="34">
                  <c:v>0.2</c:v>
                </c:pt>
                <c:pt idx="35">
                  <c:v>0.2</c:v>
                </c:pt>
                <c:pt idx="36">
                  <c:v>0.2</c:v>
                </c:pt>
                <c:pt idx="37">
                  <c:v>0.2</c:v>
                </c:pt>
                <c:pt idx="38">
                  <c:v>0.2</c:v>
                </c:pt>
                <c:pt idx="39">
                  <c:v>0.2</c:v>
                </c:pt>
                <c:pt idx="40">
                  <c:v>0.2</c:v>
                </c:pt>
                <c:pt idx="41">
                  <c:v>0.2</c:v>
                </c:pt>
                <c:pt idx="42">
                  <c:v>0.2</c:v>
                </c:pt>
                <c:pt idx="43">
                  <c:v>0.2</c:v>
                </c:pt>
                <c:pt idx="44">
                  <c:v>0.2</c:v>
                </c:pt>
                <c:pt idx="45">
                  <c:v>0.2</c:v>
                </c:pt>
                <c:pt idx="46">
                  <c:v>0.2</c:v>
                </c:pt>
                <c:pt idx="47">
                  <c:v>0.2</c:v>
                </c:pt>
                <c:pt idx="48">
                  <c:v>0.2</c:v>
                </c:pt>
                <c:pt idx="49">
                  <c:v>0.2</c:v>
                </c:pt>
                <c:pt idx="50">
                  <c:v>0.2</c:v>
                </c:pt>
                <c:pt idx="51">
                  <c:v>0.2</c:v>
                </c:pt>
                <c:pt idx="52">
                  <c:v>0.3370515</c:v>
                </c:pt>
                <c:pt idx="53">
                  <c:v>0.33784730000000002</c:v>
                </c:pt>
                <c:pt idx="54">
                  <c:v>0.3386594</c:v>
                </c:pt>
                <c:pt idx="55">
                  <c:v>0.33926119999999998</c:v>
                </c:pt>
                <c:pt idx="56">
                  <c:v>0.33992499999999998</c:v>
                </c:pt>
                <c:pt idx="57">
                  <c:v>0.33975359999999999</c:v>
                </c:pt>
                <c:pt idx="58">
                  <c:v>0.34167720000000001</c:v>
                </c:pt>
                <c:pt idx="59">
                  <c:v>0.34217940000000002</c:v>
                </c:pt>
                <c:pt idx="60">
                  <c:v>0.34410689999999999</c:v>
                </c:pt>
                <c:pt idx="61">
                  <c:v>0.34606189999999998</c:v>
                </c:pt>
                <c:pt idx="62">
                  <c:v>0.34721990000000003</c:v>
                </c:pt>
                <c:pt idx="63">
                  <c:v>0.34702699999999997</c:v>
                </c:pt>
                <c:pt idx="64">
                  <c:v>0.34748109999999999</c:v>
                </c:pt>
                <c:pt idx="65">
                  <c:v>0.3479603</c:v>
                </c:pt>
                <c:pt idx="66">
                  <c:v>0.34700140000000002</c:v>
                </c:pt>
                <c:pt idx="67">
                  <c:v>0.34691280000000002</c:v>
                </c:pt>
                <c:pt idx="68">
                  <c:v>0.3464255</c:v>
                </c:pt>
                <c:pt idx="69">
                  <c:v>0.34562559999999998</c:v>
                </c:pt>
                <c:pt idx="70">
                  <c:v>0.34518219999999999</c:v>
                </c:pt>
                <c:pt idx="71">
                  <c:v>0.34524880000000002</c:v>
                </c:pt>
                <c:pt idx="72">
                  <c:v>0.3444373</c:v>
                </c:pt>
                <c:pt idx="73">
                  <c:v>0.34394200000000003</c:v>
                </c:pt>
                <c:pt idx="74">
                  <c:v>0.34557209999999999</c:v>
                </c:pt>
                <c:pt idx="75">
                  <c:v>0.34599669999999999</c:v>
                </c:pt>
                <c:pt idx="76">
                  <c:v>0.34745910000000002</c:v>
                </c:pt>
                <c:pt idx="77">
                  <c:v>0.34878039999999999</c:v>
                </c:pt>
                <c:pt idx="78">
                  <c:v>0.35065390000000002</c:v>
                </c:pt>
                <c:pt idx="79">
                  <c:v>0.35154239999999998</c:v>
                </c:pt>
                <c:pt idx="80">
                  <c:v>0.3539252</c:v>
                </c:pt>
                <c:pt idx="81">
                  <c:v>0.35650379999999998</c:v>
                </c:pt>
                <c:pt idx="82">
                  <c:v>0.35813980000000001</c:v>
                </c:pt>
                <c:pt idx="83">
                  <c:v>0.36099209999999998</c:v>
                </c:pt>
                <c:pt idx="84">
                  <c:v>0.36182740000000002</c:v>
                </c:pt>
                <c:pt idx="85">
                  <c:v>0.36023569999999999</c:v>
                </c:pt>
                <c:pt idx="86">
                  <c:v>0.35787429999999998</c:v>
                </c:pt>
                <c:pt idx="87">
                  <c:v>0.35682120000000001</c:v>
                </c:pt>
                <c:pt idx="88">
                  <c:v>0.35518670000000002</c:v>
                </c:pt>
                <c:pt idx="89">
                  <c:v>0.35383680000000001</c:v>
                </c:pt>
                <c:pt idx="90">
                  <c:v>0.35441830000000002</c:v>
                </c:pt>
                <c:pt idx="91">
                  <c:v>0.35406900000000002</c:v>
                </c:pt>
                <c:pt idx="92">
                  <c:v>0.35439799999999999</c:v>
                </c:pt>
                <c:pt idx="93">
                  <c:v>0.35459089999999999</c:v>
                </c:pt>
                <c:pt idx="94">
                  <c:v>0.35576249999999998</c:v>
                </c:pt>
                <c:pt idx="95">
                  <c:v>0.35567789999999999</c:v>
                </c:pt>
                <c:pt idx="96">
                  <c:v>0.35694189999999998</c:v>
                </c:pt>
                <c:pt idx="97">
                  <c:v>0.35859580000000002</c:v>
                </c:pt>
                <c:pt idx="98">
                  <c:v>0.3591221</c:v>
                </c:pt>
                <c:pt idx="99">
                  <c:v>0.36148859999999999</c:v>
                </c:pt>
                <c:pt idx="100">
                  <c:v>0.36408889999999999</c:v>
                </c:pt>
                <c:pt idx="101">
                  <c:v>0.36593429999999999</c:v>
                </c:pt>
                <c:pt idx="102">
                  <c:v>0.36701470000000003</c:v>
                </c:pt>
                <c:pt idx="103">
                  <c:v>0.36934080000000002</c:v>
                </c:pt>
                <c:pt idx="104">
                  <c:v>0.3710058</c:v>
                </c:pt>
                <c:pt idx="105">
                  <c:v>0.37188359999999998</c:v>
                </c:pt>
                <c:pt idx="106">
                  <c:v>0.37364259999999999</c:v>
                </c:pt>
                <c:pt idx="107">
                  <c:v>0.3737338</c:v>
                </c:pt>
                <c:pt idx="108">
                  <c:v>0.37301210000000001</c:v>
                </c:pt>
                <c:pt idx="109">
                  <c:v>0.37156309999999998</c:v>
                </c:pt>
                <c:pt idx="110">
                  <c:v>0.37050359999999999</c:v>
                </c:pt>
                <c:pt idx="111">
                  <c:v>0.36807810000000002</c:v>
                </c:pt>
                <c:pt idx="112">
                  <c:v>0.36719930000000001</c:v>
                </c:pt>
                <c:pt idx="113">
                  <c:v>0.36745939999999999</c:v>
                </c:pt>
                <c:pt idx="114">
                  <c:v>0.36534549999999999</c:v>
                </c:pt>
                <c:pt idx="115">
                  <c:v>0.36303059999999998</c:v>
                </c:pt>
                <c:pt idx="116">
                  <c:v>0.3607476</c:v>
                </c:pt>
                <c:pt idx="117">
                  <c:v>0.3586722</c:v>
                </c:pt>
                <c:pt idx="118">
                  <c:v>0.35602339999999999</c:v>
                </c:pt>
                <c:pt idx="119">
                  <c:v>0.35514780000000001</c:v>
                </c:pt>
                <c:pt idx="120">
                  <c:v>0.35365400000000002</c:v>
                </c:pt>
                <c:pt idx="121">
                  <c:v>0.35101640000000001</c:v>
                </c:pt>
                <c:pt idx="122">
                  <c:v>0.3498734</c:v>
                </c:pt>
                <c:pt idx="123">
                  <c:v>0.34830149999999999</c:v>
                </c:pt>
                <c:pt idx="124">
                  <c:v>0.346188</c:v>
                </c:pt>
                <c:pt idx="125">
                  <c:v>0.34435870000000002</c:v>
                </c:pt>
                <c:pt idx="126">
                  <c:v>0.34422059999999999</c:v>
                </c:pt>
                <c:pt idx="127">
                  <c:v>0.34256409999999998</c:v>
                </c:pt>
                <c:pt idx="128">
                  <c:v>0.34104899999999999</c:v>
                </c:pt>
                <c:pt idx="129">
                  <c:v>0.34121960000000001</c:v>
                </c:pt>
                <c:pt idx="130">
                  <c:v>0.33991399999999999</c:v>
                </c:pt>
                <c:pt idx="131">
                  <c:v>0.33892810000000001</c:v>
                </c:pt>
                <c:pt idx="132">
                  <c:v>0.33883400000000002</c:v>
                </c:pt>
                <c:pt idx="133">
                  <c:v>0.33988000000000002</c:v>
                </c:pt>
                <c:pt idx="134">
                  <c:v>0.33943079999999998</c:v>
                </c:pt>
                <c:pt idx="135">
                  <c:v>0.34099259999999998</c:v>
                </c:pt>
                <c:pt idx="136">
                  <c:v>0.34272010000000003</c:v>
                </c:pt>
                <c:pt idx="137">
                  <c:v>0.34242460000000002</c:v>
                </c:pt>
                <c:pt idx="138">
                  <c:v>0.3483523</c:v>
                </c:pt>
                <c:pt idx="139">
                  <c:v>0.36582720000000002</c:v>
                </c:pt>
                <c:pt idx="140">
                  <c:v>0.36087829999999999</c:v>
                </c:pt>
                <c:pt idx="141">
                  <c:v>0.34497139999999998</c:v>
                </c:pt>
                <c:pt idx="142">
                  <c:v>0.34262550000000003</c:v>
                </c:pt>
                <c:pt idx="143">
                  <c:v>0.3402483</c:v>
                </c:pt>
                <c:pt idx="144">
                  <c:v>0.33645419999999998</c:v>
                </c:pt>
                <c:pt idx="145">
                  <c:v>0.33313809999999999</c:v>
                </c:pt>
                <c:pt idx="146">
                  <c:v>0.32993050000000002</c:v>
                </c:pt>
                <c:pt idx="147">
                  <c:v>0.32584150000000001</c:v>
                </c:pt>
                <c:pt idx="148">
                  <c:v>0.32271640000000001</c:v>
                </c:pt>
                <c:pt idx="149">
                  <c:v>0.32137779999999999</c:v>
                </c:pt>
                <c:pt idx="150">
                  <c:v>0.31876470000000001</c:v>
                </c:pt>
                <c:pt idx="151">
                  <c:v>0.31625619999999999</c:v>
                </c:pt>
                <c:pt idx="152">
                  <c:v>0.3162296</c:v>
                </c:pt>
                <c:pt idx="153">
                  <c:v>0.31529970000000002</c:v>
                </c:pt>
                <c:pt idx="154">
                  <c:v>0.313994</c:v>
                </c:pt>
                <c:pt idx="155">
                  <c:v>0.31283870000000003</c:v>
                </c:pt>
                <c:pt idx="156">
                  <c:v>0.31237930000000003</c:v>
                </c:pt>
                <c:pt idx="157">
                  <c:v>0.30957459999999998</c:v>
                </c:pt>
                <c:pt idx="158">
                  <c:v>0.30839129999999998</c:v>
                </c:pt>
                <c:pt idx="159">
                  <c:v>0.30770570000000003</c:v>
                </c:pt>
                <c:pt idx="160">
                  <c:v>0.30564419999999998</c:v>
                </c:pt>
                <c:pt idx="161">
                  <c:v>0.3039</c:v>
                </c:pt>
                <c:pt idx="162">
                  <c:v>0.30356729999999998</c:v>
                </c:pt>
                <c:pt idx="163">
                  <c:v>0.30284369999999999</c:v>
                </c:pt>
                <c:pt idx="164">
                  <c:v>0.3005873</c:v>
                </c:pt>
                <c:pt idx="165">
                  <c:v>0.3002495</c:v>
                </c:pt>
                <c:pt idx="166">
                  <c:v>0.29977076000000002</c:v>
                </c:pt>
                <c:pt idx="167">
                  <c:v>0.29723210999999999</c:v>
                </c:pt>
                <c:pt idx="168">
                  <c:v>0.29568825999999998</c:v>
                </c:pt>
                <c:pt idx="169">
                  <c:v>0.29466351000000002</c:v>
                </c:pt>
                <c:pt idx="170">
                  <c:v>0.29283671</c:v>
                </c:pt>
                <c:pt idx="171">
                  <c:v>0.29043077</c:v>
                </c:pt>
                <c:pt idx="172">
                  <c:v>0.29009316000000002</c:v>
                </c:pt>
                <c:pt idx="173">
                  <c:v>0.28824947000000001</c:v>
                </c:pt>
                <c:pt idx="174">
                  <c:v>0.28627501</c:v>
                </c:pt>
                <c:pt idx="175">
                  <c:v>0.28577015</c:v>
                </c:pt>
                <c:pt idx="176">
                  <c:v>0.28519148999999999</c:v>
                </c:pt>
                <c:pt idx="177">
                  <c:v>0.28389255000000002</c:v>
                </c:pt>
                <c:pt idx="178">
                  <c:v>0.28330543000000002</c:v>
                </c:pt>
                <c:pt idx="179">
                  <c:v>0.28377817</c:v>
                </c:pt>
                <c:pt idx="180">
                  <c:v>0.28228536999999998</c:v>
                </c:pt>
                <c:pt idx="181">
                  <c:v>0.28122472999999998</c:v>
                </c:pt>
                <c:pt idx="182">
                  <c:v>0.28138108000000001</c:v>
                </c:pt>
                <c:pt idx="183">
                  <c:v>0.28056509000000002</c:v>
                </c:pt>
                <c:pt idx="184">
                  <c:v>0.27952522000000002</c:v>
                </c:pt>
                <c:pt idx="185">
                  <c:v>0.27934049999999999</c:v>
                </c:pt>
                <c:pt idx="186">
                  <c:v>0.27967745999999999</c:v>
                </c:pt>
                <c:pt idx="187">
                  <c:v>0.27830206000000002</c:v>
                </c:pt>
                <c:pt idx="188">
                  <c:v>0.27868618000000001</c:v>
                </c:pt>
                <c:pt idx="189">
                  <c:v>0.27908855999999999</c:v>
                </c:pt>
                <c:pt idx="190">
                  <c:v>0.2784797</c:v>
                </c:pt>
                <c:pt idx="191">
                  <c:v>0.27819318999999998</c:v>
                </c:pt>
                <c:pt idx="192">
                  <c:v>0.27871341999999999</c:v>
                </c:pt>
                <c:pt idx="193">
                  <c:v>0.27839217999999999</c:v>
                </c:pt>
                <c:pt idx="194">
                  <c:v>0.27711377999999998</c:v>
                </c:pt>
                <c:pt idx="195">
                  <c:v>0.27729082999999999</c:v>
                </c:pt>
                <c:pt idx="196">
                  <c:v>0.27656249999999999</c:v>
                </c:pt>
                <c:pt idx="197">
                  <c:v>0.27497043999999998</c:v>
                </c:pt>
                <c:pt idx="198">
                  <c:v>0.27434714999999998</c:v>
                </c:pt>
                <c:pt idx="199">
                  <c:v>0.27390384000000001</c:v>
                </c:pt>
                <c:pt idx="200">
                  <c:v>0.27289690999999999</c:v>
                </c:pt>
                <c:pt idx="201">
                  <c:v>0.27198280000000002</c:v>
                </c:pt>
                <c:pt idx="202">
                  <c:v>0.27268831999999998</c:v>
                </c:pt>
                <c:pt idx="203">
                  <c:v>0.27216484000000002</c:v>
                </c:pt>
                <c:pt idx="204">
                  <c:v>0.27221915000000002</c:v>
                </c:pt>
                <c:pt idx="205">
                  <c:v>0.27316426999999999</c:v>
                </c:pt>
                <c:pt idx="206">
                  <c:v>0.27388495000000002</c:v>
                </c:pt>
                <c:pt idx="207">
                  <c:v>0.27419378999999999</c:v>
                </c:pt>
                <c:pt idx="208">
                  <c:v>0.27526448999999997</c:v>
                </c:pt>
                <c:pt idx="209">
                  <c:v>0.27669271000000001</c:v>
                </c:pt>
                <c:pt idx="210">
                  <c:v>0.27664095999999999</c:v>
                </c:pt>
                <c:pt idx="211">
                  <c:v>0.27697023999999998</c:v>
                </c:pt>
                <c:pt idx="212">
                  <c:v>0.27732122999999997</c:v>
                </c:pt>
                <c:pt idx="213">
                  <c:v>0.27652835999999997</c:v>
                </c:pt>
                <c:pt idx="214">
                  <c:v>0.27564434999999998</c:v>
                </c:pt>
                <c:pt idx="215">
                  <c:v>0.27516004999999999</c:v>
                </c:pt>
                <c:pt idx="216">
                  <c:v>0.27461804000000001</c:v>
                </c:pt>
                <c:pt idx="217">
                  <c:v>0.27336748</c:v>
                </c:pt>
                <c:pt idx="218">
                  <c:v>0.27361239999999998</c:v>
                </c:pt>
                <c:pt idx="219">
                  <c:v>0.27373258</c:v>
                </c:pt>
                <c:pt idx="220">
                  <c:v>0.27377026999999998</c:v>
                </c:pt>
                <c:pt idx="221">
                  <c:v>0.27425927999999999</c:v>
                </c:pt>
                <c:pt idx="222">
                  <c:v>0.27503888999999998</c:v>
                </c:pt>
                <c:pt idx="223">
                  <c:v>0.27529822999999998</c:v>
                </c:pt>
                <c:pt idx="224">
                  <c:v>0.27546373000000002</c:v>
                </c:pt>
                <c:pt idx="225">
                  <c:v>0.27635727999999998</c:v>
                </c:pt>
                <c:pt idx="226">
                  <c:v>0.27640040999999999</c:v>
                </c:pt>
                <c:pt idx="227">
                  <c:v>0.27640590999999998</c:v>
                </c:pt>
                <c:pt idx="228">
                  <c:v>0.27714983999999998</c:v>
                </c:pt>
                <c:pt idx="229">
                  <c:v>0.27755341</c:v>
                </c:pt>
                <c:pt idx="230">
                  <c:v>0.27788169000000001</c:v>
                </c:pt>
                <c:pt idx="231">
                  <c:v>0.27879313999999999</c:v>
                </c:pt>
                <c:pt idx="232">
                  <c:v>0.28033430999999998</c:v>
                </c:pt>
                <c:pt idx="233">
                  <c:v>0.28079841</c:v>
                </c:pt>
                <c:pt idx="234">
                  <c:v>0.28203467999999998</c:v>
                </c:pt>
                <c:pt idx="235">
                  <c:v>0.28346248000000002</c:v>
                </c:pt>
                <c:pt idx="236">
                  <c:v>0.28439773000000002</c:v>
                </c:pt>
                <c:pt idx="237">
                  <c:v>0.28547834</c:v>
                </c:pt>
                <c:pt idx="238">
                  <c:v>0.28715855000000001</c:v>
                </c:pt>
                <c:pt idx="239">
                  <c:v>0.28875360999999999</c:v>
                </c:pt>
                <c:pt idx="240">
                  <c:v>0.28998517000000001</c:v>
                </c:pt>
                <c:pt idx="241">
                  <c:v>0.29208632000000001</c:v>
                </c:pt>
                <c:pt idx="242">
                  <c:v>0.29399713999999999</c:v>
                </c:pt>
                <c:pt idx="243">
                  <c:v>0.29501474</c:v>
                </c:pt>
                <c:pt idx="244">
                  <c:v>0.29645825999999997</c:v>
                </c:pt>
                <c:pt idx="245">
                  <c:v>0.29777227000000001</c:v>
                </c:pt>
                <c:pt idx="246">
                  <c:v>0.29863674000000001</c:v>
                </c:pt>
                <c:pt idx="247">
                  <c:v>0.29930328</c:v>
                </c:pt>
                <c:pt idx="248">
                  <c:v>0.30096390000000001</c:v>
                </c:pt>
                <c:pt idx="249">
                  <c:v>0.30201640000000002</c:v>
                </c:pt>
                <c:pt idx="250">
                  <c:v>0.30324770000000001</c:v>
                </c:pt>
                <c:pt idx="251">
                  <c:v>0.30546190000000001</c:v>
                </c:pt>
                <c:pt idx="252">
                  <c:v>0.30775590000000003</c:v>
                </c:pt>
                <c:pt idx="253">
                  <c:v>0.30986950000000002</c:v>
                </c:pt>
                <c:pt idx="254">
                  <c:v>0.31273679999999998</c:v>
                </c:pt>
                <c:pt idx="255">
                  <c:v>0.31603189999999998</c:v>
                </c:pt>
                <c:pt idx="256">
                  <c:v>0.3184303</c:v>
                </c:pt>
                <c:pt idx="257">
                  <c:v>0.32064029999999999</c:v>
                </c:pt>
                <c:pt idx="258">
                  <c:v>0.32277899999999998</c:v>
                </c:pt>
                <c:pt idx="259">
                  <c:v>0.32325359999999997</c:v>
                </c:pt>
                <c:pt idx="260">
                  <c:v>0.32297540000000002</c:v>
                </c:pt>
                <c:pt idx="261">
                  <c:v>0.3226002</c:v>
                </c:pt>
                <c:pt idx="262">
                  <c:v>0.32182490000000002</c:v>
                </c:pt>
                <c:pt idx="263">
                  <c:v>0.31998660000000001</c:v>
                </c:pt>
                <c:pt idx="264">
                  <c:v>0.31883119999999998</c:v>
                </c:pt>
                <c:pt idx="265">
                  <c:v>0.31780789999999998</c:v>
                </c:pt>
                <c:pt idx="266">
                  <c:v>0.3161853</c:v>
                </c:pt>
                <c:pt idx="267">
                  <c:v>0.31512449999999997</c:v>
                </c:pt>
                <c:pt idx="268">
                  <c:v>0.315023</c:v>
                </c:pt>
                <c:pt idx="269">
                  <c:v>0.31491560000000002</c:v>
                </c:pt>
                <c:pt idx="270">
                  <c:v>0.31506299999999998</c:v>
                </c:pt>
                <c:pt idx="271">
                  <c:v>0.31654389999999999</c:v>
                </c:pt>
                <c:pt idx="272">
                  <c:v>0.3182584</c:v>
                </c:pt>
                <c:pt idx="273">
                  <c:v>0.31949309999999997</c:v>
                </c:pt>
                <c:pt idx="274">
                  <c:v>0.32184360000000001</c:v>
                </c:pt>
                <c:pt idx="275">
                  <c:v>0.32440580000000002</c:v>
                </c:pt>
                <c:pt idx="276">
                  <c:v>0.326631</c:v>
                </c:pt>
                <c:pt idx="277">
                  <c:v>0.32909890000000003</c:v>
                </c:pt>
                <c:pt idx="278">
                  <c:v>0.33284619999999998</c:v>
                </c:pt>
                <c:pt idx="279">
                  <c:v>0.33588780000000001</c:v>
                </c:pt>
                <c:pt idx="280">
                  <c:v>0.33863019999999999</c:v>
                </c:pt>
                <c:pt idx="281">
                  <c:v>0.34225319999999998</c:v>
                </c:pt>
                <c:pt idx="282">
                  <c:v>0.34563389999999999</c:v>
                </c:pt>
                <c:pt idx="283">
                  <c:v>0.34842269999999997</c:v>
                </c:pt>
                <c:pt idx="284">
                  <c:v>0.35183989999999998</c:v>
                </c:pt>
                <c:pt idx="285">
                  <c:v>0.3557167</c:v>
                </c:pt>
                <c:pt idx="286">
                  <c:v>0.3589599</c:v>
                </c:pt>
                <c:pt idx="287">
                  <c:v>0.36245919999999998</c:v>
                </c:pt>
                <c:pt idx="288">
                  <c:v>0.36693609999999999</c:v>
                </c:pt>
                <c:pt idx="289">
                  <c:v>0.37068689999999999</c:v>
                </c:pt>
                <c:pt idx="290">
                  <c:v>0.37437550000000003</c:v>
                </c:pt>
                <c:pt idx="291">
                  <c:v>0.37851950000000001</c:v>
                </c:pt>
                <c:pt idx="292">
                  <c:v>0.38282060000000001</c:v>
                </c:pt>
                <c:pt idx="293">
                  <c:v>0.38621909999999998</c:v>
                </c:pt>
                <c:pt idx="294">
                  <c:v>0.39053710000000003</c:v>
                </c:pt>
                <c:pt idx="295">
                  <c:v>0.39519080000000001</c:v>
                </c:pt>
                <c:pt idx="296">
                  <c:v>0.39932839999999997</c:v>
                </c:pt>
                <c:pt idx="297">
                  <c:v>0.40425169999999999</c:v>
                </c:pt>
                <c:pt idx="298">
                  <c:v>0.4103444</c:v>
                </c:pt>
                <c:pt idx="299">
                  <c:v>0.41648829999999998</c:v>
                </c:pt>
                <c:pt idx="300">
                  <c:v>0.42299500000000001</c:v>
                </c:pt>
                <c:pt idx="301">
                  <c:v>0.4309017</c:v>
                </c:pt>
                <c:pt idx="302">
                  <c:v>0.43920809999999999</c:v>
                </c:pt>
                <c:pt idx="303">
                  <c:v>0.44630999999999998</c:v>
                </c:pt>
                <c:pt idx="304">
                  <c:v>0.45328839999999998</c:v>
                </c:pt>
                <c:pt idx="305">
                  <c:v>0.45874589999999998</c:v>
                </c:pt>
                <c:pt idx="306">
                  <c:v>0.46263280000000001</c:v>
                </c:pt>
                <c:pt idx="307">
                  <c:v>0.46606789999999998</c:v>
                </c:pt>
                <c:pt idx="308">
                  <c:v>0.47040579999999999</c:v>
                </c:pt>
                <c:pt idx="309">
                  <c:v>0.4740106</c:v>
                </c:pt>
                <c:pt idx="310">
                  <c:v>0.47790769999999999</c:v>
                </c:pt>
                <c:pt idx="311">
                  <c:v>0.48322949999999998</c:v>
                </c:pt>
                <c:pt idx="312">
                  <c:v>0.48862149999999999</c:v>
                </c:pt>
                <c:pt idx="313">
                  <c:v>0.49336869999999999</c:v>
                </c:pt>
                <c:pt idx="314">
                  <c:v>0.49873010000000001</c:v>
                </c:pt>
                <c:pt idx="315">
                  <c:v>0.50448899999999997</c:v>
                </c:pt>
                <c:pt idx="316">
                  <c:v>0.50994030000000001</c:v>
                </c:pt>
                <c:pt idx="317">
                  <c:v>0.51574050000000005</c:v>
                </c:pt>
                <c:pt idx="318">
                  <c:v>0.52287399999999995</c:v>
                </c:pt>
                <c:pt idx="319">
                  <c:v>0.52923529999999996</c:v>
                </c:pt>
                <c:pt idx="320">
                  <c:v>0.53539919999999996</c:v>
                </c:pt>
                <c:pt idx="321">
                  <c:v>0.54152719999999999</c:v>
                </c:pt>
                <c:pt idx="322">
                  <c:v>0.54785090000000003</c:v>
                </c:pt>
                <c:pt idx="323">
                  <c:v>0.55318579999999995</c:v>
                </c:pt>
                <c:pt idx="324">
                  <c:v>0.55897050000000004</c:v>
                </c:pt>
                <c:pt idx="325">
                  <c:v>0.56495850000000003</c:v>
                </c:pt>
                <c:pt idx="326">
                  <c:v>0.57011829999999997</c:v>
                </c:pt>
                <c:pt idx="327">
                  <c:v>0.57424439999999999</c:v>
                </c:pt>
                <c:pt idx="328">
                  <c:v>0.57753949999999998</c:v>
                </c:pt>
                <c:pt idx="329">
                  <c:v>0.57882840000000002</c:v>
                </c:pt>
                <c:pt idx="330">
                  <c:v>0.57793890000000003</c:v>
                </c:pt>
                <c:pt idx="331">
                  <c:v>0.57546359999999996</c:v>
                </c:pt>
                <c:pt idx="332">
                  <c:v>0.57244969999999995</c:v>
                </c:pt>
                <c:pt idx="333">
                  <c:v>0.5691427</c:v>
                </c:pt>
                <c:pt idx="334">
                  <c:v>0.5681503</c:v>
                </c:pt>
                <c:pt idx="335">
                  <c:v>0.56877809999999995</c:v>
                </c:pt>
                <c:pt idx="336">
                  <c:v>0.5703954</c:v>
                </c:pt>
                <c:pt idx="337">
                  <c:v>0.57237260000000001</c:v>
                </c:pt>
                <c:pt idx="338">
                  <c:v>0.57537119999999997</c:v>
                </c:pt>
                <c:pt idx="339">
                  <c:v>0.57758310000000002</c:v>
                </c:pt>
                <c:pt idx="340">
                  <c:v>0.57876970000000005</c:v>
                </c:pt>
                <c:pt idx="341">
                  <c:v>0.57923259999999999</c:v>
                </c:pt>
                <c:pt idx="342">
                  <c:v>0.57871890000000004</c:v>
                </c:pt>
                <c:pt idx="343">
                  <c:v>0.57639390000000001</c:v>
                </c:pt>
                <c:pt idx="344">
                  <c:v>0.57319520000000002</c:v>
                </c:pt>
                <c:pt idx="345">
                  <c:v>0.56922819999999996</c:v>
                </c:pt>
                <c:pt idx="346">
                  <c:v>0.56445800000000002</c:v>
                </c:pt>
                <c:pt idx="347">
                  <c:v>0.55883959999999999</c:v>
                </c:pt>
                <c:pt idx="348">
                  <c:v>0.55408619999999997</c:v>
                </c:pt>
                <c:pt idx="349">
                  <c:v>0.54887350000000001</c:v>
                </c:pt>
                <c:pt idx="350">
                  <c:v>0.54366959999999998</c:v>
                </c:pt>
                <c:pt idx="351">
                  <c:v>0.53847650000000002</c:v>
                </c:pt>
                <c:pt idx="352">
                  <c:v>0.53353459999999997</c:v>
                </c:pt>
                <c:pt idx="353">
                  <c:v>0.52746349999999997</c:v>
                </c:pt>
                <c:pt idx="354">
                  <c:v>0.52168170000000003</c:v>
                </c:pt>
                <c:pt idx="355">
                  <c:v>0.51679929999999996</c:v>
                </c:pt>
                <c:pt idx="356">
                  <c:v>0.51236619999999999</c:v>
                </c:pt>
                <c:pt idx="357">
                  <c:v>0.5086328</c:v>
                </c:pt>
                <c:pt idx="358">
                  <c:v>0.50604090000000002</c:v>
                </c:pt>
                <c:pt idx="359">
                  <c:v>0.50348389999999998</c:v>
                </c:pt>
                <c:pt idx="360">
                  <c:v>0.50111320000000004</c:v>
                </c:pt>
                <c:pt idx="361">
                  <c:v>0.49963200000000002</c:v>
                </c:pt>
                <c:pt idx="362">
                  <c:v>0.49934469999999997</c:v>
                </c:pt>
                <c:pt idx="363">
                  <c:v>0.49878280000000003</c:v>
                </c:pt>
                <c:pt idx="364">
                  <c:v>0.49945050000000002</c:v>
                </c:pt>
                <c:pt idx="365">
                  <c:v>0.50107619999999997</c:v>
                </c:pt>
                <c:pt idx="366">
                  <c:v>0.50300769999999995</c:v>
                </c:pt>
                <c:pt idx="367">
                  <c:v>0.50433760000000005</c:v>
                </c:pt>
                <c:pt idx="368">
                  <c:v>0.50569050000000004</c:v>
                </c:pt>
                <c:pt idx="369">
                  <c:v>0.50547200000000003</c:v>
                </c:pt>
                <c:pt idx="370">
                  <c:v>0.50281790000000004</c:v>
                </c:pt>
                <c:pt idx="371">
                  <c:v>0.49865619999999999</c:v>
                </c:pt>
                <c:pt idx="372">
                  <c:v>0.49391859999999999</c:v>
                </c:pt>
                <c:pt idx="373">
                  <c:v>0.48879519999999999</c:v>
                </c:pt>
                <c:pt idx="374">
                  <c:v>0.48496220000000001</c:v>
                </c:pt>
                <c:pt idx="375">
                  <c:v>0.4822109</c:v>
                </c:pt>
                <c:pt idx="376">
                  <c:v>0.47923759999999999</c:v>
                </c:pt>
                <c:pt idx="377">
                  <c:v>0.4749082</c:v>
                </c:pt>
                <c:pt idx="378">
                  <c:v>0.47040759999999998</c:v>
                </c:pt>
                <c:pt idx="379">
                  <c:v>0.46487050000000002</c:v>
                </c:pt>
                <c:pt idx="380">
                  <c:v>0.4592154</c:v>
                </c:pt>
                <c:pt idx="381">
                  <c:v>0.45410089999999997</c:v>
                </c:pt>
                <c:pt idx="382">
                  <c:v>0.44983119999999999</c:v>
                </c:pt>
                <c:pt idx="383">
                  <c:v>0.44543260000000001</c:v>
                </c:pt>
                <c:pt idx="384">
                  <c:v>0.4422295</c:v>
                </c:pt>
                <c:pt idx="385">
                  <c:v>0.44074229999999998</c:v>
                </c:pt>
                <c:pt idx="386">
                  <c:v>0.43991839999999999</c:v>
                </c:pt>
                <c:pt idx="387">
                  <c:v>0.43938519999999998</c:v>
                </c:pt>
                <c:pt idx="388">
                  <c:v>0.44009330000000002</c:v>
                </c:pt>
                <c:pt idx="389">
                  <c:v>0.44128479999999998</c:v>
                </c:pt>
                <c:pt idx="390">
                  <c:v>0.44291989999999998</c:v>
                </c:pt>
                <c:pt idx="391">
                  <c:v>0.44560559999999999</c:v>
                </c:pt>
                <c:pt idx="392">
                  <c:v>0.44944109999999998</c:v>
                </c:pt>
                <c:pt idx="393">
                  <c:v>0.45244889999999999</c:v>
                </c:pt>
                <c:pt idx="394">
                  <c:v>0.45531719999999998</c:v>
                </c:pt>
                <c:pt idx="395">
                  <c:v>0.45753319999999997</c:v>
                </c:pt>
                <c:pt idx="396">
                  <c:v>0.4577814</c:v>
                </c:pt>
                <c:pt idx="397">
                  <c:v>0.45496750000000002</c:v>
                </c:pt>
                <c:pt idx="398">
                  <c:v>0.44995459999999998</c:v>
                </c:pt>
                <c:pt idx="399">
                  <c:v>0.4422297</c:v>
                </c:pt>
                <c:pt idx="400">
                  <c:v>0.43186570000000002</c:v>
                </c:pt>
                <c:pt idx="401">
                  <c:v>0.4207823</c:v>
                </c:pt>
                <c:pt idx="402">
                  <c:v>0.41030549999999999</c:v>
                </c:pt>
                <c:pt idx="403">
                  <c:v>0.3999586</c:v>
                </c:pt>
                <c:pt idx="404">
                  <c:v>0.39103310000000002</c:v>
                </c:pt>
                <c:pt idx="405">
                  <c:v>0.38424029999999998</c:v>
                </c:pt>
                <c:pt idx="406">
                  <c:v>0.37911400000000001</c:v>
                </c:pt>
                <c:pt idx="407">
                  <c:v>0.3748494</c:v>
                </c:pt>
                <c:pt idx="408">
                  <c:v>0.37289670000000003</c:v>
                </c:pt>
                <c:pt idx="409">
                  <c:v>0.37214819999999998</c:v>
                </c:pt>
                <c:pt idx="410">
                  <c:v>0.37201960000000001</c:v>
                </c:pt>
                <c:pt idx="411">
                  <c:v>0.37344159999999998</c:v>
                </c:pt>
                <c:pt idx="412">
                  <c:v>0.37672329999999998</c:v>
                </c:pt>
                <c:pt idx="413">
                  <c:v>0.38049369999999999</c:v>
                </c:pt>
                <c:pt idx="414">
                  <c:v>0.3848316</c:v>
                </c:pt>
                <c:pt idx="415">
                  <c:v>0.39022099999999998</c:v>
                </c:pt>
                <c:pt idx="416">
                  <c:v>0.39560899999999999</c:v>
                </c:pt>
                <c:pt idx="417">
                  <c:v>0.40074880000000002</c:v>
                </c:pt>
                <c:pt idx="418">
                  <c:v>0.40752260000000001</c:v>
                </c:pt>
                <c:pt idx="419">
                  <c:v>0.41548160000000001</c:v>
                </c:pt>
                <c:pt idx="420">
                  <c:v>0.4239115</c:v>
                </c:pt>
                <c:pt idx="421">
                  <c:v>0.43327159999999998</c:v>
                </c:pt>
                <c:pt idx="422">
                  <c:v>0.44408160000000002</c:v>
                </c:pt>
                <c:pt idx="423">
                  <c:v>0.45410980000000001</c:v>
                </c:pt>
                <c:pt idx="424">
                  <c:v>0.46349820000000003</c:v>
                </c:pt>
                <c:pt idx="425">
                  <c:v>0.47257159999999998</c:v>
                </c:pt>
                <c:pt idx="426">
                  <c:v>0.4805701</c:v>
                </c:pt>
                <c:pt idx="427">
                  <c:v>0.48678349999999998</c:v>
                </c:pt>
                <c:pt idx="428">
                  <c:v>0.49264340000000001</c:v>
                </c:pt>
                <c:pt idx="429">
                  <c:v>0.4978687</c:v>
                </c:pt>
                <c:pt idx="430">
                  <c:v>0.50172320000000004</c:v>
                </c:pt>
                <c:pt idx="431">
                  <c:v>0.50470199999999998</c:v>
                </c:pt>
                <c:pt idx="432">
                  <c:v>0.50771909999999998</c:v>
                </c:pt>
                <c:pt idx="433">
                  <c:v>0.50925790000000004</c:v>
                </c:pt>
                <c:pt idx="434">
                  <c:v>0.50995570000000001</c:v>
                </c:pt>
                <c:pt idx="435">
                  <c:v>0.51043179999999999</c:v>
                </c:pt>
                <c:pt idx="436">
                  <c:v>0.51059739999999998</c:v>
                </c:pt>
                <c:pt idx="437">
                  <c:v>0.50950209999999996</c:v>
                </c:pt>
                <c:pt idx="438">
                  <c:v>0.50866480000000003</c:v>
                </c:pt>
                <c:pt idx="439">
                  <c:v>0.50754750000000004</c:v>
                </c:pt>
                <c:pt idx="440">
                  <c:v>0.50540160000000001</c:v>
                </c:pt>
                <c:pt idx="441">
                  <c:v>0.50262079999999998</c:v>
                </c:pt>
                <c:pt idx="442">
                  <c:v>0.500251</c:v>
                </c:pt>
                <c:pt idx="443">
                  <c:v>0.49714809999999998</c:v>
                </c:pt>
                <c:pt idx="444">
                  <c:v>0.49370009999999998</c:v>
                </c:pt>
                <c:pt idx="445">
                  <c:v>0.49075940000000001</c:v>
                </c:pt>
                <c:pt idx="446">
                  <c:v>0.48825299999999999</c:v>
                </c:pt>
                <c:pt idx="447">
                  <c:v>0.48491260000000003</c:v>
                </c:pt>
                <c:pt idx="448">
                  <c:v>0.4822842</c:v>
                </c:pt>
                <c:pt idx="449">
                  <c:v>0.48007319999999998</c:v>
                </c:pt>
                <c:pt idx="450">
                  <c:v>0.47743200000000002</c:v>
                </c:pt>
                <c:pt idx="451">
                  <c:v>0.47419929999999999</c:v>
                </c:pt>
                <c:pt idx="452">
                  <c:v>0.4715126</c:v>
                </c:pt>
                <c:pt idx="453">
                  <c:v>0.46785640000000001</c:v>
                </c:pt>
                <c:pt idx="454">
                  <c:v>0.46327109999999999</c:v>
                </c:pt>
                <c:pt idx="455">
                  <c:v>0.45878459999999999</c:v>
                </c:pt>
                <c:pt idx="456">
                  <c:v>0.4543315</c:v>
                </c:pt>
                <c:pt idx="457">
                  <c:v>0.4490885</c:v>
                </c:pt>
                <c:pt idx="458">
                  <c:v>0.44386530000000002</c:v>
                </c:pt>
                <c:pt idx="459">
                  <c:v>0.43824360000000001</c:v>
                </c:pt>
                <c:pt idx="460">
                  <c:v>0.43176009999999998</c:v>
                </c:pt>
                <c:pt idx="461">
                  <c:v>0.42473539999999999</c:v>
                </c:pt>
                <c:pt idx="462">
                  <c:v>0.41866160000000002</c:v>
                </c:pt>
                <c:pt idx="463">
                  <c:v>0.41250819999999999</c:v>
                </c:pt>
                <c:pt idx="464">
                  <c:v>0.40642349999999999</c:v>
                </c:pt>
                <c:pt idx="465">
                  <c:v>0.40104030000000002</c:v>
                </c:pt>
                <c:pt idx="466">
                  <c:v>0.39664070000000001</c:v>
                </c:pt>
                <c:pt idx="467">
                  <c:v>0.39233790000000002</c:v>
                </c:pt>
                <c:pt idx="468">
                  <c:v>0.38904309999999998</c:v>
                </c:pt>
                <c:pt idx="469">
                  <c:v>0.3870053</c:v>
                </c:pt>
                <c:pt idx="470">
                  <c:v>0.3854379</c:v>
                </c:pt>
                <c:pt idx="471">
                  <c:v>0.3843685</c:v>
                </c:pt>
                <c:pt idx="472">
                  <c:v>0.38460159999999999</c:v>
                </c:pt>
                <c:pt idx="473">
                  <c:v>0.38528659999999998</c:v>
                </c:pt>
                <c:pt idx="474">
                  <c:v>0.38587090000000002</c:v>
                </c:pt>
                <c:pt idx="475">
                  <c:v>0.38643379999999999</c:v>
                </c:pt>
                <c:pt idx="476">
                  <c:v>0.38736039999999999</c:v>
                </c:pt>
                <c:pt idx="477">
                  <c:v>0.38664999999999999</c:v>
                </c:pt>
                <c:pt idx="478">
                  <c:v>0.38484610000000002</c:v>
                </c:pt>
                <c:pt idx="479">
                  <c:v>0.38266329999999998</c:v>
                </c:pt>
                <c:pt idx="480">
                  <c:v>0.38023630000000003</c:v>
                </c:pt>
                <c:pt idx="481">
                  <c:v>0.3776429</c:v>
                </c:pt>
                <c:pt idx="482">
                  <c:v>0.37627870000000002</c:v>
                </c:pt>
                <c:pt idx="483">
                  <c:v>0.37549519999999997</c:v>
                </c:pt>
                <c:pt idx="484">
                  <c:v>0.3747993</c:v>
                </c:pt>
                <c:pt idx="485">
                  <c:v>0.37457610000000002</c:v>
                </c:pt>
                <c:pt idx="486">
                  <c:v>0.37468020000000002</c:v>
                </c:pt>
                <c:pt idx="487">
                  <c:v>0.3738553</c:v>
                </c:pt>
                <c:pt idx="488">
                  <c:v>0.37164360000000002</c:v>
                </c:pt>
                <c:pt idx="489">
                  <c:v>0.36822700000000003</c:v>
                </c:pt>
                <c:pt idx="490">
                  <c:v>0.36523810000000001</c:v>
                </c:pt>
                <c:pt idx="491">
                  <c:v>0.3624502</c:v>
                </c:pt>
                <c:pt idx="492">
                  <c:v>0.36115799999999998</c:v>
                </c:pt>
                <c:pt idx="493">
                  <c:v>0.36059180000000002</c:v>
                </c:pt>
                <c:pt idx="494">
                  <c:v>0.36103350000000001</c:v>
                </c:pt>
                <c:pt idx="495">
                  <c:v>0.36317250000000001</c:v>
                </c:pt>
                <c:pt idx="496">
                  <c:v>0.36710389999999998</c:v>
                </c:pt>
                <c:pt idx="497">
                  <c:v>0.37235099999999999</c:v>
                </c:pt>
                <c:pt idx="498">
                  <c:v>0.38091750000000002</c:v>
                </c:pt>
                <c:pt idx="499">
                  <c:v>0.39294440000000003</c:v>
                </c:pt>
                <c:pt idx="500">
                  <c:v>0.40462189999999998</c:v>
                </c:pt>
                <c:pt idx="501">
                  <c:v>0.41415299999999999</c:v>
                </c:pt>
                <c:pt idx="502">
                  <c:v>0.4244214</c:v>
                </c:pt>
                <c:pt idx="503">
                  <c:v>0.4325695</c:v>
                </c:pt>
                <c:pt idx="504">
                  <c:v>0.4376449</c:v>
                </c:pt>
                <c:pt idx="505">
                  <c:v>0.44071280000000002</c:v>
                </c:pt>
                <c:pt idx="506">
                  <c:v>0.44010939999999998</c:v>
                </c:pt>
                <c:pt idx="507">
                  <c:v>0.43517339999999999</c:v>
                </c:pt>
                <c:pt idx="508">
                  <c:v>0.4301817</c:v>
                </c:pt>
                <c:pt idx="509">
                  <c:v>0.42431190000000002</c:v>
                </c:pt>
                <c:pt idx="510">
                  <c:v>0.418097</c:v>
                </c:pt>
                <c:pt idx="511">
                  <c:v>0.41174480000000002</c:v>
                </c:pt>
                <c:pt idx="512">
                  <c:v>0.4072346</c:v>
                </c:pt>
                <c:pt idx="513">
                  <c:v>0.39924120000000002</c:v>
                </c:pt>
                <c:pt idx="514">
                  <c:v>0.38976640000000001</c:v>
                </c:pt>
                <c:pt idx="515">
                  <c:v>0.38411889999999999</c:v>
                </c:pt>
                <c:pt idx="516">
                  <c:v>0.380859</c:v>
                </c:pt>
                <c:pt idx="517">
                  <c:v>0.37412770000000001</c:v>
                </c:pt>
                <c:pt idx="518">
                  <c:v>0.36895470000000002</c:v>
                </c:pt>
                <c:pt idx="519">
                  <c:v>0.36403419999999997</c:v>
                </c:pt>
                <c:pt idx="520">
                  <c:v>0.35901339999999998</c:v>
                </c:pt>
                <c:pt idx="521">
                  <c:v>0.35727110000000001</c:v>
                </c:pt>
                <c:pt idx="522">
                  <c:v>0.35597430000000002</c:v>
                </c:pt>
                <c:pt idx="523">
                  <c:v>0.35439379999999998</c:v>
                </c:pt>
                <c:pt idx="524">
                  <c:v>0.35475329999999999</c:v>
                </c:pt>
                <c:pt idx="525">
                  <c:v>0.35635699999999998</c:v>
                </c:pt>
                <c:pt idx="526">
                  <c:v>0.35913699999999998</c:v>
                </c:pt>
                <c:pt idx="527">
                  <c:v>0.36338090000000001</c:v>
                </c:pt>
                <c:pt idx="528">
                  <c:v>0.37188120000000002</c:v>
                </c:pt>
                <c:pt idx="529">
                  <c:v>0.37957639999999998</c:v>
                </c:pt>
                <c:pt idx="530">
                  <c:v>0.3781294</c:v>
                </c:pt>
                <c:pt idx="531">
                  <c:v>0.37847330000000001</c:v>
                </c:pt>
                <c:pt idx="532">
                  <c:v>0.38019029999999998</c:v>
                </c:pt>
                <c:pt idx="533">
                  <c:v>0.38062269999999998</c:v>
                </c:pt>
                <c:pt idx="534">
                  <c:v>0.38211590000000001</c:v>
                </c:pt>
                <c:pt idx="535">
                  <c:v>0.38119730000000002</c:v>
                </c:pt>
                <c:pt idx="536">
                  <c:v>0.37903009999999998</c:v>
                </c:pt>
                <c:pt idx="537">
                  <c:v>0.38035020000000003</c:v>
                </c:pt>
                <c:pt idx="538">
                  <c:v>0.38174089999999999</c:v>
                </c:pt>
                <c:pt idx="539">
                  <c:v>0.37294880000000002</c:v>
                </c:pt>
                <c:pt idx="540">
                  <c:v>0.366703</c:v>
                </c:pt>
                <c:pt idx="541">
                  <c:v>0.36431000000000002</c:v>
                </c:pt>
                <c:pt idx="542">
                  <c:v>0.36408190000000001</c:v>
                </c:pt>
                <c:pt idx="543">
                  <c:v>0.36641030000000002</c:v>
                </c:pt>
                <c:pt idx="544">
                  <c:v>0.36905749999999998</c:v>
                </c:pt>
                <c:pt idx="545">
                  <c:v>0.36916860000000001</c:v>
                </c:pt>
                <c:pt idx="546">
                  <c:v>0.3705695</c:v>
                </c:pt>
                <c:pt idx="547">
                  <c:v>0.37358849999999999</c:v>
                </c:pt>
                <c:pt idx="548">
                  <c:v>0.3833394</c:v>
                </c:pt>
                <c:pt idx="549">
                  <c:v>0.38101930000000001</c:v>
                </c:pt>
                <c:pt idx="550">
                  <c:v>0.36963639999999998</c:v>
                </c:pt>
                <c:pt idx="551">
                  <c:v>0.3655716</c:v>
                </c:pt>
                <c:pt idx="552">
                  <c:v>0.36880489999999999</c:v>
                </c:pt>
                <c:pt idx="553">
                  <c:v>0.36828060000000001</c:v>
                </c:pt>
                <c:pt idx="554">
                  <c:v>0.36203920000000001</c:v>
                </c:pt>
                <c:pt idx="555">
                  <c:v>0.3585969</c:v>
                </c:pt>
                <c:pt idx="556">
                  <c:v>0.35969990000000002</c:v>
                </c:pt>
                <c:pt idx="557">
                  <c:v>0.3541916</c:v>
                </c:pt>
                <c:pt idx="558">
                  <c:v>0.34233400000000003</c:v>
                </c:pt>
                <c:pt idx="559">
                  <c:v>0.33305269999999998</c:v>
                </c:pt>
                <c:pt idx="560">
                  <c:v>0.32574409999999998</c:v>
                </c:pt>
                <c:pt idx="561">
                  <c:v>0.32136520000000002</c:v>
                </c:pt>
                <c:pt idx="562">
                  <c:v>0.31742160000000003</c:v>
                </c:pt>
                <c:pt idx="563">
                  <c:v>0.31544689999999997</c:v>
                </c:pt>
                <c:pt idx="564">
                  <c:v>0.31574530000000001</c:v>
                </c:pt>
                <c:pt idx="565">
                  <c:v>0.31636789999999998</c:v>
                </c:pt>
                <c:pt idx="566">
                  <c:v>0.3149902</c:v>
                </c:pt>
                <c:pt idx="567">
                  <c:v>0.31103520000000001</c:v>
                </c:pt>
                <c:pt idx="568">
                  <c:v>0.31460650000000001</c:v>
                </c:pt>
                <c:pt idx="569">
                  <c:v>0.32178449999999997</c:v>
                </c:pt>
                <c:pt idx="570">
                  <c:v>0.32352069999999999</c:v>
                </c:pt>
                <c:pt idx="571">
                  <c:v>0.32551659999999999</c:v>
                </c:pt>
                <c:pt idx="572">
                  <c:v>0.33159230000000001</c:v>
                </c:pt>
                <c:pt idx="573">
                  <c:v>0.34824149999999998</c:v>
                </c:pt>
                <c:pt idx="574">
                  <c:v>0.368593</c:v>
                </c:pt>
                <c:pt idx="575">
                  <c:v>0.36950129999999998</c:v>
                </c:pt>
                <c:pt idx="576">
                  <c:v>0.36397180000000001</c:v>
                </c:pt>
                <c:pt idx="577">
                  <c:v>0.36270590000000003</c:v>
                </c:pt>
                <c:pt idx="578">
                  <c:v>0.35861769999999998</c:v>
                </c:pt>
                <c:pt idx="579">
                  <c:v>0.3540239</c:v>
                </c:pt>
                <c:pt idx="580">
                  <c:v>0.34517579999999998</c:v>
                </c:pt>
                <c:pt idx="581">
                  <c:v>0.33754430000000002</c:v>
                </c:pt>
                <c:pt idx="582">
                  <c:v>0.32983059999999997</c:v>
                </c:pt>
                <c:pt idx="583">
                  <c:v>0.31364379999999997</c:v>
                </c:pt>
                <c:pt idx="584">
                  <c:v>0.30345729999999999</c:v>
                </c:pt>
                <c:pt idx="585">
                  <c:v>0.29465839999999999</c:v>
                </c:pt>
                <c:pt idx="586">
                  <c:v>0.28702493000000001</c:v>
                </c:pt>
                <c:pt idx="587">
                  <c:v>0.28381859999999998</c:v>
                </c:pt>
                <c:pt idx="588">
                  <c:v>0.28424129999999997</c:v>
                </c:pt>
                <c:pt idx="589">
                  <c:v>0.27826464000000001</c:v>
                </c:pt>
                <c:pt idx="590">
                  <c:v>0.27872434000000001</c:v>
                </c:pt>
                <c:pt idx="591">
                  <c:v>0.28976196999999998</c:v>
                </c:pt>
                <c:pt idx="592">
                  <c:v>0.28844471999999999</c:v>
                </c:pt>
                <c:pt idx="593">
                  <c:v>0.27781422</c:v>
                </c:pt>
                <c:pt idx="594">
                  <c:v>0.27071706000000001</c:v>
                </c:pt>
                <c:pt idx="595">
                  <c:v>0.26436272999999999</c:v>
                </c:pt>
                <c:pt idx="596">
                  <c:v>0.26206435</c:v>
                </c:pt>
                <c:pt idx="597">
                  <c:v>0.26137716999999999</c:v>
                </c:pt>
                <c:pt idx="598">
                  <c:v>0.26157276000000002</c:v>
                </c:pt>
                <c:pt idx="599">
                  <c:v>0.26413227</c:v>
                </c:pt>
                <c:pt idx="600">
                  <c:v>0.26844684000000002</c:v>
                </c:pt>
                <c:pt idx="601">
                  <c:v>0.28122301</c:v>
                </c:pt>
                <c:pt idx="602">
                  <c:v>0.27610548000000001</c:v>
                </c:pt>
                <c:pt idx="603">
                  <c:v>0.25898581999999998</c:v>
                </c:pt>
                <c:pt idx="604">
                  <c:v>0.25442772000000002</c:v>
                </c:pt>
                <c:pt idx="605">
                  <c:v>0.25384022000000001</c:v>
                </c:pt>
                <c:pt idx="606">
                  <c:v>0.25651278999999999</c:v>
                </c:pt>
                <c:pt idx="607">
                  <c:v>0.25983462000000002</c:v>
                </c:pt>
                <c:pt idx="608">
                  <c:v>0.25635005</c:v>
                </c:pt>
                <c:pt idx="609">
                  <c:v>0.25909103999999999</c:v>
                </c:pt>
                <c:pt idx="610">
                  <c:v>0.27041590999999998</c:v>
                </c:pt>
                <c:pt idx="611">
                  <c:v>0.26938864000000001</c:v>
                </c:pt>
                <c:pt idx="612">
                  <c:v>0.26486227000000001</c:v>
                </c:pt>
                <c:pt idx="613">
                  <c:v>0.26794247999999998</c:v>
                </c:pt>
                <c:pt idx="614">
                  <c:v>0.27143084000000001</c:v>
                </c:pt>
                <c:pt idx="615">
                  <c:v>0.27466344999999998</c:v>
                </c:pt>
                <c:pt idx="616">
                  <c:v>0.27755572000000001</c:v>
                </c:pt>
                <c:pt idx="617">
                  <c:v>0.28074022999999998</c:v>
                </c:pt>
                <c:pt idx="618">
                  <c:v>0.28286712000000003</c:v>
                </c:pt>
                <c:pt idx="619">
                  <c:v>0.28465744999999998</c:v>
                </c:pt>
                <c:pt idx="620">
                  <c:v>0.28591279000000003</c:v>
                </c:pt>
                <c:pt idx="621">
                  <c:v>0.28627518000000002</c:v>
                </c:pt>
                <c:pt idx="622">
                  <c:v>0.28641168</c:v>
                </c:pt>
                <c:pt idx="623">
                  <c:v>0.28774839000000002</c:v>
                </c:pt>
                <c:pt idx="624">
                  <c:v>0.28919993999999999</c:v>
                </c:pt>
                <c:pt idx="625">
                  <c:v>0.29010433000000002</c:v>
                </c:pt>
                <c:pt idx="626">
                  <c:v>0.29046643</c:v>
                </c:pt>
                <c:pt idx="627">
                  <c:v>0.29036425999999999</c:v>
                </c:pt>
                <c:pt idx="628">
                  <c:v>0.28810154999999998</c:v>
                </c:pt>
                <c:pt idx="629">
                  <c:v>0.28518838000000002</c:v>
                </c:pt>
                <c:pt idx="630">
                  <c:v>0.28647281000000002</c:v>
                </c:pt>
                <c:pt idx="631">
                  <c:v>0.29344146999999998</c:v>
                </c:pt>
                <c:pt idx="632">
                  <c:v>0.28911441999999998</c:v>
                </c:pt>
                <c:pt idx="633">
                  <c:v>0.28233279</c:v>
                </c:pt>
                <c:pt idx="634">
                  <c:v>0.28511458000000001</c:v>
                </c:pt>
                <c:pt idx="635">
                  <c:v>0.28653302000000003</c:v>
                </c:pt>
                <c:pt idx="636">
                  <c:v>0.28383471999999998</c:v>
                </c:pt>
                <c:pt idx="637">
                  <c:v>0.28349677000000001</c:v>
                </c:pt>
                <c:pt idx="638">
                  <c:v>0.28202976000000002</c:v>
                </c:pt>
                <c:pt idx="639">
                  <c:v>0.28085237000000002</c:v>
                </c:pt>
                <c:pt idx="640">
                  <c:v>0.28699070999999998</c:v>
                </c:pt>
                <c:pt idx="641">
                  <c:v>0.29525222000000001</c:v>
                </c:pt>
                <c:pt idx="642">
                  <c:v>0.28939756999999999</c:v>
                </c:pt>
                <c:pt idx="643">
                  <c:v>0.28279116999999998</c:v>
                </c:pt>
                <c:pt idx="644">
                  <c:v>0.28185733000000002</c:v>
                </c:pt>
                <c:pt idx="645">
                  <c:v>0.28279794000000003</c:v>
                </c:pt>
                <c:pt idx="646">
                  <c:v>0.28956409</c:v>
                </c:pt>
                <c:pt idx="647">
                  <c:v>0.29191771999999999</c:v>
                </c:pt>
                <c:pt idx="648">
                  <c:v>0.28543122999999998</c:v>
                </c:pt>
                <c:pt idx="649">
                  <c:v>0.29132845000000002</c:v>
                </c:pt>
                <c:pt idx="650">
                  <c:v>0.30737829999999999</c:v>
                </c:pt>
                <c:pt idx="651">
                  <c:v>0.29522538999999998</c:v>
                </c:pt>
                <c:pt idx="652">
                  <c:v>0.27977467</c:v>
                </c:pt>
                <c:pt idx="653">
                  <c:v>0.27664037000000002</c:v>
                </c:pt>
                <c:pt idx="654">
                  <c:v>0.27798258999999997</c:v>
                </c:pt>
                <c:pt idx="655">
                  <c:v>0.28060705000000002</c:v>
                </c:pt>
                <c:pt idx="656">
                  <c:v>0.27802605000000002</c:v>
                </c:pt>
                <c:pt idx="657">
                  <c:v>0.27661450999999998</c:v>
                </c:pt>
                <c:pt idx="658">
                  <c:v>0.28163703000000001</c:v>
                </c:pt>
                <c:pt idx="659">
                  <c:v>0.28269086999999998</c:v>
                </c:pt>
                <c:pt idx="660">
                  <c:v>0.27844587999999998</c:v>
                </c:pt>
                <c:pt idx="661">
                  <c:v>0.27991373000000003</c:v>
                </c:pt>
                <c:pt idx="662">
                  <c:v>0.27956544999999999</c:v>
                </c:pt>
                <c:pt idx="663">
                  <c:v>0.27253272000000001</c:v>
                </c:pt>
                <c:pt idx="664">
                  <c:v>0.27137018000000002</c:v>
                </c:pt>
                <c:pt idx="665">
                  <c:v>0.27443009000000002</c:v>
                </c:pt>
                <c:pt idx="666">
                  <c:v>0.28529954000000002</c:v>
                </c:pt>
                <c:pt idx="667">
                  <c:v>0.28194332</c:v>
                </c:pt>
                <c:pt idx="668">
                  <c:v>0.27131918999999999</c:v>
                </c:pt>
                <c:pt idx="669">
                  <c:v>0.26998362999999997</c:v>
                </c:pt>
                <c:pt idx="670">
                  <c:v>0.27064278000000003</c:v>
                </c:pt>
                <c:pt idx="671">
                  <c:v>0.27598283000000001</c:v>
                </c:pt>
                <c:pt idx="672">
                  <c:v>0.28958941999999999</c:v>
                </c:pt>
                <c:pt idx="673">
                  <c:v>0.29291746000000002</c:v>
                </c:pt>
                <c:pt idx="674">
                  <c:v>0.30105860000000001</c:v>
                </c:pt>
                <c:pt idx="675">
                  <c:v>0.30841499999999999</c:v>
                </c:pt>
                <c:pt idx="676">
                  <c:v>0.30290240000000002</c:v>
                </c:pt>
                <c:pt idx="677">
                  <c:v>0.30974879999999999</c:v>
                </c:pt>
                <c:pt idx="678">
                  <c:v>0.31699660000000002</c:v>
                </c:pt>
                <c:pt idx="679">
                  <c:v>0.32373990000000002</c:v>
                </c:pt>
                <c:pt idx="680">
                  <c:v>0.33243889999999998</c:v>
                </c:pt>
                <c:pt idx="681">
                  <c:v>0.34483619999999998</c:v>
                </c:pt>
                <c:pt idx="682">
                  <c:v>0.35973110000000003</c:v>
                </c:pt>
                <c:pt idx="683">
                  <c:v>0.37766939999999999</c:v>
                </c:pt>
                <c:pt idx="684">
                  <c:v>0.38818069999999999</c:v>
                </c:pt>
                <c:pt idx="685">
                  <c:v>0.39001330000000001</c:v>
                </c:pt>
                <c:pt idx="686">
                  <c:v>0.39678069999999999</c:v>
                </c:pt>
                <c:pt idx="687">
                  <c:v>0.40744520000000001</c:v>
                </c:pt>
                <c:pt idx="688">
                  <c:v>0.41681309999999999</c:v>
                </c:pt>
                <c:pt idx="689">
                  <c:v>0.42730649999999998</c:v>
                </c:pt>
                <c:pt idx="690">
                  <c:v>0.43807849999999998</c:v>
                </c:pt>
                <c:pt idx="691">
                  <c:v>0.4525014</c:v>
                </c:pt>
                <c:pt idx="692">
                  <c:v>0.46915269999999998</c:v>
                </c:pt>
                <c:pt idx="693">
                  <c:v>0.46991739999999999</c:v>
                </c:pt>
                <c:pt idx="694">
                  <c:v>0.469362</c:v>
                </c:pt>
                <c:pt idx="695">
                  <c:v>0.47670760000000001</c:v>
                </c:pt>
                <c:pt idx="696">
                  <c:v>0.47782750000000002</c:v>
                </c:pt>
                <c:pt idx="697">
                  <c:v>0.47830329999999999</c:v>
                </c:pt>
                <c:pt idx="698">
                  <c:v>0.47800320000000002</c:v>
                </c:pt>
                <c:pt idx="699">
                  <c:v>0.4779159</c:v>
                </c:pt>
                <c:pt idx="700">
                  <c:v>0.47701510000000003</c:v>
                </c:pt>
                <c:pt idx="701">
                  <c:v>0.47406039999999999</c:v>
                </c:pt>
                <c:pt idx="702">
                  <c:v>0.46310879999999999</c:v>
                </c:pt>
                <c:pt idx="703">
                  <c:v>0.4539725</c:v>
                </c:pt>
                <c:pt idx="704">
                  <c:v>0.44639469999999998</c:v>
                </c:pt>
                <c:pt idx="705">
                  <c:v>0.43575920000000001</c:v>
                </c:pt>
                <c:pt idx="706">
                  <c:v>0.42734119999999998</c:v>
                </c:pt>
                <c:pt idx="707">
                  <c:v>0.4169755</c:v>
                </c:pt>
                <c:pt idx="708">
                  <c:v>0.40394010000000002</c:v>
                </c:pt>
                <c:pt idx="709">
                  <c:v>0.39578459999999999</c:v>
                </c:pt>
                <c:pt idx="710">
                  <c:v>0.38794810000000002</c:v>
                </c:pt>
                <c:pt idx="711">
                  <c:v>0.38095099999999998</c:v>
                </c:pt>
                <c:pt idx="712">
                  <c:v>0.3747106</c:v>
                </c:pt>
                <c:pt idx="713">
                  <c:v>0.36037079999999999</c:v>
                </c:pt>
                <c:pt idx="714">
                  <c:v>0.34730800000000001</c:v>
                </c:pt>
                <c:pt idx="715">
                  <c:v>0.3385746</c:v>
                </c:pt>
                <c:pt idx="716">
                  <c:v>0.33156740000000001</c:v>
                </c:pt>
                <c:pt idx="717">
                  <c:v>0.32450069999999998</c:v>
                </c:pt>
                <c:pt idx="718">
                  <c:v>0.31877719999999998</c:v>
                </c:pt>
                <c:pt idx="719">
                  <c:v>0.31308279999999999</c:v>
                </c:pt>
                <c:pt idx="720">
                  <c:v>0.30698039999999999</c:v>
                </c:pt>
                <c:pt idx="721">
                  <c:v>0.30464010000000002</c:v>
                </c:pt>
                <c:pt idx="722">
                  <c:v>0.30471039999999999</c:v>
                </c:pt>
                <c:pt idx="723">
                  <c:v>0.29975429999999997</c:v>
                </c:pt>
                <c:pt idx="724">
                  <c:v>0.29258004999999998</c:v>
                </c:pt>
                <c:pt idx="725">
                  <c:v>0.28932552</c:v>
                </c:pt>
                <c:pt idx="726">
                  <c:v>0.28739216000000001</c:v>
                </c:pt>
                <c:pt idx="727">
                  <c:v>0.28509503000000003</c:v>
                </c:pt>
                <c:pt idx="728">
                  <c:v>0.28110762</c:v>
                </c:pt>
                <c:pt idx="729">
                  <c:v>0.27794591000000002</c:v>
                </c:pt>
                <c:pt idx="730">
                  <c:v>0.27562929000000003</c:v>
                </c:pt>
                <c:pt idx="731">
                  <c:v>0.27445135999999998</c:v>
                </c:pt>
                <c:pt idx="732">
                  <c:v>0.27267166999999998</c:v>
                </c:pt>
                <c:pt idx="733">
                  <c:v>0.2699878</c:v>
                </c:pt>
                <c:pt idx="734">
                  <c:v>0.26750123999999997</c:v>
                </c:pt>
                <c:pt idx="735">
                  <c:v>0.26605531999999998</c:v>
                </c:pt>
                <c:pt idx="736">
                  <c:v>0.26404809000000001</c:v>
                </c:pt>
                <c:pt idx="737">
                  <c:v>0.26240957999999998</c:v>
                </c:pt>
                <c:pt idx="738">
                  <c:v>0.26140625000000001</c:v>
                </c:pt>
                <c:pt idx="739">
                  <c:v>0.26175534</c:v>
                </c:pt>
                <c:pt idx="740">
                  <c:v>0.25997847000000002</c:v>
                </c:pt>
                <c:pt idx="741">
                  <c:v>0.25936715999999999</c:v>
                </c:pt>
                <c:pt idx="742">
                  <c:v>0.25906108999999999</c:v>
                </c:pt>
                <c:pt idx="743">
                  <c:v>0.25533572999999998</c:v>
                </c:pt>
                <c:pt idx="744">
                  <c:v>0.25297755</c:v>
                </c:pt>
                <c:pt idx="745">
                  <c:v>0.25218944999999998</c:v>
                </c:pt>
                <c:pt idx="746">
                  <c:v>0.25101743999999998</c:v>
                </c:pt>
                <c:pt idx="747">
                  <c:v>0.24986177000000001</c:v>
                </c:pt>
                <c:pt idx="748">
                  <c:v>0.25078414999999998</c:v>
                </c:pt>
                <c:pt idx="749">
                  <c:v>0.25392052999999998</c:v>
                </c:pt>
                <c:pt idx="750">
                  <c:v>0.25113405</c:v>
                </c:pt>
                <c:pt idx="751">
                  <c:v>0.24719376000000001</c:v>
                </c:pt>
                <c:pt idx="752">
                  <c:v>0.24570242</c:v>
                </c:pt>
                <c:pt idx="753">
                  <c:v>0.24445065999999999</c:v>
                </c:pt>
                <c:pt idx="754">
                  <c:v>0.24379882999999999</c:v>
                </c:pt>
                <c:pt idx="755">
                  <c:v>0.24305602000000001</c:v>
                </c:pt>
                <c:pt idx="756">
                  <c:v>0.24243679000000001</c:v>
                </c:pt>
                <c:pt idx="757">
                  <c:v>0.24187991</c:v>
                </c:pt>
                <c:pt idx="758">
                  <c:v>0.24126238</c:v>
                </c:pt>
                <c:pt idx="759">
                  <c:v>0.24056926000000001</c:v>
                </c:pt>
                <c:pt idx="760">
                  <c:v>0.24041841999999999</c:v>
                </c:pt>
                <c:pt idx="761">
                  <c:v>0.24165823</c:v>
                </c:pt>
                <c:pt idx="762">
                  <c:v>0.24273227</c:v>
                </c:pt>
                <c:pt idx="763">
                  <c:v>0.24035708</c:v>
                </c:pt>
                <c:pt idx="764">
                  <c:v>0.23798770999999999</c:v>
                </c:pt>
                <c:pt idx="765">
                  <c:v>0.23725719000000001</c:v>
                </c:pt>
                <c:pt idx="766">
                  <c:v>0.23676506999999999</c:v>
                </c:pt>
                <c:pt idx="767">
                  <c:v>0.23638371</c:v>
                </c:pt>
                <c:pt idx="768">
                  <c:v>0.23595265000000001</c:v>
                </c:pt>
                <c:pt idx="769">
                  <c:v>0.23550310999999999</c:v>
                </c:pt>
                <c:pt idx="770">
                  <c:v>0.23518259999999999</c:v>
                </c:pt>
                <c:pt idx="771">
                  <c:v>0.23489784</c:v>
                </c:pt>
                <c:pt idx="772">
                  <c:v>0.23526198000000001</c:v>
                </c:pt>
                <c:pt idx="773">
                  <c:v>0.23536905</c:v>
                </c:pt>
                <c:pt idx="774">
                  <c:v>0.23394087999999999</c:v>
                </c:pt>
                <c:pt idx="775">
                  <c:v>0.23356256</c:v>
                </c:pt>
                <c:pt idx="776">
                  <c:v>0.23321326000000001</c:v>
                </c:pt>
                <c:pt idx="777">
                  <c:v>0.23256884999999999</c:v>
                </c:pt>
                <c:pt idx="778">
                  <c:v>0.23205497999999999</c:v>
                </c:pt>
                <c:pt idx="779">
                  <c:v>0.23171924999999999</c:v>
                </c:pt>
                <c:pt idx="780">
                  <c:v>0.23141708999999999</c:v>
                </c:pt>
                <c:pt idx="781">
                  <c:v>0.23120293</c:v>
                </c:pt>
                <c:pt idx="782">
                  <c:v>0.23106022000000001</c:v>
                </c:pt>
                <c:pt idx="783">
                  <c:v>0.23107649</c:v>
                </c:pt>
                <c:pt idx="784">
                  <c:v>0.23053958999999999</c:v>
                </c:pt>
                <c:pt idx="785">
                  <c:v>0.22993392000000001</c:v>
                </c:pt>
                <c:pt idx="786">
                  <c:v>0.22991159999999999</c:v>
                </c:pt>
                <c:pt idx="787">
                  <c:v>0.23139333000000001</c:v>
                </c:pt>
                <c:pt idx="788">
                  <c:v>0.23104822999999999</c:v>
                </c:pt>
                <c:pt idx="789">
                  <c:v>0.22959089999999999</c:v>
                </c:pt>
                <c:pt idx="790">
                  <c:v>0.22967504</c:v>
                </c:pt>
                <c:pt idx="791">
                  <c:v>0.22896639999999999</c:v>
                </c:pt>
                <c:pt idx="792">
                  <c:v>0.22816057000000001</c:v>
                </c:pt>
                <c:pt idx="793">
                  <c:v>0.22789275000000001</c:v>
                </c:pt>
                <c:pt idx="794">
                  <c:v>0.2278075</c:v>
                </c:pt>
                <c:pt idx="795">
                  <c:v>0.22756604999999999</c:v>
                </c:pt>
                <c:pt idx="796">
                  <c:v>0.22736509999999999</c:v>
                </c:pt>
                <c:pt idx="797">
                  <c:v>0.22718467000000001</c:v>
                </c:pt>
                <c:pt idx="798">
                  <c:v>0.22699063</c:v>
                </c:pt>
                <c:pt idx="799">
                  <c:v>0.22715846000000001</c:v>
                </c:pt>
                <c:pt idx="800">
                  <c:v>0.22798144000000001</c:v>
                </c:pt>
                <c:pt idx="801">
                  <c:v>0.22746685</c:v>
                </c:pt>
                <c:pt idx="802">
                  <c:v>0.22651257999999999</c:v>
                </c:pt>
                <c:pt idx="803">
                  <c:v>0.2262081</c:v>
                </c:pt>
                <c:pt idx="804">
                  <c:v>0.22600571</c:v>
                </c:pt>
                <c:pt idx="805">
                  <c:v>0.22583027</c:v>
                </c:pt>
                <c:pt idx="806">
                  <c:v>0.22565456</c:v>
                </c:pt>
                <c:pt idx="807">
                  <c:v>0.22561421000000001</c:v>
                </c:pt>
                <c:pt idx="808">
                  <c:v>0.22536589000000001</c:v>
                </c:pt>
                <c:pt idx="809">
                  <c:v>0.22516244999999999</c:v>
                </c:pt>
                <c:pt idx="810">
                  <c:v>0.22512998000000001</c:v>
                </c:pt>
                <c:pt idx="811">
                  <c:v>0.22498847999999999</c:v>
                </c:pt>
                <c:pt idx="812">
                  <c:v>0.22499746000000001</c:v>
                </c:pt>
                <c:pt idx="813">
                  <c:v>0.22517892</c:v>
                </c:pt>
                <c:pt idx="814">
                  <c:v>0.2247594</c:v>
                </c:pt>
                <c:pt idx="815">
                  <c:v>0.22430638999999999</c:v>
                </c:pt>
                <c:pt idx="816">
                  <c:v>0.22406943000000001</c:v>
                </c:pt>
                <c:pt idx="817">
                  <c:v>0.22402461000000001</c:v>
                </c:pt>
                <c:pt idx="818">
                  <c:v>0.22381657999999999</c:v>
                </c:pt>
                <c:pt idx="819">
                  <c:v>0.22365560000000001</c:v>
                </c:pt>
                <c:pt idx="820">
                  <c:v>0.2235724</c:v>
                </c:pt>
                <c:pt idx="821">
                  <c:v>0.22348527000000001</c:v>
                </c:pt>
                <c:pt idx="822">
                  <c:v>0.22321926</c:v>
                </c:pt>
                <c:pt idx="823">
                  <c:v>0.22322565999999999</c:v>
                </c:pt>
                <c:pt idx="824">
                  <c:v>0.2233619</c:v>
                </c:pt>
                <c:pt idx="825">
                  <c:v>0.22347863000000001</c:v>
                </c:pt>
                <c:pt idx="826">
                  <c:v>0.22359636999999999</c:v>
                </c:pt>
                <c:pt idx="827">
                  <c:v>0.223133</c:v>
                </c:pt>
                <c:pt idx="828">
                  <c:v>0.22277372000000001</c:v>
                </c:pt>
                <c:pt idx="829">
                  <c:v>0.22260413000000001</c:v>
                </c:pt>
                <c:pt idx="830">
                  <c:v>0.22260015</c:v>
                </c:pt>
                <c:pt idx="831">
                  <c:v>0.22257837</c:v>
                </c:pt>
                <c:pt idx="832">
                  <c:v>0.22238055000000001</c:v>
                </c:pt>
                <c:pt idx="833">
                  <c:v>0.22240689</c:v>
                </c:pt>
                <c:pt idx="834">
                  <c:v>0.22245119999999999</c:v>
                </c:pt>
                <c:pt idx="835">
                  <c:v>0.22233168</c:v>
                </c:pt>
                <c:pt idx="836">
                  <c:v>0.22221083</c:v>
                </c:pt>
                <c:pt idx="837">
                  <c:v>0.22233789000000001</c:v>
                </c:pt>
                <c:pt idx="838">
                  <c:v>0.22251429</c:v>
                </c:pt>
                <c:pt idx="839">
                  <c:v>0.22255892999999999</c:v>
                </c:pt>
                <c:pt idx="840">
                  <c:v>0.22242265999999999</c:v>
                </c:pt>
                <c:pt idx="841">
                  <c:v>0.22229051999999999</c:v>
                </c:pt>
                <c:pt idx="842">
                  <c:v>0.22218547999999999</c:v>
                </c:pt>
                <c:pt idx="843">
                  <c:v>0.22221446</c:v>
                </c:pt>
                <c:pt idx="844">
                  <c:v>0.22226070000000001</c:v>
                </c:pt>
                <c:pt idx="845">
                  <c:v>0.22217547000000001</c:v>
                </c:pt>
                <c:pt idx="846">
                  <c:v>0.2220974</c:v>
                </c:pt>
                <c:pt idx="847">
                  <c:v>0.22221756000000001</c:v>
                </c:pt>
                <c:pt idx="848">
                  <c:v>0.22214893999999999</c:v>
                </c:pt>
                <c:pt idx="849">
                  <c:v>0.22208701</c:v>
                </c:pt>
                <c:pt idx="850">
                  <c:v>0.22217783999999999</c:v>
                </c:pt>
                <c:pt idx="851">
                  <c:v>0.22234783</c:v>
                </c:pt>
                <c:pt idx="852">
                  <c:v>0.22220255999999999</c:v>
                </c:pt>
                <c:pt idx="853">
                  <c:v>0.22211881</c:v>
                </c:pt>
                <c:pt idx="854">
                  <c:v>0.22217062000000001</c:v>
                </c:pt>
                <c:pt idx="855">
                  <c:v>0.22203597999999999</c:v>
                </c:pt>
                <c:pt idx="856">
                  <c:v>0.22195037000000001</c:v>
                </c:pt>
                <c:pt idx="857">
                  <c:v>0.22201834000000001</c:v>
                </c:pt>
                <c:pt idx="858">
                  <c:v>0.22195574000000001</c:v>
                </c:pt>
                <c:pt idx="859">
                  <c:v>0.22185042999999999</c:v>
                </c:pt>
                <c:pt idx="860">
                  <c:v>0.22187457999999999</c:v>
                </c:pt>
                <c:pt idx="861">
                  <c:v>0.22187956</c:v>
                </c:pt>
                <c:pt idx="862">
                  <c:v>0.22170661999999999</c:v>
                </c:pt>
                <c:pt idx="863">
                  <c:v>0.22179768</c:v>
                </c:pt>
                <c:pt idx="864">
                  <c:v>0.22182784999999999</c:v>
                </c:pt>
                <c:pt idx="865">
                  <c:v>0.22154823000000001</c:v>
                </c:pt>
                <c:pt idx="866">
                  <c:v>0.22134977</c:v>
                </c:pt>
                <c:pt idx="867">
                  <c:v>0.22140515</c:v>
                </c:pt>
                <c:pt idx="868">
                  <c:v>0.22132576000000001</c:v>
                </c:pt>
                <c:pt idx="869">
                  <c:v>0.22108259</c:v>
                </c:pt>
                <c:pt idx="870">
                  <c:v>0.22106416000000001</c:v>
                </c:pt>
                <c:pt idx="871">
                  <c:v>0.22103466999999999</c:v>
                </c:pt>
                <c:pt idx="872">
                  <c:v>0.22084197</c:v>
                </c:pt>
                <c:pt idx="873">
                  <c:v>0.22075945</c:v>
                </c:pt>
                <c:pt idx="874">
                  <c:v>0.22078555</c:v>
                </c:pt>
                <c:pt idx="875">
                  <c:v>0.22069074</c:v>
                </c:pt>
                <c:pt idx="876">
                  <c:v>0.22058691999999999</c:v>
                </c:pt>
                <c:pt idx="877">
                  <c:v>0.22070488999999999</c:v>
                </c:pt>
                <c:pt idx="878">
                  <c:v>0.22061892</c:v>
                </c:pt>
                <c:pt idx="879">
                  <c:v>0.22049785</c:v>
                </c:pt>
                <c:pt idx="880">
                  <c:v>0.22052140000000001</c:v>
                </c:pt>
                <c:pt idx="881">
                  <c:v>0.22058295999999999</c:v>
                </c:pt>
                <c:pt idx="882">
                  <c:v>0.22045127</c:v>
                </c:pt>
                <c:pt idx="883">
                  <c:v>0.22045617000000001</c:v>
                </c:pt>
                <c:pt idx="884">
                  <c:v>0.22058004</c:v>
                </c:pt>
                <c:pt idx="885">
                  <c:v>0.22052463</c:v>
                </c:pt>
                <c:pt idx="886">
                  <c:v>0.22048507000000001</c:v>
                </c:pt>
                <c:pt idx="887">
                  <c:v>0.22059116000000001</c:v>
                </c:pt>
                <c:pt idx="888">
                  <c:v>0.22058421</c:v>
                </c:pt>
                <c:pt idx="889">
                  <c:v>0.22049566000000001</c:v>
                </c:pt>
                <c:pt idx="890">
                  <c:v>0.22056872</c:v>
                </c:pt>
                <c:pt idx="891">
                  <c:v>0.22066350000000001</c:v>
                </c:pt>
                <c:pt idx="892">
                  <c:v>0.22055206999999999</c:v>
                </c:pt>
                <c:pt idx="893">
                  <c:v>0.22057837</c:v>
                </c:pt>
                <c:pt idx="894">
                  <c:v>0.22064373000000001</c:v>
                </c:pt>
                <c:pt idx="895">
                  <c:v>0.22056672999999999</c:v>
                </c:pt>
                <c:pt idx="896">
                  <c:v>0.22043839000000001</c:v>
                </c:pt>
                <c:pt idx="897">
                  <c:v>0.22049625</c:v>
                </c:pt>
                <c:pt idx="898">
                  <c:v>0.22049076000000001</c:v>
                </c:pt>
                <c:pt idx="899">
                  <c:v>0.22035774999999999</c:v>
                </c:pt>
                <c:pt idx="900">
                  <c:v>0.22033850999999999</c:v>
                </c:pt>
                <c:pt idx="901">
                  <c:v>0.22030691999999999</c:v>
                </c:pt>
                <c:pt idx="902">
                  <c:v>0.22013082</c:v>
                </c:pt>
                <c:pt idx="903">
                  <c:v>0.22000995000000001</c:v>
                </c:pt>
                <c:pt idx="904">
                  <c:v>0.21995486</c:v>
                </c:pt>
                <c:pt idx="905">
                  <c:v>0.21976478999999999</c:v>
                </c:pt>
                <c:pt idx="906">
                  <c:v>0.21953064</c:v>
                </c:pt>
                <c:pt idx="907">
                  <c:v>0.21949145</c:v>
                </c:pt>
                <c:pt idx="908">
                  <c:v>0.21932235999999999</c:v>
                </c:pt>
                <c:pt idx="909">
                  <c:v>0.21911889000000001</c:v>
                </c:pt>
                <c:pt idx="910">
                  <c:v>0.21897286999999999</c:v>
                </c:pt>
                <c:pt idx="911">
                  <c:v>0.21883340000000001</c:v>
                </c:pt>
                <c:pt idx="912">
                  <c:v>0.21854961000000001</c:v>
                </c:pt>
                <c:pt idx="913">
                  <c:v>0.21837239</c:v>
                </c:pt>
                <c:pt idx="914">
                  <c:v>0.21828792</c:v>
                </c:pt>
                <c:pt idx="915">
                  <c:v>0.21802563</c:v>
                </c:pt>
                <c:pt idx="916">
                  <c:v>0.21776808</c:v>
                </c:pt>
                <c:pt idx="917">
                  <c:v>0.21765573999999999</c:v>
                </c:pt>
                <c:pt idx="918">
                  <c:v>0.21744308000000001</c:v>
                </c:pt>
                <c:pt idx="919">
                  <c:v>0.21716099</c:v>
                </c:pt>
                <c:pt idx="920">
                  <c:v>0.21696773</c:v>
                </c:pt>
                <c:pt idx="921">
                  <c:v>0.21680943999999999</c:v>
                </c:pt>
                <c:pt idx="922">
                  <c:v>0.2165012</c:v>
                </c:pt>
                <c:pt idx="923">
                  <c:v>0.21630928999999999</c:v>
                </c:pt>
                <c:pt idx="924">
                  <c:v>0.21613115999999999</c:v>
                </c:pt>
                <c:pt idx="925">
                  <c:v>0.21587493999999999</c:v>
                </c:pt>
                <c:pt idx="926">
                  <c:v>0.21561454999999999</c:v>
                </c:pt>
                <c:pt idx="927">
                  <c:v>0.21544442999999999</c:v>
                </c:pt>
                <c:pt idx="928">
                  <c:v>0.21521253000000001</c:v>
                </c:pt>
                <c:pt idx="929">
                  <c:v>0.21495099000000001</c:v>
                </c:pt>
                <c:pt idx="930">
                  <c:v>0.21480767000000001</c:v>
                </c:pt>
                <c:pt idx="931">
                  <c:v>0.21465085</c:v>
                </c:pt>
                <c:pt idx="932">
                  <c:v>0.21441023000000001</c:v>
                </c:pt>
                <c:pt idx="933">
                  <c:v>0.21428115</c:v>
                </c:pt>
                <c:pt idx="934">
                  <c:v>0.21417333999999999</c:v>
                </c:pt>
                <c:pt idx="935">
                  <c:v>0.21398571</c:v>
                </c:pt>
                <c:pt idx="936">
                  <c:v>0.21380925000000001</c:v>
                </c:pt>
                <c:pt idx="937">
                  <c:v>0.21376440999999999</c:v>
                </c:pt>
                <c:pt idx="938">
                  <c:v>0.21358004</c:v>
                </c:pt>
                <c:pt idx="939">
                  <c:v>0.21340207</c:v>
                </c:pt>
                <c:pt idx="940">
                  <c:v>0.21329908</c:v>
                </c:pt>
                <c:pt idx="941">
                  <c:v>0.21320592999999999</c:v>
                </c:pt>
                <c:pt idx="942">
                  <c:v>0.21307366</c:v>
                </c:pt>
                <c:pt idx="943">
                  <c:v>0.21300348999999999</c:v>
                </c:pt>
                <c:pt idx="944">
                  <c:v>0.21290366999999999</c:v>
                </c:pt>
                <c:pt idx="945">
                  <c:v>0.21272105999999999</c:v>
                </c:pt>
                <c:pt idx="946">
                  <c:v>0.21264416999999999</c:v>
                </c:pt>
                <c:pt idx="947">
                  <c:v>0.21263689999999999</c:v>
                </c:pt>
                <c:pt idx="948">
                  <c:v>0.2124915</c:v>
                </c:pt>
                <c:pt idx="949">
                  <c:v>0.21237732000000001</c:v>
                </c:pt>
                <c:pt idx="950">
                  <c:v>0.21235649000000001</c:v>
                </c:pt>
                <c:pt idx="951">
                  <c:v>0.21227567</c:v>
                </c:pt>
                <c:pt idx="952">
                  <c:v>0.21210122000000001</c:v>
                </c:pt>
                <c:pt idx="953">
                  <c:v>0.21209247000000001</c:v>
                </c:pt>
                <c:pt idx="954">
                  <c:v>0.21202473999999999</c:v>
                </c:pt>
                <c:pt idx="955">
                  <c:v>0.21186413000000001</c:v>
                </c:pt>
                <c:pt idx="956">
                  <c:v>0.21177325</c:v>
                </c:pt>
                <c:pt idx="957">
                  <c:v>0.21174509999999999</c:v>
                </c:pt>
                <c:pt idx="958">
                  <c:v>0.21159248</c:v>
                </c:pt>
                <c:pt idx="959">
                  <c:v>0.21150295</c:v>
                </c:pt>
                <c:pt idx="960">
                  <c:v>0.21152915</c:v>
                </c:pt>
                <c:pt idx="961">
                  <c:v>0.21143226000000001</c:v>
                </c:pt>
                <c:pt idx="962">
                  <c:v>0.21127825</c:v>
                </c:pt>
                <c:pt idx="963">
                  <c:v>0.21128230000000001</c:v>
                </c:pt>
                <c:pt idx="964">
                  <c:v>0.21124778999999999</c:v>
                </c:pt>
                <c:pt idx="965">
                  <c:v>0.21110907000000001</c:v>
                </c:pt>
                <c:pt idx="966">
                  <c:v>0.21105478999999999</c:v>
                </c:pt>
                <c:pt idx="967">
                  <c:v>0.21108215</c:v>
                </c:pt>
                <c:pt idx="968">
                  <c:v>0.21089928999999999</c:v>
                </c:pt>
                <c:pt idx="969">
                  <c:v>0.2108005</c:v>
                </c:pt>
                <c:pt idx="970">
                  <c:v>0.21079574000000001</c:v>
                </c:pt>
                <c:pt idx="971">
                  <c:v>0.21067801999999999</c:v>
                </c:pt>
                <c:pt idx="972">
                  <c:v>0.2104897</c:v>
                </c:pt>
                <c:pt idx="973">
                  <c:v>0.21046087999999999</c:v>
                </c:pt>
                <c:pt idx="974">
                  <c:v>0.21036847</c:v>
                </c:pt>
                <c:pt idx="975">
                  <c:v>0.21010348000000001</c:v>
                </c:pt>
                <c:pt idx="976">
                  <c:v>0.20996534</c:v>
                </c:pt>
                <c:pt idx="977">
                  <c:v>0.20997072999999999</c:v>
                </c:pt>
                <c:pt idx="978">
                  <c:v>0.209921573</c:v>
                </c:pt>
                <c:pt idx="979">
                  <c:v>0.21001196</c:v>
                </c:pt>
                <c:pt idx="980">
                  <c:v>0.21025041999999999</c:v>
                </c:pt>
                <c:pt idx="981">
                  <c:v>0.21038678999999999</c:v>
                </c:pt>
                <c:pt idx="982">
                  <c:v>0.21044109</c:v>
                </c:pt>
                <c:pt idx="983">
                  <c:v>0.21072838999999999</c:v>
                </c:pt>
                <c:pt idx="984">
                  <c:v>0.21099035999999999</c:v>
                </c:pt>
                <c:pt idx="985">
                  <c:v>0.21115099000000001</c:v>
                </c:pt>
                <c:pt idx="986">
                  <c:v>0.21152489999999999</c:v>
                </c:pt>
                <c:pt idx="987">
                  <c:v>0.21213679999999999</c:v>
                </c:pt>
                <c:pt idx="988">
                  <c:v>0.21270407</c:v>
                </c:pt>
                <c:pt idx="989">
                  <c:v>0.21352904</c:v>
                </c:pt>
                <c:pt idx="990">
                  <c:v>0.21477787000000001</c:v>
                </c:pt>
                <c:pt idx="991">
                  <c:v>0.21616664999999999</c:v>
                </c:pt>
                <c:pt idx="992">
                  <c:v>0.21770036000000001</c:v>
                </c:pt>
                <c:pt idx="993">
                  <c:v>0.21966077000000001</c:v>
                </c:pt>
                <c:pt idx="994">
                  <c:v>0.22192047000000001</c:v>
                </c:pt>
                <c:pt idx="995">
                  <c:v>0.22440287</c:v>
                </c:pt>
                <c:pt idx="996">
                  <c:v>0.22722117999999999</c:v>
                </c:pt>
                <c:pt idx="997">
                  <c:v>0.23025071999999999</c:v>
                </c:pt>
                <c:pt idx="998">
                  <c:v>0.23296056000000001</c:v>
                </c:pt>
                <c:pt idx="999">
                  <c:v>0.23546787</c:v>
                </c:pt>
                <c:pt idx="1000">
                  <c:v>0.23825424000000001</c:v>
                </c:pt>
                <c:pt idx="1001">
                  <c:v>0.24077386000000001</c:v>
                </c:pt>
                <c:pt idx="1002">
                  <c:v>0.24248626000000001</c:v>
                </c:pt>
                <c:pt idx="1003">
                  <c:v>0.24377344000000001</c:v>
                </c:pt>
                <c:pt idx="1004">
                  <c:v>0.24476941999999999</c:v>
                </c:pt>
                <c:pt idx="1005">
                  <c:v>0.24507457999999999</c:v>
                </c:pt>
                <c:pt idx="1006">
                  <c:v>0.24474106000000001</c:v>
                </c:pt>
                <c:pt idx="1007">
                  <c:v>0.24334566999999999</c:v>
                </c:pt>
                <c:pt idx="1008">
                  <c:v>0.23984116999999999</c:v>
                </c:pt>
                <c:pt idx="1009">
                  <c:v>0.23383749000000001</c:v>
                </c:pt>
                <c:pt idx="1010">
                  <c:v>0.2256011</c:v>
                </c:pt>
                <c:pt idx="1011">
                  <c:v>0.22096737999999999</c:v>
                </c:pt>
                <c:pt idx="1012">
                  <c:v>0.22636697</c:v>
                </c:pt>
                <c:pt idx="1013">
                  <c:v>0.23674877</c:v>
                </c:pt>
                <c:pt idx="1014">
                  <c:v>0.24576368000000001</c:v>
                </c:pt>
                <c:pt idx="1015">
                  <c:v>0.25222547000000001</c:v>
                </c:pt>
                <c:pt idx="1016">
                  <c:v>0.25643819000000001</c:v>
                </c:pt>
                <c:pt idx="1017">
                  <c:v>0.25850971</c:v>
                </c:pt>
                <c:pt idx="1018">
                  <c:v>0.25829669999999999</c:v>
                </c:pt>
                <c:pt idx="1019">
                  <c:v>0.25618836</c:v>
                </c:pt>
                <c:pt idx="1020">
                  <c:v>0.25254998000000001</c:v>
                </c:pt>
                <c:pt idx="1021">
                  <c:v>0.24738431999999999</c:v>
                </c:pt>
                <c:pt idx="1022">
                  <c:v>0.24105768999999999</c:v>
                </c:pt>
                <c:pt idx="1023">
                  <c:v>0.23442937</c:v>
                </c:pt>
                <c:pt idx="1024">
                  <c:v>0.22788352000000001</c:v>
                </c:pt>
                <c:pt idx="1025">
                  <c:v>0.22183019000000001</c:v>
                </c:pt>
                <c:pt idx="1026">
                  <c:v>0.21693355</c:v>
                </c:pt>
                <c:pt idx="1027">
                  <c:v>0.21348679000000001</c:v>
                </c:pt>
                <c:pt idx="1028">
                  <c:v>0.21103569</c:v>
                </c:pt>
                <c:pt idx="1029">
                  <c:v>0.20951513599999999</c:v>
                </c:pt>
                <c:pt idx="1030">
                  <c:v>0.208886764</c:v>
                </c:pt>
                <c:pt idx="1031">
                  <c:v>0.20863164000000001</c:v>
                </c:pt>
                <c:pt idx="1032">
                  <c:v>0.20839838799999999</c:v>
                </c:pt>
                <c:pt idx="1033">
                  <c:v>0.208443453</c:v>
                </c:pt>
                <c:pt idx="1034">
                  <c:v>0.208578072</c:v>
                </c:pt>
                <c:pt idx="1035">
                  <c:v>0.208533093</c:v>
                </c:pt>
                <c:pt idx="1036">
                  <c:v>0.20854921200000001</c:v>
                </c:pt>
                <c:pt idx="1037">
                  <c:v>0.20874978499999999</c:v>
                </c:pt>
                <c:pt idx="1038">
                  <c:v>0.208789207</c:v>
                </c:pt>
                <c:pt idx="1039">
                  <c:v>0.208769765</c:v>
                </c:pt>
                <c:pt idx="1040">
                  <c:v>0.20892501499999999</c:v>
                </c:pt>
                <c:pt idx="1041">
                  <c:v>0.209054978</c:v>
                </c:pt>
                <c:pt idx="1042">
                  <c:v>0.209007684</c:v>
                </c:pt>
                <c:pt idx="1043">
                  <c:v>0.20913056599999999</c:v>
                </c:pt>
                <c:pt idx="1044">
                  <c:v>0.20925781600000001</c:v>
                </c:pt>
                <c:pt idx="1045">
                  <c:v>0.20921540599999999</c:v>
                </c:pt>
                <c:pt idx="1046">
                  <c:v>0.20922295399999999</c:v>
                </c:pt>
                <c:pt idx="1047">
                  <c:v>0.20935371699999999</c:v>
                </c:pt>
                <c:pt idx="1048">
                  <c:v>0.20935605400000001</c:v>
                </c:pt>
                <c:pt idx="1049">
                  <c:v>0.20932957899999999</c:v>
                </c:pt>
                <c:pt idx="1050">
                  <c:v>0.209428104</c:v>
                </c:pt>
                <c:pt idx="1051">
                  <c:v>0.209518117</c:v>
                </c:pt>
                <c:pt idx="1052">
                  <c:v>0.209439177</c:v>
                </c:pt>
                <c:pt idx="1053">
                  <c:v>0.209479102</c:v>
                </c:pt>
                <c:pt idx="1054">
                  <c:v>0.20958037099999999</c:v>
                </c:pt>
                <c:pt idx="1055">
                  <c:v>0.20956797299999999</c:v>
                </c:pt>
                <c:pt idx="1056">
                  <c:v>0.20959734199999999</c:v>
                </c:pt>
                <c:pt idx="1057">
                  <c:v>0.20974204299999999</c:v>
                </c:pt>
                <c:pt idx="1058">
                  <c:v>0.209747871</c:v>
                </c:pt>
                <c:pt idx="1059">
                  <c:v>0.209731844</c:v>
                </c:pt>
                <c:pt idx="1060">
                  <c:v>0.20986011700000001</c:v>
                </c:pt>
                <c:pt idx="1061">
                  <c:v>0.20996751</c:v>
                </c:pt>
                <c:pt idx="1062">
                  <c:v>0.209933438</c:v>
                </c:pt>
                <c:pt idx="1063">
                  <c:v>0.21001629999999999</c:v>
                </c:pt>
                <c:pt idx="1064">
                  <c:v>0.21012687999999999</c:v>
                </c:pt>
                <c:pt idx="1065">
                  <c:v>0.21011494999999999</c:v>
                </c:pt>
                <c:pt idx="1066">
                  <c:v>0.21013424</c:v>
                </c:pt>
                <c:pt idx="1067">
                  <c:v>0.21030700999999999</c:v>
                </c:pt>
                <c:pt idx="1068">
                  <c:v>0.21032038</c:v>
                </c:pt>
                <c:pt idx="1069">
                  <c:v>0.21030939000000001</c:v>
                </c:pt>
                <c:pt idx="1070">
                  <c:v>0.21044605</c:v>
                </c:pt>
                <c:pt idx="1071">
                  <c:v>0.21054608</c:v>
                </c:pt>
                <c:pt idx="1072">
                  <c:v>0.21051906000000001</c:v>
                </c:pt>
                <c:pt idx="1073">
                  <c:v>0.21059207999999999</c:v>
                </c:pt>
                <c:pt idx="1074">
                  <c:v>0.21070227</c:v>
                </c:pt>
                <c:pt idx="1075">
                  <c:v>0.21068658000000001</c:v>
                </c:pt>
                <c:pt idx="1076">
                  <c:v>0.21072761000000001</c:v>
                </c:pt>
                <c:pt idx="1077">
                  <c:v>0.21087612</c:v>
                </c:pt>
                <c:pt idx="1078">
                  <c:v>0.21089582000000001</c:v>
                </c:pt>
                <c:pt idx="1079">
                  <c:v>0.21089785999999999</c:v>
                </c:pt>
                <c:pt idx="1080">
                  <c:v>0.21097937999999999</c:v>
                </c:pt>
                <c:pt idx="1081">
                  <c:v>0.21105815999999999</c:v>
                </c:pt>
                <c:pt idx="1082">
                  <c:v>0.21102705999999999</c:v>
                </c:pt>
                <c:pt idx="1083">
                  <c:v>0.21109169999999999</c:v>
                </c:pt>
                <c:pt idx="1084">
                  <c:v>0.21115054999999999</c:v>
                </c:pt>
                <c:pt idx="1085">
                  <c:v>0.21114653999999999</c:v>
                </c:pt>
                <c:pt idx="1086">
                  <c:v>0.21120096999999999</c:v>
                </c:pt>
                <c:pt idx="1087">
                  <c:v>0.21133535000000001</c:v>
                </c:pt>
                <c:pt idx="1088">
                  <c:v>0.21137813999999999</c:v>
                </c:pt>
                <c:pt idx="1089">
                  <c:v>0.21138066</c:v>
                </c:pt>
                <c:pt idx="1090">
                  <c:v>0.21149900999999999</c:v>
                </c:pt>
                <c:pt idx="1091">
                  <c:v>0.21162079</c:v>
                </c:pt>
                <c:pt idx="1092">
                  <c:v>0.21163761</c:v>
                </c:pt>
                <c:pt idx="1093">
                  <c:v>0.21174714</c:v>
                </c:pt>
                <c:pt idx="1094">
                  <c:v>0.21187586999999999</c:v>
                </c:pt>
                <c:pt idx="1095">
                  <c:v>0.21189484</c:v>
                </c:pt>
                <c:pt idx="1096">
                  <c:v>0.21190566999999999</c:v>
                </c:pt>
                <c:pt idx="1097">
                  <c:v>0.21200869999999999</c:v>
                </c:pt>
                <c:pt idx="1098">
                  <c:v>0.21200654999999999</c:v>
                </c:pt>
                <c:pt idx="1099">
                  <c:v>0.21198591</c:v>
                </c:pt>
                <c:pt idx="1100">
                  <c:v>0.21205315</c:v>
                </c:pt>
                <c:pt idx="1101">
                  <c:v>0.21208835000000001</c:v>
                </c:pt>
                <c:pt idx="1102">
                  <c:v>0.21206759999999999</c:v>
                </c:pt>
                <c:pt idx="1103">
                  <c:v>0.21214058</c:v>
                </c:pt>
                <c:pt idx="1104">
                  <c:v>0.21222073</c:v>
                </c:pt>
                <c:pt idx="1105">
                  <c:v>0.21220644999999999</c:v>
                </c:pt>
                <c:pt idx="1106">
                  <c:v>0.2122531</c:v>
                </c:pt>
                <c:pt idx="1107">
                  <c:v>0.21236552</c:v>
                </c:pt>
                <c:pt idx="1108">
                  <c:v>0.21234578000000001</c:v>
                </c:pt>
                <c:pt idx="1109">
                  <c:v>0.21234666999999999</c:v>
                </c:pt>
                <c:pt idx="1110">
                  <c:v>0.212393</c:v>
                </c:pt>
                <c:pt idx="1111">
                  <c:v>0.21242084999999999</c:v>
                </c:pt>
                <c:pt idx="1112">
                  <c:v>0.2123603</c:v>
                </c:pt>
                <c:pt idx="1113">
                  <c:v>0.21241519</c:v>
                </c:pt>
                <c:pt idx="1114">
                  <c:v>0.2124499</c:v>
                </c:pt>
                <c:pt idx="1115">
                  <c:v>0.21239504000000001</c:v>
                </c:pt>
                <c:pt idx="1116">
                  <c:v>0.21237513</c:v>
                </c:pt>
                <c:pt idx="1117">
                  <c:v>0.21239769999999999</c:v>
                </c:pt>
                <c:pt idx="1118">
                  <c:v>0.21235515999999999</c:v>
                </c:pt>
                <c:pt idx="1119">
                  <c:v>0.21233787000000001</c:v>
                </c:pt>
                <c:pt idx="1120">
                  <c:v>0.21239084999999999</c:v>
                </c:pt>
                <c:pt idx="1121">
                  <c:v>0.21239651000000001</c:v>
                </c:pt>
                <c:pt idx="1122">
                  <c:v>0.21235208999999999</c:v>
                </c:pt>
                <c:pt idx="1123">
                  <c:v>0.21240946999999999</c:v>
                </c:pt>
                <c:pt idx="1124">
                  <c:v>0.21242641000000001</c:v>
                </c:pt>
                <c:pt idx="1125">
                  <c:v>0.212423</c:v>
                </c:pt>
                <c:pt idx="1126">
                  <c:v>0.21244724000000001</c:v>
                </c:pt>
                <c:pt idx="1127">
                  <c:v>0.21256096999999999</c:v>
                </c:pt>
                <c:pt idx="1128">
                  <c:v>0.21257181999999999</c:v>
                </c:pt>
                <c:pt idx="1129">
                  <c:v>0.21262837000000001</c:v>
                </c:pt>
                <c:pt idx="1130">
                  <c:v>0.21272263</c:v>
                </c:pt>
                <c:pt idx="1131">
                  <c:v>0.2127646</c:v>
                </c:pt>
                <c:pt idx="1132">
                  <c:v>0.21281221</c:v>
                </c:pt>
                <c:pt idx="1133">
                  <c:v>0.21292791</c:v>
                </c:pt>
                <c:pt idx="1134">
                  <c:v>0.21300626</c:v>
                </c:pt>
                <c:pt idx="1135">
                  <c:v>0.21305245</c:v>
                </c:pt>
                <c:pt idx="1136">
                  <c:v>0.2131633</c:v>
                </c:pt>
                <c:pt idx="1137">
                  <c:v>0.21326925999999999</c:v>
                </c:pt>
                <c:pt idx="1138">
                  <c:v>0.21330963999999999</c:v>
                </c:pt>
                <c:pt idx="1139">
                  <c:v>0.21342510000000001</c:v>
                </c:pt>
                <c:pt idx="1140">
                  <c:v>0.21352868999999999</c:v>
                </c:pt>
                <c:pt idx="1141">
                  <c:v>0.21364363</c:v>
                </c:pt>
                <c:pt idx="1142">
                  <c:v>0.21370407999999999</c:v>
                </c:pt>
                <c:pt idx="1143">
                  <c:v>0.21383015</c:v>
                </c:pt>
                <c:pt idx="1144">
                  <c:v>0.21390798</c:v>
                </c:pt>
                <c:pt idx="1145">
                  <c:v>0.21396662</c:v>
                </c:pt>
                <c:pt idx="1146">
                  <c:v>0.21407158000000001</c:v>
                </c:pt>
                <c:pt idx="1147">
                  <c:v>0.21414927</c:v>
                </c:pt>
                <c:pt idx="1148">
                  <c:v>0.21419548999999999</c:v>
                </c:pt>
                <c:pt idx="1149">
                  <c:v>0.21426438</c:v>
                </c:pt>
                <c:pt idx="1150">
                  <c:v>0.21436040000000001</c:v>
                </c:pt>
                <c:pt idx="1151">
                  <c:v>0.21439773000000001</c:v>
                </c:pt>
                <c:pt idx="1152">
                  <c:v>0.21444979</c:v>
                </c:pt>
                <c:pt idx="1153">
                  <c:v>0.21459458000000001</c:v>
                </c:pt>
                <c:pt idx="1154">
                  <c:v>0.21464902999999999</c:v>
                </c:pt>
                <c:pt idx="1155">
                  <c:v>0.21470766999999999</c:v>
                </c:pt>
                <c:pt idx="1156">
                  <c:v>0.21479498</c:v>
                </c:pt>
                <c:pt idx="1157">
                  <c:v>0.21489537</c:v>
                </c:pt>
                <c:pt idx="1158">
                  <c:v>0.21494376000000001</c:v>
                </c:pt>
                <c:pt idx="1159">
                  <c:v>0.21507240999999999</c:v>
                </c:pt>
                <c:pt idx="1160">
                  <c:v>0.21521915999999999</c:v>
                </c:pt>
                <c:pt idx="1161">
                  <c:v>0.21527255000000001</c:v>
                </c:pt>
                <c:pt idx="1162">
                  <c:v>0.21532657999999999</c:v>
                </c:pt>
                <c:pt idx="1163">
                  <c:v>0.21544931</c:v>
                </c:pt>
                <c:pt idx="1164">
                  <c:v>0.21549322000000001</c:v>
                </c:pt>
                <c:pt idx="1165">
                  <c:v>0.21550421</c:v>
                </c:pt>
                <c:pt idx="1166">
                  <c:v>0.21558968000000001</c:v>
                </c:pt>
                <c:pt idx="1167">
                  <c:v>0.21568293999999999</c:v>
                </c:pt>
                <c:pt idx="1168">
                  <c:v>0.21568988</c:v>
                </c:pt>
                <c:pt idx="1169">
                  <c:v>0.21580831</c:v>
                </c:pt>
                <c:pt idx="1170">
                  <c:v>0.21589526000000001</c:v>
                </c:pt>
                <c:pt idx="1171">
                  <c:v>0.21591963</c:v>
                </c:pt>
                <c:pt idx="1172">
                  <c:v>0.21599009</c:v>
                </c:pt>
                <c:pt idx="1173">
                  <c:v>0.21612033</c:v>
                </c:pt>
                <c:pt idx="1174">
                  <c:v>0.21611246000000001</c:v>
                </c:pt>
                <c:pt idx="1175">
                  <c:v>0.21613357</c:v>
                </c:pt>
                <c:pt idx="1176">
                  <c:v>0.21627795</c:v>
                </c:pt>
                <c:pt idx="1177">
                  <c:v>0.21632061</c:v>
                </c:pt>
                <c:pt idx="1178">
                  <c:v>0.21633503000000001</c:v>
                </c:pt>
                <c:pt idx="1179">
                  <c:v>0.21648137000000001</c:v>
                </c:pt>
                <c:pt idx="1180">
                  <c:v>0.21663551</c:v>
                </c:pt>
                <c:pt idx="1181">
                  <c:v>0.21667965</c:v>
                </c:pt>
                <c:pt idx="1182">
                  <c:v>0.21676574000000001</c:v>
                </c:pt>
                <c:pt idx="1183">
                  <c:v>0.21698020000000001</c:v>
                </c:pt>
                <c:pt idx="1184">
                  <c:v>0.21707493</c:v>
                </c:pt>
                <c:pt idx="1185">
                  <c:v>0.21720112</c:v>
                </c:pt>
                <c:pt idx="1186">
                  <c:v>0.21744915000000001</c:v>
                </c:pt>
                <c:pt idx="1187">
                  <c:v>0.21765239</c:v>
                </c:pt>
                <c:pt idx="1188">
                  <c:v>0.21773401000000001</c:v>
                </c:pt>
                <c:pt idx="1189">
                  <c:v>0.21792969000000001</c:v>
                </c:pt>
                <c:pt idx="1190">
                  <c:v>0.21818149000000001</c:v>
                </c:pt>
                <c:pt idx="1191">
                  <c:v>0.21830069999999999</c:v>
                </c:pt>
                <c:pt idx="1192">
                  <c:v>0.21851327000000001</c:v>
                </c:pt>
                <c:pt idx="1193">
                  <c:v>0.21880817</c:v>
                </c:pt>
                <c:pt idx="1194">
                  <c:v>0.21894527999999999</c:v>
                </c:pt>
                <c:pt idx="1195">
                  <c:v>0.21910224</c:v>
                </c:pt>
                <c:pt idx="1196">
                  <c:v>0.21942796000000001</c:v>
                </c:pt>
                <c:pt idx="1197">
                  <c:v>0.21969714000000001</c:v>
                </c:pt>
                <c:pt idx="1198">
                  <c:v>0.21982634000000001</c:v>
                </c:pt>
                <c:pt idx="1199">
                  <c:v>0.22018509999999999</c:v>
                </c:pt>
                <c:pt idx="1200">
                  <c:v>0.2205165</c:v>
                </c:pt>
                <c:pt idx="1201">
                  <c:v>0.22065144</c:v>
                </c:pt>
                <c:pt idx="1202">
                  <c:v>0.22082570000000001</c:v>
                </c:pt>
                <c:pt idx="1203">
                  <c:v>0.22115045999999999</c:v>
                </c:pt>
                <c:pt idx="1204">
                  <c:v>0.22130362000000001</c:v>
                </c:pt>
                <c:pt idx="1205">
                  <c:v>0.22140778999999999</c:v>
                </c:pt>
                <c:pt idx="1206">
                  <c:v>0.22165990999999999</c:v>
                </c:pt>
                <c:pt idx="1207">
                  <c:v>0.22182252</c:v>
                </c:pt>
                <c:pt idx="1208">
                  <c:v>0.22182730000000001</c:v>
                </c:pt>
                <c:pt idx="1209">
                  <c:v>0.22196045</c:v>
                </c:pt>
                <c:pt idx="1210">
                  <c:v>0.22213405</c:v>
                </c:pt>
                <c:pt idx="1211">
                  <c:v>0.22213363</c:v>
                </c:pt>
                <c:pt idx="1212">
                  <c:v>0.22212034</c:v>
                </c:pt>
                <c:pt idx="1213">
                  <c:v>0.22224273999999999</c:v>
                </c:pt>
                <c:pt idx="1214">
                  <c:v>0.22217073000000001</c:v>
                </c:pt>
                <c:pt idx="1215">
                  <c:v>0.22208395</c:v>
                </c:pt>
                <c:pt idx="1216">
                  <c:v>0.22215786000000001</c:v>
                </c:pt>
                <c:pt idx="1217">
                  <c:v>0.22215604999999999</c:v>
                </c:pt>
                <c:pt idx="1218">
                  <c:v>0.22199356000000001</c:v>
                </c:pt>
                <c:pt idx="1219">
                  <c:v>0.22200481</c:v>
                </c:pt>
                <c:pt idx="1220">
                  <c:v>0.22212767</c:v>
                </c:pt>
                <c:pt idx="1221">
                  <c:v>0.22203964000000001</c:v>
                </c:pt>
                <c:pt idx="1222">
                  <c:v>0.22200544</c:v>
                </c:pt>
                <c:pt idx="1223">
                  <c:v>0.22216259999999999</c:v>
                </c:pt>
                <c:pt idx="1224">
                  <c:v>0.22219807</c:v>
                </c:pt>
                <c:pt idx="1225">
                  <c:v>0.22218265000000001</c:v>
                </c:pt>
                <c:pt idx="1226">
                  <c:v>0.22234266999999999</c:v>
                </c:pt>
                <c:pt idx="1227">
                  <c:v>0.22250923</c:v>
                </c:pt>
                <c:pt idx="1228">
                  <c:v>0.22248334</c:v>
                </c:pt>
                <c:pt idx="1229">
                  <c:v>0.22263253999999999</c:v>
                </c:pt>
                <c:pt idx="1230">
                  <c:v>0.22285173999999999</c:v>
                </c:pt>
                <c:pt idx="1231">
                  <c:v>0.22291348999999999</c:v>
                </c:pt>
                <c:pt idx="1232">
                  <c:v>0.22297692999999999</c:v>
                </c:pt>
                <c:pt idx="1233">
                  <c:v>0.22325705000000001</c:v>
                </c:pt>
                <c:pt idx="1234">
                  <c:v>0.22340003999999999</c:v>
                </c:pt>
                <c:pt idx="1235">
                  <c:v>0.22342409999999999</c:v>
                </c:pt>
                <c:pt idx="1236">
                  <c:v>0.22369335000000001</c:v>
                </c:pt>
                <c:pt idx="1237">
                  <c:v>0.22398240999999999</c:v>
                </c:pt>
                <c:pt idx="1238">
                  <c:v>0.22410236</c:v>
                </c:pt>
                <c:pt idx="1239">
                  <c:v>0.22439340999999999</c:v>
                </c:pt>
                <c:pt idx="1240">
                  <c:v>0.22481142000000001</c:v>
                </c:pt>
                <c:pt idx="1241">
                  <c:v>0.22512983</c:v>
                </c:pt>
                <c:pt idx="1242">
                  <c:v>0.22545034999999999</c:v>
                </c:pt>
                <c:pt idx="1243">
                  <c:v>0.22596941000000001</c:v>
                </c:pt>
                <c:pt idx="1244">
                  <c:v>0.22639566999999999</c:v>
                </c:pt>
                <c:pt idx="1245">
                  <c:v>0.22682516</c:v>
                </c:pt>
                <c:pt idx="1246">
                  <c:v>0.22743403000000001</c:v>
                </c:pt>
                <c:pt idx="1247">
                  <c:v>0.22806919</c:v>
                </c:pt>
                <c:pt idx="1248">
                  <c:v>0.22861139</c:v>
                </c:pt>
                <c:pt idx="1249">
                  <c:v>0.22929620000000001</c:v>
                </c:pt>
                <c:pt idx="1250">
                  <c:v>0.23012861000000001</c:v>
                </c:pt>
                <c:pt idx="1251">
                  <c:v>0.23087980999999999</c:v>
                </c:pt>
                <c:pt idx="1252">
                  <c:v>0.23170995</c:v>
                </c:pt>
                <c:pt idx="1253">
                  <c:v>0.23279663</c:v>
                </c:pt>
                <c:pt idx="1254">
                  <c:v>0.23381983000000001</c:v>
                </c:pt>
                <c:pt idx="1255">
                  <c:v>0.23489884999999999</c:v>
                </c:pt>
                <c:pt idx="1256">
                  <c:v>0.23628063999999999</c:v>
                </c:pt>
                <c:pt idx="1257">
                  <c:v>0.23779916000000001</c:v>
                </c:pt>
                <c:pt idx="1258">
                  <c:v>0.23931340000000001</c:v>
                </c:pt>
                <c:pt idx="1259">
                  <c:v>0.24112985000000001</c:v>
                </c:pt>
                <c:pt idx="1260">
                  <c:v>0.24319241</c:v>
                </c:pt>
                <c:pt idx="1261">
                  <c:v>0.24526539999999999</c:v>
                </c:pt>
                <c:pt idx="1262">
                  <c:v>0.24743107</c:v>
                </c:pt>
                <c:pt idx="1263">
                  <c:v>0.24981918</c:v>
                </c:pt>
                <c:pt idx="1264">
                  <c:v>0.25213157000000003</c:v>
                </c:pt>
                <c:pt idx="1265">
                  <c:v>0.25429448999999998</c:v>
                </c:pt>
                <c:pt idx="1266">
                  <c:v>0.25658563000000001</c:v>
                </c:pt>
                <c:pt idx="1267">
                  <c:v>0.25890961000000001</c:v>
                </c:pt>
                <c:pt idx="1268">
                  <c:v>0.26118898000000002</c:v>
                </c:pt>
                <c:pt idx="1269">
                  <c:v>0.26383794999999999</c:v>
                </c:pt>
                <c:pt idx="1270">
                  <c:v>0.26667118000000001</c:v>
                </c:pt>
                <c:pt idx="1271">
                  <c:v>0.26890301999999999</c:v>
                </c:pt>
                <c:pt idx="1272">
                  <c:v>0.27041111000000001</c:v>
                </c:pt>
                <c:pt idx="1273">
                  <c:v>0.27180110000000002</c:v>
                </c:pt>
                <c:pt idx="1274">
                  <c:v>0.27316066</c:v>
                </c:pt>
                <c:pt idx="1275">
                  <c:v>0.27458589999999999</c:v>
                </c:pt>
                <c:pt idx="1276">
                  <c:v>0.27628909000000001</c:v>
                </c:pt>
                <c:pt idx="1277">
                  <c:v>0.27812698000000002</c:v>
                </c:pt>
                <c:pt idx="1278">
                  <c:v>0.27987450000000003</c:v>
                </c:pt>
                <c:pt idx="1279">
                  <c:v>0.28176172999999999</c:v>
                </c:pt>
                <c:pt idx="1280">
                  <c:v>0.28377057999999999</c:v>
                </c:pt>
                <c:pt idx="1281">
                  <c:v>0.28556084999999998</c:v>
                </c:pt>
                <c:pt idx="1282">
                  <c:v>0.28707363000000002</c:v>
                </c:pt>
                <c:pt idx="1283">
                  <c:v>0.28851451</c:v>
                </c:pt>
                <c:pt idx="1284">
                  <c:v>0.28969454</c:v>
                </c:pt>
                <c:pt idx="1285">
                  <c:v>0.29070660999999998</c:v>
                </c:pt>
                <c:pt idx="1286">
                  <c:v>0.2917882</c:v>
                </c:pt>
                <c:pt idx="1287">
                  <c:v>0.29291298999999998</c:v>
                </c:pt>
                <c:pt idx="1288">
                  <c:v>0.29393559000000002</c:v>
                </c:pt>
                <c:pt idx="1289">
                  <c:v>0.29514762999999999</c:v>
                </c:pt>
                <c:pt idx="1290">
                  <c:v>0.29651756000000001</c:v>
                </c:pt>
                <c:pt idx="1291">
                  <c:v>0.29782219999999998</c:v>
                </c:pt>
                <c:pt idx="1292">
                  <c:v>0.29919059999999997</c:v>
                </c:pt>
                <c:pt idx="1293">
                  <c:v>0.30066379999999998</c:v>
                </c:pt>
                <c:pt idx="1294">
                  <c:v>0.30194379999999998</c:v>
                </c:pt>
                <c:pt idx="1295">
                  <c:v>0.3030195</c:v>
                </c:pt>
                <c:pt idx="1296">
                  <c:v>0.30402010000000002</c:v>
                </c:pt>
                <c:pt idx="1297">
                  <c:v>0.30483700000000002</c:v>
                </c:pt>
                <c:pt idx="1298">
                  <c:v>0.30528719999999998</c:v>
                </c:pt>
                <c:pt idx="1299">
                  <c:v>0.30566110000000002</c:v>
                </c:pt>
                <c:pt idx="1300">
                  <c:v>0.30598619999999999</c:v>
                </c:pt>
                <c:pt idx="1301">
                  <c:v>0.3061352</c:v>
                </c:pt>
                <c:pt idx="1302">
                  <c:v>0.30632999999999999</c:v>
                </c:pt>
                <c:pt idx="1303">
                  <c:v>0.30676310000000001</c:v>
                </c:pt>
                <c:pt idx="1304">
                  <c:v>0.30726039999999999</c:v>
                </c:pt>
                <c:pt idx="1305">
                  <c:v>0.30765140000000002</c:v>
                </c:pt>
                <c:pt idx="1306">
                  <c:v>0.30762600000000001</c:v>
                </c:pt>
                <c:pt idx="1307">
                  <c:v>0.30693199999999998</c:v>
                </c:pt>
                <c:pt idx="1308">
                  <c:v>0.30568509999999999</c:v>
                </c:pt>
                <c:pt idx="1309">
                  <c:v>0.30453059999999998</c:v>
                </c:pt>
                <c:pt idx="1310">
                  <c:v>0.3036433</c:v>
                </c:pt>
                <c:pt idx="1311">
                  <c:v>0.30291430000000003</c:v>
                </c:pt>
                <c:pt idx="1312">
                  <c:v>0.3024889</c:v>
                </c:pt>
                <c:pt idx="1313">
                  <c:v>0.30256359999999999</c:v>
                </c:pt>
                <c:pt idx="1314">
                  <c:v>0.30268800000000001</c:v>
                </c:pt>
                <c:pt idx="1315">
                  <c:v>0.3027495</c:v>
                </c:pt>
                <c:pt idx="1316">
                  <c:v>0.30283510000000002</c:v>
                </c:pt>
                <c:pt idx="1317">
                  <c:v>0.30262640000000002</c:v>
                </c:pt>
                <c:pt idx="1318">
                  <c:v>0.3018034</c:v>
                </c:pt>
                <c:pt idx="1319">
                  <c:v>0.30065320000000001</c:v>
                </c:pt>
                <c:pt idx="1320">
                  <c:v>0.29919135000000002</c:v>
                </c:pt>
                <c:pt idx="1321">
                  <c:v>0.29725097</c:v>
                </c:pt>
                <c:pt idx="1322">
                  <c:v>0.29512993999999998</c:v>
                </c:pt>
                <c:pt idx="1323">
                  <c:v>0.29325349000000001</c:v>
                </c:pt>
                <c:pt idx="1324">
                  <c:v>0.29139343000000001</c:v>
                </c:pt>
                <c:pt idx="1325">
                  <c:v>0.28965825000000001</c:v>
                </c:pt>
                <c:pt idx="1326">
                  <c:v>0.28821609999999998</c:v>
                </c:pt>
                <c:pt idx="1327">
                  <c:v>0.28688482999999998</c:v>
                </c:pt>
                <c:pt idx="1328">
                  <c:v>0.28543206999999998</c:v>
                </c:pt>
                <c:pt idx="1329">
                  <c:v>0.28409727000000001</c:v>
                </c:pt>
                <c:pt idx="1330">
                  <c:v>0.28275653000000001</c:v>
                </c:pt>
                <c:pt idx="1331">
                  <c:v>0.28107471000000001</c:v>
                </c:pt>
                <c:pt idx="1332">
                  <c:v>0.27907409</c:v>
                </c:pt>
                <c:pt idx="1333">
                  <c:v>0.27686308999999998</c:v>
                </c:pt>
                <c:pt idx="1334">
                  <c:v>0.27427937000000002</c:v>
                </c:pt>
                <c:pt idx="1335">
                  <c:v>0.27147310000000002</c:v>
                </c:pt>
                <c:pt idx="1336">
                  <c:v>0.26882401</c:v>
                </c:pt>
                <c:pt idx="1337">
                  <c:v>0.26634419999999998</c:v>
                </c:pt>
                <c:pt idx="1338">
                  <c:v>0.26387026000000002</c:v>
                </c:pt>
                <c:pt idx="1339">
                  <c:v>0.26177482000000002</c:v>
                </c:pt>
                <c:pt idx="1340">
                  <c:v>0.26000917000000001</c:v>
                </c:pt>
                <c:pt idx="1341">
                  <c:v>0.25825521000000001</c:v>
                </c:pt>
                <c:pt idx="1342">
                  <c:v>0.25664195000000001</c:v>
                </c:pt>
                <c:pt idx="1343">
                  <c:v>0.25535680999999999</c:v>
                </c:pt>
                <c:pt idx="1344">
                  <c:v>0.25418858</c:v>
                </c:pt>
                <c:pt idx="1345">
                  <c:v>0.25309091</c:v>
                </c:pt>
                <c:pt idx="1346">
                  <c:v>0.25226600999999998</c:v>
                </c:pt>
                <c:pt idx="1347">
                  <c:v>0.25157075000000001</c:v>
                </c:pt>
                <c:pt idx="1348">
                  <c:v>0.25074027999999998</c:v>
                </c:pt>
                <c:pt idx="1349">
                  <c:v>0.25003049999999999</c:v>
                </c:pt>
                <c:pt idx="1350">
                  <c:v>0.24945898</c:v>
                </c:pt>
                <c:pt idx="1351">
                  <c:v>0.24871952</c:v>
                </c:pt>
                <c:pt idx="1352">
                  <c:v>0.24789639999999999</c:v>
                </c:pt>
                <c:pt idx="1353">
                  <c:v>0.24731744</c:v>
                </c:pt>
                <c:pt idx="1354">
                  <c:v>0.24670386999999999</c:v>
                </c:pt>
                <c:pt idx="1355">
                  <c:v>0.24595421000000001</c:v>
                </c:pt>
                <c:pt idx="1356">
                  <c:v>0.24530662</c:v>
                </c:pt>
                <c:pt idx="1357">
                  <c:v>0.24468761999999999</c:v>
                </c:pt>
                <c:pt idx="1358">
                  <c:v>0.24402649000000001</c:v>
                </c:pt>
                <c:pt idx="1359">
                  <c:v>0.24351671999999999</c:v>
                </c:pt>
                <c:pt idx="1360">
                  <c:v>0.24311779</c:v>
                </c:pt>
                <c:pt idx="1361">
                  <c:v>0.24253055000000001</c:v>
                </c:pt>
                <c:pt idx="1362">
                  <c:v>0.24184053999999999</c:v>
                </c:pt>
                <c:pt idx="1363">
                  <c:v>0.24129452000000001</c:v>
                </c:pt>
                <c:pt idx="1364">
                  <c:v>0.24074292999999999</c:v>
                </c:pt>
                <c:pt idx="1365">
                  <c:v>0.2401229</c:v>
                </c:pt>
                <c:pt idx="1366">
                  <c:v>0.23961431999999999</c:v>
                </c:pt>
                <c:pt idx="1367">
                  <c:v>0.23928511</c:v>
                </c:pt>
                <c:pt idx="1368">
                  <c:v>0.23882028999999999</c:v>
                </c:pt>
                <c:pt idx="1369">
                  <c:v>0.23850515</c:v>
                </c:pt>
                <c:pt idx="1370">
                  <c:v>0.23839054000000001</c:v>
                </c:pt>
                <c:pt idx="1371">
                  <c:v>0.23826702</c:v>
                </c:pt>
                <c:pt idx="1372">
                  <c:v>0.23811955000000001</c:v>
                </c:pt>
                <c:pt idx="1373">
                  <c:v>0.23818336000000001</c:v>
                </c:pt>
                <c:pt idx="1374">
                  <c:v>0.23827396000000001</c:v>
                </c:pt>
                <c:pt idx="1375">
                  <c:v>0.23824075</c:v>
                </c:pt>
                <c:pt idx="1376">
                  <c:v>0.23835474000000001</c:v>
                </c:pt>
                <c:pt idx="1377">
                  <c:v>0.23864446</c:v>
                </c:pt>
                <c:pt idx="1378">
                  <c:v>0.23883441999999999</c:v>
                </c:pt>
                <c:pt idx="1379">
                  <c:v>0.2390485</c:v>
                </c:pt>
                <c:pt idx="1380">
                  <c:v>0.23936662</c:v>
                </c:pt>
                <c:pt idx="1381">
                  <c:v>0.23962786</c:v>
                </c:pt>
                <c:pt idx="1382">
                  <c:v>0.23980108</c:v>
                </c:pt>
                <c:pt idx="1383">
                  <c:v>0.24002850000000001</c:v>
                </c:pt>
                <c:pt idx="1384">
                  <c:v>0.24023685</c:v>
                </c:pt>
                <c:pt idx="1385">
                  <c:v>0.24039308000000001</c:v>
                </c:pt>
                <c:pt idx="1386">
                  <c:v>0.24072429000000001</c:v>
                </c:pt>
                <c:pt idx="1387">
                  <c:v>0.24112875</c:v>
                </c:pt>
                <c:pt idx="1388">
                  <c:v>0.24135191</c:v>
                </c:pt>
                <c:pt idx="1389">
                  <c:v>0.2416711</c:v>
                </c:pt>
                <c:pt idx="1390">
                  <c:v>0.24214782000000001</c:v>
                </c:pt>
                <c:pt idx="1391">
                  <c:v>0.24243393999999999</c:v>
                </c:pt>
                <c:pt idx="1392">
                  <c:v>0.24256077000000001</c:v>
                </c:pt>
                <c:pt idx="1393">
                  <c:v>0.24280935000000001</c:v>
                </c:pt>
                <c:pt idx="1394">
                  <c:v>0.24304227</c:v>
                </c:pt>
                <c:pt idx="1395">
                  <c:v>0.24323423999999999</c:v>
                </c:pt>
                <c:pt idx="1396">
                  <c:v>0.24350807999999999</c:v>
                </c:pt>
                <c:pt idx="1397">
                  <c:v>0.24386769999999999</c:v>
                </c:pt>
                <c:pt idx="1398">
                  <c:v>0.24419065000000001</c:v>
                </c:pt>
                <c:pt idx="1399">
                  <c:v>0.24453278000000001</c:v>
                </c:pt>
                <c:pt idx="1400">
                  <c:v>0.24496821999999999</c:v>
                </c:pt>
                <c:pt idx="1401">
                  <c:v>0.24545641000000001</c:v>
                </c:pt>
                <c:pt idx="1402">
                  <c:v>0.24583215999999999</c:v>
                </c:pt>
                <c:pt idx="1403">
                  <c:v>0.24626618</c:v>
                </c:pt>
                <c:pt idx="1404">
                  <c:v>0.24679456999999999</c:v>
                </c:pt>
                <c:pt idx="1405">
                  <c:v>0.24722527</c:v>
                </c:pt>
                <c:pt idx="1406">
                  <c:v>0.24776962</c:v>
                </c:pt>
                <c:pt idx="1407">
                  <c:v>0.24837133</c:v>
                </c:pt>
                <c:pt idx="1408">
                  <c:v>0.24891152999999999</c:v>
                </c:pt>
                <c:pt idx="1409">
                  <c:v>0.2495156</c:v>
                </c:pt>
                <c:pt idx="1410">
                  <c:v>0.25015138999999997</c:v>
                </c:pt>
                <c:pt idx="1411">
                  <c:v>0.25078929</c:v>
                </c:pt>
                <c:pt idx="1412">
                  <c:v>0.25145901999999998</c:v>
                </c:pt>
                <c:pt idx="1413">
                  <c:v>0.25217901999999998</c:v>
                </c:pt>
                <c:pt idx="1414">
                  <c:v>0.25285004</c:v>
                </c:pt>
                <c:pt idx="1415">
                  <c:v>0.25343661000000001</c:v>
                </c:pt>
                <c:pt idx="1416">
                  <c:v>0.25411134000000002</c:v>
                </c:pt>
                <c:pt idx="1417">
                  <c:v>0.25495084000000001</c:v>
                </c:pt>
                <c:pt idx="1418">
                  <c:v>0.25566017000000002</c:v>
                </c:pt>
                <c:pt idx="1419">
                  <c:v>0.25632930999999998</c:v>
                </c:pt>
                <c:pt idx="1420">
                  <c:v>0.25714564000000001</c:v>
                </c:pt>
                <c:pt idx="1421">
                  <c:v>0.25793504</c:v>
                </c:pt>
                <c:pt idx="1422">
                  <c:v>0.25868183</c:v>
                </c:pt>
                <c:pt idx="1423">
                  <c:v>0.25957374999999999</c:v>
                </c:pt>
                <c:pt idx="1424">
                  <c:v>0.26046997</c:v>
                </c:pt>
                <c:pt idx="1425">
                  <c:v>0.26132984999999997</c:v>
                </c:pt>
                <c:pt idx="1426">
                  <c:v>0.26223288</c:v>
                </c:pt>
                <c:pt idx="1427">
                  <c:v>0.26318480999999999</c:v>
                </c:pt>
                <c:pt idx="1428">
                  <c:v>0.26408764000000001</c:v>
                </c:pt>
                <c:pt idx="1429">
                  <c:v>0.26508530000000002</c:v>
                </c:pt>
                <c:pt idx="1430">
                  <c:v>0.26615293000000001</c:v>
                </c:pt>
                <c:pt idx="1431">
                  <c:v>0.26720892000000002</c:v>
                </c:pt>
                <c:pt idx="1432">
                  <c:v>0.26829926999999998</c:v>
                </c:pt>
                <c:pt idx="1433">
                  <c:v>0.26939640999999998</c:v>
                </c:pt>
                <c:pt idx="1434">
                  <c:v>0.27045393000000001</c:v>
                </c:pt>
                <c:pt idx="1435">
                  <c:v>0.27153092000000001</c:v>
                </c:pt>
                <c:pt idx="1436">
                  <c:v>0.27265651000000002</c:v>
                </c:pt>
                <c:pt idx="1437">
                  <c:v>0.27383484000000002</c:v>
                </c:pt>
                <c:pt idx="1438">
                  <c:v>0.27496879000000002</c:v>
                </c:pt>
                <c:pt idx="1439">
                  <c:v>0.27619104</c:v>
                </c:pt>
                <c:pt idx="1440">
                  <c:v>0.27746311000000001</c:v>
                </c:pt>
                <c:pt idx="1441">
                  <c:v>0.27875354000000002</c:v>
                </c:pt>
                <c:pt idx="1442">
                  <c:v>0.27993866000000001</c:v>
                </c:pt>
                <c:pt idx="1443">
                  <c:v>0.28124894</c:v>
                </c:pt>
                <c:pt idx="1444">
                  <c:v>0.28257728999999998</c:v>
                </c:pt>
                <c:pt idx="1445">
                  <c:v>0.28386104000000001</c:v>
                </c:pt>
                <c:pt idx="1446">
                  <c:v>0.28519665</c:v>
                </c:pt>
                <c:pt idx="1447">
                  <c:v>0.28661620999999998</c:v>
                </c:pt>
                <c:pt idx="1448">
                  <c:v>0.28800481</c:v>
                </c:pt>
                <c:pt idx="1449">
                  <c:v>0.28942387000000003</c:v>
                </c:pt>
                <c:pt idx="1450">
                  <c:v>0.29097482000000002</c:v>
                </c:pt>
                <c:pt idx="1451">
                  <c:v>0.29258193999999998</c:v>
                </c:pt>
                <c:pt idx="1452">
                  <c:v>0.29403193999999999</c:v>
                </c:pt>
                <c:pt idx="1453">
                  <c:v>0.29554409999999998</c:v>
                </c:pt>
                <c:pt idx="1454">
                  <c:v>0.29709531</c:v>
                </c:pt>
                <c:pt idx="1455">
                  <c:v>0.29875643000000002</c:v>
                </c:pt>
                <c:pt idx="1456">
                  <c:v>0.30044310000000002</c:v>
                </c:pt>
                <c:pt idx="1457">
                  <c:v>0.30221199999999998</c:v>
                </c:pt>
                <c:pt idx="1458">
                  <c:v>0.30386200000000002</c:v>
                </c:pt>
                <c:pt idx="1459">
                  <c:v>0.30561199999999999</c:v>
                </c:pt>
                <c:pt idx="1460">
                  <c:v>0.30743320000000002</c:v>
                </c:pt>
                <c:pt idx="1461">
                  <c:v>0.30918889999999999</c:v>
                </c:pt>
                <c:pt idx="1462">
                  <c:v>0.31099490000000002</c:v>
                </c:pt>
                <c:pt idx="1463">
                  <c:v>0.31279299999999999</c:v>
                </c:pt>
                <c:pt idx="1464">
                  <c:v>0.31456689999999998</c:v>
                </c:pt>
                <c:pt idx="1465">
                  <c:v>0.31643939999999998</c:v>
                </c:pt>
                <c:pt idx="1466">
                  <c:v>0.31834240000000003</c:v>
                </c:pt>
                <c:pt idx="1467">
                  <c:v>0.32027080000000002</c:v>
                </c:pt>
                <c:pt idx="1468">
                  <c:v>0.32204159999999998</c:v>
                </c:pt>
                <c:pt idx="1469">
                  <c:v>0.32386369999999998</c:v>
                </c:pt>
                <c:pt idx="1470">
                  <c:v>0.3257487</c:v>
                </c:pt>
                <c:pt idx="1471">
                  <c:v>0.32760260000000002</c:v>
                </c:pt>
                <c:pt idx="1472">
                  <c:v>0.329347</c:v>
                </c:pt>
                <c:pt idx="1473">
                  <c:v>0.33119199999999999</c:v>
                </c:pt>
                <c:pt idx="1474">
                  <c:v>0.33296330000000002</c:v>
                </c:pt>
                <c:pt idx="1475">
                  <c:v>0.33473399999999998</c:v>
                </c:pt>
                <c:pt idx="1476">
                  <c:v>0.33650649999999999</c:v>
                </c:pt>
                <c:pt idx="1477">
                  <c:v>0.33821410000000002</c:v>
                </c:pt>
                <c:pt idx="1478">
                  <c:v>0.3399471</c:v>
                </c:pt>
                <c:pt idx="1479">
                  <c:v>0.34178350000000002</c:v>
                </c:pt>
                <c:pt idx="1480">
                  <c:v>0.34368189999999998</c:v>
                </c:pt>
                <c:pt idx="1481">
                  <c:v>0.34550199999999998</c:v>
                </c:pt>
                <c:pt idx="1482">
                  <c:v>0.34732869999999999</c:v>
                </c:pt>
                <c:pt idx="1483">
                  <c:v>0.34932600000000003</c:v>
                </c:pt>
                <c:pt idx="1484">
                  <c:v>0.35126540000000001</c:v>
                </c:pt>
                <c:pt idx="1485">
                  <c:v>0.35322360000000003</c:v>
                </c:pt>
                <c:pt idx="1486">
                  <c:v>0.35523870000000002</c:v>
                </c:pt>
                <c:pt idx="1487">
                  <c:v>0.35720990000000002</c:v>
                </c:pt>
                <c:pt idx="1488">
                  <c:v>0.35913699999999998</c:v>
                </c:pt>
                <c:pt idx="1489">
                  <c:v>0.3611318</c:v>
                </c:pt>
                <c:pt idx="1490">
                  <c:v>0.36316670000000001</c:v>
                </c:pt>
                <c:pt idx="1491">
                  <c:v>0.36506149999999998</c:v>
                </c:pt>
                <c:pt idx="1492">
                  <c:v>0.36695179999999999</c:v>
                </c:pt>
                <c:pt idx="1493">
                  <c:v>0.36881180000000002</c:v>
                </c:pt>
                <c:pt idx="1494">
                  <c:v>0.37055690000000002</c:v>
                </c:pt>
                <c:pt idx="1495">
                  <c:v>0.3723149</c:v>
                </c:pt>
                <c:pt idx="1496">
                  <c:v>0.37399130000000003</c:v>
                </c:pt>
                <c:pt idx="1497">
                  <c:v>0.37559379999999998</c:v>
                </c:pt>
                <c:pt idx="1498">
                  <c:v>0.37719609999999998</c:v>
                </c:pt>
                <c:pt idx="1499">
                  <c:v>0.37877640000000001</c:v>
                </c:pt>
                <c:pt idx="1500">
                  <c:v>0.38025170000000003</c:v>
                </c:pt>
                <c:pt idx="1501">
                  <c:v>0.38160060000000001</c:v>
                </c:pt>
                <c:pt idx="1502">
                  <c:v>0.38293090000000002</c:v>
                </c:pt>
                <c:pt idx="1503">
                  <c:v>0.38436009999999998</c:v>
                </c:pt>
                <c:pt idx="1504">
                  <c:v>0.38561489999999998</c:v>
                </c:pt>
                <c:pt idx="1505">
                  <c:v>0.3867971</c:v>
                </c:pt>
                <c:pt idx="1506">
                  <c:v>0.38801940000000001</c:v>
                </c:pt>
                <c:pt idx="1507">
                  <c:v>0.389233</c:v>
                </c:pt>
                <c:pt idx="1508">
                  <c:v>0.39057120000000001</c:v>
                </c:pt>
                <c:pt idx="1509">
                  <c:v>0.3919607</c:v>
                </c:pt>
                <c:pt idx="1510">
                  <c:v>0.39328970000000002</c:v>
                </c:pt>
                <c:pt idx="1511">
                  <c:v>0.3947022</c:v>
                </c:pt>
                <c:pt idx="1512">
                  <c:v>0.39610640000000003</c:v>
                </c:pt>
                <c:pt idx="1513">
                  <c:v>0.39766489999999999</c:v>
                </c:pt>
                <c:pt idx="1514">
                  <c:v>0.39920679999999997</c:v>
                </c:pt>
                <c:pt idx="1515">
                  <c:v>0.400808</c:v>
                </c:pt>
                <c:pt idx="1516">
                  <c:v>0.40249479999999999</c:v>
                </c:pt>
                <c:pt idx="1517">
                  <c:v>0.40418300000000001</c:v>
                </c:pt>
                <c:pt idx="1518">
                  <c:v>0.40586990000000001</c:v>
                </c:pt>
                <c:pt idx="1519">
                  <c:v>0.40753299999999998</c:v>
                </c:pt>
                <c:pt idx="1520">
                  <c:v>0.40911350000000002</c:v>
                </c:pt>
                <c:pt idx="1521">
                  <c:v>0.41071010000000002</c:v>
                </c:pt>
                <c:pt idx="1522">
                  <c:v>0.4122806</c:v>
                </c:pt>
                <c:pt idx="1523">
                  <c:v>0.41371540000000001</c:v>
                </c:pt>
                <c:pt idx="1524">
                  <c:v>0.41490179999999999</c:v>
                </c:pt>
                <c:pt idx="1525">
                  <c:v>0.41606989999999999</c:v>
                </c:pt>
                <c:pt idx="1526">
                  <c:v>0.41714790000000002</c:v>
                </c:pt>
                <c:pt idx="1527">
                  <c:v>0.41809370000000001</c:v>
                </c:pt>
                <c:pt idx="1528">
                  <c:v>0.4188924</c:v>
                </c:pt>
                <c:pt idx="1529">
                  <c:v>0.41961280000000001</c:v>
                </c:pt>
                <c:pt idx="1530">
                  <c:v>0.42021120000000001</c:v>
                </c:pt>
                <c:pt idx="1531">
                  <c:v>0.42074099999999998</c:v>
                </c:pt>
                <c:pt idx="1532">
                  <c:v>0.42122989999999999</c:v>
                </c:pt>
                <c:pt idx="1533">
                  <c:v>0.42159920000000001</c:v>
                </c:pt>
                <c:pt idx="1534">
                  <c:v>0.42178969999999999</c:v>
                </c:pt>
                <c:pt idx="1535">
                  <c:v>0.42205700000000002</c:v>
                </c:pt>
                <c:pt idx="1536">
                  <c:v>0.42232459999999999</c:v>
                </c:pt>
                <c:pt idx="1537">
                  <c:v>0.4223674</c:v>
                </c:pt>
                <c:pt idx="1538">
                  <c:v>0.42237059999999998</c:v>
                </c:pt>
                <c:pt idx="1539">
                  <c:v>0.4224115</c:v>
                </c:pt>
                <c:pt idx="1540">
                  <c:v>0.42237560000000002</c:v>
                </c:pt>
                <c:pt idx="1541">
                  <c:v>0.42235820000000002</c:v>
                </c:pt>
                <c:pt idx="1542">
                  <c:v>0.42238700000000001</c:v>
                </c:pt>
                <c:pt idx="1543">
                  <c:v>0.42244179999999998</c:v>
                </c:pt>
                <c:pt idx="1544">
                  <c:v>0.42241489999999998</c:v>
                </c:pt>
                <c:pt idx="1545">
                  <c:v>0.42229650000000002</c:v>
                </c:pt>
                <c:pt idx="1546">
                  <c:v>0.42223309999999997</c:v>
                </c:pt>
                <c:pt idx="1547">
                  <c:v>0.42219620000000002</c:v>
                </c:pt>
                <c:pt idx="1548">
                  <c:v>0.4221126</c:v>
                </c:pt>
                <c:pt idx="1549">
                  <c:v>0.42197630000000003</c:v>
                </c:pt>
                <c:pt idx="1550">
                  <c:v>0.42182629999999999</c:v>
                </c:pt>
                <c:pt idx="1551">
                  <c:v>0.42166340000000002</c:v>
                </c:pt>
                <c:pt idx="1552">
                  <c:v>0.4216685</c:v>
                </c:pt>
                <c:pt idx="1553">
                  <c:v>0.42174489999999998</c:v>
                </c:pt>
                <c:pt idx="1554">
                  <c:v>0.42175849999999998</c:v>
                </c:pt>
                <c:pt idx="1555">
                  <c:v>0.42159449999999998</c:v>
                </c:pt>
                <c:pt idx="1556">
                  <c:v>0.42140870000000002</c:v>
                </c:pt>
                <c:pt idx="1557">
                  <c:v>0.42142099999999999</c:v>
                </c:pt>
                <c:pt idx="1558">
                  <c:v>0.42140820000000001</c:v>
                </c:pt>
                <c:pt idx="1559">
                  <c:v>0.4213749</c:v>
                </c:pt>
                <c:pt idx="1560">
                  <c:v>0.4213134</c:v>
                </c:pt>
                <c:pt idx="1561">
                  <c:v>0.42120400000000002</c:v>
                </c:pt>
                <c:pt idx="1562">
                  <c:v>0.42111759999999998</c:v>
                </c:pt>
                <c:pt idx="1563">
                  <c:v>0.42110049999999999</c:v>
                </c:pt>
                <c:pt idx="1564">
                  <c:v>0.42103849999999998</c:v>
                </c:pt>
                <c:pt idx="1565">
                  <c:v>0.42094110000000001</c:v>
                </c:pt>
                <c:pt idx="1566">
                  <c:v>0.42100090000000001</c:v>
                </c:pt>
                <c:pt idx="1567">
                  <c:v>0.42091329999999999</c:v>
                </c:pt>
                <c:pt idx="1568">
                  <c:v>0.42048419999999997</c:v>
                </c:pt>
                <c:pt idx="1569">
                  <c:v>0.42013980000000001</c:v>
                </c:pt>
                <c:pt idx="1570">
                  <c:v>0.41983959999999998</c:v>
                </c:pt>
                <c:pt idx="1571">
                  <c:v>0.4195103</c:v>
                </c:pt>
                <c:pt idx="1572">
                  <c:v>0.41923719999999998</c:v>
                </c:pt>
                <c:pt idx="1573">
                  <c:v>0.4189387</c:v>
                </c:pt>
                <c:pt idx="1574">
                  <c:v>0.4185372</c:v>
                </c:pt>
                <c:pt idx="1575">
                  <c:v>0.41815720000000001</c:v>
                </c:pt>
                <c:pt idx="1576">
                  <c:v>0.41788900000000001</c:v>
                </c:pt>
                <c:pt idx="1577">
                  <c:v>0.4176627</c:v>
                </c:pt>
                <c:pt idx="1578">
                  <c:v>0.41735100000000003</c:v>
                </c:pt>
                <c:pt idx="1579">
                  <c:v>0.4170063</c:v>
                </c:pt>
                <c:pt idx="1580">
                  <c:v>0.41696220000000001</c:v>
                </c:pt>
                <c:pt idx="1581">
                  <c:v>0.41630149999999999</c:v>
                </c:pt>
                <c:pt idx="1582">
                  <c:v>0.41537970000000002</c:v>
                </c:pt>
                <c:pt idx="1583">
                  <c:v>0.4147749</c:v>
                </c:pt>
                <c:pt idx="1584">
                  <c:v>0.41417080000000001</c:v>
                </c:pt>
                <c:pt idx="1585">
                  <c:v>0.41366190000000003</c:v>
                </c:pt>
                <c:pt idx="1586">
                  <c:v>0.41308810000000001</c:v>
                </c:pt>
                <c:pt idx="1587">
                  <c:v>0.4124524</c:v>
                </c:pt>
                <c:pt idx="1588">
                  <c:v>0.41182370000000001</c:v>
                </c:pt>
                <c:pt idx="1589">
                  <c:v>0.4110277</c:v>
                </c:pt>
                <c:pt idx="1590">
                  <c:v>0.41017219999999999</c:v>
                </c:pt>
                <c:pt idx="1591">
                  <c:v>0.40923739999999997</c:v>
                </c:pt>
                <c:pt idx="1592">
                  <c:v>0.40833429999999998</c:v>
                </c:pt>
                <c:pt idx="1593">
                  <c:v>0.40750170000000002</c:v>
                </c:pt>
                <c:pt idx="1594">
                  <c:v>0.40664499999999998</c:v>
                </c:pt>
                <c:pt idx="1595">
                  <c:v>0.40570699999999998</c:v>
                </c:pt>
                <c:pt idx="1596">
                  <c:v>0.40458830000000001</c:v>
                </c:pt>
                <c:pt idx="1597">
                  <c:v>0.40358850000000002</c:v>
                </c:pt>
                <c:pt idx="1598">
                  <c:v>0.40275490000000003</c:v>
                </c:pt>
                <c:pt idx="1599">
                  <c:v>0.40154269999999997</c:v>
                </c:pt>
                <c:pt idx="1600">
                  <c:v>0.40021469999999998</c:v>
                </c:pt>
                <c:pt idx="1601">
                  <c:v>0.39916750000000001</c:v>
                </c:pt>
                <c:pt idx="1602">
                  <c:v>0.39792519999999998</c:v>
                </c:pt>
                <c:pt idx="1603">
                  <c:v>0.39655449999999998</c:v>
                </c:pt>
                <c:pt idx="1604">
                  <c:v>0.3952582</c:v>
                </c:pt>
                <c:pt idx="1605">
                  <c:v>0.39410240000000002</c:v>
                </c:pt>
                <c:pt idx="1606">
                  <c:v>0.39295140000000001</c:v>
                </c:pt>
                <c:pt idx="1607">
                  <c:v>0.39156400000000002</c:v>
                </c:pt>
                <c:pt idx="1608">
                  <c:v>0.39045200000000002</c:v>
                </c:pt>
                <c:pt idx="1609">
                  <c:v>0.38964799999999999</c:v>
                </c:pt>
                <c:pt idx="1610">
                  <c:v>0.3882544</c:v>
                </c:pt>
                <c:pt idx="1611">
                  <c:v>0.38639190000000001</c:v>
                </c:pt>
                <c:pt idx="1612">
                  <c:v>0.3852333</c:v>
                </c:pt>
                <c:pt idx="1613">
                  <c:v>0.3840287</c:v>
                </c:pt>
                <c:pt idx="1614">
                  <c:v>0.38230540000000002</c:v>
                </c:pt>
                <c:pt idx="1615">
                  <c:v>0.38081930000000003</c:v>
                </c:pt>
                <c:pt idx="1616">
                  <c:v>0.37951289999999999</c:v>
                </c:pt>
                <c:pt idx="1617">
                  <c:v>0.37824180000000002</c:v>
                </c:pt>
                <c:pt idx="1618">
                  <c:v>0.37693520000000003</c:v>
                </c:pt>
                <c:pt idx="1619">
                  <c:v>0.3758975</c:v>
                </c:pt>
                <c:pt idx="1620">
                  <c:v>0.37488460000000001</c:v>
                </c:pt>
                <c:pt idx="1621">
                  <c:v>0.37347150000000001</c:v>
                </c:pt>
                <c:pt idx="1622">
                  <c:v>0.37221470000000001</c:v>
                </c:pt>
                <c:pt idx="1623">
                  <c:v>0.37057580000000001</c:v>
                </c:pt>
                <c:pt idx="1624">
                  <c:v>0.36867559999999999</c:v>
                </c:pt>
                <c:pt idx="1625">
                  <c:v>0.36694379999999999</c:v>
                </c:pt>
                <c:pt idx="1626">
                  <c:v>0.36581659999999999</c:v>
                </c:pt>
                <c:pt idx="1627">
                  <c:v>0.36438150000000002</c:v>
                </c:pt>
                <c:pt idx="1628">
                  <c:v>0.36255589999999999</c:v>
                </c:pt>
                <c:pt idx="1629">
                  <c:v>0.36117690000000002</c:v>
                </c:pt>
                <c:pt idx="1630">
                  <c:v>0.36031419999999997</c:v>
                </c:pt>
                <c:pt idx="1631">
                  <c:v>0.35966589999999998</c:v>
                </c:pt>
                <c:pt idx="1632">
                  <c:v>0.35835529999999999</c:v>
                </c:pt>
                <c:pt idx="1633">
                  <c:v>0.35592980000000002</c:v>
                </c:pt>
                <c:pt idx="1634">
                  <c:v>0.35421589999999997</c:v>
                </c:pt>
                <c:pt idx="1635">
                  <c:v>0.35300290000000001</c:v>
                </c:pt>
                <c:pt idx="1636">
                  <c:v>0.35102240000000001</c:v>
                </c:pt>
                <c:pt idx="1637">
                  <c:v>0.34910679999999999</c:v>
                </c:pt>
                <c:pt idx="1638">
                  <c:v>0.3476976</c:v>
                </c:pt>
                <c:pt idx="1639">
                  <c:v>0.34639690000000001</c:v>
                </c:pt>
                <c:pt idx="1640">
                  <c:v>0.34495330000000002</c:v>
                </c:pt>
                <c:pt idx="1641">
                  <c:v>0.3443272</c:v>
                </c:pt>
                <c:pt idx="1642">
                  <c:v>0.34535280000000002</c:v>
                </c:pt>
                <c:pt idx="1643">
                  <c:v>0.34422140000000001</c:v>
                </c:pt>
                <c:pt idx="1644">
                  <c:v>0.33965299999999998</c:v>
                </c:pt>
                <c:pt idx="1645">
                  <c:v>0.33637850000000002</c:v>
                </c:pt>
                <c:pt idx="1646">
                  <c:v>0.33476610000000001</c:v>
                </c:pt>
                <c:pt idx="1647">
                  <c:v>0.3331384</c:v>
                </c:pt>
                <c:pt idx="1648">
                  <c:v>0.33144620000000002</c:v>
                </c:pt>
                <c:pt idx="1649">
                  <c:v>0.32987430000000001</c:v>
                </c:pt>
                <c:pt idx="1650">
                  <c:v>0.32825789999999999</c:v>
                </c:pt>
                <c:pt idx="1651">
                  <c:v>0.32681339999999998</c:v>
                </c:pt>
                <c:pt idx="1652">
                  <c:v>0.3272389</c:v>
                </c:pt>
                <c:pt idx="1653">
                  <c:v>0.32835839999999999</c:v>
                </c:pt>
                <c:pt idx="1654">
                  <c:v>0.3253858</c:v>
                </c:pt>
                <c:pt idx="1655">
                  <c:v>0.32072869999999998</c:v>
                </c:pt>
                <c:pt idx="1656">
                  <c:v>0.3193222</c:v>
                </c:pt>
                <c:pt idx="1657">
                  <c:v>0.31824209999999997</c:v>
                </c:pt>
                <c:pt idx="1658">
                  <c:v>0.31589869999999998</c:v>
                </c:pt>
                <c:pt idx="1659">
                  <c:v>0.31375510000000001</c:v>
                </c:pt>
                <c:pt idx="1660">
                  <c:v>0.31221719999999997</c:v>
                </c:pt>
                <c:pt idx="1661">
                  <c:v>0.3096988</c:v>
                </c:pt>
                <c:pt idx="1662">
                  <c:v>0.30785099999999999</c:v>
                </c:pt>
                <c:pt idx="1663">
                  <c:v>0.30816660000000001</c:v>
                </c:pt>
                <c:pt idx="1664">
                  <c:v>0.3091933</c:v>
                </c:pt>
                <c:pt idx="1665">
                  <c:v>0.30671219999999999</c:v>
                </c:pt>
                <c:pt idx="1666">
                  <c:v>0.30450709999999998</c:v>
                </c:pt>
                <c:pt idx="1667">
                  <c:v>0.3020215</c:v>
                </c:pt>
                <c:pt idx="1668">
                  <c:v>0.29976351000000001</c:v>
                </c:pt>
                <c:pt idx="1669">
                  <c:v>0.30087009999999997</c:v>
                </c:pt>
                <c:pt idx="1670">
                  <c:v>0.29964016999999998</c:v>
                </c:pt>
                <c:pt idx="1671">
                  <c:v>0.29414595999999998</c:v>
                </c:pt>
                <c:pt idx="1672">
                  <c:v>0.29088054000000002</c:v>
                </c:pt>
                <c:pt idx="1673">
                  <c:v>0.29117105999999998</c:v>
                </c:pt>
                <c:pt idx="1674">
                  <c:v>0.29718337</c:v>
                </c:pt>
                <c:pt idx="1675">
                  <c:v>0.29745233999999998</c:v>
                </c:pt>
                <c:pt idx="1676">
                  <c:v>0.28796463999999999</c:v>
                </c:pt>
                <c:pt idx="1677">
                  <c:v>0.28374257000000003</c:v>
                </c:pt>
                <c:pt idx="1678">
                  <c:v>0.28110087</c:v>
                </c:pt>
                <c:pt idx="1679">
                  <c:v>0.27871822000000002</c:v>
                </c:pt>
                <c:pt idx="1680">
                  <c:v>0.27686685</c:v>
                </c:pt>
                <c:pt idx="1681">
                  <c:v>0.27519767000000001</c:v>
                </c:pt>
                <c:pt idx="1682">
                  <c:v>0.27357225000000002</c:v>
                </c:pt>
                <c:pt idx="1683">
                  <c:v>0.27375786000000002</c:v>
                </c:pt>
                <c:pt idx="1684">
                  <c:v>0.27794904999999998</c:v>
                </c:pt>
                <c:pt idx="1685">
                  <c:v>0.28123057000000001</c:v>
                </c:pt>
                <c:pt idx="1686">
                  <c:v>0.27651052999999998</c:v>
                </c:pt>
                <c:pt idx="1687">
                  <c:v>0.26761732999999999</c:v>
                </c:pt>
                <c:pt idx="1688">
                  <c:v>0.26605983</c:v>
                </c:pt>
                <c:pt idx="1689">
                  <c:v>0.26596863999999998</c:v>
                </c:pt>
                <c:pt idx="1690">
                  <c:v>0.26064237000000001</c:v>
                </c:pt>
                <c:pt idx="1691">
                  <c:v>0.25726107999999998</c:v>
                </c:pt>
                <c:pt idx="1692">
                  <c:v>0.25542685999999998</c:v>
                </c:pt>
                <c:pt idx="1693">
                  <c:v>0.25373064000000001</c:v>
                </c:pt>
                <c:pt idx="1694">
                  <c:v>0.25339767000000002</c:v>
                </c:pt>
                <c:pt idx="1695">
                  <c:v>0.25710399</c:v>
                </c:pt>
                <c:pt idx="1696">
                  <c:v>0.26095436999999999</c:v>
                </c:pt>
                <c:pt idx="1697">
                  <c:v>0.25586447000000001</c:v>
                </c:pt>
                <c:pt idx="1698">
                  <c:v>0.25674365999999998</c:v>
                </c:pt>
                <c:pt idx="1699">
                  <c:v>0.25966896</c:v>
                </c:pt>
                <c:pt idx="1700">
                  <c:v>0.25041403000000001</c:v>
                </c:pt>
                <c:pt idx="1701">
                  <c:v>0.24515814</c:v>
                </c:pt>
                <c:pt idx="1702">
                  <c:v>0.24231182000000001</c:v>
                </c:pt>
                <c:pt idx="1703">
                  <c:v>0.24095612999999999</c:v>
                </c:pt>
                <c:pt idx="1704">
                  <c:v>0.24181080999999999</c:v>
                </c:pt>
                <c:pt idx="1705">
                  <c:v>0.24852046999999999</c:v>
                </c:pt>
                <c:pt idx="1706">
                  <c:v>0.24945444999999999</c:v>
                </c:pt>
                <c:pt idx="1707">
                  <c:v>0.24346983999999999</c:v>
                </c:pt>
                <c:pt idx="1708">
                  <c:v>0.2386086</c:v>
                </c:pt>
                <c:pt idx="1709">
                  <c:v>0.23629328999999999</c:v>
                </c:pt>
                <c:pt idx="1710">
                  <c:v>0.23569224</c:v>
                </c:pt>
                <c:pt idx="1711">
                  <c:v>0.23561524</c:v>
                </c:pt>
                <c:pt idx="1712">
                  <c:v>0.23737770999999999</c:v>
                </c:pt>
                <c:pt idx="1713">
                  <c:v>0.23628936</c:v>
                </c:pt>
                <c:pt idx="1714">
                  <c:v>0.23375207000000001</c:v>
                </c:pt>
                <c:pt idx="1715">
                  <c:v>0.23395481000000001</c:v>
                </c:pt>
                <c:pt idx="1716">
                  <c:v>0.23675483</c:v>
                </c:pt>
                <c:pt idx="1717">
                  <c:v>0.24025320999999999</c:v>
                </c:pt>
                <c:pt idx="1718">
                  <c:v>0.23965665</c:v>
                </c:pt>
                <c:pt idx="1719">
                  <c:v>0.23333624</c:v>
                </c:pt>
                <c:pt idx="1720">
                  <c:v>0.23062637999999999</c:v>
                </c:pt>
                <c:pt idx="1721">
                  <c:v>0.23082421</c:v>
                </c:pt>
                <c:pt idx="1722">
                  <c:v>0.23141887</c:v>
                </c:pt>
                <c:pt idx="1723">
                  <c:v>0.23196527</c:v>
                </c:pt>
                <c:pt idx="1724">
                  <c:v>0.23175535999999999</c:v>
                </c:pt>
                <c:pt idx="1725">
                  <c:v>0.23166126000000001</c:v>
                </c:pt>
                <c:pt idx="1726">
                  <c:v>0.22979422999999999</c:v>
                </c:pt>
                <c:pt idx="1727">
                  <c:v>0.22969966</c:v>
                </c:pt>
                <c:pt idx="1728">
                  <c:v>0.23417273999999999</c:v>
                </c:pt>
                <c:pt idx="1729">
                  <c:v>0.23520046</c:v>
                </c:pt>
                <c:pt idx="1730">
                  <c:v>0.23663231000000001</c:v>
                </c:pt>
                <c:pt idx="1731">
                  <c:v>0.23251759999999999</c:v>
                </c:pt>
                <c:pt idx="1732">
                  <c:v>0.22780940999999999</c:v>
                </c:pt>
                <c:pt idx="1733">
                  <c:v>0.22938834</c:v>
                </c:pt>
                <c:pt idx="1734">
                  <c:v>0.24147078</c:v>
                </c:pt>
                <c:pt idx="1735">
                  <c:v>0.24283213000000001</c:v>
                </c:pt>
                <c:pt idx="1736">
                  <c:v>0.23497318</c:v>
                </c:pt>
                <c:pt idx="1737">
                  <c:v>0.24051450999999999</c:v>
                </c:pt>
                <c:pt idx="1738">
                  <c:v>0.24233209</c:v>
                </c:pt>
                <c:pt idx="1739">
                  <c:v>0.23659110999999999</c:v>
                </c:pt>
                <c:pt idx="1740">
                  <c:v>0.22852038</c:v>
                </c:pt>
                <c:pt idx="1741">
                  <c:v>0.22806710999999999</c:v>
                </c:pt>
                <c:pt idx="1742">
                  <c:v>0.22873863999999999</c:v>
                </c:pt>
                <c:pt idx="1743">
                  <c:v>0.22783858000000001</c:v>
                </c:pt>
                <c:pt idx="1744">
                  <c:v>0.22541820000000001</c:v>
                </c:pt>
                <c:pt idx="1745">
                  <c:v>0.22695139</c:v>
                </c:pt>
                <c:pt idx="1746">
                  <c:v>0.22695291000000001</c:v>
                </c:pt>
                <c:pt idx="1747">
                  <c:v>0.22807552</c:v>
                </c:pt>
                <c:pt idx="1748">
                  <c:v>0.22828698</c:v>
                </c:pt>
                <c:pt idx="1749">
                  <c:v>0.22516248999999999</c:v>
                </c:pt>
                <c:pt idx="1750">
                  <c:v>0.22352496999999999</c:v>
                </c:pt>
                <c:pt idx="1751">
                  <c:v>0.22387909</c:v>
                </c:pt>
                <c:pt idx="1752">
                  <c:v>0.22548302000000001</c:v>
                </c:pt>
                <c:pt idx="1753">
                  <c:v>0.22603810999999999</c:v>
                </c:pt>
                <c:pt idx="1754">
                  <c:v>0.22384493</c:v>
                </c:pt>
                <c:pt idx="1755">
                  <c:v>0.22394659</c:v>
                </c:pt>
                <c:pt idx="1756">
                  <c:v>0.22362410999999999</c:v>
                </c:pt>
                <c:pt idx="1757">
                  <c:v>0.22294296999999999</c:v>
                </c:pt>
                <c:pt idx="1758">
                  <c:v>0.22246478</c:v>
                </c:pt>
                <c:pt idx="1759">
                  <c:v>0.22251471</c:v>
                </c:pt>
                <c:pt idx="1760">
                  <c:v>0.22280641000000001</c:v>
                </c:pt>
                <c:pt idx="1761">
                  <c:v>0.22507516999999999</c:v>
                </c:pt>
                <c:pt idx="1762">
                  <c:v>0.2252633</c:v>
                </c:pt>
                <c:pt idx="1763">
                  <c:v>0.22810489</c:v>
                </c:pt>
                <c:pt idx="1764">
                  <c:v>0.23400419</c:v>
                </c:pt>
                <c:pt idx="1765">
                  <c:v>0.2285645</c:v>
                </c:pt>
                <c:pt idx="1766">
                  <c:v>0.22629793000000001</c:v>
                </c:pt>
                <c:pt idx="1767">
                  <c:v>0.22960011999999999</c:v>
                </c:pt>
                <c:pt idx="1768">
                  <c:v>0.22439824</c:v>
                </c:pt>
                <c:pt idx="1769">
                  <c:v>0.22133087000000001</c:v>
                </c:pt>
                <c:pt idx="1770">
                  <c:v>0.2220868</c:v>
                </c:pt>
                <c:pt idx="1771">
                  <c:v>0.22897426000000001</c:v>
                </c:pt>
                <c:pt idx="1772">
                  <c:v>0.23084743999999999</c:v>
                </c:pt>
                <c:pt idx="1773">
                  <c:v>0.22665172</c:v>
                </c:pt>
                <c:pt idx="1774">
                  <c:v>0.23065187000000001</c:v>
                </c:pt>
                <c:pt idx="1775">
                  <c:v>0.22837466000000001</c:v>
                </c:pt>
                <c:pt idx="1776">
                  <c:v>0.22275033</c:v>
                </c:pt>
                <c:pt idx="1777">
                  <c:v>0.22276757999999999</c:v>
                </c:pt>
                <c:pt idx="1778">
                  <c:v>0.22185339000000001</c:v>
                </c:pt>
                <c:pt idx="1779">
                  <c:v>0.22284604</c:v>
                </c:pt>
                <c:pt idx="1780">
                  <c:v>0.22425057000000001</c:v>
                </c:pt>
                <c:pt idx="1781">
                  <c:v>0.22483997</c:v>
                </c:pt>
                <c:pt idx="1782">
                  <c:v>0.22872935999999999</c:v>
                </c:pt>
                <c:pt idx="1783">
                  <c:v>0.23252892999999999</c:v>
                </c:pt>
                <c:pt idx="1784">
                  <c:v>0.22791363000000001</c:v>
                </c:pt>
                <c:pt idx="1785">
                  <c:v>0.22421221</c:v>
                </c:pt>
                <c:pt idx="1786">
                  <c:v>0.22275961999999999</c:v>
                </c:pt>
                <c:pt idx="1787">
                  <c:v>0.22073271999999999</c:v>
                </c:pt>
                <c:pt idx="1788">
                  <c:v>0.21956092999999999</c:v>
                </c:pt>
                <c:pt idx="1789">
                  <c:v>0.22243170000000001</c:v>
                </c:pt>
                <c:pt idx="1790">
                  <c:v>0.23248250000000001</c:v>
                </c:pt>
                <c:pt idx="1791">
                  <c:v>0.24388871000000001</c:v>
                </c:pt>
                <c:pt idx="1792">
                  <c:v>0.23513769000000001</c:v>
                </c:pt>
                <c:pt idx="1793">
                  <c:v>0.22280591999999999</c:v>
                </c:pt>
                <c:pt idx="1794">
                  <c:v>0.22027806</c:v>
                </c:pt>
                <c:pt idx="1795">
                  <c:v>0.22178510000000001</c:v>
                </c:pt>
                <c:pt idx="1796">
                  <c:v>0.22378720999999999</c:v>
                </c:pt>
                <c:pt idx="1797">
                  <c:v>0.22508553000000001</c:v>
                </c:pt>
                <c:pt idx="1798">
                  <c:v>0.22314914999999999</c:v>
                </c:pt>
                <c:pt idx="1799">
                  <c:v>0.22680842000000001</c:v>
                </c:pt>
                <c:pt idx="1800">
                  <c:v>0.22765025999999999</c:v>
                </c:pt>
                <c:pt idx="1801">
                  <c:v>0.22300892999999999</c:v>
                </c:pt>
                <c:pt idx="1802">
                  <c:v>0.22227974</c:v>
                </c:pt>
                <c:pt idx="1803">
                  <c:v>0.21985423000000001</c:v>
                </c:pt>
                <c:pt idx="1804">
                  <c:v>0.22087172999999999</c:v>
                </c:pt>
                <c:pt idx="1805">
                  <c:v>0.22314992</c:v>
                </c:pt>
                <c:pt idx="1806">
                  <c:v>0.22168257999999999</c:v>
                </c:pt>
                <c:pt idx="1807">
                  <c:v>0.22348709</c:v>
                </c:pt>
                <c:pt idx="1808">
                  <c:v>0.22511607</c:v>
                </c:pt>
                <c:pt idx="1809">
                  <c:v>0.22067155999999999</c:v>
                </c:pt>
                <c:pt idx="1810">
                  <c:v>0.22204148000000001</c:v>
                </c:pt>
                <c:pt idx="1811">
                  <c:v>0.2231091</c:v>
                </c:pt>
                <c:pt idx="1812">
                  <c:v>0.21987677</c:v>
                </c:pt>
                <c:pt idx="1813">
                  <c:v>0.21869517999999999</c:v>
                </c:pt>
                <c:pt idx="1814">
                  <c:v>0.22117435999999999</c:v>
                </c:pt>
                <c:pt idx="1815">
                  <c:v>0.22424731000000001</c:v>
                </c:pt>
                <c:pt idx="1816">
                  <c:v>0.22526028000000001</c:v>
                </c:pt>
                <c:pt idx="1817">
                  <c:v>0.22557456000000001</c:v>
                </c:pt>
                <c:pt idx="1818">
                  <c:v>0.22283484000000001</c:v>
                </c:pt>
                <c:pt idx="1819">
                  <c:v>0.21911505000000001</c:v>
                </c:pt>
                <c:pt idx="1820">
                  <c:v>0.21790238000000001</c:v>
                </c:pt>
                <c:pt idx="1821">
                  <c:v>0.21775362000000001</c:v>
                </c:pt>
                <c:pt idx="1822">
                  <c:v>0.21781147000000001</c:v>
                </c:pt>
                <c:pt idx="1823">
                  <c:v>0.21906900000000001</c:v>
                </c:pt>
                <c:pt idx="1824">
                  <c:v>0.22072090999999999</c:v>
                </c:pt>
                <c:pt idx="1825">
                  <c:v>0.22021613000000001</c:v>
                </c:pt>
                <c:pt idx="1826">
                  <c:v>0.2191467</c:v>
                </c:pt>
                <c:pt idx="1827">
                  <c:v>0.21878945</c:v>
                </c:pt>
                <c:pt idx="1828">
                  <c:v>0.21932177</c:v>
                </c:pt>
                <c:pt idx="1829">
                  <c:v>0.21856258000000001</c:v>
                </c:pt>
                <c:pt idx="1830">
                  <c:v>0.21834619</c:v>
                </c:pt>
                <c:pt idx="1831">
                  <c:v>0.21919891999999999</c:v>
                </c:pt>
                <c:pt idx="1832">
                  <c:v>0.21973406000000001</c:v>
                </c:pt>
                <c:pt idx="1833">
                  <c:v>0.21864558000000001</c:v>
                </c:pt>
                <c:pt idx="1834">
                  <c:v>0.21777019</c:v>
                </c:pt>
                <c:pt idx="1835">
                  <c:v>0.21769849999999999</c:v>
                </c:pt>
                <c:pt idx="1836">
                  <c:v>0.21803771</c:v>
                </c:pt>
                <c:pt idx="1837">
                  <c:v>0.21895580000000001</c:v>
                </c:pt>
                <c:pt idx="1838">
                  <c:v>0.21869822</c:v>
                </c:pt>
                <c:pt idx="1839">
                  <c:v>0.21827123000000001</c:v>
                </c:pt>
                <c:pt idx="1840">
                  <c:v>0.21879498999999999</c:v>
                </c:pt>
                <c:pt idx="1841">
                  <c:v>0.21873129999999999</c:v>
                </c:pt>
                <c:pt idx="1842">
                  <c:v>0.21818187</c:v>
                </c:pt>
                <c:pt idx="1843">
                  <c:v>0.21785178999999999</c:v>
                </c:pt>
                <c:pt idx="1844">
                  <c:v>0.21785821999999999</c:v>
                </c:pt>
                <c:pt idx="1845">
                  <c:v>0.21784154</c:v>
                </c:pt>
                <c:pt idx="1846">
                  <c:v>0.21792888999999999</c:v>
                </c:pt>
                <c:pt idx="1847">
                  <c:v>0.21808345000000001</c:v>
                </c:pt>
                <c:pt idx="1848">
                  <c:v>0.2180067</c:v>
                </c:pt>
                <c:pt idx="1849">
                  <c:v>0.21781444</c:v>
                </c:pt>
                <c:pt idx="1850">
                  <c:v>0.21786243</c:v>
                </c:pt>
                <c:pt idx="1851">
                  <c:v>0.2179664</c:v>
                </c:pt>
                <c:pt idx="1852">
                  <c:v>0.21803965</c:v>
                </c:pt>
                <c:pt idx="1853">
                  <c:v>0.21811668000000001</c:v>
                </c:pt>
                <c:pt idx="1854">
                  <c:v>0.21816089999999999</c:v>
                </c:pt>
                <c:pt idx="1855">
                  <c:v>0.21802932</c:v>
                </c:pt>
                <c:pt idx="1856">
                  <c:v>0.21787840999999999</c:v>
                </c:pt>
                <c:pt idx="1857">
                  <c:v>0.21791677000000001</c:v>
                </c:pt>
                <c:pt idx="1858">
                  <c:v>0.21794029000000001</c:v>
                </c:pt>
                <c:pt idx="1859">
                  <c:v>0.21783315</c:v>
                </c:pt>
                <c:pt idx="1860">
                  <c:v>0.2177608</c:v>
                </c:pt>
                <c:pt idx="1861">
                  <c:v>0.21774109</c:v>
                </c:pt>
                <c:pt idx="1862">
                  <c:v>0.21785721</c:v>
                </c:pt>
                <c:pt idx="1863">
                  <c:v>0.21781199000000001</c:v>
                </c:pt>
                <c:pt idx="1864">
                  <c:v>0.21778037</c:v>
                </c:pt>
                <c:pt idx="1865">
                  <c:v>0.21776901000000001</c:v>
                </c:pt>
                <c:pt idx="1866">
                  <c:v>0.21768280000000001</c:v>
                </c:pt>
                <c:pt idx="1867">
                  <c:v>0.21767102999999999</c:v>
                </c:pt>
                <c:pt idx="1868">
                  <c:v>0.2</c:v>
                </c:pt>
              </c:numCache>
            </c:numRef>
          </c:yVal>
          <c:smooth val="1"/>
        </c:ser>
        <c:ser>
          <c:idx val="2"/>
          <c:order val="1"/>
          <c:tx>
            <c:strRef>
              <c:f>'figure 10'!$B$1</c:f>
              <c:strCache>
                <c:ptCount val="1"/>
                <c:pt idx="0">
                  <c:v>UN, VIN</c:v>
                </c:pt>
              </c:strCache>
            </c:strRef>
          </c:tx>
          <c:spPr>
            <a:ln>
              <a:prstDash val="dash"/>
            </a:ln>
          </c:spPr>
          <c:marker>
            <c:symbol val="none"/>
          </c:marker>
          <c:dPt>
            <c:idx val="372"/>
            <c:bubble3D val="0"/>
            <c:spPr>
              <a:ln>
                <a:prstDash val="lgDash"/>
              </a:ln>
            </c:spPr>
          </c:dPt>
          <c:xVal>
            <c:numRef>
              <c:f>'figure 10'!$A$2:$A$1870</c:f>
              <c:numCache>
                <c:formatCode>0</c:formatCode>
                <c:ptCount val="1869"/>
                <c:pt idx="0">
                  <c:v>399.19889999999992</c:v>
                </c:pt>
                <c:pt idx="1">
                  <c:v>401.12740000000002</c:v>
                </c:pt>
                <c:pt idx="2">
                  <c:v>403.05590000000001</c:v>
                </c:pt>
                <c:pt idx="3">
                  <c:v>404.98439999999943</c:v>
                </c:pt>
                <c:pt idx="4">
                  <c:v>406.91289999999992</c:v>
                </c:pt>
                <c:pt idx="5">
                  <c:v>408.84140000000002</c:v>
                </c:pt>
                <c:pt idx="6">
                  <c:v>410.76990000000001</c:v>
                </c:pt>
                <c:pt idx="7">
                  <c:v>412.69839999999942</c:v>
                </c:pt>
                <c:pt idx="8">
                  <c:v>414.62689999999992</c:v>
                </c:pt>
                <c:pt idx="9">
                  <c:v>416.55540000000002</c:v>
                </c:pt>
                <c:pt idx="10">
                  <c:v>418.48389999999961</c:v>
                </c:pt>
                <c:pt idx="11">
                  <c:v>420.41239999999942</c:v>
                </c:pt>
                <c:pt idx="12">
                  <c:v>422.34089999999998</c:v>
                </c:pt>
                <c:pt idx="13">
                  <c:v>424.26940000000002</c:v>
                </c:pt>
                <c:pt idx="14">
                  <c:v>426.1979</c:v>
                </c:pt>
                <c:pt idx="15">
                  <c:v>428.12639999999942</c:v>
                </c:pt>
                <c:pt idx="16">
                  <c:v>430.05489999999998</c:v>
                </c:pt>
                <c:pt idx="17">
                  <c:v>431.98340000000002</c:v>
                </c:pt>
                <c:pt idx="18">
                  <c:v>433.91189999999938</c:v>
                </c:pt>
                <c:pt idx="19">
                  <c:v>435.84039999999999</c:v>
                </c:pt>
                <c:pt idx="20">
                  <c:v>437.76889999999992</c:v>
                </c:pt>
                <c:pt idx="21">
                  <c:v>439.69740000000002</c:v>
                </c:pt>
                <c:pt idx="22">
                  <c:v>441.6259</c:v>
                </c:pt>
                <c:pt idx="23">
                  <c:v>443.55439999999999</c:v>
                </c:pt>
                <c:pt idx="24">
                  <c:v>445.48289999999992</c:v>
                </c:pt>
                <c:pt idx="25">
                  <c:v>447.41140000000001</c:v>
                </c:pt>
                <c:pt idx="26">
                  <c:v>449.3399</c:v>
                </c:pt>
                <c:pt idx="27">
                  <c:v>451.26839999999942</c:v>
                </c:pt>
                <c:pt idx="28">
                  <c:v>453.19690000000003</c:v>
                </c:pt>
                <c:pt idx="29">
                  <c:v>455.12540000000001</c:v>
                </c:pt>
                <c:pt idx="30">
                  <c:v>457.0539</c:v>
                </c:pt>
                <c:pt idx="31">
                  <c:v>458.98239999999942</c:v>
                </c:pt>
                <c:pt idx="32">
                  <c:v>460.91090000000003</c:v>
                </c:pt>
                <c:pt idx="33">
                  <c:v>462.83940000000001</c:v>
                </c:pt>
                <c:pt idx="34">
                  <c:v>464.7679</c:v>
                </c:pt>
                <c:pt idx="35">
                  <c:v>466.69639999999941</c:v>
                </c:pt>
                <c:pt idx="36">
                  <c:v>468.62479999999999</c:v>
                </c:pt>
                <c:pt idx="37">
                  <c:v>470.55329999999992</c:v>
                </c:pt>
                <c:pt idx="38">
                  <c:v>472.48180000000002</c:v>
                </c:pt>
                <c:pt idx="39">
                  <c:v>474.41029999999961</c:v>
                </c:pt>
                <c:pt idx="40">
                  <c:v>476.33879999999942</c:v>
                </c:pt>
                <c:pt idx="41">
                  <c:v>478.26729999999992</c:v>
                </c:pt>
                <c:pt idx="42">
                  <c:v>480.19580000000002</c:v>
                </c:pt>
                <c:pt idx="43">
                  <c:v>482.12430000000001</c:v>
                </c:pt>
                <c:pt idx="44">
                  <c:v>484.05279999999999</c:v>
                </c:pt>
                <c:pt idx="45">
                  <c:v>485.98129999999941</c:v>
                </c:pt>
                <c:pt idx="46">
                  <c:v>487.90980000000002</c:v>
                </c:pt>
                <c:pt idx="47">
                  <c:v>489.83829999999938</c:v>
                </c:pt>
                <c:pt idx="48">
                  <c:v>491.76679999999942</c:v>
                </c:pt>
                <c:pt idx="49">
                  <c:v>493.69529999999992</c:v>
                </c:pt>
                <c:pt idx="50">
                  <c:v>495.62380000000002</c:v>
                </c:pt>
                <c:pt idx="51">
                  <c:v>497.5523</c:v>
                </c:pt>
                <c:pt idx="52">
                  <c:v>499.48079999999942</c:v>
                </c:pt>
                <c:pt idx="53">
                  <c:v>501.40929999999992</c:v>
                </c:pt>
                <c:pt idx="54">
                  <c:v>503.33780000000002</c:v>
                </c:pt>
                <c:pt idx="55">
                  <c:v>505.26629999999938</c:v>
                </c:pt>
                <c:pt idx="56">
                  <c:v>507.19479999999999</c:v>
                </c:pt>
                <c:pt idx="57">
                  <c:v>509.12329999999992</c:v>
                </c:pt>
                <c:pt idx="58">
                  <c:v>511.05180000000001</c:v>
                </c:pt>
                <c:pt idx="59">
                  <c:v>512.98030000000006</c:v>
                </c:pt>
                <c:pt idx="60">
                  <c:v>514.90880000000004</c:v>
                </c:pt>
                <c:pt idx="61">
                  <c:v>516.83729999999878</c:v>
                </c:pt>
                <c:pt idx="62">
                  <c:v>518.76570000000004</c:v>
                </c:pt>
                <c:pt idx="63">
                  <c:v>520.6943</c:v>
                </c:pt>
                <c:pt idx="64">
                  <c:v>522.62270000000001</c:v>
                </c:pt>
                <c:pt idx="65">
                  <c:v>524.55129999999906</c:v>
                </c:pt>
                <c:pt idx="66">
                  <c:v>526.47969999999998</c:v>
                </c:pt>
                <c:pt idx="67">
                  <c:v>528.40830000000005</c:v>
                </c:pt>
                <c:pt idx="68">
                  <c:v>530.33669999999881</c:v>
                </c:pt>
                <c:pt idx="69">
                  <c:v>532.26530000000002</c:v>
                </c:pt>
                <c:pt idx="70">
                  <c:v>534.19370000000004</c:v>
                </c:pt>
                <c:pt idx="71">
                  <c:v>536.1223</c:v>
                </c:pt>
                <c:pt idx="72">
                  <c:v>538.05070000000001</c:v>
                </c:pt>
                <c:pt idx="73">
                  <c:v>539.97919999999999</c:v>
                </c:pt>
                <c:pt idx="74">
                  <c:v>541.90769999999907</c:v>
                </c:pt>
                <c:pt idx="75">
                  <c:v>543.83619999999905</c:v>
                </c:pt>
                <c:pt idx="76">
                  <c:v>545.76469999999938</c:v>
                </c:pt>
                <c:pt idx="77">
                  <c:v>547.69320000000005</c:v>
                </c:pt>
                <c:pt idx="78">
                  <c:v>549.62170000000003</c:v>
                </c:pt>
                <c:pt idx="79">
                  <c:v>551.55019999999934</c:v>
                </c:pt>
                <c:pt idx="80">
                  <c:v>553.4787</c:v>
                </c:pt>
                <c:pt idx="81">
                  <c:v>555.40719999999919</c:v>
                </c:pt>
                <c:pt idx="82">
                  <c:v>557.33569999999906</c:v>
                </c:pt>
                <c:pt idx="83">
                  <c:v>559.26419999999996</c:v>
                </c:pt>
                <c:pt idx="84">
                  <c:v>561.19269999999938</c:v>
                </c:pt>
                <c:pt idx="85">
                  <c:v>563.12119999999936</c:v>
                </c:pt>
                <c:pt idx="86">
                  <c:v>565.04970000000003</c:v>
                </c:pt>
                <c:pt idx="87">
                  <c:v>566.97820000000002</c:v>
                </c:pt>
                <c:pt idx="88">
                  <c:v>568.9067</c:v>
                </c:pt>
                <c:pt idx="89">
                  <c:v>570.83519999999919</c:v>
                </c:pt>
                <c:pt idx="90">
                  <c:v>572.76369999999997</c:v>
                </c:pt>
                <c:pt idx="91">
                  <c:v>574.69219999999996</c:v>
                </c:pt>
                <c:pt idx="92">
                  <c:v>576.62070000000006</c:v>
                </c:pt>
                <c:pt idx="93">
                  <c:v>578.54919999999936</c:v>
                </c:pt>
                <c:pt idx="94">
                  <c:v>580.47770000000003</c:v>
                </c:pt>
                <c:pt idx="95">
                  <c:v>582.40619999999933</c:v>
                </c:pt>
                <c:pt idx="96">
                  <c:v>584.3347</c:v>
                </c:pt>
                <c:pt idx="97">
                  <c:v>586.26319999999998</c:v>
                </c:pt>
                <c:pt idx="98">
                  <c:v>588.19169999999997</c:v>
                </c:pt>
                <c:pt idx="99">
                  <c:v>590.12019999999939</c:v>
                </c:pt>
                <c:pt idx="100">
                  <c:v>592.04859999999996</c:v>
                </c:pt>
                <c:pt idx="101">
                  <c:v>593.97719999999936</c:v>
                </c:pt>
                <c:pt idx="102">
                  <c:v>595.90559999999937</c:v>
                </c:pt>
                <c:pt idx="103">
                  <c:v>597.83419999999933</c:v>
                </c:pt>
                <c:pt idx="104">
                  <c:v>599.76259999999934</c:v>
                </c:pt>
                <c:pt idx="105">
                  <c:v>601.69119999999998</c:v>
                </c:pt>
                <c:pt idx="106">
                  <c:v>603.61959999999999</c:v>
                </c:pt>
                <c:pt idx="107">
                  <c:v>605.54819999999938</c:v>
                </c:pt>
                <c:pt idx="108">
                  <c:v>607.47659999999996</c:v>
                </c:pt>
                <c:pt idx="109">
                  <c:v>609.40519999999935</c:v>
                </c:pt>
                <c:pt idx="110">
                  <c:v>611.33359999999936</c:v>
                </c:pt>
                <c:pt idx="111">
                  <c:v>613.26209999999935</c:v>
                </c:pt>
                <c:pt idx="112">
                  <c:v>615.19060000000002</c:v>
                </c:pt>
                <c:pt idx="113">
                  <c:v>617.1191</c:v>
                </c:pt>
                <c:pt idx="114">
                  <c:v>619.04759999999919</c:v>
                </c:pt>
                <c:pt idx="115">
                  <c:v>620.97609999999997</c:v>
                </c:pt>
                <c:pt idx="116">
                  <c:v>622.90459999999996</c:v>
                </c:pt>
                <c:pt idx="117">
                  <c:v>624.83309999999938</c:v>
                </c:pt>
                <c:pt idx="118">
                  <c:v>626.76159999999936</c:v>
                </c:pt>
                <c:pt idx="119">
                  <c:v>628.69010000000003</c:v>
                </c:pt>
                <c:pt idx="120">
                  <c:v>630.61860000000001</c:v>
                </c:pt>
                <c:pt idx="121">
                  <c:v>632.5470999999992</c:v>
                </c:pt>
                <c:pt idx="122">
                  <c:v>634.47559999999999</c:v>
                </c:pt>
                <c:pt idx="123">
                  <c:v>636.40409999999997</c:v>
                </c:pt>
                <c:pt idx="124">
                  <c:v>638.33259999999905</c:v>
                </c:pt>
                <c:pt idx="125">
                  <c:v>640.26110000000006</c:v>
                </c:pt>
                <c:pt idx="126">
                  <c:v>642.18960000000004</c:v>
                </c:pt>
                <c:pt idx="127">
                  <c:v>644.11810000000003</c:v>
                </c:pt>
                <c:pt idx="128">
                  <c:v>646.04659999999933</c:v>
                </c:pt>
                <c:pt idx="129">
                  <c:v>647.97500000000002</c:v>
                </c:pt>
                <c:pt idx="130">
                  <c:v>649.90359999999998</c:v>
                </c:pt>
                <c:pt idx="131">
                  <c:v>651.8319999999992</c:v>
                </c:pt>
                <c:pt idx="132">
                  <c:v>653.76059999999939</c:v>
                </c:pt>
                <c:pt idx="133">
                  <c:v>655.68899999999996</c:v>
                </c:pt>
                <c:pt idx="134">
                  <c:v>657.61759999999936</c:v>
                </c:pt>
                <c:pt idx="135">
                  <c:v>659.54599999999937</c:v>
                </c:pt>
                <c:pt idx="136">
                  <c:v>661.47450000000003</c:v>
                </c:pt>
                <c:pt idx="137">
                  <c:v>663.40300000000002</c:v>
                </c:pt>
                <c:pt idx="138">
                  <c:v>665.33149999999932</c:v>
                </c:pt>
                <c:pt idx="139">
                  <c:v>667.26</c:v>
                </c:pt>
                <c:pt idx="140">
                  <c:v>669.18849999999998</c:v>
                </c:pt>
                <c:pt idx="141">
                  <c:v>671.11699999999996</c:v>
                </c:pt>
                <c:pt idx="142">
                  <c:v>673.04549999999938</c:v>
                </c:pt>
                <c:pt idx="143">
                  <c:v>674.97400000000005</c:v>
                </c:pt>
                <c:pt idx="144">
                  <c:v>676.90249999999935</c:v>
                </c:pt>
                <c:pt idx="145">
                  <c:v>678.83099999999934</c:v>
                </c:pt>
                <c:pt idx="146">
                  <c:v>680.7595</c:v>
                </c:pt>
                <c:pt idx="147">
                  <c:v>682.68799999999999</c:v>
                </c:pt>
                <c:pt idx="148">
                  <c:v>684.61649999999997</c:v>
                </c:pt>
                <c:pt idx="149">
                  <c:v>686.54499999999996</c:v>
                </c:pt>
                <c:pt idx="150">
                  <c:v>688.47349999999994</c:v>
                </c:pt>
                <c:pt idx="151">
                  <c:v>690.40199999999936</c:v>
                </c:pt>
                <c:pt idx="152">
                  <c:v>692.33049999999935</c:v>
                </c:pt>
                <c:pt idx="153">
                  <c:v>694.25900000000001</c:v>
                </c:pt>
                <c:pt idx="154">
                  <c:v>696.1875</c:v>
                </c:pt>
                <c:pt idx="155">
                  <c:v>698.11599999999999</c:v>
                </c:pt>
                <c:pt idx="156">
                  <c:v>700.04449999999997</c:v>
                </c:pt>
                <c:pt idx="157">
                  <c:v>701.97299999999996</c:v>
                </c:pt>
                <c:pt idx="158">
                  <c:v>703.90150000000006</c:v>
                </c:pt>
                <c:pt idx="159">
                  <c:v>705.82999999999936</c:v>
                </c:pt>
                <c:pt idx="160">
                  <c:v>707.75850000000003</c:v>
                </c:pt>
                <c:pt idx="161">
                  <c:v>709.68700000000001</c:v>
                </c:pt>
                <c:pt idx="162">
                  <c:v>711.6155</c:v>
                </c:pt>
                <c:pt idx="163">
                  <c:v>713.54390000000001</c:v>
                </c:pt>
                <c:pt idx="164">
                  <c:v>715.47249999999997</c:v>
                </c:pt>
                <c:pt idx="165">
                  <c:v>717.40089999999998</c:v>
                </c:pt>
                <c:pt idx="166">
                  <c:v>719.32949999999937</c:v>
                </c:pt>
                <c:pt idx="167">
                  <c:v>721.25789999999938</c:v>
                </c:pt>
                <c:pt idx="168">
                  <c:v>723.18650000000002</c:v>
                </c:pt>
                <c:pt idx="169">
                  <c:v>725.11490000000003</c:v>
                </c:pt>
                <c:pt idx="170">
                  <c:v>727.04349999999999</c:v>
                </c:pt>
                <c:pt idx="171">
                  <c:v>728.97190000000001</c:v>
                </c:pt>
                <c:pt idx="172">
                  <c:v>730.90049999999997</c:v>
                </c:pt>
                <c:pt idx="173">
                  <c:v>732.82889999999998</c:v>
                </c:pt>
                <c:pt idx="174">
                  <c:v>734.75739999999996</c:v>
                </c:pt>
                <c:pt idx="175">
                  <c:v>736.68589999999995</c:v>
                </c:pt>
                <c:pt idx="176">
                  <c:v>738.61440000000005</c:v>
                </c:pt>
                <c:pt idx="177">
                  <c:v>740.54289999999935</c:v>
                </c:pt>
                <c:pt idx="178">
                  <c:v>742.47140000000002</c:v>
                </c:pt>
                <c:pt idx="179">
                  <c:v>744.3999</c:v>
                </c:pt>
                <c:pt idx="180">
                  <c:v>746.32839999999999</c:v>
                </c:pt>
                <c:pt idx="181">
                  <c:v>748.25689999999997</c:v>
                </c:pt>
                <c:pt idx="182">
                  <c:v>750.18539999999996</c:v>
                </c:pt>
                <c:pt idx="183">
                  <c:v>752.11389999999994</c:v>
                </c:pt>
                <c:pt idx="184">
                  <c:v>754.04239999999936</c:v>
                </c:pt>
                <c:pt idx="185">
                  <c:v>755.97090000000003</c:v>
                </c:pt>
                <c:pt idx="186">
                  <c:v>757.89940000000001</c:v>
                </c:pt>
                <c:pt idx="187">
                  <c:v>759.8278999999992</c:v>
                </c:pt>
                <c:pt idx="188">
                  <c:v>761.75639999999999</c:v>
                </c:pt>
                <c:pt idx="189">
                  <c:v>763.68489999999997</c:v>
                </c:pt>
                <c:pt idx="190">
                  <c:v>765.61339999999996</c:v>
                </c:pt>
                <c:pt idx="191">
                  <c:v>767.54190000000006</c:v>
                </c:pt>
                <c:pt idx="192">
                  <c:v>769.47040000000004</c:v>
                </c:pt>
                <c:pt idx="193">
                  <c:v>771.39890000000003</c:v>
                </c:pt>
                <c:pt idx="194">
                  <c:v>773.32739999999933</c:v>
                </c:pt>
                <c:pt idx="195">
                  <c:v>775.2559</c:v>
                </c:pt>
                <c:pt idx="196">
                  <c:v>777.18439999999998</c:v>
                </c:pt>
                <c:pt idx="197">
                  <c:v>779.11289999999997</c:v>
                </c:pt>
                <c:pt idx="198">
                  <c:v>781.04139999999938</c:v>
                </c:pt>
                <c:pt idx="199">
                  <c:v>782.96979999999996</c:v>
                </c:pt>
                <c:pt idx="200">
                  <c:v>784.89840000000004</c:v>
                </c:pt>
                <c:pt idx="201">
                  <c:v>786.82679999999937</c:v>
                </c:pt>
                <c:pt idx="202">
                  <c:v>788.75540000000001</c:v>
                </c:pt>
                <c:pt idx="203">
                  <c:v>790.68380000000002</c:v>
                </c:pt>
                <c:pt idx="204">
                  <c:v>792.61239999999998</c:v>
                </c:pt>
                <c:pt idx="205">
                  <c:v>794.54079999999999</c:v>
                </c:pt>
                <c:pt idx="206">
                  <c:v>796.46939999999938</c:v>
                </c:pt>
                <c:pt idx="207">
                  <c:v>798.39779999999996</c:v>
                </c:pt>
                <c:pt idx="208">
                  <c:v>800.32639999999935</c:v>
                </c:pt>
                <c:pt idx="209">
                  <c:v>802.25480000000005</c:v>
                </c:pt>
                <c:pt idx="210">
                  <c:v>804.18330000000003</c:v>
                </c:pt>
                <c:pt idx="211">
                  <c:v>806.11180000000002</c:v>
                </c:pt>
                <c:pt idx="212">
                  <c:v>808.0403</c:v>
                </c:pt>
                <c:pt idx="213">
                  <c:v>809.96879999999999</c:v>
                </c:pt>
                <c:pt idx="214">
                  <c:v>811.89729999999906</c:v>
                </c:pt>
                <c:pt idx="215">
                  <c:v>813.82579999999996</c:v>
                </c:pt>
                <c:pt idx="216">
                  <c:v>815.75429999999938</c:v>
                </c:pt>
                <c:pt idx="217">
                  <c:v>817.68280000000004</c:v>
                </c:pt>
                <c:pt idx="218">
                  <c:v>819.61130000000003</c:v>
                </c:pt>
                <c:pt idx="219">
                  <c:v>821.53980000000001</c:v>
                </c:pt>
                <c:pt idx="220">
                  <c:v>823.4683</c:v>
                </c:pt>
                <c:pt idx="221">
                  <c:v>825.39679999999998</c:v>
                </c:pt>
                <c:pt idx="222">
                  <c:v>827.32529999999906</c:v>
                </c:pt>
                <c:pt idx="223">
                  <c:v>829.25379999999996</c:v>
                </c:pt>
                <c:pt idx="224">
                  <c:v>831.18230000000005</c:v>
                </c:pt>
                <c:pt idx="225">
                  <c:v>833.11080000000004</c:v>
                </c:pt>
                <c:pt idx="226">
                  <c:v>835.03930000000003</c:v>
                </c:pt>
                <c:pt idx="227">
                  <c:v>836.96779999999933</c:v>
                </c:pt>
                <c:pt idx="228">
                  <c:v>838.8963</c:v>
                </c:pt>
                <c:pt idx="229">
                  <c:v>840.82479999999998</c:v>
                </c:pt>
                <c:pt idx="230">
                  <c:v>842.75329999999997</c:v>
                </c:pt>
                <c:pt idx="231">
                  <c:v>844.68179999999995</c:v>
                </c:pt>
                <c:pt idx="232">
                  <c:v>846.61030000000005</c:v>
                </c:pt>
                <c:pt idx="233">
                  <c:v>848.53880000000004</c:v>
                </c:pt>
                <c:pt idx="234">
                  <c:v>850.46729999999877</c:v>
                </c:pt>
                <c:pt idx="235">
                  <c:v>852.39580000000001</c:v>
                </c:pt>
                <c:pt idx="236">
                  <c:v>854.3242999999992</c:v>
                </c:pt>
                <c:pt idx="237">
                  <c:v>856.2527</c:v>
                </c:pt>
                <c:pt idx="238">
                  <c:v>858.18129999999996</c:v>
                </c:pt>
                <c:pt idx="239">
                  <c:v>860.10969999999998</c:v>
                </c:pt>
                <c:pt idx="240">
                  <c:v>862.03830000000005</c:v>
                </c:pt>
                <c:pt idx="241">
                  <c:v>863.96669999999881</c:v>
                </c:pt>
                <c:pt idx="242">
                  <c:v>865.89530000000002</c:v>
                </c:pt>
                <c:pt idx="243">
                  <c:v>867.82370000000003</c:v>
                </c:pt>
                <c:pt idx="244">
                  <c:v>869.7522999999992</c:v>
                </c:pt>
                <c:pt idx="245">
                  <c:v>871.6807</c:v>
                </c:pt>
                <c:pt idx="246">
                  <c:v>873.60929999999996</c:v>
                </c:pt>
                <c:pt idx="247">
                  <c:v>875.53769999999906</c:v>
                </c:pt>
                <c:pt idx="248">
                  <c:v>877.46619999999905</c:v>
                </c:pt>
                <c:pt idx="249">
                  <c:v>879.39469999999937</c:v>
                </c:pt>
                <c:pt idx="250">
                  <c:v>881.32319999999936</c:v>
                </c:pt>
                <c:pt idx="251">
                  <c:v>883.25170000000003</c:v>
                </c:pt>
                <c:pt idx="252">
                  <c:v>885.18020000000001</c:v>
                </c:pt>
                <c:pt idx="253">
                  <c:v>887.1087</c:v>
                </c:pt>
                <c:pt idx="254">
                  <c:v>889.03719999999919</c:v>
                </c:pt>
                <c:pt idx="255">
                  <c:v>890.96569999999906</c:v>
                </c:pt>
                <c:pt idx="256">
                  <c:v>892.89419999999996</c:v>
                </c:pt>
                <c:pt idx="257">
                  <c:v>894.82269999999892</c:v>
                </c:pt>
                <c:pt idx="258">
                  <c:v>896.75119999999936</c:v>
                </c:pt>
                <c:pt idx="259">
                  <c:v>898.67970000000003</c:v>
                </c:pt>
                <c:pt idx="260">
                  <c:v>900.60820000000001</c:v>
                </c:pt>
                <c:pt idx="261">
                  <c:v>902.5367</c:v>
                </c:pt>
                <c:pt idx="262">
                  <c:v>904.46509999999932</c:v>
                </c:pt>
                <c:pt idx="263">
                  <c:v>906.39369999999997</c:v>
                </c:pt>
                <c:pt idx="264">
                  <c:v>908.32209999999918</c:v>
                </c:pt>
                <c:pt idx="265">
                  <c:v>910.25070000000005</c:v>
                </c:pt>
                <c:pt idx="266">
                  <c:v>912.17909999999995</c:v>
                </c:pt>
                <c:pt idx="267">
                  <c:v>914.10770000000002</c:v>
                </c:pt>
                <c:pt idx="268">
                  <c:v>916.03609999999935</c:v>
                </c:pt>
                <c:pt idx="269">
                  <c:v>917.9646999999992</c:v>
                </c:pt>
                <c:pt idx="270">
                  <c:v>919.8931</c:v>
                </c:pt>
                <c:pt idx="271">
                  <c:v>921.82169999999905</c:v>
                </c:pt>
                <c:pt idx="272">
                  <c:v>923.75009999999997</c:v>
                </c:pt>
                <c:pt idx="273">
                  <c:v>925.67859999999996</c:v>
                </c:pt>
                <c:pt idx="274">
                  <c:v>927.60709999999938</c:v>
                </c:pt>
                <c:pt idx="275">
                  <c:v>929.53559999999936</c:v>
                </c:pt>
                <c:pt idx="276">
                  <c:v>931.46409999999935</c:v>
                </c:pt>
                <c:pt idx="277">
                  <c:v>933.39259999999933</c:v>
                </c:pt>
                <c:pt idx="278">
                  <c:v>935.32109999999921</c:v>
                </c:pt>
                <c:pt idx="279">
                  <c:v>937.24959999999999</c:v>
                </c:pt>
                <c:pt idx="280">
                  <c:v>939.17809999999997</c:v>
                </c:pt>
                <c:pt idx="281">
                  <c:v>941.10659999999996</c:v>
                </c:pt>
                <c:pt idx="282">
                  <c:v>943.03510000000006</c:v>
                </c:pt>
                <c:pt idx="283">
                  <c:v>944.96359999999936</c:v>
                </c:pt>
                <c:pt idx="284">
                  <c:v>946.89209999999935</c:v>
                </c:pt>
                <c:pt idx="285">
                  <c:v>948.82059999999933</c:v>
                </c:pt>
                <c:pt idx="286">
                  <c:v>950.7491</c:v>
                </c:pt>
                <c:pt idx="287">
                  <c:v>952.67759999999998</c:v>
                </c:pt>
                <c:pt idx="288">
                  <c:v>954.60609999999997</c:v>
                </c:pt>
                <c:pt idx="289">
                  <c:v>956.53459999999939</c:v>
                </c:pt>
                <c:pt idx="290">
                  <c:v>958.46309999999937</c:v>
                </c:pt>
                <c:pt idx="291">
                  <c:v>960.39159999999936</c:v>
                </c:pt>
                <c:pt idx="292">
                  <c:v>962.32009999999934</c:v>
                </c:pt>
                <c:pt idx="293">
                  <c:v>964.24860000000001</c:v>
                </c:pt>
                <c:pt idx="294">
                  <c:v>966.1771</c:v>
                </c:pt>
                <c:pt idx="295">
                  <c:v>968.10559999999998</c:v>
                </c:pt>
                <c:pt idx="296">
                  <c:v>970.03409999999997</c:v>
                </c:pt>
                <c:pt idx="297">
                  <c:v>971.96259999999882</c:v>
                </c:pt>
                <c:pt idx="298">
                  <c:v>973.89109999999937</c:v>
                </c:pt>
                <c:pt idx="299">
                  <c:v>975.81959999999935</c:v>
                </c:pt>
                <c:pt idx="300">
                  <c:v>977.74800000000005</c:v>
                </c:pt>
                <c:pt idx="301">
                  <c:v>979.67660000000001</c:v>
                </c:pt>
                <c:pt idx="302">
                  <c:v>981.60500000000002</c:v>
                </c:pt>
                <c:pt idx="303">
                  <c:v>983.53359999999998</c:v>
                </c:pt>
                <c:pt idx="304">
                  <c:v>985.46199999999919</c:v>
                </c:pt>
                <c:pt idx="305">
                  <c:v>987.39059999999938</c:v>
                </c:pt>
                <c:pt idx="306">
                  <c:v>989.31899999999996</c:v>
                </c:pt>
                <c:pt idx="307">
                  <c:v>991.24759999999935</c:v>
                </c:pt>
                <c:pt idx="308">
                  <c:v>993.17600000000004</c:v>
                </c:pt>
                <c:pt idx="309">
                  <c:v>995.1046</c:v>
                </c:pt>
                <c:pt idx="310">
                  <c:v>997.03300000000002</c:v>
                </c:pt>
                <c:pt idx="311">
                  <c:v>998.96149999999921</c:v>
                </c:pt>
                <c:pt idx="312">
                  <c:v>1000.89</c:v>
                </c:pt>
                <c:pt idx="313">
                  <c:v>1002.819</c:v>
                </c:pt>
                <c:pt idx="314">
                  <c:v>1004.747</c:v>
                </c:pt>
                <c:pt idx="315">
                  <c:v>1006.676</c:v>
                </c:pt>
                <c:pt idx="316">
                  <c:v>1008.604</c:v>
                </c:pt>
                <c:pt idx="317">
                  <c:v>1010.533</c:v>
                </c:pt>
                <c:pt idx="318">
                  <c:v>1012.461</c:v>
                </c:pt>
                <c:pt idx="319">
                  <c:v>1014.39</c:v>
                </c:pt>
                <c:pt idx="320">
                  <c:v>1016.318</c:v>
                </c:pt>
                <c:pt idx="321">
                  <c:v>1018.247</c:v>
                </c:pt>
                <c:pt idx="322">
                  <c:v>1020.175</c:v>
                </c:pt>
                <c:pt idx="323">
                  <c:v>1022.104</c:v>
                </c:pt>
                <c:pt idx="324">
                  <c:v>1024.0319999999999</c:v>
                </c:pt>
                <c:pt idx="325">
                  <c:v>1025.96</c:v>
                </c:pt>
                <c:pt idx="326">
                  <c:v>1027.8889999999999</c:v>
                </c:pt>
                <c:pt idx="327">
                  <c:v>1029.818</c:v>
                </c:pt>
                <c:pt idx="328">
                  <c:v>1031.7460000000001</c:v>
                </c:pt>
                <c:pt idx="329">
                  <c:v>1033.674</c:v>
                </c:pt>
                <c:pt idx="330">
                  <c:v>1035.6030000000001</c:v>
                </c:pt>
                <c:pt idx="331">
                  <c:v>1037.5309999999999</c:v>
                </c:pt>
                <c:pt idx="332">
                  <c:v>1039.46</c:v>
                </c:pt>
                <c:pt idx="333">
                  <c:v>1041.3879999999999</c:v>
                </c:pt>
                <c:pt idx="334">
                  <c:v>1043.317</c:v>
                </c:pt>
                <c:pt idx="335">
                  <c:v>1045.2449999999999</c:v>
                </c:pt>
                <c:pt idx="336">
                  <c:v>1047.174</c:v>
                </c:pt>
                <c:pt idx="337">
                  <c:v>1049.1020000000001</c:v>
                </c:pt>
                <c:pt idx="338">
                  <c:v>1051.0309999999999</c:v>
                </c:pt>
                <c:pt idx="339">
                  <c:v>1052.9590000000001</c:v>
                </c:pt>
                <c:pt idx="340">
                  <c:v>1054.8879999999999</c:v>
                </c:pt>
                <c:pt idx="341">
                  <c:v>1056.816</c:v>
                </c:pt>
                <c:pt idx="342">
                  <c:v>1058.7449999999999</c:v>
                </c:pt>
                <c:pt idx="343">
                  <c:v>1060.673</c:v>
                </c:pt>
                <c:pt idx="344">
                  <c:v>1062.6020000000001</c:v>
                </c:pt>
                <c:pt idx="345">
                  <c:v>1064.53</c:v>
                </c:pt>
                <c:pt idx="346">
                  <c:v>1066.4590000000001</c:v>
                </c:pt>
                <c:pt idx="347">
                  <c:v>1068.3869999999999</c:v>
                </c:pt>
                <c:pt idx="348">
                  <c:v>1070.316</c:v>
                </c:pt>
                <c:pt idx="349">
                  <c:v>1072.2439999999999</c:v>
                </c:pt>
                <c:pt idx="350">
                  <c:v>1074.173</c:v>
                </c:pt>
                <c:pt idx="351">
                  <c:v>1076.1010000000001</c:v>
                </c:pt>
                <c:pt idx="352">
                  <c:v>1078.03</c:v>
                </c:pt>
                <c:pt idx="353">
                  <c:v>1079.9580000000001</c:v>
                </c:pt>
                <c:pt idx="354">
                  <c:v>1081.8869999999999</c:v>
                </c:pt>
                <c:pt idx="355">
                  <c:v>1083.8150000000001</c:v>
                </c:pt>
                <c:pt idx="356">
                  <c:v>1085.7439999999999</c:v>
                </c:pt>
                <c:pt idx="357">
                  <c:v>1087.672</c:v>
                </c:pt>
                <c:pt idx="358">
                  <c:v>1089.6010000000001</c:v>
                </c:pt>
                <c:pt idx="359">
                  <c:v>1091.529</c:v>
                </c:pt>
                <c:pt idx="360">
                  <c:v>1093.4580000000001</c:v>
                </c:pt>
                <c:pt idx="361">
                  <c:v>1095.386</c:v>
                </c:pt>
                <c:pt idx="362">
                  <c:v>1097.3150000000001</c:v>
                </c:pt>
                <c:pt idx="363">
                  <c:v>1099.2429999999999</c:v>
                </c:pt>
                <c:pt idx="364">
                  <c:v>1101.172</c:v>
                </c:pt>
                <c:pt idx="365">
                  <c:v>1103.0999999999999</c:v>
                </c:pt>
                <c:pt idx="366">
                  <c:v>1105.029</c:v>
                </c:pt>
                <c:pt idx="367">
                  <c:v>1106.9570000000001</c:v>
                </c:pt>
                <c:pt idx="368">
                  <c:v>1108.886</c:v>
                </c:pt>
                <c:pt idx="369">
                  <c:v>1110.8140000000001</c:v>
                </c:pt>
                <c:pt idx="370">
                  <c:v>1112.7429999999999</c:v>
                </c:pt>
                <c:pt idx="371">
                  <c:v>1114.671</c:v>
                </c:pt>
                <c:pt idx="372">
                  <c:v>1116.5999999999999</c:v>
                </c:pt>
                <c:pt idx="373">
                  <c:v>1118.528</c:v>
                </c:pt>
                <c:pt idx="374">
                  <c:v>1120.4570000000001</c:v>
                </c:pt>
                <c:pt idx="375">
                  <c:v>1122.385</c:v>
                </c:pt>
                <c:pt idx="376">
                  <c:v>1124.3140000000001</c:v>
                </c:pt>
                <c:pt idx="377">
                  <c:v>1126.242</c:v>
                </c:pt>
                <c:pt idx="378">
                  <c:v>1128.171</c:v>
                </c:pt>
                <c:pt idx="379">
                  <c:v>1130.0989999999999</c:v>
                </c:pt>
                <c:pt idx="380">
                  <c:v>1132.028</c:v>
                </c:pt>
                <c:pt idx="381">
                  <c:v>1133.9559999999999</c:v>
                </c:pt>
                <c:pt idx="382">
                  <c:v>1135.885</c:v>
                </c:pt>
                <c:pt idx="383">
                  <c:v>1137.8130000000001</c:v>
                </c:pt>
                <c:pt idx="384">
                  <c:v>1139.742</c:v>
                </c:pt>
                <c:pt idx="385">
                  <c:v>1141.67</c:v>
                </c:pt>
                <c:pt idx="386">
                  <c:v>1143.5989999999999</c:v>
                </c:pt>
                <c:pt idx="387">
                  <c:v>1145.527</c:v>
                </c:pt>
                <c:pt idx="388">
                  <c:v>1147.4559999999999</c:v>
                </c:pt>
                <c:pt idx="389">
                  <c:v>1149.384</c:v>
                </c:pt>
                <c:pt idx="390">
                  <c:v>1151.3130000000001</c:v>
                </c:pt>
                <c:pt idx="391">
                  <c:v>1153.241</c:v>
                </c:pt>
                <c:pt idx="392">
                  <c:v>1155.17</c:v>
                </c:pt>
                <c:pt idx="393">
                  <c:v>1157.098</c:v>
                </c:pt>
                <c:pt idx="394">
                  <c:v>1159.027</c:v>
                </c:pt>
                <c:pt idx="395">
                  <c:v>1160.9549999999999</c:v>
                </c:pt>
                <c:pt idx="396">
                  <c:v>1162.884</c:v>
                </c:pt>
                <c:pt idx="397">
                  <c:v>1164.8119999999999</c:v>
                </c:pt>
                <c:pt idx="398">
                  <c:v>1166.741</c:v>
                </c:pt>
                <c:pt idx="399">
                  <c:v>1168.6690000000001</c:v>
                </c:pt>
                <c:pt idx="400">
                  <c:v>1170.598</c:v>
                </c:pt>
                <c:pt idx="401">
                  <c:v>1172.5260000000001</c:v>
                </c:pt>
                <c:pt idx="402">
                  <c:v>1174.4549999999999</c:v>
                </c:pt>
                <c:pt idx="403">
                  <c:v>1176.383</c:v>
                </c:pt>
                <c:pt idx="404">
                  <c:v>1178.3119999999999</c:v>
                </c:pt>
                <c:pt idx="405">
                  <c:v>1180.24</c:v>
                </c:pt>
                <c:pt idx="406">
                  <c:v>1182.1690000000001</c:v>
                </c:pt>
                <c:pt idx="407">
                  <c:v>1184.097</c:v>
                </c:pt>
                <c:pt idx="408">
                  <c:v>1186.0260000000001</c:v>
                </c:pt>
                <c:pt idx="409">
                  <c:v>1187.954</c:v>
                </c:pt>
                <c:pt idx="410">
                  <c:v>1189.883</c:v>
                </c:pt>
                <c:pt idx="411">
                  <c:v>1191.8109999999999</c:v>
                </c:pt>
                <c:pt idx="412">
                  <c:v>1193.74</c:v>
                </c:pt>
                <c:pt idx="413">
                  <c:v>1195.6679999999999</c:v>
                </c:pt>
                <c:pt idx="414">
                  <c:v>1197.597</c:v>
                </c:pt>
                <c:pt idx="415">
                  <c:v>1199.5250000000001</c:v>
                </c:pt>
                <c:pt idx="416">
                  <c:v>1201.454</c:v>
                </c:pt>
                <c:pt idx="417">
                  <c:v>1203.3820000000001</c:v>
                </c:pt>
                <c:pt idx="418">
                  <c:v>1205.3109999999999</c:v>
                </c:pt>
                <c:pt idx="419">
                  <c:v>1207.239</c:v>
                </c:pt>
                <c:pt idx="420">
                  <c:v>1209.1679999999999</c:v>
                </c:pt>
                <c:pt idx="421">
                  <c:v>1211.096</c:v>
                </c:pt>
                <c:pt idx="422">
                  <c:v>1213.0250000000001</c:v>
                </c:pt>
                <c:pt idx="423">
                  <c:v>1214.953</c:v>
                </c:pt>
                <c:pt idx="424">
                  <c:v>1216.8820000000001</c:v>
                </c:pt>
                <c:pt idx="425">
                  <c:v>1218.81</c:v>
                </c:pt>
                <c:pt idx="426">
                  <c:v>1220.739</c:v>
                </c:pt>
                <c:pt idx="427">
                  <c:v>1222.6669999999999</c:v>
                </c:pt>
                <c:pt idx="428">
                  <c:v>1224.596</c:v>
                </c:pt>
                <c:pt idx="429">
                  <c:v>1226.5239999999999</c:v>
                </c:pt>
                <c:pt idx="430">
                  <c:v>1228.453</c:v>
                </c:pt>
                <c:pt idx="431">
                  <c:v>1230.3810000000001</c:v>
                </c:pt>
                <c:pt idx="432">
                  <c:v>1232.31</c:v>
                </c:pt>
                <c:pt idx="433">
                  <c:v>1234.2380000000001</c:v>
                </c:pt>
                <c:pt idx="434">
                  <c:v>1236.1669999999999</c:v>
                </c:pt>
                <c:pt idx="435">
                  <c:v>1238.095</c:v>
                </c:pt>
                <c:pt idx="436">
                  <c:v>1240.0239999999999</c:v>
                </c:pt>
                <c:pt idx="437">
                  <c:v>1241.952</c:v>
                </c:pt>
                <c:pt idx="438">
                  <c:v>1243.8810000000001</c:v>
                </c:pt>
                <c:pt idx="439">
                  <c:v>1245.809</c:v>
                </c:pt>
                <c:pt idx="440">
                  <c:v>1247.7380000000001</c:v>
                </c:pt>
                <c:pt idx="441">
                  <c:v>1249.6659999999999</c:v>
                </c:pt>
                <c:pt idx="442">
                  <c:v>1251.595</c:v>
                </c:pt>
                <c:pt idx="443">
                  <c:v>1253.5229999999999</c:v>
                </c:pt>
                <c:pt idx="444">
                  <c:v>1255.452</c:v>
                </c:pt>
                <c:pt idx="445">
                  <c:v>1257.3800000000001</c:v>
                </c:pt>
                <c:pt idx="446">
                  <c:v>1259.309</c:v>
                </c:pt>
                <c:pt idx="447">
                  <c:v>1261.2370000000001</c:v>
                </c:pt>
                <c:pt idx="448">
                  <c:v>1263.1659999999999</c:v>
                </c:pt>
                <c:pt idx="449">
                  <c:v>1265.0940000000001</c:v>
                </c:pt>
                <c:pt idx="450">
                  <c:v>1267.0229999999999</c:v>
                </c:pt>
                <c:pt idx="451">
                  <c:v>1268.951</c:v>
                </c:pt>
                <c:pt idx="452">
                  <c:v>1270.8800000000001</c:v>
                </c:pt>
                <c:pt idx="453">
                  <c:v>1272.808</c:v>
                </c:pt>
                <c:pt idx="454">
                  <c:v>1274.7370000000001</c:v>
                </c:pt>
                <c:pt idx="455">
                  <c:v>1276.665</c:v>
                </c:pt>
                <c:pt idx="456">
                  <c:v>1278.5940000000001</c:v>
                </c:pt>
                <c:pt idx="457">
                  <c:v>1280.5219999999999</c:v>
                </c:pt>
                <c:pt idx="458">
                  <c:v>1282.451</c:v>
                </c:pt>
                <c:pt idx="459">
                  <c:v>1284.3789999999999</c:v>
                </c:pt>
                <c:pt idx="460">
                  <c:v>1286.308</c:v>
                </c:pt>
                <c:pt idx="461">
                  <c:v>1288.2360000000001</c:v>
                </c:pt>
                <c:pt idx="462">
                  <c:v>1290.165</c:v>
                </c:pt>
                <c:pt idx="463">
                  <c:v>1292.0930000000001</c:v>
                </c:pt>
                <c:pt idx="464">
                  <c:v>1294.0219999999999</c:v>
                </c:pt>
                <c:pt idx="465">
                  <c:v>1295.95</c:v>
                </c:pt>
                <c:pt idx="466">
                  <c:v>1297.8789999999999</c:v>
                </c:pt>
                <c:pt idx="467">
                  <c:v>1299.807</c:v>
                </c:pt>
                <c:pt idx="468">
                  <c:v>1301.7360000000001</c:v>
                </c:pt>
                <c:pt idx="469">
                  <c:v>1303.664</c:v>
                </c:pt>
                <c:pt idx="470">
                  <c:v>1305.5930000000001</c:v>
                </c:pt>
                <c:pt idx="471">
                  <c:v>1307.521</c:v>
                </c:pt>
                <c:pt idx="472">
                  <c:v>1309.45</c:v>
                </c:pt>
                <c:pt idx="473">
                  <c:v>1311.3779999999999</c:v>
                </c:pt>
                <c:pt idx="474">
                  <c:v>1313.307</c:v>
                </c:pt>
                <c:pt idx="475">
                  <c:v>1315.2349999999999</c:v>
                </c:pt>
                <c:pt idx="476">
                  <c:v>1317.164</c:v>
                </c:pt>
                <c:pt idx="477">
                  <c:v>1319.0920000000001</c:v>
                </c:pt>
                <c:pt idx="478">
                  <c:v>1321.021</c:v>
                </c:pt>
                <c:pt idx="479">
                  <c:v>1322.9490000000001</c:v>
                </c:pt>
                <c:pt idx="480">
                  <c:v>1324.8779999999999</c:v>
                </c:pt>
                <c:pt idx="481">
                  <c:v>1326.806</c:v>
                </c:pt>
                <c:pt idx="482">
                  <c:v>1328.7339999999999</c:v>
                </c:pt>
                <c:pt idx="483">
                  <c:v>1330.663</c:v>
                </c:pt>
                <c:pt idx="484">
                  <c:v>1332.5920000000001</c:v>
                </c:pt>
                <c:pt idx="485">
                  <c:v>1334.52</c:v>
                </c:pt>
                <c:pt idx="486">
                  <c:v>1336.4480000000001</c:v>
                </c:pt>
                <c:pt idx="487">
                  <c:v>1338.377</c:v>
                </c:pt>
                <c:pt idx="488">
                  <c:v>1340.306</c:v>
                </c:pt>
                <c:pt idx="489">
                  <c:v>1342.2339999999999</c:v>
                </c:pt>
                <c:pt idx="490">
                  <c:v>1344.162</c:v>
                </c:pt>
                <c:pt idx="491">
                  <c:v>1346.0909999999999</c:v>
                </c:pt>
                <c:pt idx="492">
                  <c:v>1348.02</c:v>
                </c:pt>
                <c:pt idx="493">
                  <c:v>1349.9480000000001</c:v>
                </c:pt>
                <c:pt idx="494">
                  <c:v>1351.876</c:v>
                </c:pt>
                <c:pt idx="495">
                  <c:v>1353.8050000000001</c:v>
                </c:pt>
                <c:pt idx="496">
                  <c:v>1355.7339999999999</c:v>
                </c:pt>
                <c:pt idx="497">
                  <c:v>1357.662</c:v>
                </c:pt>
                <c:pt idx="498">
                  <c:v>1359.59</c:v>
                </c:pt>
                <c:pt idx="499">
                  <c:v>1361.519</c:v>
                </c:pt>
                <c:pt idx="500">
                  <c:v>1363.4480000000001</c:v>
                </c:pt>
                <c:pt idx="501">
                  <c:v>1365.376</c:v>
                </c:pt>
                <c:pt idx="502">
                  <c:v>1367.3040000000001</c:v>
                </c:pt>
                <c:pt idx="503">
                  <c:v>1369.2329999999999</c:v>
                </c:pt>
                <c:pt idx="504">
                  <c:v>1371.1610000000001</c:v>
                </c:pt>
                <c:pt idx="505">
                  <c:v>1373.09</c:v>
                </c:pt>
                <c:pt idx="506">
                  <c:v>1375.018</c:v>
                </c:pt>
                <c:pt idx="507">
                  <c:v>1376.9469999999999</c:v>
                </c:pt>
                <c:pt idx="508">
                  <c:v>1378.875</c:v>
                </c:pt>
                <c:pt idx="509">
                  <c:v>1380.8040000000001</c:v>
                </c:pt>
                <c:pt idx="510">
                  <c:v>1382.732</c:v>
                </c:pt>
                <c:pt idx="511">
                  <c:v>1384.6610000000001</c:v>
                </c:pt>
                <c:pt idx="512">
                  <c:v>1386.5889999999999</c:v>
                </c:pt>
                <c:pt idx="513">
                  <c:v>1388.518</c:v>
                </c:pt>
                <c:pt idx="514">
                  <c:v>1390.4459999999999</c:v>
                </c:pt>
                <c:pt idx="515">
                  <c:v>1392.375</c:v>
                </c:pt>
                <c:pt idx="516">
                  <c:v>1394.3030000000001</c:v>
                </c:pt>
                <c:pt idx="517">
                  <c:v>1396.232</c:v>
                </c:pt>
                <c:pt idx="518">
                  <c:v>1398.16</c:v>
                </c:pt>
                <c:pt idx="519">
                  <c:v>1400.0889999999999</c:v>
                </c:pt>
                <c:pt idx="520">
                  <c:v>1402.0170000000001</c:v>
                </c:pt>
                <c:pt idx="521">
                  <c:v>1403.9459999999999</c:v>
                </c:pt>
                <c:pt idx="522">
                  <c:v>1405.874</c:v>
                </c:pt>
                <c:pt idx="523">
                  <c:v>1407.8030000000001</c:v>
                </c:pt>
                <c:pt idx="524">
                  <c:v>1409.731</c:v>
                </c:pt>
                <c:pt idx="525">
                  <c:v>1411.66</c:v>
                </c:pt>
                <c:pt idx="526">
                  <c:v>1413.588</c:v>
                </c:pt>
                <c:pt idx="527">
                  <c:v>1415.5170000000001</c:v>
                </c:pt>
                <c:pt idx="528">
                  <c:v>1417.4449999999999</c:v>
                </c:pt>
                <c:pt idx="529">
                  <c:v>1419.374</c:v>
                </c:pt>
                <c:pt idx="530">
                  <c:v>1421.3019999999999</c:v>
                </c:pt>
                <c:pt idx="531">
                  <c:v>1423.231</c:v>
                </c:pt>
                <c:pt idx="532">
                  <c:v>1425.1590000000001</c:v>
                </c:pt>
                <c:pt idx="533">
                  <c:v>1427.088</c:v>
                </c:pt>
                <c:pt idx="534">
                  <c:v>1429.0160000000001</c:v>
                </c:pt>
                <c:pt idx="535">
                  <c:v>1430.9449999999999</c:v>
                </c:pt>
                <c:pt idx="536">
                  <c:v>1432.873</c:v>
                </c:pt>
                <c:pt idx="537">
                  <c:v>1434.8019999999999</c:v>
                </c:pt>
                <c:pt idx="538">
                  <c:v>1436.73</c:v>
                </c:pt>
                <c:pt idx="539">
                  <c:v>1438.6590000000001</c:v>
                </c:pt>
                <c:pt idx="540">
                  <c:v>1440.587</c:v>
                </c:pt>
                <c:pt idx="541">
                  <c:v>1442.5160000000001</c:v>
                </c:pt>
                <c:pt idx="542">
                  <c:v>1444.444</c:v>
                </c:pt>
                <c:pt idx="543">
                  <c:v>1446.373</c:v>
                </c:pt>
                <c:pt idx="544">
                  <c:v>1448.3009999999999</c:v>
                </c:pt>
                <c:pt idx="545">
                  <c:v>1450.23</c:v>
                </c:pt>
                <c:pt idx="546">
                  <c:v>1452.1579999999999</c:v>
                </c:pt>
                <c:pt idx="547">
                  <c:v>1454.087</c:v>
                </c:pt>
                <c:pt idx="548">
                  <c:v>1456.0150000000001</c:v>
                </c:pt>
                <c:pt idx="549">
                  <c:v>1457.944</c:v>
                </c:pt>
                <c:pt idx="550">
                  <c:v>1459.8720000000001</c:v>
                </c:pt>
                <c:pt idx="551">
                  <c:v>1461.8009999999999</c:v>
                </c:pt>
                <c:pt idx="552">
                  <c:v>1463.729</c:v>
                </c:pt>
                <c:pt idx="553">
                  <c:v>1465.6579999999999</c:v>
                </c:pt>
                <c:pt idx="554">
                  <c:v>1467.586</c:v>
                </c:pt>
                <c:pt idx="555">
                  <c:v>1469.5150000000001</c:v>
                </c:pt>
                <c:pt idx="556">
                  <c:v>1471.443</c:v>
                </c:pt>
                <c:pt idx="557">
                  <c:v>1473.3720000000001</c:v>
                </c:pt>
                <c:pt idx="558">
                  <c:v>1475.3</c:v>
                </c:pt>
                <c:pt idx="559">
                  <c:v>1477.229</c:v>
                </c:pt>
                <c:pt idx="560">
                  <c:v>1479.1569999999999</c:v>
                </c:pt>
                <c:pt idx="561">
                  <c:v>1481.086</c:v>
                </c:pt>
                <c:pt idx="562">
                  <c:v>1483.0139999999999</c:v>
                </c:pt>
                <c:pt idx="563">
                  <c:v>1484.943</c:v>
                </c:pt>
                <c:pt idx="564">
                  <c:v>1486.8710000000001</c:v>
                </c:pt>
                <c:pt idx="565">
                  <c:v>1488.8</c:v>
                </c:pt>
                <c:pt idx="566">
                  <c:v>1490.7280000000001</c:v>
                </c:pt>
                <c:pt idx="567">
                  <c:v>1492.6569999999999</c:v>
                </c:pt>
                <c:pt idx="568">
                  <c:v>1494.585</c:v>
                </c:pt>
                <c:pt idx="569">
                  <c:v>1496.5139999999999</c:v>
                </c:pt>
                <c:pt idx="570">
                  <c:v>1498.442</c:v>
                </c:pt>
                <c:pt idx="571">
                  <c:v>1500.3710000000001</c:v>
                </c:pt>
                <c:pt idx="572">
                  <c:v>1502.299</c:v>
                </c:pt>
                <c:pt idx="573">
                  <c:v>1504.2280000000001</c:v>
                </c:pt>
                <c:pt idx="574">
                  <c:v>1506.1559999999999</c:v>
                </c:pt>
                <c:pt idx="575">
                  <c:v>1508.085</c:v>
                </c:pt>
                <c:pt idx="576">
                  <c:v>1510.0129999999999</c:v>
                </c:pt>
                <c:pt idx="577">
                  <c:v>1511.942</c:v>
                </c:pt>
                <c:pt idx="578">
                  <c:v>1513.87</c:v>
                </c:pt>
                <c:pt idx="579">
                  <c:v>1515.799</c:v>
                </c:pt>
                <c:pt idx="580">
                  <c:v>1517.7270000000001</c:v>
                </c:pt>
                <c:pt idx="581">
                  <c:v>1519.6559999999999</c:v>
                </c:pt>
                <c:pt idx="582">
                  <c:v>1521.5840000000001</c:v>
                </c:pt>
                <c:pt idx="583">
                  <c:v>1523.5129999999999</c:v>
                </c:pt>
                <c:pt idx="584">
                  <c:v>1525.441</c:v>
                </c:pt>
                <c:pt idx="585">
                  <c:v>1527.37</c:v>
                </c:pt>
                <c:pt idx="586">
                  <c:v>1529.298</c:v>
                </c:pt>
                <c:pt idx="587">
                  <c:v>1531.2270000000001</c:v>
                </c:pt>
                <c:pt idx="588">
                  <c:v>1533.155</c:v>
                </c:pt>
                <c:pt idx="589">
                  <c:v>1535.0840000000001</c:v>
                </c:pt>
                <c:pt idx="590">
                  <c:v>1537.0119999999999</c:v>
                </c:pt>
                <c:pt idx="591">
                  <c:v>1538.941</c:v>
                </c:pt>
                <c:pt idx="592">
                  <c:v>1540.8689999999999</c:v>
                </c:pt>
                <c:pt idx="593">
                  <c:v>1542.798</c:v>
                </c:pt>
                <c:pt idx="594">
                  <c:v>1544.7260000000001</c:v>
                </c:pt>
                <c:pt idx="595">
                  <c:v>1546.655</c:v>
                </c:pt>
                <c:pt idx="596">
                  <c:v>1548.5830000000001</c:v>
                </c:pt>
                <c:pt idx="597">
                  <c:v>1550.5119999999999</c:v>
                </c:pt>
                <c:pt idx="598">
                  <c:v>1552.44</c:v>
                </c:pt>
                <c:pt idx="599">
                  <c:v>1554.3689999999999</c:v>
                </c:pt>
                <c:pt idx="600">
                  <c:v>1556.297</c:v>
                </c:pt>
                <c:pt idx="601">
                  <c:v>1558.2260000000001</c:v>
                </c:pt>
                <c:pt idx="602">
                  <c:v>1560.154</c:v>
                </c:pt>
                <c:pt idx="603">
                  <c:v>1562.0830000000001</c:v>
                </c:pt>
                <c:pt idx="604">
                  <c:v>1564.011</c:v>
                </c:pt>
                <c:pt idx="605">
                  <c:v>1565.94</c:v>
                </c:pt>
                <c:pt idx="606">
                  <c:v>1567.8679999999999</c:v>
                </c:pt>
                <c:pt idx="607">
                  <c:v>1569.797</c:v>
                </c:pt>
                <c:pt idx="608">
                  <c:v>1571.7249999999999</c:v>
                </c:pt>
                <c:pt idx="609">
                  <c:v>1573.654</c:v>
                </c:pt>
                <c:pt idx="610">
                  <c:v>1575.5820000000001</c:v>
                </c:pt>
                <c:pt idx="611">
                  <c:v>1577.511</c:v>
                </c:pt>
                <c:pt idx="612">
                  <c:v>1579.4390000000001</c:v>
                </c:pt>
                <c:pt idx="613">
                  <c:v>1581.3679999999999</c:v>
                </c:pt>
                <c:pt idx="614">
                  <c:v>1583.296</c:v>
                </c:pt>
                <c:pt idx="615">
                  <c:v>1585.2249999999999</c:v>
                </c:pt>
                <c:pt idx="616">
                  <c:v>1587.153</c:v>
                </c:pt>
                <c:pt idx="617">
                  <c:v>1589.0820000000001</c:v>
                </c:pt>
                <c:pt idx="618">
                  <c:v>1591.01</c:v>
                </c:pt>
                <c:pt idx="619">
                  <c:v>1592.9390000000001</c:v>
                </c:pt>
                <c:pt idx="620">
                  <c:v>1594.867</c:v>
                </c:pt>
                <c:pt idx="621">
                  <c:v>1596.796</c:v>
                </c:pt>
                <c:pt idx="622">
                  <c:v>1598.7239999999999</c:v>
                </c:pt>
                <c:pt idx="623">
                  <c:v>1600.653</c:v>
                </c:pt>
                <c:pt idx="624">
                  <c:v>1602.5809999999999</c:v>
                </c:pt>
                <c:pt idx="625">
                  <c:v>1604.51</c:v>
                </c:pt>
                <c:pt idx="626">
                  <c:v>1606.4380000000001</c:v>
                </c:pt>
                <c:pt idx="627">
                  <c:v>1608.367</c:v>
                </c:pt>
                <c:pt idx="628">
                  <c:v>1610.2950000000001</c:v>
                </c:pt>
                <c:pt idx="629">
                  <c:v>1612.2239999999999</c:v>
                </c:pt>
                <c:pt idx="630">
                  <c:v>1614.152</c:v>
                </c:pt>
                <c:pt idx="631">
                  <c:v>1616.0809999999999</c:v>
                </c:pt>
                <c:pt idx="632">
                  <c:v>1618.009</c:v>
                </c:pt>
                <c:pt idx="633">
                  <c:v>1619.9380000000001</c:v>
                </c:pt>
                <c:pt idx="634">
                  <c:v>1621.866</c:v>
                </c:pt>
                <c:pt idx="635">
                  <c:v>1623.7950000000001</c:v>
                </c:pt>
                <c:pt idx="636">
                  <c:v>1625.723</c:v>
                </c:pt>
                <c:pt idx="637">
                  <c:v>1627.652</c:v>
                </c:pt>
                <c:pt idx="638">
                  <c:v>1629.58</c:v>
                </c:pt>
                <c:pt idx="639">
                  <c:v>1631.509</c:v>
                </c:pt>
                <c:pt idx="640">
                  <c:v>1633.4369999999999</c:v>
                </c:pt>
                <c:pt idx="641">
                  <c:v>1635.366</c:v>
                </c:pt>
                <c:pt idx="642">
                  <c:v>1637.2940000000001</c:v>
                </c:pt>
                <c:pt idx="643">
                  <c:v>1639.223</c:v>
                </c:pt>
                <c:pt idx="644">
                  <c:v>1641.1510000000001</c:v>
                </c:pt>
                <c:pt idx="645">
                  <c:v>1643.08</c:v>
                </c:pt>
                <c:pt idx="646">
                  <c:v>1645.008</c:v>
                </c:pt>
                <c:pt idx="647">
                  <c:v>1646.9369999999999</c:v>
                </c:pt>
                <c:pt idx="648">
                  <c:v>1648.865</c:v>
                </c:pt>
                <c:pt idx="649">
                  <c:v>1650.7940000000001</c:v>
                </c:pt>
                <c:pt idx="650">
                  <c:v>1652.722</c:v>
                </c:pt>
                <c:pt idx="651">
                  <c:v>1654.6510000000001</c:v>
                </c:pt>
                <c:pt idx="652">
                  <c:v>1656.579</c:v>
                </c:pt>
                <c:pt idx="653">
                  <c:v>1658.508</c:v>
                </c:pt>
                <c:pt idx="654">
                  <c:v>1660.4359999999999</c:v>
                </c:pt>
                <c:pt idx="655">
                  <c:v>1662.365</c:v>
                </c:pt>
                <c:pt idx="656">
                  <c:v>1664.2929999999999</c:v>
                </c:pt>
                <c:pt idx="657">
                  <c:v>1666.222</c:v>
                </c:pt>
                <c:pt idx="658">
                  <c:v>1668.15</c:v>
                </c:pt>
                <c:pt idx="659">
                  <c:v>1670.078</c:v>
                </c:pt>
                <c:pt idx="660">
                  <c:v>1672.0070000000001</c:v>
                </c:pt>
                <c:pt idx="661">
                  <c:v>1673.9359999999999</c:v>
                </c:pt>
                <c:pt idx="662">
                  <c:v>1675.864</c:v>
                </c:pt>
                <c:pt idx="663">
                  <c:v>1677.7919999999999</c:v>
                </c:pt>
                <c:pt idx="664">
                  <c:v>1679.721</c:v>
                </c:pt>
                <c:pt idx="665">
                  <c:v>1681.65</c:v>
                </c:pt>
                <c:pt idx="666">
                  <c:v>1683.578</c:v>
                </c:pt>
                <c:pt idx="667">
                  <c:v>1685.5060000000001</c:v>
                </c:pt>
                <c:pt idx="668">
                  <c:v>1687.4349999999999</c:v>
                </c:pt>
                <c:pt idx="669">
                  <c:v>1689.364</c:v>
                </c:pt>
                <c:pt idx="670">
                  <c:v>1691.2919999999999</c:v>
                </c:pt>
                <c:pt idx="671">
                  <c:v>1693.22</c:v>
                </c:pt>
                <c:pt idx="672">
                  <c:v>1695.1489999999999</c:v>
                </c:pt>
                <c:pt idx="673">
                  <c:v>1697.078</c:v>
                </c:pt>
                <c:pt idx="674">
                  <c:v>1699.0060000000001</c:v>
                </c:pt>
                <c:pt idx="675">
                  <c:v>1700.934</c:v>
                </c:pt>
                <c:pt idx="676">
                  <c:v>1702.8630000000001</c:v>
                </c:pt>
                <c:pt idx="677">
                  <c:v>1704.7919999999999</c:v>
                </c:pt>
                <c:pt idx="678">
                  <c:v>1706.72</c:v>
                </c:pt>
                <c:pt idx="679">
                  <c:v>1708.6479999999999</c:v>
                </c:pt>
                <c:pt idx="680">
                  <c:v>1710.577</c:v>
                </c:pt>
                <c:pt idx="681">
                  <c:v>1712.5050000000001</c:v>
                </c:pt>
                <c:pt idx="682">
                  <c:v>1714.434</c:v>
                </c:pt>
                <c:pt idx="683">
                  <c:v>1716.3620000000001</c:v>
                </c:pt>
                <c:pt idx="684">
                  <c:v>1718.2909999999999</c:v>
                </c:pt>
                <c:pt idx="685">
                  <c:v>1720.2190000000001</c:v>
                </c:pt>
                <c:pt idx="686">
                  <c:v>1722.1479999999999</c:v>
                </c:pt>
                <c:pt idx="687">
                  <c:v>1724.076</c:v>
                </c:pt>
                <c:pt idx="688">
                  <c:v>1726.0050000000001</c:v>
                </c:pt>
                <c:pt idx="689">
                  <c:v>1727.933</c:v>
                </c:pt>
                <c:pt idx="690">
                  <c:v>1729.8620000000001</c:v>
                </c:pt>
                <c:pt idx="691">
                  <c:v>1731.79</c:v>
                </c:pt>
                <c:pt idx="692">
                  <c:v>1733.7190000000001</c:v>
                </c:pt>
                <c:pt idx="693">
                  <c:v>1735.6469999999999</c:v>
                </c:pt>
                <c:pt idx="694">
                  <c:v>1737.576</c:v>
                </c:pt>
                <c:pt idx="695">
                  <c:v>1739.5039999999999</c:v>
                </c:pt>
                <c:pt idx="696">
                  <c:v>1741.433</c:v>
                </c:pt>
                <c:pt idx="697">
                  <c:v>1743.3610000000001</c:v>
                </c:pt>
                <c:pt idx="698">
                  <c:v>1745.29</c:v>
                </c:pt>
                <c:pt idx="699">
                  <c:v>1747.2180000000001</c:v>
                </c:pt>
                <c:pt idx="700">
                  <c:v>1749.1469999999999</c:v>
                </c:pt>
                <c:pt idx="701">
                  <c:v>1751.075</c:v>
                </c:pt>
                <c:pt idx="702">
                  <c:v>1753.0039999999999</c:v>
                </c:pt>
                <c:pt idx="703">
                  <c:v>1754.932</c:v>
                </c:pt>
                <c:pt idx="704">
                  <c:v>1756.8610000000001</c:v>
                </c:pt>
                <c:pt idx="705">
                  <c:v>1758.789</c:v>
                </c:pt>
                <c:pt idx="706">
                  <c:v>1760.7180000000001</c:v>
                </c:pt>
                <c:pt idx="707">
                  <c:v>1762.646</c:v>
                </c:pt>
                <c:pt idx="708">
                  <c:v>1764.575</c:v>
                </c:pt>
                <c:pt idx="709">
                  <c:v>1766.5029999999999</c:v>
                </c:pt>
                <c:pt idx="710">
                  <c:v>1768.432</c:v>
                </c:pt>
                <c:pt idx="711">
                  <c:v>1770.36</c:v>
                </c:pt>
                <c:pt idx="712">
                  <c:v>1772.289</c:v>
                </c:pt>
                <c:pt idx="713">
                  <c:v>1774.2170000000001</c:v>
                </c:pt>
                <c:pt idx="714">
                  <c:v>1776.146</c:v>
                </c:pt>
                <c:pt idx="715">
                  <c:v>1778.0740000000001</c:v>
                </c:pt>
                <c:pt idx="716">
                  <c:v>1780.0029999999999</c:v>
                </c:pt>
                <c:pt idx="717">
                  <c:v>1781.931</c:v>
                </c:pt>
                <c:pt idx="718">
                  <c:v>1783.86</c:v>
                </c:pt>
                <c:pt idx="719">
                  <c:v>1785.788</c:v>
                </c:pt>
                <c:pt idx="720">
                  <c:v>1787.7170000000001</c:v>
                </c:pt>
                <c:pt idx="721">
                  <c:v>1789.645</c:v>
                </c:pt>
                <c:pt idx="722">
                  <c:v>1791.5740000000001</c:v>
                </c:pt>
                <c:pt idx="723">
                  <c:v>1793.502</c:v>
                </c:pt>
                <c:pt idx="724">
                  <c:v>1795.431</c:v>
                </c:pt>
                <c:pt idx="725">
                  <c:v>1797.3589999999999</c:v>
                </c:pt>
                <c:pt idx="726">
                  <c:v>1799.288</c:v>
                </c:pt>
                <c:pt idx="727">
                  <c:v>1801.2159999999999</c:v>
                </c:pt>
                <c:pt idx="728">
                  <c:v>1803.145</c:v>
                </c:pt>
                <c:pt idx="729">
                  <c:v>1805.0730000000001</c:v>
                </c:pt>
                <c:pt idx="730">
                  <c:v>1807.002</c:v>
                </c:pt>
                <c:pt idx="731">
                  <c:v>1808.93</c:v>
                </c:pt>
                <c:pt idx="732">
                  <c:v>1810.8589999999999</c:v>
                </c:pt>
                <c:pt idx="733">
                  <c:v>1812.787</c:v>
                </c:pt>
                <c:pt idx="734">
                  <c:v>1814.7159999999999</c:v>
                </c:pt>
                <c:pt idx="735">
                  <c:v>1816.644</c:v>
                </c:pt>
                <c:pt idx="736">
                  <c:v>1818.5730000000001</c:v>
                </c:pt>
                <c:pt idx="737">
                  <c:v>1820.501</c:v>
                </c:pt>
                <c:pt idx="738">
                  <c:v>1822.43</c:v>
                </c:pt>
                <c:pt idx="739">
                  <c:v>1824.3579999999999</c:v>
                </c:pt>
                <c:pt idx="740">
                  <c:v>1826.287</c:v>
                </c:pt>
                <c:pt idx="741">
                  <c:v>1828.2149999999999</c:v>
                </c:pt>
                <c:pt idx="742">
                  <c:v>1830.144</c:v>
                </c:pt>
                <c:pt idx="743">
                  <c:v>1832.0719999999999</c:v>
                </c:pt>
                <c:pt idx="744">
                  <c:v>1834.001</c:v>
                </c:pt>
                <c:pt idx="745">
                  <c:v>1835.9290000000001</c:v>
                </c:pt>
                <c:pt idx="746">
                  <c:v>1837.8579999999999</c:v>
                </c:pt>
                <c:pt idx="747">
                  <c:v>1839.7860000000001</c:v>
                </c:pt>
                <c:pt idx="748">
                  <c:v>1841.7149999999999</c:v>
                </c:pt>
                <c:pt idx="749">
                  <c:v>1843.643</c:v>
                </c:pt>
                <c:pt idx="750">
                  <c:v>1845.5719999999999</c:v>
                </c:pt>
                <c:pt idx="751">
                  <c:v>1847.5</c:v>
                </c:pt>
                <c:pt idx="752">
                  <c:v>1849.4290000000001</c:v>
                </c:pt>
                <c:pt idx="753">
                  <c:v>1851.357</c:v>
                </c:pt>
                <c:pt idx="754">
                  <c:v>1853.2860000000001</c:v>
                </c:pt>
                <c:pt idx="755">
                  <c:v>1855.2139999999999</c:v>
                </c:pt>
                <c:pt idx="756">
                  <c:v>1857.143</c:v>
                </c:pt>
                <c:pt idx="757">
                  <c:v>1859.0709999999999</c:v>
                </c:pt>
                <c:pt idx="758">
                  <c:v>1861</c:v>
                </c:pt>
                <c:pt idx="759">
                  <c:v>1862.9280000000001</c:v>
                </c:pt>
                <c:pt idx="760">
                  <c:v>1864.857</c:v>
                </c:pt>
                <c:pt idx="761">
                  <c:v>1866.7850000000001</c:v>
                </c:pt>
                <c:pt idx="762">
                  <c:v>1868.7139999999999</c:v>
                </c:pt>
                <c:pt idx="763">
                  <c:v>1870.6420000000001</c:v>
                </c:pt>
                <c:pt idx="764">
                  <c:v>1872.5709999999999</c:v>
                </c:pt>
                <c:pt idx="765">
                  <c:v>1874.499</c:v>
                </c:pt>
                <c:pt idx="766">
                  <c:v>1876.4280000000001</c:v>
                </c:pt>
                <c:pt idx="767">
                  <c:v>1878.356</c:v>
                </c:pt>
                <c:pt idx="768">
                  <c:v>1880.2850000000001</c:v>
                </c:pt>
                <c:pt idx="769">
                  <c:v>1882.213</c:v>
                </c:pt>
                <c:pt idx="770">
                  <c:v>1884.1420000000001</c:v>
                </c:pt>
                <c:pt idx="771">
                  <c:v>1886.07</c:v>
                </c:pt>
                <c:pt idx="772">
                  <c:v>1887.999</c:v>
                </c:pt>
                <c:pt idx="773">
                  <c:v>1889.9269999999999</c:v>
                </c:pt>
                <c:pt idx="774">
                  <c:v>1891.856</c:v>
                </c:pt>
                <c:pt idx="775">
                  <c:v>1893.7840000000001</c:v>
                </c:pt>
                <c:pt idx="776">
                  <c:v>1895.713</c:v>
                </c:pt>
                <c:pt idx="777">
                  <c:v>1897.6410000000001</c:v>
                </c:pt>
                <c:pt idx="778">
                  <c:v>1899.57</c:v>
                </c:pt>
                <c:pt idx="779">
                  <c:v>1901.498</c:v>
                </c:pt>
                <c:pt idx="780">
                  <c:v>1903.4269999999999</c:v>
                </c:pt>
                <c:pt idx="781">
                  <c:v>1905.355</c:v>
                </c:pt>
                <c:pt idx="782">
                  <c:v>1907.2840000000001</c:v>
                </c:pt>
                <c:pt idx="783">
                  <c:v>1909.212</c:v>
                </c:pt>
                <c:pt idx="784">
                  <c:v>1911.1410000000001</c:v>
                </c:pt>
                <c:pt idx="785">
                  <c:v>1913.069</c:v>
                </c:pt>
                <c:pt idx="786">
                  <c:v>1914.998</c:v>
                </c:pt>
                <c:pt idx="787">
                  <c:v>1916.9259999999999</c:v>
                </c:pt>
                <c:pt idx="788">
                  <c:v>1918.855</c:v>
                </c:pt>
                <c:pt idx="789">
                  <c:v>1920.7829999999999</c:v>
                </c:pt>
                <c:pt idx="790">
                  <c:v>1922.712</c:v>
                </c:pt>
                <c:pt idx="791">
                  <c:v>1924.64</c:v>
                </c:pt>
                <c:pt idx="792">
                  <c:v>1926.569</c:v>
                </c:pt>
                <c:pt idx="793">
                  <c:v>1928.4970000000001</c:v>
                </c:pt>
                <c:pt idx="794">
                  <c:v>1930.4259999999999</c:v>
                </c:pt>
                <c:pt idx="795">
                  <c:v>1932.354</c:v>
                </c:pt>
                <c:pt idx="796">
                  <c:v>1934.2829999999999</c:v>
                </c:pt>
                <c:pt idx="797">
                  <c:v>1936.211</c:v>
                </c:pt>
                <c:pt idx="798">
                  <c:v>1938.14</c:v>
                </c:pt>
                <c:pt idx="799">
                  <c:v>1940.068</c:v>
                </c:pt>
                <c:pt idx="800">
                  <c:v>1941.9970000000001</c:v>
                </c:pt>
                <c:pt idx="801">
                  <c:v>1943.925</c:v>
                </c:pt>
                <c:pt idx="802">
                  <c:v>1945.854</c:v>
                </c:pt>
                <c:pt idx="803">
                  <c:v>1947.7819999999999</c:v>
                </c:pt>
                <c:pt idx="804">
                  <c:v>1949.711</c:v>
                </c:pt>
                <c:pt idx="805">
                  <c:v>1951.6389999999999</c:v>
                </c:pt>
                <c:pt idx="806">
                  <c:v>1953.568</c:v>
                </c:pt>
                <c:pt idx="807">
                  <c:v>1955.4960000000001</c:v>
                </c:pt>
                <c:pt idx="808">
                  <c:v>1957.425</c:v>
                </c:pt>
                <c:pt idx="809">
                  <c:v>1959.3530000000001</c:v>
                </c:pt>
                <c:pt idx="810">
                  <c:v>1961.2819999999999</c:v>
                </c:pt>
                <c:pt idx="811">
                  <c:v>1963.21</c:v>
                </c:pt>
                <c:pt idx="812">
                  <c:v>1965.1389999999999</c:v>
                </c:pt>
                <c:pt idx="813">
                  <c:v>1967.067</c:v>
                </c:pt>
                <c:pt idx="814">
                  <c:v>1968.9960000000001</c:v>
                </c:pt>
                <c:pt idx="815">
                  <c:v>1970.924</c:v>
                </c:pt>
                <c:pt idx="816">
                  <c:v>1972.8530000000001</c:v>
                </c:pt>
                <c:pt idx="817">
                  <c:v>1974.7809999999999</c:v>
                </c:pt>
                <c:pt idx="818">
                  <c:v>1976.71</c:v>
                </c:pt>
                <c:pt idx="819">
                  <c:v>1978.6379999999999</c:v>
                </c:pt>
                <c:pt idx="820">
                  <c:v>1980.567</c:v>
                </c:pt>
                <c:pt idx="821">
                  <c:v>1982.4949999999999</c:v>
                </c:pt>
                <c:pt idx="822">
                  <c:v>1984.424</c:v>
                </c:pt>
                <c:pt idx="823">
                  <c:v>1986.3520000000001</c:v>
                </c:pt>
                <c:pt idx="824">
                  <c:v>1988.2809999999999</c:v>
                </c:pt>
                <c:pt idx="825">
                  <c:v>1990.2090000000001</c:v>
                </c:pt>
                <c:pt idx="826">
                  <c:v>1992.1379999999999</c:v>
                </c:pt>
                <c:pt idx="827">
                  <c:v>1994.066</c:v>
                </c:pt>
                <c:pt idx="828">
                  <c:v>1995.9949999999999</c:v>
                </c:pt>
                <c:pt idx="829">
                  <c:v>1997.923</c:v>
                </c:pt>
                <c:pt idx="830">
                  <c:v>1999.8520000000001</c:v>
                </c:pt>
                <c:pt idx="831">
                  <c:v>2001.78</c:v>
                </c:pt>
                <c:pt idx="832">
                  <c:v>2003.7080000000001</c:v>
                </c:pt>
                <c:pt idx="833">
                  <c:v>2005.6369999999999</c:v>
                </c:pt>
                <c:pt idx="834">
                  <c:v>2007.566</c:v>
                </c:pt>
                <c:pt idx="835">
                  <c:v>2009.4939999999999</c:v>
                </c:pt>
                <c:pt idx="836">
                  <c:v>2011.422</c:v>
                </c:pt>
                <c:pt idx="837">
                  <c:v>2013.3510000000001</c:v>
                </c:pt>
                <c:pt idx="838">
                  <c:v>2015.28</c:v>
                </c:pt>
                <c:pt idx="839">
                  <c:v>2017.2080000000001</c:v>
                </c:pt>
                <c:pt idx="840">
                  <c:v>2019.136</c:v>
                </c:pt>
                <c:pt idx="841">
                  <c:v>2021.0650000000001</c:v>
                </c:pt>
                <c:pt idx="842">
                  <c:v>2022.9939999999999</c:v>
                </c:pt>
                <c:pt idx="843">
                  <c:v>2024.922</c:v>
                </c:pt>
                <c:pt idx="844">
                  <c:v>2026.85</c:v>
                </c:pt>
                <c:pt idx="845">
                  <c:v>2028.779</c:v>
                </c:pt>
                <c:pt idx="846">
                  <c:v>2030.7080000000001</c:v>
                </c:pt>
                <c:pt idx="847">
                  <c:v>2032.636</c:v>
                </c:pt>
                <c:pt idx="848">
                  <c:v>2034.5640000000001</c:v>
                </c:pt>
                <c:pt idx="849">
                  <c:v>2036.4929999999999</c:v>
                </c:pt>
                <c:pt idx="850">
                  <c:v>2038.422</c:v>
                </c:pt>
                <c:pt idx="851">
                  <c:v>2040.35</c:v>
                </c:pt>
                <c:pt idx="852">
                  <c:v>2042.278</c:v>
                </c:pt>
                <c:pt idx="853">
                  <c:v>2044.2070000000001</c:v>
                </c:pt>
                <c:pt idx="854">
                  <c:v>2046.135</c:v>
                </c:pt>
                <c:pt idx="855">
                  <c:v>2048.0639999999999</c:v>
                </c:pt>
                <c:pt idx="856">
                  <c:v>2049.9920000000002</c:v>
                </c:pt>
                <c:pt idx="857">
                  <c:v>2051.9209999999998</c:v>
                </c:pt>
                <c:pt idx="858">
                  <c:v>2053.8490000000002</c:v>
                </c:pt>
                <c:pt idx="859">
                  <c:v>2055.7779999999998</c:v>
                </c:pt>
                <c:pt idx="860">
                  <c:v>2057.706999999999</c:v>
                </c:pt>
                <c:pt idx="861">
                  <c:v>2059.6350000000002</c:v>
                </c:pt>
                <c:pt idx="862">
                  <c:v>2061.5630000000001</c:v>
                </c:pt>
                <c:pt idx="863">
                  <c:v>2063.4920000000002</c:v>
                </c:pt>
                <c:pt idx="864">
                  <c:v>2065.42</c:v>
                </c:pt>
                <c:pt idx="865">
                  <c:v>2067.3490000000002</c:v>
                </c:pt>
                <c:pt idx="866">
                  <c:v>2069.277</c:v>
                </c:pt>
                <c:pt idx="867">
                  <c:v>2071.2060000000001</c:v>
                </c:pt>
                <c:pt idx="868">
                  <c:v>2073.1350000000002</c:v>
                </c:pt>
                <c:pt idx="869">
                  <c:v>2075.0630000000001</c:v>
                </c:pt>
                <c:pt idx="870">
                  <c:v>2076.991</c:v>
                </c:pt>
                <c:pt idx="871">
                  <c:v>2078.92</c:v>
                </c:pt>
                <c:pt idx="872">
                  <c:v>2080.848</c:v>
                </c:pt>
                <c:pt idx="873">
                  <c:v>2082.777</c:v>
                </c:pt>
                <c:pt idx="874">
                  <c:v>2084.704999999999</c:v>
                </c:pt>
                <c:pt idx="875">
                  <c:v>2086.634</c:v>
                </c:pt>
                <c:pt idx="876">
                  <c:v>2088.5630000000001</c:v>
                </c:pt>
                <c:pt idx="877">
                  <c:v>2090.491</c:v>
                </c:pt>
                <c:pt idx="878">
                  <c:v>2092.4189999999999</c:v>
                </c:pt>
                <c:pt idx="879">
                  <c:v>2094.348</c:v>
                </c:pt>
                <c:pt idx="880">
                  <c:v>2096.2759999999998</c:v>
                </c:pt>
                <c:pt idx="881">
                  <c:v>2098.204999999999</c:v>
                </c:pt>
                <c:pt idx="882">
                  <c:v>2100.1329999999998</c:v>
                </c:pt>
                <c:pt idx="883">
                  <c:v>2102.0619999999999</c:v>
                </c:pt>
                <c:pt idx="884">
                  <c:v>2103.9899999999998</c:v>
                </c:pt>
                <c:pt idx="885">
                  <c:v>2105.9189999999999</c:v>
                </c:pt>
                <c:pt idx="886">
                  <c:v>2107.8470000000002</c:v>
                </c:pt>
                <c:pt idx="887">
                  <c:v>2109.7759999999998</c:v>
                </c:pt>
                <c:pt idx="888">
                  <c:v>2111.7040000000002</c:v>
                </c:pt>
                <c:pt idx="889">
                  <c:v>2113.6329999999998</c:v>
                </c:pt>
                <c:pt idx="890">
                  <c:v>2115.5610000000001</c:v>
                </c:pt>
                <c:pt idx="891">
                  <c:v>2117.4899999999998</c:v>
                </c:pt>
                <c:pt idx="892">
                  <c:v>2119.4180000000001</c:v>
                </c:pt>
                <c:pt idx="893">
                  <c:v>2121.3470000000002</c:v>
                </c:pt>
                <c:pt idx="894">
                  <c:v>2123.2750000000001</c:v>
                </c:pt>
                <c:pt idx="895">
                  <c:v>2125.2040000000002</c:v>
                </c:pt>
                <c:pt idx="896">
                  <c:v>2127.1320000000001</c:v>
                </c:pt>
                <c:pt idx="897">
                  <c:v>2129.0610000000001</c:v>
                </c:pt>
                <c:pt idx="898">
                  <c:v>2130.989</c:v>
                </c:pt>
                <c:pt idx="899">
                  <c:v>2132.9180000000001</c:v>
                </c:pt>
                <c:pt idx="900">
                  <c:v>2134.846</c:v>
                </c:pt>
                <c:pt idx="901">
                  <c:v>2136.7750000000001</c:v>
                </c:pt>
                <c:pt idx="902">
                  <c:v>2138.703</c:v>
                </c:pt>
                <c:pt idx="903">
                  <c:v>2140.6320000000001</c:v>
                </c:pt>
                <c:pt idx="904">
                  <c:v>2142.56</c:v>
                </c:pt>
                <c:pt idx="905">
                  <c:v>2144.489</c:v>
                </c:pt>
                <c:pt idx="906">
                  <c:v>2146.4169999999999</c:v>
                </c:pt>
                <c:pt idx="907">
                  <c:v>2148.346</c:v>
                </c:pt>
                <c:pt idx="908">
                  <c:v>2150.2739999999999</c:v>
                </c:pt>
                <c:pt idx="909">
                  <c:v>2152.203</c:v>
                </c:pt>
                <c:pt idx="910">
                  <c:v>2154.1309999999999</c:v>
                </c:pt>
                <c:pt idx="911">
                  <c:v>2156.06</c:v>
                </c:pt>
                <c:pt idx="912">
                  <c:v>2157.9879999999998</c:v>
                </c:pt>
                <c:pt idx="913">
                  <c:v>2159.9169999999999</c:v>
                </c:pt>
                <c:pt idx="914">
                  <c:v>2161.8449999999998</c:v>
                </c:pt>
                <c:pt idx="915">
                  <c:v>2163.7739999999999</c:v>
                </c:pt>
                <c:pt idx="916">
                  <c:v>2165.7020000000002</c:v>
                </c:pt>
                <c:pt idx="917">
                  <c:v>2167.6309999999999</c:v>
                </c:pt>
                <c:pt idx="918">
                  <c:v>2169.5590000000002</c:v>
                </c:pt>
                <c:pt idx="919">
                  <c:v>2171.4879999999998</c:v>
                </c:pt>
                <c:pt idx="920">
                  <c:v>2173.4160000000002</c:v>
                </c:pt>
                <c:pt idx="921">
                  <c:v>2175.3449999999998</c:v>
                </c:pt>
                <c:pt idx="922">
                  <c:v>2177.2730000000001</c:v>
                </c:pt>
                <c:pt idx="923">
                  <c:v>2179.2020000000002</c:v>
                </c:pt>
                <c:pt idx="924">
                  <c:v>2181.13</c:v>
                </c:pt>
                <c:pt idx="925">
                  <c:v>2183.0590000000002</c:v>
                </c:pt>
                <c:pt idx="926">
                  <c:v>2184.9870000000001</c:v>
                </c:pt>
                <c:pt idx="927">
                  <c:v>2186.9160000000002</c:v>
                </c:pt>
                <c:pt idx="928">
                  <c:v>2188.8440000000001</c:v>
                </c:pt>
                <c:pt idx="929">
                  <c:v>2190.7730000000001</c:v>
                </c:pt>
                <c:pt idx="930">
                  <c:v>2192.701</c:v>
                </c:pt>
                <c:pt idx="931">
                  <c:v>2194.63</c:v>
                </c:pt>
                <c:pt idx="932">
                  <c:v>2196.558</c:v>
                </c:pt>
                <c:pt idx="933">
                  <c:v>2198.4870000000001</c:v>
                </c:pt>
                <c:pt idx="934">
                  <c:v>2200.415</c:v>
                </c:pt>
                <c:pt idx="935">
                  <c:v>2202.3440000000001</c:v>
                </c:pt>
                <c:pt idx="936">
                  <c:v>2204.2719999999999</c:v>
                </c:pt>
                <c:pt idx="937">
                  <c:v>2206.201</c:v>
                </c:pt>
                <c:pt idx="938">
                  <c:v>2208.128999999999</c:v>
                </c:pt>
                <c:pt idx="939">
                  <c:v>2210.058</c:v>
                </c:pt>
                <c:pt idx="940">
                  <c:v>2211.9859999999999</c:v>
                </c:pt>
                <c:pt idx="941">
                  <c:v>2213.915</c:v>
                </c:pt>
                <c:pt idx="942">
                  <c:v>2215.8429999999998</c:v>
                </c:pt>
                <c:pt idx="943">
                  <c:v>2217.7719999999999</c:v>
                </c:pt>
                <c:pt idx="944">
                  <c:v>2219.6999999999998</c:v>
                </c:pt>
                <c:pt idx="945">
                  <c:v>2221.628999999999</c:v>
                </c:pt>
                <c:pt idx="946">
                  <c:v>2223.5569999999998</c:v>
                </c:pt>
                <c:pt idx="947">
                  <c:v>2225.4859999999999</c:v>
                </c:pt>
                <c:pt idx="948">
                  <c:v>2227.4140000000002</c:v>
                </c:pt>
                <c:pt idx="949">
                  <c:v>2229.3429999999998</c:v>
                </c:pt>
                <c:pt idx="950">
                  <c:v>2231.2710000000002</c:v>
                </c:pt>
                <c:pt idx="951">
                  <c:v>2233.1999999999998</c:v>
                </c:pt>
                <c:pt idx="952">
                  <c:v>2235.1280000000002</c:v>
                </c:pt>
                <c:pt idx="953">
                  <c:v>2237.0569999999998</c:v>
                </c:pt>
                <c:pt idx="954">
                  <c:v>2238.9850000000001</c:v>
                </c:pt>
                <c:pt idx="955">
                  <c:v>2240.9140000000002</c:v>
                </c:pt>
                <c:pt idx="956">
                  <c:v>2242.8420000000001</c:v>
                </c:pt>
                <c:pt idx="957">
                  <c:v>2244.7710000000002</c:v>
                </c:pt>
                <c:pt idx="958">
                  <c:v>2246.6990000000001</c:v>
                </c:pt>
                <c:pt idx="959">
                  <c:v>2248.6280000000002</c:v>
                </c:pt>
                <c:pt idx="960">
                  <c:v>2250.556</c:v>
                </c:pt>
                <c:pt idx="961">
                  <c:v>2252.4850000000001</c:v>
                </c:pt>
                <c:pt idx="962">
                  <c:v>2254.413</c:v>
                </c:pt>
                <c:pt idx="963">
                  <c:v>2256.3420000000001</c:v>
                </c:pt>
                <c:pt idx="964">
                  <c:v>2258.27</c:v>
                </c:pt>
                <c:pt idx="965">
                  <c:v>2260.1990000000001</c:v>
                </c:pt>
                <c:pt idx="966">
                  <c:v>2262.127</c:v>
                </c:pt>
                <c:pt idx="967">
                  <c:v>2264.056</c:v>
                </c:pt>
                <c:pt idx="968">
                  <c:v>2265.9839999999999</c:v>
                </c:pt>
                <c:pt idx="969">
                  <c:v>2267.913</c:v>
                </c:pt>
                <c:pt idx="970">
                  <c:v>2269.8409999999999</c:v>
                </c:pt>
                <c:pt idx="971">
                  <c:v>2271.77</c:v>
                </c:pt>
                <c:pt idx="972">
                  <c:v>2273.6979999999999</c:v>
                </c:pt>
                <c:pt idx="973">
                  <c:v>2275.627</c:v>
                </c:pt>
                <c:pt idx="974">
                  <c:v>2277.5549999999998</c:v>
                </c:pt>
                <c:pt idx="975">
                  <c:v>2279.4839999999999</c:v>
                </c:pt>
                <c:pt idx="976">
                  <c:v>2281.4119999999998</c:v>
                </c:pt>
                <c:pt idx="977">
                  <c:v>2283.3409999999999</c:v>
                </c:pt>
                <c:pt idx="978">
                  <c:v>2285.268999999998</c:v>
                </c:pt>
                <c:pt idx="979">
                  <c:v>2287.1979999999999</c:v>
                </c:pt>
                <c:pt idx="980">
                  <c:v>2289.1260000000002</c:v>
                </c:pt>
                <c:pt idx="981">
                  <c:v>2291.0549999999998</c:v>
                </c:pt>
                <c:pt idx="982">
                  <c:v>2292.9830000000002</c:v>
                </c:pt>
                <c:pt idx="983">
                  <c:v>2294.9119999999998</c:v>
                </c:pt>
                <c:pt idx="984">
                  <c:v>2296.84</c:v>
                </c:pt>
                <c:pt idx="985">
                  <c:v>2298.768999999998</c:v>
                </c:pt>
                <c:pt idx="986">
                  <c:v>2300.6970000000001</c:v>
                </c:pt>
                <c:pt idx="987">
                  <c:v>2302.625</c:v>
                </c:pt>
                <c:pt idx="988">
                  <c:v>2304.5540000000001</c:v>
                </c:pt>
                <c:pt idx="989">
                  <c:v>2306.4830000000002</c:v>
                </c:pt>
                <c:pt idx="990">
                  <c:v>2308.4110000000001</c:v>
                </c:pt>
                <c:pt idx="991">
                  <c:v>2310.34</c:v>
                </c:pt>
                <c:pt idx="992">
                  <c:v>2312.268</c:v>
                </c:pt>
                <c:pt idx="993">
                  <c:v>2314.1970000000001</c:v>
                </c:pt>
                <c:pt idx="994">
                  <c:v>2316.125</c:v>
                </c:pt>
                <c:pt idx="995">
                  <c:v>2318.0529999999999</c:v>
                </c:pt>
                <c:pt idx="996">
                  <c:v>2319.982</c:v>
                </c:pt>
                <c:pt idx="997">
                  <c:v>2321.9110000000001</c:v>
                </c:pt>
                <c:pt idx="998">
                  <c:v>2323.8389999999999</c:v>
                </c:pt>
                <c:pt idx="999">
                  <c:v>2325.768</c:v>
                </c:pt>
                <c:pt idx="1000">
                  <c:v>2327.6959999999999</c:v>
                </c:pt>
                <c:pt idx="1001">
                  <c:v>2329.625</c:v>
                </c:pt>
                <c:pt idx="1002">
                  <c:v>2331.5529999999999</c:v>
                </c:pt>
                <c:pt idx="1003">
                  <c:v>2333.4810000000002</c:v>
                </c:pt>
                <c:pt idx="1004">
                  <c:v>2335.41</c:v>
                </c:pt>
                <c:pt idx="1005">
                  <c:v>2337.3389999999999</c:v>
                </c:pt>
                <c:pt idx="1006">
                  <c:v>2339.266999999998</c:v>
                </c:pt>
                <c:pt idx="1007">
                  <c:v>2341.1959999999999</c:v>
                </c:pt>
                <c:pt idx="1008">
                  <c:v>2343.1239999999998</c:v>
                </c:pt>
                <c:pt idx="1009">
                  <c:v>2345.0520000000001</c:v>
                </c:pt>
                <c:pt idx="1010">
                  <c:v>2346.9810000000002</c:v>
                </c:pt>
                <c:pt idx="1011">
                  <c:v>2348.9090000000001</c:v>
                </c:pt>
                <c:pt idx="1012">
                  <c:v>2350.8380000000002</c:v>
                </c:pt>
                <c:pt idx="1013">
                  <c:v>2352.766999999998</c:v>
                </c:pt>
                <c:pt idx="1014">
                  <c:v>2354.6950000000002</c:v>
                </c:pt>
                <c:pt idx="1015">
                  <c:v>2356.6239999999998</c:v>
                </c:pt>
                <c:pt idx="1016">
                  <c:v>2358.5520000000001</c:v>
                </c:pt>
                <c:pt idx="1017">
                  <c:v>2360.48</c:v>
                </c:pt>
                <c:pt idx="1018">
                  <c:v>2362.4090000000001</c:v>
                </c:pt>
                <c:pt idx="1019">
                  <c:v>2364.337</c:v>
                </c:pt>
                <c:pt idx="1020">
                  <c:v>2366.2660000000001</c:v>
                </c:pt>
                <c:pt idx="1021">
                  <c:v>2368.1950000000002</c:v>
                </c:pt>
                <c:pt idx="1022">
                  <c:v>2370.123</c:v>
                </c:pt>
                <c:pt idx="1023">
                  <c:v>2372.0520000000001</c:v>
                </c:pt>
                <c:pt idx="1024">
                  <c:v>2373.98</c:v>
                </c:pt>
                <c:pt idx="1025">
                  <c:v>2375.9079999999999</c:v>
                </c:pt>
                <c:pt idx="1026">
                  <c:v>2377.837</c:v>
                </c:pt>
                <c:pt idx="1027">
                  <c:v>2379.764999999999</c:v>
                </c:pt>
                <c:pt idx="1028">
                  <c:v>2381.694</c:v>
                </c:pt>
                <c:pt idx="1029">
                  <c:v>2383.6219999999998</c:v>
                </c:pt>
                <c:pt idx="1030">
                  <c:v>2385.5509999999999</c:v>
                </c:pt>
                <c:pt idx="1031">
                  <c:v>2387.4789999999998</c:v>
                </c:pt>
                <c:pt idx="1032">
                  <c:v>2389.4079999999999</c:v>
                </c:pt>
                <c:pt idx="1033">
                  <c:v>2391.3359999999998</c:v>
                </c:pt>
                <c:pt idx="1034">
                  <c:v>2393.264999999999</c:v>
                </c:pt>
                <c:pt idx="1035">
                  <c:v>2395.1930000000002</c:v>
                </c:pt>
                <c:pt idx="1036">
                  <c:v>2397.1219999999998</c:v>
                </c:pt>
                <c:pt idx="1037">
                  <c:v>2399.0500000000002</c:v>
                </c:pt>
                <c:pt idx="1038">
                  <c:v>2400.9789999999998</c:v>
                </c:pt>
                <c:pt idx="1039">
                  <c:v>2402.9070000000002</c:v>
                </c:pt>
                <c:pt idx="1040">
                  <c:v>2404.8359999999998</c:v>
                </c:pt>
                <c:pt idx="1041">
                  <c:v>2406.7640000000001</c:v>
                </c:pt>
                <c:pt idx="1042">
                  <c:v>2408.6930000000002</c:v>
                </c:pt>
                <c:pt idx="1043">
                  <c:v>2410.6210000000001</c:v>
                </c:pt>
                <c:pt idx="1044">
                  <c:v>2412.5500000000002</c:v>
                </c:pt>
                <c:pt idx="1045">
                  <c:v>2414.4780000000001</c:v>
                </c:pt>
                <c:pt idx="1046">
                  <c:v>2416.4070000000002</c:v>
                </c:pt>
                <c:pt idx="1047">
                  <c:v>2418.335</c:v>
                </c:pt>
                <c:pt idx="1048">
                  <c:v>2420.2640000000001</c:v>
                </c:pt>
                <c:pt idx="1049">
                  <c:v>2422.192</c:v>
                </c:pt>
                <c:pt idx="1050">
                  <c:v>2424.1210000000001</c:v>
                </c:pt>
                <c:pt idx="1051">
                  <c:v>2426.049</c:v>
                </c:pt>
                <c:pt idx="1052">
                  <c:v>2427.9780000000001</c:v>
                </c:pt>
                <c:pt idx="1053">
                  <c:v>2429.9059999999999</c:v>
                </c:pt>
                <c:pt idx="1054">
                  <c:v>2431.835</c:v>
                </c:pt>
                <c:pt idx="1055">
                  <c:v>2433.762999999999</c:v>
                </c:pt>
                <c:pt idx="1056">
                  <c:v>2435.692</c:v>
                </c:pt>
                <c:pt idx="1057">
                  <c:v>2437.62</c:v>
                </c:pt>
                <c:pt idx="1058">
                  <c:v>2439.549</c:v>
                </c:pt>
                <c:pt idx="1059">
                  <c:v>2441.4769999999999</c:v>
                </c:pt>
                <c:pt idx="1060">
                  <c:v>2443.4059999999999</c:v>
                </c:pt>
                <c:pt idx="1061">
                  <c:v>2445.3339999999998</c:v>
                </c:pt>
                <c:pt idx="1062">
                  <c:v>2447.262999999999</c:v>
                </c:pt>
                <c:pt idx="1063">
                  <c:v>2449.1909999999998</c:v>
                </c:pt>
                <c:pt idx="1064">
                  <c:v>2451.12</c:v>
                </c:pt>
                <c:pt idx="1065">
                  <c:v>2453.0479999999998</c:v>
                </c:pt>
                <c:pt idx="1066">
                  <c:v>2454.9769999999999</c:v>
                </c:pt>
                <c:pt idx="1067">
                  <c:v>2456.9050000000002</c:v>
                </c:pt>
                <c:pt idx="1068">
                  <c:v>2458.8339999999998</c:v>
                </c:pt>
                <c:pt idx="1069">
                  <c:v>2460.7620000000002</c:v>
                </c:pt>
                <c:pt idx="1070">
                  <c:v>2462.6909999999998</c:v>
                </c:pt>
                <c:pt idx="1071">
                  <c:v>2464.6190000000001</c:v>
                </c:pt>
                <c:pt idx="1072">
                  <c:v>2466.5479999999998</c:v>
                </c:pt>
                <c:pt idx="1073">
                  <c:v>2468.4760000000001</c:v>
                </c:pt>
                <c:pt idx="1074">
                  <c:v>2470.4050000000002</c:v>
                </c:pt>
                <c:pt idx="1075">
                  <c:v>2472.3330000000001</c:v>
                </c:pt>
                <c:pt idx="1076">
                  <c:v>2474.2620000000002</c:v>
                </c:pt>
                <c:pt idx="1077">
                  <c:v>2476.19</c:v>
                </c:pt>
                <c:pt idx="1078">
                  <c:v>2478.1190000000001</c:v>
                </c:pt>
                <c:pt idx="1079">
                  <c:v>2480.047</c:v>
                </c:pt>
                <c:pt idx="1080">
                  <c:v>2481.9760000000001</c:v>
                </c:pt>
                <c:pt idx="1081">
                  <c:v>2483.904</c:v>
                </c:pt>
                <c:pt idx="1082">
                  <c:v>2485.8330000000001</c:v>
                </c:pt>
                <c:pt idx="1083">
                  <c:v>2487.761</c:v>
                </c:pt>
                <c:pt idx="1084">
                  <c:v>2489.69</c:v>
                </c:pt>
                <c:pt idx="1085">
                  <c:v>2491.6179999999999</c:v>
                </c:pt>
                <c:pt idx="1086">
                  <c:v>2493.547</c:v>
                </c:pt>
                <c:pt idx="1087">
                  <c:v>2495.4749999999999</c:v>
                </c:pt>
                <c:pt idx="1088">
                  <c:v>2497.404</c:v>
                </c:pt>
                <c:pt idx="1089">
                  <c:v>2499.3319999999999</c:v>
                </c:pt>
                <c:pt idx="1090">
                  <c:v>2501.261</c:v>
                </c:pt>
                <c:pt idx="1091">
                  <c:v>2503.188999999998</c:v>
                </c:pt>
                <c:pt idx="1092">
                  <c:v>2505.1179999999999</c:v>
                </c:pt>
                <c:pt idx="1093">
                  <c:v>2507.0459999999998</c:v>
                </c:pt>
                <c:pt idx="1094">
                  <c:v>2508.9749999999999</c:v>
                </c:pt>
                <c:pt idx="1095">
                  <c:v>2510.9029999999998</c:v>
                </c:pt>
                <c:pt idx="1096">
                  <c:v>2512.8319999999999</c:v>
                </c:pt>
                <c:pt idx="1097">
                  <c:v>2514.7600000000002</c:v>
                </c:pt>
                <c:pt idx="1098">
                  <c:v>2516.688999999998</c:v>
                </c:pt>
                <c:pt idx="1099">
                  <c:v>2518.6170000000002</c:v>
                </c:pt>
                <c:pt idx="1100">
                  <c:v>2520.5459999999998</c:v>
                </c:pt>
                <c:pt idx="1101">
                  <c:v>2522.4740000000002</c:v>
                </c:pt>
                <c:pt idx="1102">
                  <c:v>2524.4029999999998</c:v>
                </c:pt>
                <c:pt idx="1103">
                  <c:v>2526.3310000000001</c:v>
                </c:pt>
                <c:pt idx="1104">
                  <c:v>2528.2600000000002</c:v>
                </c:pt>
                <c:pt idx="1105">
                  <c:v>2530.1880000000001</c:v>
                </c:pt>
                <c:pt idx="1106">
                  <c:v>2532.1170000000002</c:v>
                </c:pt>
                <c:pt idx="1107">
                  <c:v>2534.0450000000001</c:v>
                </c:pt>
                <c:pt idx="1108">
                  <c:v>2535.9740000000002</c:v>
                </c:pt>
                <c:pt idx="1109">
                  <c:v>2537.902</c:v>
                </c:pt>
                <c:pt idx="1110">
                  <c:v>2539.8310000000001</c:v>
                </c:pt>
                <c:pt idx="1111">
                  <c:v>2541.759</c:v>
                </c:pt>
                <c:pt idx="1112">
                  <c:v>2543.6880000000001</c:v>
                </c:pt>
                <c:pt idx="1113">
                  <c:v>2545.616</c:v>
                </c:pt>
                <c:pt idx="1114">
                  <c:v>2547.5450000000001</c:v>
                </c:pt>
                <c:pt idx="1115">
                  <c:v>2549.473</c:v>
                </c:pt>
                <c:pt idx="1116">
                  <c:v>2551.402</c:v>
                </c:pt>
                <c:pt idx="1117">
                  <c:v>2553.33</c:v>
                </c:pt>
                <c:pt idx="1118">
                  <c:v>2555.259</c:v>
                </c:pt>
                <c:pt idx="1119">
                  <c:v>2557.186999999999</c:v>
                </c:pt>
                <c:pt idx="1120">
                  <c:v>2559.116</c:v>
                </c:pt>
                <c:pt idx="1121">
                  <c:v>2561.0439999999999</c:v>
                </c:pt>
                <c:pt idx="1122">
                  <c:v>2562.973</c:v>
                </c:pt>
                <c:pt idx="1123">
                  <c:v>2564.9009999999998</c:v>
                </c:pt>
                <c:pt idx="1124">
                  <c:v>2566.83</c:v>
                </c:pt>
                <c:pt idx="1125">
                  <c:v>2568.7579999999998</c:v>
                </c:pt>
                <c:pt idx="1126">
                  <c:v>2570.686999999999</c:v>
                </c:pt>
                <c:pt idx="1127">
                  <c:v>2572.6149999999998</c:v>
                </c:pt>
                <c:pt idx="1128">
                  <c:v>2574.5439999999999</c:v>
                </c:pt>
                <c:pt idx="1129">
                  <c:v>2576.4720000000002</c:v>
                </c:pt>
                <c:pt idx="1130">
                  <c:v>2578.4009999999998</c:v>
                </c:pt>
                <c:pt idx="1131">
                  <c:v>2580.3290000000002</c:v>
                </c:pt>
                <c:pt idx="1132">
                  <c:v>2582.2579999999998</c:v>
                </c:pt>
                <c:pt idx="1133">
                  <c:v>2584.1860000000001</c:v>
                </c:pt>
                <c:pt idx="1134">
                  <c:v>2586.1149999999998</c:v>
                </c:pt>
                <c:pt idx="1135">
                  <c:v>2588.0430000000001</c:v>
                </c:pt>
                <c:pt idx="1136">
                  <c:v>2589.9720000000002</c:v>
                </c:pt>
                <c:pt idx="1137">
                  <c:v>2591.9</c:v>
                </c:pt>
                <c:pt idx="1138">
                  <c:v>2593.8290000000002</c:v>
                </c:pt>
                <c:pt idx="1139">
                  <c:v>2595.7570000000001</c:v>
                </c:pt>
                <c:pt idx="1140">
                  <c:v>2597.6860000000001</c:v>
                </c:pt>
                <c:pt idx="1141">
                  <c:v>2599.614</c:v>
                </c:pt>
                <c:pt idx="1142">
                  <c:v>2601.5430000000001</c:v>
                </c:pt>
                <c:pt idx="1143">
                  <c:v>2603.471</c:v>
                </c:pt>
                <c:pt idx="1144">
                  <c:v>2605.4</c:v>
                </c:pt>
                <c:pt idx="1145">
                  <c:v>2607.328</c:v>
                </c:pt>
                <c:pt idx="1146">
                  <c:v>2609.2570000000001</c:v>
                </c:pt>
                <c:pt idx="1147">
                  <c:v>2611.184999999999</c:v>
                </c:pt>
                <c:pt idx="1148">
                  <c:v>2613.114</c:v>
                </c:pt>
                <c:pt idx="1149">
                  <c:v>2615.0419999999999</c:v>
                </c:pt>
                <c:pt idx="1150">
                  <c:v>2616.971</c:v>
                </c:pt>
                <c:pt idx="1151">
                  <c:v>2618.8989999999999</c:v>
                </c:pt>
                <c:pt idx="1152">
                  <c:v>2620.828</c:v>
                </c:pt>
                <c:pt idx="1153">
                  <c:v>2622.7559999999999</c:v>
                </c:pt>
                <c:pt idx="1154">
                  <c:v>2624.684999999999</c:v>
                </c:pt>
                <c:pt idx="1155">
                  <c:v>2626.6129999999998</c:v>
                </c:pt>
                <c:pt idx="1156">
                  <c:v>2628.5419999999999</c:v>
                </c:pt>
                <c:pt idx="1157">
                  <c:v>2630.47</c:v>
                </c:pt>
                <c:pt idx="1158">
                  <c:v>2632.3980000000001</c:v>
                </c:pt>
                <c:pt idx="1159">
                  <c:v>2634.3270000000002</c:v>
                </c:pt>
                <c:pt idx="1160">
                  <c:v>2636.2559999999999</c:v>
                </c:pt>
                <c:pt idx="1161">
                  <c:v>2638.1840000000002</c:v>
                </c:pt>
                <c:pt idx="1162">
                  <c:v>2640.1129999999998</c:v>
                </c:pt>
                <c:pt idx="1163">
                  <c:v>2642.0410000000002</c:v>
                </c:pt>
                <c:pt idx="1164">
                  <c:v>2643.9690000000001</c:v>
                </c:pt>
                <c:pt idx="1165">
                  <c:v>2645.8980000000001</c:v>
                </c:pt>
                <c:pt idx="1166">
                  <c:v>2647.826</c:v>
                </c:pt>
                <c:pt idx="1167">
                  <c:v>2649.7550000000001</c:v>
                </c:pt>
                <c:pt idx="1168">
                  <c:v>2651.6840000000002</c:v>
                </c:pt>
                <c:pt idx="1169">
                  <c:v>2653.6120000000001</c:v>
                </c:pt>
                <c:pt idx="1170">
                  <c:v>2655.5410000000002</c:v>
                </c:pt>
                <c:pt idx="1171">
                  <c:v>2657.4690000000001</c:v>
                </c:pt>
                <c:pt idx="1172">
                  <c:v>2659.3969999999999</c:v>
                </c:pt>
                <c:pt idx="1173">
                  <c:v>2661.326</c:v>
                </c:pt>
                <c:pt idx="1174">
                  <c:v>2663.2539999999999</c:v>
                </c:pt>
                <c:pt idx="1175">
                  <c:v>2665.183</c:v>
                </c:pt>
                <c:pt idx="1176">
                  <c:v>2667.1120000000001</c:v>
                </c:pt>
                <c:pt idx="1177">
                  <c:v>2669.04</c:v>
                </c:pt>
                <c:pt idx="1178">
                  <c:v>2670.9690000000001</c:v>
                </c:pt>
                <c:pt idx="1179">
                  <c:v>2672.8969999999999</c:v>
                </c:pt>
                <c:pt idx="1180">
                  <c:v>2674.8249999999998</c:v>
                </c:pt>
                <c:pt idx="1181">
                  <c:v>2676.7539999999999</c:v>
                </c:pt>
                <c:pt idx="1182">
                  <c:v>2678.6819999999998</c:v>
                </c:pt>
                <c:pt idx="1183">
                  <c:v>2680.6109999999999</c:v>
                </c:pt>
                <c:pt idx="1184">
                  <c:v>2682.54</c:v>
                </c:pt>
                <c:pt idx="1185">
                  <c:v>2684.4679999999998</c:v>
                </c:pt>
                <c:pt idx="1186">
                  <c:v>2686.3960000000002</c:v>
                </c:pt>
                <c:pt idx="1187">
                  <c:v>2688.3249999999998</c:v>
                </c:pt>
                <c:pt idx="1188">
                  <c:v>2690.2530000000002</c:v>
                </c:pt>
                <c:pt idx="1189">
                  <c:v>2692.1819999999998</c:v>
                </c:pt>
                <c:pt idx="1190">
                  <c:v>2694.11</c:v>
                </c:pt>
                <c:pt idx="1191">
                  <c:v>2696.0390000000002</c:v>
                </c:pt>
                <c:pt idx="1192">
                  <c:v>2697.9679999999998</c:v>
                </c:pt>
                <c:pt idx="1193">
                  <c:v>2699.8960000000002</c:v>
                </c:pt>
                <c:pt idx="1194">
                  <c:v>2701.8240000000001</c:v>
                </c:pt>
                <c:pt idx="1195">
                  <c:v>2703.7530000000002</c:v>
                </c:pt>
                <c:pt idx="1196">
                  <c:v>2705.681</c:v>
                </c:pt>
                <c:pt idx="1197">
                  <c:v>2707.61</c:v>
                </c:pt>
                <c:pt idx="1198">
                  <c:v>2709.538</c:v>
                </c:pt>
                <c:pt idx="1199">
                  <c:v>2711.4670000000001</c:v>
                </c:pt>
                <c:pt idx="1200">
                  <c:v>2713.3960000000002</c:v>
                </c:pt>
                <c:pt idx="1201">
                  <c:v>2715.3240000000001</c:v>
                </c:pt>
                <c:pt idx="1202">
                  <c:v>2717.252</c:v>
                </c:pt>
                <c:pt idx="1203">
                  <c:v>2719.181</c:v>
                </c:pt>
                <c:pt idx="1204">
                  <c:v>2721.108999999999</c:v>
                </c:pt>
                <c:pt idx="1205">
                  <c:v>2723.038</c:v>
                </c:pt>
                <c:pt idx="1206">
                  <c:v>2724.9659999999999</c:v>
                </c:pt>
                <c:pt idx="1207">
                  <c:v>2726.895</c:v>
                </c:pt>
                <c:pt idx="1208">
                  <c:v>2728.8229999999999</c:v>
                </c:pt>
                <c:pt idx="1209">
                  <c:v>2730.752</c:v>
                </c:pt>
                <c:pt idx="1210">
                  <c:v>2732.68</c:v>
                </c:pt>
                <c:pt idx="1211">
                  <c:v>2734.608999999999</c:v>
                </c:pt>
                <c:pt idx="1212">
                  <c:v>2736.5369999999998</c:v>
                </c:pt>
                <c:pt idx="1213">
                  <c:v>2738.4659999999999</c:v>
                </c:pt>
                <c:pt idx="1214">
                  <c:v>2740.3939999999998</c:v>
                </c:pt>
                <c:pt idx="1215">
                  <c:v>2742.3229999999999</c:v>
                </c:pt>
                <c:pt idx="1216">
                  <c:v>2744.2510000000002</c:v>
                </c:pt>
                <c:pt idx="1217">
                  <c:v>2746.18</c:v>
                </c:pt>
                <c:pt idx="1218">
                  <c:v>2748.1080000000002</c:v>
                </c:pt>
                <c:pt idx="1219">
                  <c:v>2750.0369999999998</c:v>
                </c:pt>
                <c:pt idx="1220">
                  <c:v>2751.9650000000001</c:v>
                </c:pt>
                <c:pt idx="1221">
                  <c:v>2753.8939999999998</c:v>
                </c:pt>
                <c:pt idx="1222">
                  <c:v>2755.8220000000001</c:v>
                </c:pt>
                <c:pt idx="1223">
                  <c:v>2757.7510000000002</c:v>
                </c:pt>
                <c:pt idx="1224">
                  <c:v>2759.6790000000001</c:v>
                </c:pt>
                <c:pt idx="1225">
                  <c:v>2761.6080000000002</c:v>
                </c:pt>
                <c:pt idx="1226">
                  <c:v>2763.5360000000001</c:v>
                </c:pt>
                <c:pt idx="1227">
                  <c:v>2765.4650000000001</c:v>
                </c:pt>
                <c:pt idx="1228">
                  <c:v>2767.393</c:v>
                </c:pt>
                <c:pt idx="1229">
                  <c:v>2769.3220000000001</c:v>
                </c:pt>
                <c:pt idx="1230">
                  <c:v>2771.25</c:v>
                </c:pt>
                <c:pt idx="1231">
                  <c:v>2773.1790000000001</c:v>
                </c:pt>
                <c:pt idx="1232">
                  <c:v>2775.107</c:v>
                </c:pt>
                <c:pt idx="1233">
                  <c:v>2777.0360000000001</c:v>
                </c:pt>
                <c:pt idx="1234">
                  <c:v>2778.9639999999999</c:v>
                </c:pt>
                <c:pt idx="1235">
                  <c:v>2780.893</c:v>
                </c:pt>
                <c:pt idx="1236">
                  <c:v>2782.8209999999999</c:v>
                </c:pt>
                <c:pt idx="1237">
                  <c:v>2784.75</c:v>
                </c:pt>
                <c:pt idx="1238">
                  <c:v>2786.6779999999999</c:v>
                </c:pt>
                <c:pt idx="1239">
                  <c:v>2788.607</c:v>
                </c:pt>
                <c:pt idx="1240">
                  <c:v>2790.5349999999999</c:v>
                </c:pt>
                <c:pt idx="1241">
                  <c:v>2792.4639999999999</c:v>
                </c:pt>
                <c:pt idx="1242">
                  <c:v>2794.3919999999998</c:v>
                </c:pt>
                <c:pt idx="1243">
                  <c:v>2796.3209999999999</c:v>
                </c:pt>
                <c:pt idx="1244">
                  <c:v>2798.248999999998</c:v>
                </c:pt>
                <c:pt idx="1245">
                  <c:v>2800.1779999999999</c:v>
                </c:pt>
                <c:pt idx="1246">
                  <c:v>2802.1060000000002</c:v>
                </c:pt>
                <c:pt idx="1247">
                  <c:v>2804.0349999999999</c:v>
                </c:pt>
                <c:pt idx="1248">
                  <c:v>2805.9630000000002</c:v>
                </c:pt>
                <c:pt idx="1249">
                  <c:v>2807.8919999999998</c:v>
                </c:pt>
                <c:pt idx="1250">
                  <c:v>2809.82</c:v>
                </c:pt>
                <c:pt idx="1251">
                  <c:v>2811.748999999998</c:v>
                </c:pt>
                <c:pt idx="1252">
                  <c:v>2813.6770000000001</c:v>
                </c:pt>
                <c:pt idx="1253">
                  <c:v>2815.6060000000002</c:v>
                </c:pt>
                <c:pt idx="1254">
                  <c:v>2817.5340000000001</c:v>
                </c:pt>
                <c:pt idx="1255">
                  <c:v>2819.4630000000002</c:v>
                </c:pt>
                <c:pt idx="1256">
                  <c:v>2821.3910000000001</c:v>
                </c:pt>
                <c:pt idx="1257">
                  <c:v>2823.32</c:v>
                </c:pt>
                <c:pt idx="1258">
                  <c:v>2825.248</c:v>
                </c:pt>
                <c:pt idx="1259">
                  <c:v>2827.1770000000001</c:v>
                </c:pt>
                <c:pt idx="1260">
                  <c:v>2829.105</c:v>
                </c:pt>
                <c:pt idx="1261">
                  <c:v>2831.0340000000001</c:v>
                </c:pt>
                <c:pt idx="1262">
                  <c:v>2832.962</c:v>
                </c:pt>
                <c:pt idx="1263">
                  <c:v>2834.8910000000001</c:v>
                </c:pt>
                <c:pt idx="1264">
                  <c:v>2836.819</c:v>
                </c:pt>
                <c:pt idx="1265">
                  <c:v>2838.748</c:v>
                </c:pt>
                <c:pt idx="1266">
                  <c:v>2840.6759999999999</c:v>
                </c:pt>
                <c:pt idx="1267">
                  <c:v>2842.605</c:v>
                </c:pt>
                <c:pt idx="1268">
                  <c:v>2844.5329999999999</c:v>
                </c:pt>
                <c:pt idx="1269">
                  <c:v>2846.462</c:v>
                </c:pt>
                <c:pt idx="1270">
                  <c:v>2848.39</c:v>
                </c:pt>
                <c:pt idx="1271">
                  <c:v>2850.319</c:v>
                </c:pt>
                <c:pt idx="1272">
                  <c:v>2852.246999999998</c:v>
                </c:pt>
                <c:pt idx="1273">
                  <c:v>2854.1759999999999</c:v>
                </c:pt>
                <c:pt idx="1274">
                  <c:v>2856.1039999999998</c:v>
                </c:pt>
                <c:pt idx="1275">
                  <c:v>2858.0329999999999</c:v>
                </c:pt>
                <c:pt idx="1276">
                  <c:v>2859.9609999999998</c:v>
                </c:pt>
                <c:pt idx="1277">
                  <c:v>2861.89</c:v>
                </c:pt>
                <c:pt idx="1278">
                  <c:v>2863.8180000000002</c:v>
                </c:pt>
                <c:pt idx="1279">
                  <c:v>2865.746999999998</c:v>
                </c:pt>
                <c:pt idx="1280">
                  <c:v>2867.6750000000002</c:v>
                </c:pt>
                <c:pt idx="1281">
                  <c:v>2869.6039999999998</c:v>
                </c:pt>
                <c:pt idx="1282">
                  <c:v>2871.5320000000002</c:v>
                </c:pt>
                <c:pt idx="1283">
                  <c:v>2873.4609999999998</c:v>
                </c:pt>
                <c:pt idx="1284">
                  <c:v>2875.3890000000001</c:v>
                </c:pt>
                <c:pt idx="1285">
                  <c:v>2877.3180000000002</c:v>
                </c:pt>
                <c:pt idx="1286">
                  <c:v>2879.2460000000001</c:v>
                </c:pt>
                <c:pt idx="1287">
                  <c:v>2881.1750000000002</c:v>
                </c:pt>
                <c:pt idx="1288">
                  <c:v>2883.1030000000001</c:v>
                </c:pt>
                <c:pt idx="1289">
                  <c:v>2885.0320000000002</c:v>
                </c:pt>
                <c:pt idx="1290">
                  <c:v>2886.96</c:v>
                </c:pt>
                <c:pt idx="1291">
                  <c:v>2888.8890000000001</c:v>
                </c:pt>
                <c:pt idx="1292">
                  <c:v>2890.817</c:v>
                </c:pt>
                <c:pt idx="1293">
                  <c:v>2892.7460000000001</c:v>
                </c:pt>
                <c:pt idx="1294">
                  <c:v>2894.674</c:v>
                </c:pt>
                <c:pt idx="1295">
                  <c:v>2896.6030000000001</c:v>
                </c:pt>
                <c:pt idx="1296">
                  <c:v>2898.5309999999999</c:v>
                </c:pt>
                <c:pt idx="1297">
                  <c:v>2900.46</c:v>
                </c:pt>
                <c:pt idx="1298">
                  <c:v>2902.3879999999999</c:v>
                </c:pt>
                <c:pt idx="1299">
                  <c:v>2904.317</c:v>
                </c:pt>
                <c:pt idx="1300">
                  <c:v>2906.244999999999</c:v>
                </c:pt>
                <c:pt idx="1301">
                  <c:v>2908.174</c:v>
                </c:pt>
                <c:pt idx="1302">
                  <c:v>2910.1019999999999</c:v>
                </c:pt>
                <c:pt idx="1303">
                  <c:v>2912.0309999999999</c:v>
                </c:pt>
                <c:pt idx="1304">
                  <c:v>2913.9589999999998</c:v>
                </c:pt>
                <c:pt idx="1305">
                  <c:v>2915.8879999999999</c:v>
                </c:pt>
                <c:pt idx="1306">
                  <c:v>2917.8159999999998</c:v>
                </c:pt>
                <c:pt idx="1307">
                  <c:v>2919.744999999999</c:v>
                </c:pt>
                <c:pt idx="1308">
                  <c:v>2921.6729999999998</c:v>
                </c:pt>
                <c:pt idx="1309">
                  <c:v>2923.6019999999999</c:v>
                </c:pt>
                <c:pt idx="1310">
                  <c:v>2925.53</c:v>
                </c:pt>
                <c:pt idx="1311">
                  <c:v>2927.4580000000001</c:v>
                </c:pt>
                <c:pt idx="1312">
                  <c:v>2929.3870000000002</c:v>
                </c:pt>
                <c:pt idx="1313">
                  <c:v>2931.3159999999998</c:v>
                </c:pt>
                <c:pt idx="1314">
                  <c:v>2933.2440000000001</c:v>
                </c:pt>
                <c:pt idx="1315">
                  <c:v>2935.1729999999998</c:v>
                </c:pt>
                <c:pt idx="1316">
                  <c:v>2937.1010000000001</c:v>
                </c:pt>
                <c:pt idx="1317">
                  <c:v>2939.03</c:v>
                </c:pt>
                <c:pt idx="1318">
                  <c:v>2940.9580000000001</c:v>
                </c:pt>
                <c:pt idx="1319">
                  <c:v>2942.886</c:v>
                </c:pt>
                <c:pt idx="1320">
                  <c:v>2944.8150000000001</c:v>
                </c:pt>
                <c:pt idx="1321">
                  <c:v>2946.7440000000001</c:v>
                </c:pt>
                <c:pt idx="1322">
                  <c:v>2948.672</c:v>
                </c:pt>
                <c:pt idx="1323">
                  <c:v>2950.6010000000001</c:v>
                </c:pt>
                <c:pt idx="1324">
                  <c:v>2952.529</c:v>
                </c:pt>
                <c:pt idx="1325">
                  <c:v>2954.4580000000001</c:v>
                </c:pt>
                <c:pt idx="1326">
                  <c:v>2956.386</c:v>
                </c:pt>
                <c:pt idx="1327">
                  <c:v>2958.3139999999999</c:v>
                </c:pt>
                <c:pt idx="1328">
                  <c:v>2960.242999999999</c:v>
                </c:pt>
                <c:pt idx="1329">
                  <c:v>2962.172</c:v>
                </c:pt>
                <c:pt idx="1330">
                  <c:v>2964.1</c:v>
                </c:pt>
                <c:pt idx="1331">
                  <c:v>2966.029</c:v>
                </c:pt>
                <c:pt idx="1332">
                  <c:v>2967.9569999999999</c:v>
                </c:pt>
                <c:pt idx="1333">
                  <c:v>2969.8850000000002</c:v>
                </c:pt>
                <c:pt idx="1334">
                  <c:v>2971.8139999999999</c:v>
                </c:pt>
                <c:pt idx="1335">
                  <c:v>2973.7420000000002</c:v>
                </c:pt>
                <c:pt idx="1336">
                  <c:v>2975.6709999999998</c:v>
                </c:pt>
                <c:pt idx="1337">
                  <c:v>2977.6</c:v>
                </c:pt>
                <c:pt idx="1338">
                  <c:v>2979.5279999999998</c:v>
                </c:pt>
                <c:pt idx="1339">
                  <c:v>2981.4569999999999</c:v>
                </c:pt>
                <c:pt idx="1340">
                  <c:v>2983.3850000000002</c:v>
                </c:pt>
                <c:pt idx="1341">
                  <c:v>2985.3130000000001</c:v>
                </c:pt>
                <c:pt idx="1342">
                  <c:v>2987.2420000000002</c:v>
                </c:pt>
                <c:pt idx="1343">
                  <c:v>2989.17</c:v>
                </c:pt>
                <c:pt idx="1344">
                  <c:v>2991.0990000000002</c:v>
                </c:pt>
                <c:pt idx="1345">
                  <c:v>2993.0279999999998</c:v>
                </c:pt>
                <c:pt idx="1346">
                  <c:v>2994.9560000000001</c:v>
                </c:pt>
                <c:pt idx="1347">
                  <c:v>2996.8850000000002</c:v>
                </c:pt>
                <c:pt idx="1348">
                  <c:v>2998.8130000000001</c:v>
                </c:pt>
                <c:pt idx="1349">
                  <c:v>3000.741</c:v>
                </c:pt>
                <c:pt idx="1350">
                  <c:v>3002.67</c:v>
                </c:pt>
                <c:pt idx="1351">
                  <c:v>3004.598</c:v>
                </c:pt>
                <c:pt idx="1352">
                  <c:v>3006.527</c:v>
                </c:pt>
                <c:pt idx="1353">
                  <c:v>3008.4560000000001</c:v>
                </c:pt>
                <c:pt idx="1354">
                  <c:v>3010.384</c:v>
                </c:pt>
                <c:pt idx="1355">
                  <c:v>3012.3130000000001</c:v>
                </c:pt>
                <c:pt idx="1356">
                  <c:v>3014.241</c:v>
                </c:pt>
                <c:pt idx="1357">
                  <c:v>3016.168999999999</c:v>
                </c:pt>
                <c:pt idx="1358">
                  <c:v>3018.098</c:v>
                </c:pt>
                <c:pt idx="1359">
                  <c:v>3020.0259999999998</c:v>
                </c:pt>
                <c:pt idx="1360">
                  <c:v>3021.9549999999999</c:v>
                </c:pt>
                <c:pt idx="1361">
                  <c:v>3023.884</c:v>
                </c:pt>
                <c:pt idx="1362">
                  <c:v>3025.8119999999999</c:v>
                </c:pt>
                <c:pt idx="1363">
                  <c:v>3027.74</c:v>
                </c:pt>
                <c:pt idx="1364">
                  <c:v>3029.668999999999</c:v>
                </c:pt>
                <c:pt idx="1365">
                  <c:v>3031.5970000000002</c:v>
                </c:pt>
                <c:pt idx="1366">
                  <c:v>3033.5259999999998</c:v>
                </c:pt>
                <c:pt idx="1367">
                  <c:v>3035.4540000000002</c:v>
                </c:pt>
                <c:pt idx="1368">
                  <c:v>3037.3829999999998</c:v>
                </c:pt>
                <c:pt idx="1369">
                  <c:v>3039.3119999999999</c:v>
                </c:pt>
                <c:pt idx="1370">
                  <c:v>3041.24</c:v>
                </c:pt>
                <c:pt idx="1371">
                  <c:v>3043.1680000000001</c:v>
                </c:pt>
                <c:pt idx="1372">
                  <c:v>3045.0970000000002</c:v>
                </c:pt>
                <c:pt idx="1373">
                  <c:v>3047.0250000000001</c:v>
                </c:pt>
                <c:pt idx="1374">
                  <c:v>3048.9540000000002</c:v>
                </c:pt>
                <c:pt idx="1375">
                  <c:v>3050.8820000000001</c:v>
                </c:pt>
                <c:pt idx="1376">
                  <c:v>3052.8110000000001</c:v>
                </c:pt>
                <c:pt idx="1377">
                  <c:v>3054.74</c:v>
                </c:pt>
                <c:pt idx="1378">
                  <c:v>3056.6680000000001</c:v>
                </c:pt>
                <c:pt idx="1379">
                  <c:v>3058.596</c:v>
                </c:pt>
                <c:pt idx="1380">
                  <c:v>3060.5250000000001</c:v>
                </c:pt>
                <c:pt idx="1381">
                  <c:v>3062.453</c:v>
                </c:pt>
                <c:pt idx="1382">
                  <c:v>3064.3820000000001</c:v>
                </c:pt>
                <c:pt idx="1383">
                  <c:v>3066.31</c:v>
                </c:pt>
                <c:pt idx="1384">
                  <c:v>3068.239</c:v>
                </c:pt>
                <c:pt idx="1385">
                  <c:v>3070.166999999999</c:v>
                </c:pt>
                <c:pt idx="1386">
                  <c:v>3072.096</c:v>
                </c:pt>
                <c:pt idx="1387">
                  <c:v>3074.0239999999999</c:v>
                </c:pt>
                <c:pt idx="1388">
                  <c:v>3075.953</c:v>
                </c:pt>
                <c:pt idx="1389">
                  <c:v>3077.8809999999999</c:v>
                </c:pt>
                <c:pt idx="1390">
                  <c:v>3079.81</c:v>
                </c:pt>
                <c:pt idx="1391">
                  <c:v>3081.7379999999998</c:v>
                </c:pt>
                <c:pt idx="1392">
                  <c:v>3083.666999999999</c:v>
                </c:pt>
                <c:pt idx="1393">
                  <c:v>3085.5949999999998</c:v>
                </c:pt>
                <c:pt idx="1394">
                  <c:v>3087.5239999999999</c:v>
                </c:pt>
                <c:pt idx="1395">
                  <c:v>3089.4520000000002</c:v>
                </c:pt>
                <c:pt idx="1396">
                  <c:v>3091.3809999999999</c:v>
                </c:pt>
                <c:pt idx="1397">
                  <c:v>3093.3090000000002</c:v>
                </c:pt>
                <c:pt idx="1398">
                  <c:v>3095.2379999999998</c:v>
                </c:pt>
                <c:pt idx="1399">
                  <c:v>3097.1660000000002</c:v>
                </c:pt>
                <c:pt idx="1400">
                  <c:v>3099.0949999999998</c:v>
                </c:pt>
                <c:pt idx="1401">
                  <c:v>3101.0230000000001</c:v>
                </c:pt>
                <c:pt idx="1402">
                  <c:v>3102.9520000000002</c:v>
                </c:pt>
                <c:pt idx="1403">
                  <c:v>3104.88</c:v>
                </c:pt>
                <c:pt idx="1404">
                  <c:v>3106.8090000000002</c:v>
                </c:pt>
                <c:pt idx="1405">
                  <c:v>3108.7370000000001</c:v>
                </c:pt>
                <c:pt idx="1406">
                  <c:v>3110.6660000000002</c:v>
                </c:pt>
                <c:pt idx="1407">
                  <c:v>3112.5940000000001</c:v>
                </c:pt>
                <c:pt idx="1408">
                  <c:v>3114.5230000000001</c:v>
                </c:pt>
                <c:pt idx="1409">
                  <c:v>3116.451</c:v>
                </c:pt>
                <c:pt idx="1410">
                  <c:v>3118.38</c:v>
                </c:pt>
                <c:pt idx="1411">
                  <c:v>3120.308</c:v>
                </c:pt>
                <c:pt idx="1412">
                  <c:v>3122.2370000000001</c:v>
                </c:pt>
                <c:pt idx="1413">
                  <c:v>3124.165</c:v>
                </c:pt>
                <c:pt idx="1414">
                  <c:v>3126.0940000000001</c:v>
                </c:pt>
                <c:pt idx="1415">
                  <c:v>3128.0219999999999</c:v>
                </c:pt>
                <c:pt idx="1416">
                  <c:v>3129.951</c:v>
                </c:pt>
                <c:pt idx="1417">
                  <c:v>3131.8789999999999</c:v>
                </c:pt>
                <c:pt idx="1418">
                  <c:v>3133.808</c:v>
                </c:pt>
                <c:pt idx="1419">
                  <c:v>3135.7359999999999</c:v>
                </c:pt>
                <c:pt idx="1420">
                  <c:v>3137.665</c:v>
                </c:pt>
                <c:pt idx="1421">
                  <c:v>3139.5929999999998</c:v>
                </c:pt>
                <c:pt idx="1422">
                  <c:v>3141.5219999999999</c:v>
                </c:pt>
                <c:pt idx="1423">
                  <c:v>3143.45</c:v>
                </c:pt>
                <c:pt idx="1424">
                  <c:v>3145.3789999999999</c:v>
                </c:pt>
                <c:pt idx="1425">
                  <c:v>3147.3069999999998</c:v>
                </c:pt>
                <c:pt idx="1426">
                  <c:v>3149.2359999999999</c:v>
                </c:pt>
                <c:pt idx="1427">
                  <c:v>3151.1640000000002</c:v>
                </c:pt>
                <c:pt idx="1428">
                  <c:v>3153.0929999999998</c:v>
                </c:pt>
                <c:pt idx="1429">
                  <c:v>3155.0210000000002</c:v>
                </c:pt>
                <c:pt idx="1430">
                  <c:v>3156.95</c:v>
                </c:pt>
                <c:pt idx="1431">
                  <c:v>3158.8780000000002</c:v>
                </c:pt>
                <c:pt idx="1432">
                  <c:v>3160.8069999999998</c:v>
                </c:pt>
                <c:pt idx="1433">
                  <c:v>3162.7350000000001</c:v>
                </c:pt>
                <c:pt idx="1434">
                  <c:v>3164.6640000000002</c:v>
                </c:pt>
                <c:pt idx="1435">
                  <c:v>3166.5920000000001</c:v>
                </c:pt>
                <c:pt idx="1436">
                  <c:v>3168.5210000000002</c:v>
                </c:pt>
                <c:pt idx="1437">
                  <c:v>3170.4490000000001</c:v>
                </c:pt>
                <c:pt idx="1438">
                  <c:v>3172.3780000000002</c:v>
                </c:pt>
                <c:pt idx="1439">
                  <c:v>3174.306</c:v>
                </c:pt>
                <c:pt idx="1440">
                  <c:v>3176.2350000000001</c:v>
                </c:pt>
                <c:pt idx="1441">
                  <c:v>3178.163</c:v>
                </c:pt>
                <c:pt idx="1442">
                  <c:v>3180.0920000000001</c:v>
                </c:pt>
                <c:pt idx="1443">
                  <c:v>3182.02</c:v>
                </c:pt>
                <c:pt idx="1444">
                  <c:v>3183.9490000000001</c:v>
                </c:pt>
                <c:pt idx="1445">
                  <c:v>3185.877</c:v>
                </c:pt>
                <c:pt idx="1446">
                  <c:v>3187.806</c:v>
                </c:pt>
                <c:pt idx="1447">
                  <c:v>3189.7339999999999</c:v>
                </c:pt>
                <c:pt idx="1448">
                  <c:v>3191.663</c:v>
                </c:pt>
                <c:pt idx="1449">
                  <c:v>3193.5909999999999</c:v>
                </c:pt>
                <c:pt idx="1450">
                  <c:v>3195.52</c:v>
                </c:pt>
                <c:pt idx="1451">
                  <c:v>3197.4479999999999</c:v>
                </c:pt>
                <c:pt idx="1452">
                  <c:v>3199.377</c:v>
                </c:pt>
                <c:pt idx="1453">
                  <c:v>3201.3049999999998</c:v>
                </c:pt>
                <c:pt idx="1454">
                  <c:v>3203.2339999999999</c:v>
                </c:pt>
                <c:pt idx="1455">
                  <c:v>3205.1619999999998</c:v>
                </c:pt>
                <c:pt idx="1456">
                  <c:v>3207.0909999999999</c:v>
                </c:pt>
                <c:pt idx="1457">
                  <c:v>3209.0189999999998</c:v>
                </c:pt>
                <c:pt idx="1458">
                  <c:v>3210.9479999999999</c:v>
                </c:pt>
                <c:pt idx="1459">
                  <c:v>3212.8760000000002</c:v>
                </c:pt>
                <c:pt idx="1460">
                  <c:v>3214.8049999999998</c:v>
                </c:pt>
                <c:pt idx="1461">
                  <c:v>3216.7330000000002</c:v>
                </c:pt>
                <c:pt idx="1462">
                  <c:v>3218.6619999999998</c:v>
                </c:pt>
                <c:pt idx="1463">
                  <c:v>3220.59</c:v>
                </c:pt>
                <c:pt idx="1464">
                  <c:v>3222.5189999999998</c:v>
                </c:pt>
                <c:pt idx="1465">
                  <c:v>3224.4470000000001</c:v>
                </c:pt>
                <c:pt idx="1466">
                  <c:v>3226.3760000000002</c:v>
                </c:pt>
                <c:pt idx="1467">
                  <c:v>3228.3040000000001</c:v>
                </c:pt>
                <c:pt idx="1468">
                  <c:v>3230.2330000000002</c:v>
                </c:pt>
                <c:pt idx="1469">
                  <c:v>3232.1610000000001</c:v>
                </c:pt>
                <c:pt idx="1470">
                  <c:v>3234.09</c:v>
                </c:pt>
                <c:pt idx="1471">
                  <c:v>3236.018</c:v>
                </c:pt>
                <c:pt idx="1472">
                  <c:v>3237.9470000000001</c:v>
                </c:pt>
                <c:pt idx="1473">
                  <c:v>3239.875</c:v>
                </c:pt>
                <c:pt idx="1474">
                  <c:v>3241.8040000000001</c:v>
                </c:pt>
                <c:pt idx="1475">
                  <c:v>3243.732</c:v>
                </c:pt>
                <c:pt idx="1476">
                  <c:v>3245.6610000000001</c:v>
                </c:pt>
                <c:pt idx="1477">
                  <c:v>3247.588999999999</c:v>
                </c:pt>
                <c:pt idx="1478">
                  <c:v>3249.518</c:v>
                </c:pt>
                <c:pt idx="1479">
                  <c:v>3251.4459999999999</c:v>
                </c:pt>
                <c:pt idx="1480">
                  <c:v>3253.375</c:v>
                </c:pt>
                <c:pt idx="1481">
                  <c:v>3255.3029999999999</c:v>
                </c:pt>
                <c:pt idx="1482">
                  <c:v>3257.232</c:v>
                </c:pt>
                <c:pt idx="1483">
                  <c:v>3259.16</c:v>
                </c:pt>
                <c:pt idx="1484">
                  <c:v>3261.088999999999</c:v>
                </c:pt>
                <c:pt idx="1485">
                  <c:v>3263.0169999999998</c:v>
                </c:pt>
                <c:pt idx="1486">
                  <c:v>3264.9459999999999</c:v>
                </c:pt>
                <c:pt idx="1487">
                  <c:v>3266.8739999999998</c:v>
                </c:pt>
                <c:pt idx="1488">
                  <c:v>3268.8020000000001</c:v>
                </c:pt>
                <c:pt idx="1489">
                  <c:v>3270.7310000000002</c:v>
                </c:pt>
                <c:pt idx="1490">
                  <c:v>3272.66</c:v>
                </c:pt>
                <c:pt idx="1491">
                  <c:v>3274.5880000000002</c:v>
                </c:pt>
                <c:pt idx="1492">
                  <c:v>3276.5169999999998</c:v>
                </c:pt>
                <c:pt idx="1493">
                  <c:v>3278.4450000000002</c:v>
                </c:pt>
                <c:pt idx="1494">
                  <c:v>3280.3739999999998</c:v>
                </c:pt>
                <c:pt idx="1495">
                  <c:v>3282.3020000000001</c:v>
                </c:pt>
                <c:pt idx="1496">
                  <c:v>3284.23</c:v>
                </c:pt>
                <c:pt idx="1497">
                  <c:v>3286.1590000000001</c:v>
                </c:pt>
                <c:pt idx="1498">
                  <c:v>3288.0880000000002</c:v>
                </c:pt>
                <c:pt idx="1499">
                  <c:v>3290.0160000000001</c:v>
                </c:pt>
                <c:pt idx="1500">
                  <c:v>3291.9450000000002</c:v>
                </c:pt>
                <c:pt idx="1501">
                  <c:v>3293.873</c:v>
                </c:pt>
                <c:pt idx="1502">
                  <c:v>3295.8020000000001</c:v>
                </c:pt>
                <c:pt idx="1503">
                  <c:v>3297.73</c:v>
                </c:pt>
                <c:pt idx="1504">
                  <c:v>3299.6579999999999</c:v>
                </c:pt>
                <c:pt idx="1505">
                  <c:v>3301.587</c:v>
                </c:pt>
                <c:pt idx="1506">
                  <c:v>3303.5160000000001</c:v>
                </c:pt>
                <c:pt idx="1507">
                  <c:v>3305.444</c:v>
                </c:pt>
                <c:pt idx="1508">
                  <c:v>3307.373</c:v>
                </c:pt>
                <c:pt idx="1509">
                  <c:v>3309.3009999999999</c:v>
                </c:pt>
                <c:pt idx="1510">
                  <c:v>3311.228999999998</c:v>
                </c:pt>
                <c:pt idx="1511">
                  <c:v>3313.1579999999999</c:v>
                </c:pt>
                <c:pt idx="1512">
                  <c:v>3315.0859999999998</c:v>
                </c:pt>
                <c:pt idx="1513">
                  <c:v>3317.0149999999999</c:v>
                </c:pt>
                <c:pt idx="1514">
                  <c:v>3318.944</c:v>
                </c:pt>
                <c:pt idx="1515">
                  <c:v>3320.8719999999998</c:v>
                </c:pt>
                <c:pt idx="1516">
                  <c:v>3322.8009999999999</c:v>
                </c:pt>
                <c:pt idx="1517">
                  <c:v>3324.728999999998</c:v>
                </c:pt>
                <c:pt idx="1518">
                  <c:v>3326.6570000000002</c:v>
                </c:pt>
                <c:pt idx="1519">
                  <c:v>3328.5859999999998</c:v>
                </c:pt>
                <c:pt idx="1520">
                  <c:v>3330.5140000000001</c:v>
                </c:pt>
                <c:pt idx="1521">
                  <c:v>3332.4430000000002</c:v>
                </c:pt>
                <c:pt idx="1522">
                  <c:v>3334.3719999999998</c:v>
                </c:pt>
                <c:pt idx="1523">
                  <c:v>3336.3</c:v>
                </c:pt>
                <c:pt idx="1524">
                  <c:v>3338.228999999998</c:v>
                </c:pt>
                <c:pt idx="1525">
                  <c:v>3340.1570000000002</c:v>
                </c:pt>
                <c:pt idx="1526">
                  <c:v>3342.085</c:v>
                </c:pt>
                <c:pt idx="1527">
                  <c:v>3344.0140000000001</c:v>
                </c:pt>
                <c:pt idx="1528">
                  <c:v>3345.942</c:v>
                </c:pt>
                <c:pt idx="1529">
                  <c:v>3347.8710000000001</c:v>
                </c:pt>
                <c:pt idx="1530">
                  <c:v>3349.8</c:v>
                </c:pt>
                <c:pt idx="1531">
                  <c:v>3351.7280000000001</c:v>
                </c:pt>
                <c:pt idx="1532">
                  <c:v>3353.6559999999999</c:v>
                </c:pt>
                <c:pt idx="1533">
                  <c:v>3355.585</c:v>
                </c:pt>
                <c:pt idx="1534">
                  <c:v>3357.5129999999999</c:v>
                </c:pt>
                <c:pt idx="1535">
                  <c:v>3359.442</c:v>
                </c:pt>
                <c:pt idx="1536">
                  <c:v>3361.37</c:v>
                </c:pt>
                <c:pt idx="1537">
                  <c:v>3363.299</c:v>
                </c:pt>
                <c:pt idx="1538">
                  <c:v>3365.2280000000001</c:v>
                </c:pt>
                <c:pt idx="1539">
                  <c:v>3367.1559999999999</c:v>
                </c:pt>
                <c:pt idx="1540">
                  <c:v>3369.0839999999998</c:v>
                </c:pt>
                <c:pt idx="1541">
                  <c:v>3371.0129999999999</c:v>
                </c:pt>
                <c:pt idx="1542">
                  <c:v>3372.9409999999998</c:v>
                </c:pt>
                <c:pt idx="1543">
                  <c:v>3374.87</c:v>
                </c:pt>
                <c:pt idx="1544">
                  <c:v>3376.7979999999998</c:v>
                </c:pt>
                <c:pt idx="1545">
                  <c:v>3378.726999999998</c:v>
                </c:pt>
                <c:pt idx="1546">
                  <c:v>3380.6559999999999</c:v>
                </c:pt>
                <c:pt idx="1547">
                  <c:v>3382.5839999999998</c:v>
                </c:pt>
                <c:pt idx="1548">
                  <c:v>3384.5120000000002</c:v>
                </c:pt>
                <c:pt idx="1549">
                  <c:v>3386.4409999999998</c:v>
                </c:pt>
                <c:pt idx="1550">
                  <c:v>3388.3690000000001</c:v>
                </c:pt>
                <c:pt idx="1551">
                  <c:v>3390.2979999999998</c:v>
                </c:pt>
                <c:pt idx="1552">
                  <c:v>3392.2260000000001</c:v>
                </c:pt>
                <c:pt idx="1553">
                  <c:v>3394.1550000000002</c:v>
                </c:pt>
                <c:pt idx="1554">
                  <c:v>3396.0830000000001</c:v>
                </c:pt>
                <c:pt idx="1555">
                  <c:v>3398.0120000000002</c:v>
                </c:pt>
                <c:pt idx="1556">
                  <c:v>3399.94</c:v>
                </c:pt>
                <c:pt idx="1557">
                  <c:v>3401.8690000000001</c:v>
                </c:pt>
                <c:pt idx="1558">
                  <c:v>3403.797</c:v>
                </c:pt>
                <c:pt idx="1559">
                  <c:v>3405.7260000000001</c:v>
                </c:pt>
                <c:pt idx="1560">
                  <c:v>3407.654</c:v>
                </c:pt>
                <c:pt idx="1561">
                  <c:v>3409.5830000000001</c:v>
                </c:pt>
                <c:pt idx="1562">
                  <c:v>3411.511</c:v>
                </c:pt>
                <c:pt idx="1563">
                  <c:v>3413.44</c:v>
                </c:pt>
                <c:pt idx="1564">
                  <c:v>3415.3679999999999</c:v>
                </c:pt>
                <c:pt idx="1565">
                  <c:v>3417.297</c:v>
                </c:pt>
                <c:pt idx="1566">
                  <c:v>3419.224999999999</c:v>
                </c:pt>
                <c:pt idx="1567">
                  <c:v>3421.154</c:v>
                </c:pt>
                <c:pt idx="1568">
                  <c:v>3423.0819999999999</c:v>
                </c:pt>
                <c:pt idx="1569">
                  <c:v>3425.011</c:v>
                </c:pt>
                <c:pt idx="1570">
                  <c:v>3426.9389999999999</c:v>
                </c:pt>
                <c:pt idx="1571">
                  <c:v>3428.8679999999999</c:v>
                </c:pt>
                <c:pt idx="1572">
                  <c:v>3430.7959999999998</c:v>
                </c:pt>
                <c:pt idx="1573">
                  <c:v>3432.724999999999</c:v>
                </c:pt>
                <c:pt idx="1574">
                  <c:v>3434.6529999999998</c:v>
                </c:pt>
                <c:pt idx="1575">
                  <c:v>3436.5819999999999</c:v>
                </c:pt>
                <c:pt idx="1576">
                  <c:v>3438.51</c:v>
                </c:pt>
                <c:pt idx="1577">
                  <c:v>3440.4389999999999</c:v>
                </c:pt>
                <c:pt idx="1578">
                  <c:v>3442.3670000000002</c:v>
                </c:pt>
                <c:pt idx="1579">
                  <c:v>3444.2959999999998</c:v>
                </c:pt>
                <c:pt idx="1580">
                  <c:v>3446.2240000000002</c:v>
                </c:pt>
                <c:pt idx="1581">
                  <c:v>3448.1529999999998</c:v>
                </c:pt>
                <c:pt idx="1582">
                  <c:v>3450.0810000000001</c:v>
                </c:pt>
                <c:pt idx="1583">
                  <c:v>3452.01</c:v>
                </c:pt>
                <c:pt idx="1584">
                  <c:v>3453.9380000000001</c:v>
                </c:pt>
                <c:pt idx="1585">
                  <c:v>3455.8670000000002</c:v>
                </c:pt>
                <c:pt idx="1586">
                  <c:v>3457.7950000000001</c:v>
                </c:pt>
                <c:pt idx="1587">
                  <c:v>3459.7240000000002</c:v>
                </c:pt>
                <c:pt idx="1588">
                  <c:v>3461.652</c:v>
                </c:pt>
                <c:pt idx="1589">
                  <c:v>3463.5810000000001</c:v>
                </c:pt>
                <c:pt idx="1590">
                  <c:v>3465.509</c:v>
                </c:pt>
                <c:pt idx="1591">
                  <c:v>3467.4380000000001</c:v>
                </c:pt>
                <c:pt idx="1592">
                  <c:v>3469.366</c:v>
                </c:pt>
                <c:pt idx="1593">
                  <c:v>3471.2950000000001</c:v>
                </c:pt>
                <c:pt idx="1594">
                  <c:v>3473.223</c:v>
                </c:pt>
                <c:pt idx="1595">
                  <c:v>3475.152</c:v>
                </c:pt>
                <c:pt idx="1596">
                  <c:v>3477.08</c:v>
                </c:pt>
                <c:pt idx="1597">
                  <c:v>3479.009</c:v>
                </c:pt>
                <c:pt idx="1598">
                  <c:v>3480.9369999999999</c:v>
                </c:pt>
                <c:pt idx="1599">
                  <c:v>3482.866</c:v>
                </c:pt>
                <c:pt idx="1600">
                  <c:v>3484.7939999999999</c:v>
                </c:pt>
                <c:pt idx="1601">
                  <c:v>3486.723</c:v>
                </c:pt>
                <c:pt idx="1602">
                  <c:v>3488.6509999999998</c:v>
                </c:pt>
                <c:pt idx="1603">
                  <c:v>3490.58</c:v>
                </c:pt>
                <c:pt idx="1604">
                  <c:v>3492.5079999999998</c:v>
                </c:pt>
                <c:pt idx="1605">
                  <c:v>3494.4369999999999</c:v>
                </c:pt>
                <c:pt idx="1606">
                  <c:v>3496.3649999999998</c:v>
                </c:pt>
                <c:pt idx="1607">
                  <c:v>3498.2939999999999</c:v>
                </c:pt>
                <c:pt idx="1608">
                  <c:v>3500.2220000000002</c:v>
                </c:pt>
                <c:pt idx="1609">
                  <c:v>3502.1509999999998</c:v>
                </c:pt>
                <c:pt idx="1610">
                  <c:v>3504.0790000000002</c:v>
                </c:pt>
                <c:pt idx="1611">
                  <c:v>3506.0079999999998</c:v>
                </c:pt>
                <c:pt idx="1612">
                  <c:v>3507.9360000000001</c:v>
                </c:pt>
                <c:pt idx="1613">
                  <c:v>3509.8649999999998</c:v>
                </c:pt>
                <c:pt idx="1614">
                  <c:v>3511.7930000000001</c:v>
                </c:pt>
                <c:pt idx="1615">
                  <c:v>3513.7220000000002</c:v>
                </c:pt>
                <c:pt idx="1616">
                  <c:v>3515.65</c:v>
                </c:pt>
                <c:pt idx="1617">
                  <c:v>3517.5790000000002</c:v>
                </c:pt>
                <c:pt idx="1618">
                  <c:v>3519.5070000000001</c:v>
                </c:pt>
                <c:pt idx="1619">
                  <c:v>3521.4360000000001</c:v>
                </c:pt>
                <c:pt idx="1620">
                  <c:v>3523.364</c:v>
                </c:pt>
                <c:pt idx="1621">
                  <c:v>3525.2930000000001</c:v>
                </c:pt>
                <c:pt idx="1622">
                  <c:v>3527.221</c:v>
                </c:pt>
                <c:pt idx="1623">
                  <c:v>3529.15</c:v>
                </c:pt>
                <c:pt idx="1624">
                  <c:v>3531.078</c:v>
                </c:pt>
                <c:pt idx="1625">
                  <c:v>3533.0070000000001</c:v>
                </c:pt>
                <c:pt idx="1626">
                  <c:v>3534.9349999999999</c:v>
                </c:pt>
                <c:pt idx="1627">
                  <c:v>3536.864</c:v>
                </c:pt>
                <c:pt idx="1628">
                  <c:v>3538.7919999999999</c:v>
                </c:pt>
                <c:pt idx="1629">
                  <c:v>3540.721</c:v>
                </c:pt>
                <c:pt idx="1630">
                  <c:v>3542.648999999999</c:v>
                </c:pt>
                <c:pt idx="1631">
                  <c:v>3544.578</c:v>
                </c:pt>
                <c:pt idx="1632">
                  <c:v>3546.5059999999999</c:v>
                </c:pt>
                <c:pt idx="1633">
                  <c:v>3548.4349999999999</c:v>
                </c:pt>
                <c:pt idx="1634">
                  <c:v>3550.3629999999998</c:v>
                </c:pt>
                <c:pt idx="1635">
                  <c:v>3552.2919999999999</c:v>
                </c:pt>
                <c:pt idx="1636">
                  <c:v>3554.22</c:v>
                </c:pt>
                <c:pt idx="1637">
                  <c:v>3556.148999999999</c:v>
                </c:pt>
                <c:pt idx="1638">
                  <c:v>3558.0770000000002</c:v>
                </c:pt>
                <c:pt idx="1639">
                  <c:v>3560.0059999999999</c:v>
                </c:pt>
                <c:pt idx="1640">
                  <c:v>3561.9340000000002</c:v>
                </c:pt>
                <c:pt idx="1641">
                  <c:v>3563.8629999999998</c:v>
                </c:pt>
                <c:pt idx="1642">
                  <c:v>3565.7910000000002</c:v>
                </c:pt>
                <c:pt idx="1643">
                  <c:v>3567.72</c:v>
                </c:pt>
                <c:pt idx="1644">
                  <c:v>3569.6480000000001</c:v>
                </c:pt>
                <c:pt idx="1645">
                  <c:v>3571.5770000000002</c:v>
                </c:pt>
                <c:pt idx="1646">
                  <c:v>3573.5050000000001</c:v>
                </c:pt>
                <c:pt idx="1647">
                  <c:v>3575.4340000000002</c:v>
                </c:pt>
                <c:pt idx="1648">
                  <c:v>3577.3620000000001</c:v>
                </c:pt>
                <c:pt idx="1649">
                  <c:v>3579.2910000000002</c:v>
                </c:pt>
                <c:pt idx="1650">
                  <c:v>3581.2190000000001</c:v>
                </c:pt>
                <c:pt idx="1651">
                  <c:v>3583.1480000000001</c:v>
                </c:pt>
                <c:pt idx="1652">
                  <c:v>3585.076</c:v>
                </c:pt>
                <c:pt idx="1653">
                  <c:v>3587.0050000000001</c:v>
                </c:pt>
                <c:pt idx="1654">
                  <c:v>3588.933</c:v>
                </c:pt>
                <c:pt idx="1655">
                  <c:v>3590.8620000000001</c:v>
                </c:pt>
                <c:pt idx="1656">
                  <c:v>3592.79</c:v>
                </c:pt>
                <c:pt idx="1657">
                  <c:v>3594.7190000000001</c:v>
                </c:pt>
                <c:pt idx="1658">
                  <c:v>3596.646999999999</c:v>
                </c:pt>
                <c:pt idx="1659">
                  <c:v>3598.576</c:v>
                </c:pt>
                <c:pt idx="1660">
                  <c:v>3600.5039999999999</c:v>
                </c:pt>
                <c:pt idx="1661">
                  <c:v>3602.433</c:v>
                </c:pt>
                <c:pt idx="1662">
                  <c:v>3604.3609999999999</c:v>
                </c:pt>
                <c:pt idx="1663">
                  <c:v>3606.29</c:v>
                </c:pt>
                <c:pt idx="1664">
                  <c:v>3608.2179999999998</c:v>
                </c:pt>
                <c:pt idx="1665">
                  <c:v>3610.1460000000002</c:v>
                </c:pt>
                <c:pt idx="1666">
                  <c:v>3612.0749999999998</c:v>
                </c:pt>
                <c:pt idx="1667">
                  <c:v>3614.0039999999999</c:v>
                </c:pt>
                <c:pt idx="1668">
                  <c:v>3615.9319999999998</c:v>
                </c:pt>
                <c:pt idx="1669">
                  <c:v>3617.8609999999999</c:v>
                </c:pt>
                <c:pt idx="1670">
                  <c:v>3619.7890000000002</c:v>
                </c:pt>
                <c:pt idx="1671">
                  <c:v>3621.7179999999998</c:v>
                </c:pt>
                <c:pt idx="1672">
                  <c:v>3623.6460000000002</c:v>
                </c:pt>
                <c:pt idx="1673">
                  <c:v>3625.5740000000001</c:v>
                </c:pt>
                <c:pt idx="1674">
                  <c:v>3627.5030000000002</c:v>
                </c:pt>
                <c:pt idx="1675">
                  <c:v>3629.4319999999998</c:v>
                </c:pt>
                <c:pt idx="1676">
                  <c:v>3631.36</c:v>
                </c:pt>
                <c:pt idx="1677">
                  <c:v>3633.2890000000002</c:v>
                </c:pt>
                <c:pt idx="1678">
                  <c:v>3635.2170000000001</c:v>
                </c:pt>
                <c:pt idx="1679">
                  <c:v>3637.1460000000002</c:v>
                </c:pt>
                <c:pt idx="1680">
                  <c:v>3639.0740000000001</c:v>
                </c:pt>
                <c:pt idx="1681">
                  <c:v>3641.002</c:v>
                </c:pt>
                <c:pt idx="1682">
                  <c:v>3642.931</c:v>
                </c:pt>
                <c:pt idx="1683">
                  <c:v>3644.86</c:v>
                </c:pt>
                <c:pt idx="1684">
                  <c:v>3646.788</c:v>
                </c:pt>
                <c:pt idx="1685">
                  <c:v>3648.7170000000001</c:v>
                </c:pt>
                <c:pt idx="1686">
                  <c:v>3650.645</c:v>
                </c:pt>
                <c:pt idx="1687">
                  <c:v>3652.5729999999999</c:v>
                </c:pt>
                <c:pt idx="1688">
                  <c:v>3654.502</c:v>
                </c:pt>
                <c:pt idx="1689">
                  <c:v>3656.43</c:v>
                </c:pt>
                <c:pt idx="1690">
                  <c:v>3658.3589999999999</c:v>
                </c:pt>
                <c:pt idx="1691">
                  <c:v>3660.288</c:v>
                </c:pt>
                <c:pt idx="1692">
                  <c:v>3662.2159999999999</c:v>
                </c:pt>
                <c:pt idx="1693">
                  <c:v>3664.145</c:v>
                </c:pt>
                <c:pt idx="1694">
                  <c:v>3666.0729999999999</c:v>
                </c:pt>
                <c:pt idx="1695">
                  <c:v>3668.0010000000002</c:v>
                </c:pt>
                <c:pt idx="1696">
                  <c:v>3669.93</c:v>
                </c:pt>
                <c:pt idx="1697">
                  <c:v>3671.8580000000002</c:v>
                </c:pt>
                <c:pt idx="1698">
                  <c:v>3673.786999999998</c:v>
                </c:pt>
                <c:pt idx="1699">
                  <c:v>3675.7159999999999</c:v>
                </c:pt>
                <c:pt idx="1700">
                  <c:v>3677.6439999999998</c:v>
                </c:pt>
                <c:pt idx="1701">
                  <c:v>3679.5729999999999</c:v>
                </c:pt>
                <c:pt idx="1702">
                  <c:v>3681.5010000000002</c:v>
                </c:pt>
                <c:pt idx="1703">
                  <c:v>3683.4290000000001</c:v>
                </c:pt>
                <c:pt idx="1704">
                  <c:v>3685.3580000000002</c:v>
                </c:pt>
                <c:pt idx="1705">
                  <c:v>3687.2860000000001</c:v>
                </c:pt>
                <c:pt idx="1706">
                  <c:v>3689.2150000000001</c:v>
                </c:pt>
                <c:pt idx="1707">
                  <c:v>3691.1439999999998</c:v>
                </c:pt>
                <c:pt idx="1708">
                  <c:v>3693.0720000000001</c:v>
                </c:pt>
                <c:pt idx="1709">
                  <c:v>3695</c:v>
                </c:pt>
                <c:pt idx="1710">
                  <c:v>3696.9290000000001</c:v>
                </c:pt>
                <c:pt idx="1711">
                  <c:v>3698.857</c:v>
                </c:pt>
                <c:pt idx="1712">
                  <c:v>3700.7860000000001</c:v>
                </c:pt>
                <c:pt idx="1713">
                  <c:v>3702.7139999999999</c:v>
                </c:pt>
                <c:pt idx="1714">
                  <c:v>3704.643</c:v>
                </c:pt>
                <c:pt idx="1715">
                  <c:v>3706.5720000000001</c:v>
                </c:pt>
                <c:pt idx="1716">
                  <c:v>3708.5</c:v>
                </c:pt>
                <c:pt idx="1717">
                  <c:v>3710.4279999999999</c:v>
                </c:pt>
                <c:pt idx="1718">
                  <c:v>3712.357</c:v>
                </c:pt>
                <c:pt idx="1719">
                  <c:v>3714.284999999998</c:v>
                </c:pt>
                <c:pt idx="1720">
                  <c:v>3716.2139999999999</c:v>
                </c:pt>
                <c:pt idx="1721">
                  <c:v>3718.1419999999998</c:v>
                </c:pt>
                <c:pt idx="1722">
                  <c:v>3720.0709999999999</c:v>
                </c:pt>
                <c:pt idx="1723">
                  <c:v>3722</c:v>
                </c:pt>
                <c:pt idx="1724">
                  <c:v>3723.9279999999999</c:v>
                </c:pt>
                <c:pt idx="1725">
                  <c:v>3725.8560000000002</c:v>
                </c:pt>
                <c:pt idx="1726">
                  <c:v>3727.784999999998</c:v>
                </c:pt>
                <c:pt idx="1727">
                  <c:v>3729.7130000000002</c:v>
                </c:pt>
                <c:pt idx="1728">
                  <c:v>3731.6419999999998</c:v>
                </c:pt>
                <c:pt idx="1729">
                  <c:v>3733.57</c:v>
                </c:pt>
                <c:pt idx="1730">
                  <c:v>3735.4989999999998</c:v>
                </c:pt>
                <c:pt idx="1731">
                  <c:v>3737.4270000000001</c:v>
                </c:pt>
                <c:pt idx="1732">
                  <c:v>3739.3560000000002</c:v>
                </c:pt>
                <c:pt idx="1733">
                  <c:v>3741.2840000000001</c:v>
                </c:pt>
                <c:pt idx="1734">
                  <c:v>3743.2130000000002</c:v>
                </c:pt>
                <c:pt idx="1735">
                  <c:v>3745.1410000000001</c:v>
                </c:pt>
                <c:pt idx="1736">
                  <c:v>3747.07</c:v>
                </c:pt>
                <c:pt idx="1737">
                  <c:v>3748.998</c:v>
                </c:pt>
                <c:pt idx="1738">
                  <c:v>3750.9270000000001</c:v>
                </c:pt>
                <c:pt idx="1739">
                  <c:v>3752.855</c:v>
                </c:pt>
                <c:pt idx="1740">
                  <c:v>3754.7840000000001</c:v>
                </c:pt>
                <c:pt idx="1741">
                  <c:v>3756.712</c:v>
                </c:pt>
                <c:pt idx="1742">
                  <c:v>3758.6410000000001</c:v>
                </c:pt>
                <c:pt idx="1743">
                  <c:v>3760.569</c:v>
                </c:pt>
                <c:pt idx="1744">
                  <c:v>3762.498</c:v>
                </c:pt>
                <c:pt idx="1745">
                  <c:v>3764.4259999999999</c:v>
                </c:pt>
                <c:pt idx="1746">
                  <c:v>3766.355</c:v>
                </c:pt>
                <c:pt idx="1747">
                  <c:v>3768.282999999999</c:v>
                </c:pt>
                <c:pt idx="1748">
                  <c:v>3770.212</c:v>
                </c:pt>
                <c:pt idx="1749">
                  <c:v>3772.14</c:v>
                </c:pt>
                <c:pt idx="1750">
                  <c:v>3774.069</c:v>
                </c:pt>
                <c:pt idx="1751">
                  <c:v>3775.9969999999998</c:v>
                </c:pt>
                <c:pt idx="1752">
                  <c:v>3777.9259999999999</c:v>
                </c:pt>
                <c:pt idx="1753">
                  <c:v>3779.8539999999998</c:v>
                </c:pt>
                <c:pt idx="1754">
                  <c:v>3781.782999999999</c:v>
                </c:pt>
                <c:pt idx="1755">
                  <c:v>3783.7109999999998</c:v>
                </c:pt>
                <c:pt idx="1756">
                  <c:v>3785.64</c:v>
                </c:pt>
                <c:pt idx="1757">
                  <c:v>3787.5680000000002</c:v>
                </c:pt>
                <c:pt idx="1758">
                  <c:v>3789.4969999999998</c:v>
                </c:pt>
                <c:pt idx="1759">
                  <c:v>3791.4250000000002</c:v>
                </c:pt>
                <c:pt idx="1760">
                  <c:v>3793.3539999999998</c:v>
                </c:pt>
                <c:pt idx="1761">
                  <c:v>3795.2820000000002</c:v>
                </c:pt>
                <c:pt idx="1762">
                  <c:v>3797.2109999999998</c:v>
                </c:pt>
                <c:pt idx="1763">
                  <c:v>3799.1390000000001</c:v>
                </c:pt>
                <c:pt idx="1764">
                  <c:v>3801.0680000000002</c:v>
                </c:pt>
                <c:pt idx="1765">
                  <c:v>3802.9960000000001</c:v>
                </c:pt>
                <c:pt idx="1766">
                  <c:v>3804.9250000000002</c:v>
                </c:pt>
                <c:pt idx="1767">
                  <c:v>3806.8530000000001</c:v>
                </c:pt>
                <c:pt idx="1768">
                  <c:v>3808.7820000000002</c:v>
                </c:pt>
                <c:pt idx="1769">
                  <c:v>3810.71</c:v>
                </c:pt>
                <c:pt idx="1770">
                  <c:v>3812.6390000000001</c:v>
                </c:pt>
                <c:pt idx="1771">
                  <c:v>3814.567</c:v>
                </c:pt>
                <c:pt idx="1772">
                  <c:v>3816.4960000000001</c:v>
                </c:pt>
                <c:pt idx="1773">
                  <c:v>3818.424</c:v>
                </c:pt>
                <c:pt idx="1774">
                  <c:v>3820.3530000000001</c:v>
                </c:pt>
                <c:pt idx="1775">
                  <c:v>3822.280999999999</c:v>
                </c:pt>
                <c:pt idx="1776">
                  <c:v>3824.21</c:v>
                </c:pt>
                <c:pt idx="1777">
                  <c:v>3826.1379999999999</c:v>
                </c:pt>
                <c:pt idx="1778">
                  <c:v>3828.067</c:v>
                </c:pt>
                <c:pt idx="1779">
                  <c:v>3829.9949999999999</c:v>
                </c:pt>
                <c:pt idx="1780">
                  <c:v>3831.924</c:v>
                </c:pt>
                <c:pt idx="1781">
                  <c:v>3833.8519999999999</c:v>
                </c:pt>
                <c:pt idx="1782">
                  <c:v>3835.780999999999</c:v>
                </c:pt>
                <c:pt idx="1783">
                  <c:v>3837.708999999998</c:v>
                </c:pt>
                <c:pt idx="1784">
                  <c:v>3839.6379999999999</c:v>
                </c:pt>
                <c:pt idx="1785">
                  <c:v>3841.5659999999998</c:v>
                </c:pt>
                <c:pt idx="1786">
                  <c:v>3843.4949999999999</c:v>
                </c:pt>
                <c:pt idx="1787">
                  <c:v>3845.4229999999998</c:v>
                </c:pt>
                <c:pt idx="1788">
                  <c:v>3847.3519999999999</c:v>
                </c:pt>
                <c:pt idx="1789">
                  <c:v>3849.28</c:v>
                </c:pt>
                <c:pt idx="1790">
                  <c:v>3851.208999999998</c:v>
                </c:pt>
                <c:pt idx="1791">
                  <c:v>3853.1370000000002</c:v>
                </c:pt>
                <c:pt idx="1792">
                  <c:v>3855.0659999999998</c:v>
                </c:pt>
                <c:pt idx="1793">
                  <c:v>3856.9940000000001</c:v>
                </c:pt>
                <c:pt idx="1794">
                  <c:v>3858.9229999999998</c:v>
                </c:pt>
                <c:pt idx="1795">
                  <c:v>3860.8510000000001</c:v>
                </c:pt>
                <c:pt idx="1796">
                  <c:v>3862.78</c:v>
                </c:pt>
                <c:pt idx="1797">
                  <c:v>3864.7080000000001</c:v>
                </c:pt>
                <c:pt idx="1798">
                  <c:v>3866.6370000000002</c:v>
                </c:pt>
                <c:pt idx="1799">
                  <c:v>3868.5650000000001</c:v>
                </c:pt>
                <c:pt idx="1800">
                  <c:v>3870.4940000000001</c:v>
                </c:pt>
                <c:pt idx="1801">
                  <c:v>3872.422</c:v>
                </c:pt>
                <c:pt idx="1802">
                  <c:v>3874.3510000000001</c:v>
                </c:pt>
                <c:pt idx="1803">
                  <c:v>3876.279</c:v>
                </c:pt>
                <c:pt idx="1804">
                  <c:v>3878.2080000000001</c:v>
                </c:pt>
                <c:pt idx="1805">
                  <c:v>3880.136</c:v>
                </c:pt>
                <c:pt idx="1806">
                  <c:v>3882.0650000000001</c:v>
                </c:pt>
                <c:pt idx="1807">
                  <c:v>3883.9929999999999</c:v>
                </c:pt>
                <c:pt idx="1808">
                  <c:v>3885.922</c:v>
                </c:pt>
                <c:pt idx="1809">
                  <c:v>3887.85</c:v>
                </c:pt>
                <c:pt idx="1810">
                  <c:v>3889.779</c:v>
                </c:pt>
                <c:pt idx="1811">
                  <c:v>3891.706999999999</c:v>
                </c:pt>
                <c:pt idx="1812">
                  <c:v>3893.636</c:v>
                </c:pt>
                <c:pt idx="1813">
                  <c:v>3895.5639999999999</c:v>
                </c:pt>
                <c:pt idx="1814">
                  <c:v>3897.4929999999999</c:v>
                </c:pt>
                <c:pt idx="1815">
                  <c:v>3899.4209999999998</c:v>
                </c:pt>
                <c:pt idx="1816">
                  <c:v>3901.35</c:v>
                </c:pt>
                <c:pt idx="1817">
                  <c:v>3903.2779999999998</c:v>
                </c:pt>
                <c:pt idx="1818">
                  <c:v>3905.206999999999</c:v>
                </c:pt>
                <c:pt idx="1819">
                  <c:v>3907.1350000000002</c:v>
                </c:pt>
                <c:pt idx="1820">
                  <c:v>3909.0639999999999</c:v>
                </c:pt>
                <c:pt idx="1821">
                  <c:v>3910.9920000000002</c:v>
                </c:pt>
                <c:pt idx="1822">
                  <c:v>3912.9209999999998</c:v>
                </c:pt>
                <c:pt idx="1823">
                  <c:v>3914.8490000000002</c:v>
                </c:pt>
                <c:pt idx="1824">
                  <c:v>3916.7779999999998</c:v>
                </c:pt>
                <c:pt idx="1825">
                  <c:v>3918.7060000000001</c:v>
                </c:pt>
                <c:pt idx="1826">
                  <c:v>3920.6350000000002</c:v>
                </c:pt>
                <c:pt idx="1827">
                  <c:v>3922.5630000000001</c:v>
                </c:pt>
                <c:pt idx="1828">
                  <c:v>3924.4920000000002</c:v>
                </c:pt>
                <c:pt idx="1829">
                  <c:v>3926.42</c:v>
                </c:pt>
                <c:pt idx="1830">
                  <c:v>3928.3490000000002</c:v>
                </c:pt>
                <c:pt idx="1831">
                  <c:v>3930.277</c:v>
                </c:pt>
                <c:pt idx="1832">
                  <c:v>3932.2060000000001</c:v>
                </c:pt>
                <c:pt idx="1833">
                  <c:v>3934.134</c:v>
                </c:pt>
                <c:pt idx="1834">
                  <c:v>3936.0630000000001</c:v>
                </c:pt>
                <c:pt idx="1835">
                  <c:v>3937.991</c:v>
                </c:pt>
                <c:pt idx="1836">
                  <c:v>3939.92</c:v>
                </c:pt>
                <c:pt idx="1837">
                  <c:v>3941.848</c:v>
                </c:pt>
                <c:pt idx="1838">
                  <c:v>3943.777</c:v>
                </c:pt>
                <c:pt idx="1839">
                  <c:v>3945.704999999999</c:v>
                </c:pt>
                <c:pt idx="1840">
                  <c:v>3947.634</c:v>
                </c:pt>
                <c:pt idx="1841">
                  <c:v>3949.5619999999999</c:v>
                </c:pt>
                <c:pt idx="1842">
                  <c:v>3951.49</c:v>
                </c:pt>
                <c:pt idx="1843">
                  <c:v>3953.4189999999999</c:v>
                </c:pt>
                <c:pt idx="1844">
                  <c:v>3955.348</c:v>
                </c:pt>
                <c:pt idx="1845">
                  <c:v>3957.2759999999998</c:v>
                </c:pt>
                <c:pt idx="1846">
                  <c:v>3959.204999999999</c:v>
                </c:pt>
                <c:pt idx="1847">
                  <c:v>3961.1329999999998</c:v>
                </c:pt>
                <c:pt idx="1848">
                  <c:v>3963.0619999999999</c:v>
                </c:pt>
                <c:pt idx="1849">
                  <c:v>3964.99</c:v>
                </c:pt>
                <c:pt idx="1850">
                  <c:v>3966.9180000000001</c:v>
                </c:pt>
                <c:pt idx="1851">
                  <c:v>3968.8470000000002</c:v>
                </c:pt>
                <c:pt idx="1852">
                  <c:v>3970.7759999999998</c:v>
                </c:pt>
                <c:pt idx="1853">
                  <c:v>3972.7040000000002</c:v>
                </c:pt>
                <c:pt idx="1854">
                  <c:v>3974.6329999999998</c:v>
                </c:pt>
                <c:pt idx="1855">
                  <c:v>3976.5610000000001</c:v>
                </c:pt>
                <c:pt idx="1856">
                  <c:v>3978.49</c:v>
                </c:pt>
                <c:pt idx="1857">
                  <c:v>3980.4180000000001</c:v>
                </c:pt>
                <c:pt idx="1858">
                  <c:v>3982.346</c:v>
                </c:pt>
                <c:pt idx="1859">
                  <c:v>3984.2750000000001</c:v>
                </c:pt>
                <c:pt idx="1860">
                  <c:v>3986.2040000000002</c:v>
                </c:pt>
                <c:pt idx="1861">
                  <c:v>3988.1320000000001</c:v>
                </c:pt>
                <c:pt idx="1862">
                  <c:v>3990.0610000000001</c:v>
                </c:pt>
                <c:pt idx="1863">
                  <c:v>3991.989</c:v>
                </c:pt>
                <c:pt idx="1864">
                  <c:v>3993.9169999999999</c:v>
                </c:pt>
                <c:pt idx="1865">
                  <c:v>3995.846</c:v>
                </c:pt>
                <c:pt idx="1866">
                  <c:v>3997.7739999999999</c:v>
                </c:pt>
                <c:pt idx="1867">
                  <c:v>3999.703</c:v>
                </c:pt>
                <c:pt idx="1868">
                  <c:v>4001.6320000000001</c:v>
                </c:pt>
              </c:numCache>
            </c:numRef>
          </c:xVal>
          <c:yVal>
            <c:numRef>
              <c:f>'figure 10'!$C$2:$C$1870</c:f>
              <c:numCache>
                <c:formatCode>0.00</c:formatCode>
                <c:ptCount val="1869"/>
                <c:pt idx="0">
                  <c:v>0.2</c:v>
                </c:pt>
                <c:pt idx="1">
                  <c:v>0.2</c:v>
                </c:pt>
                <c:pt idx="2">
                  <c:v>0.2</c:v>
                </c:pt>
                <c:pt idx="3">
                  <c:v>0.2</c:v>
                </c:pt>
                <c:pt idx="4">
                  <c:v>0.2</c:v>
                </c:pt>
                <c:pt idx="5">
                  <c:v>0.2</c:v>
                </c:pt>
                <c:pt idx="6">
                  <c:v>0.2</c:v>
                </c:pt>
                <c:pt idx="7">
                  <c:v>0.2</c:v>
                </c:pt>
                <c:pt idx="8">
                  <c:v>0.2</c:v>
                </c:pt>
                <c:pt idx="9">
                  <c:v>0.2</c:v>
                </c:pt>
                <c:pt idx="10">
                  <c:v>0.2</c:v>
                </c:pt>
                <c:pt idx="11">
                  <c:v>0.2</c:v>
                </c:pt>
                <c:pt idx="12">
                  <c:v>0.2</c:v>
                </c:pt>
                <c:pt idx="13">
                  <c:v>0.2</c:v>
                </c:pt>
                <c:pt idx="14">
                  <c:v>0.2</c:v>
                </c:pt>
                <c:pt idx="15">
                  <c:v>0.2</c:v>
                </c:pt>
                <c:pt idx="16">
                  <c:v>0.2</c:v>
                </c:pt>
                <c:pt idx="17">
                  <c:v>0.2</c:v>
                </c:pt>
                <c:pt idx="18">
                  <c:v>0.2</c:v>
                </c:pt>
                <c:pt idx="19">
                  <c:v>0.2</c:v>
                </c:pt>
                <c:pt idx="20">
                  <c:v>0.2</c:v>
                </c:pt>
                <c:pt idx="21">
                  <c:v>0.2</c:v>
                </c:pt>
                <c:pt idx="22">
                  <c:v>0.2</c:v>
                </c:pt>
                <c:pt idx="23">
                  <c:v>0.2</c:v>
                </c:pt>
                <c:pt idx="24">
                  <c:v>0.2</c:v>
                </c:pt>
                <c:pt idx="25">
                  <c:v>0.2</c:v>
                </c:pt>
                <c:pt idx="26">
                  <c:v>0.2</c:v>
                </c:pt>
                <c:pt idx="27">
                  <c:v>0.2</c:v>
                </c:pt>
                <c:pt idx="28">
                  <c:v>0.2</c:v>
                </c:pt>
                <c:pt idx="29">
                  <c:v>0.2</c:v>
                </c:pt>
                <c:pt idx="30">
                  <c:v>0.2</c:v>
                </c:pt>
                <c:pt idx="31">
                  <c:v>0.2</c:v>
                </c:pt>
                <c:pt idx="32">
                  <c:v>0.2</c:v>
                </c:pt>
                <c:pt idx="33">
                  <c:v>0.2</c:v>
                </c:pt>
                <c:pt idx="34">
                  <c:v>0.2</c:v>
                </c:pt>
                <c:pt idx="35">
                  <c:v>0.2</c:v>
                </c:pt>
                <c:pt idx="36">
                  <c:v>0.2</c:v>
                </c:pt>
                <c:pt idx="37">
                  <c:v>0.2</c:v>
                </c:pt>
                <c:pt idx="38">
                  <c:v>0.2</c:v>
                </c:pt>
                <c:pt idx="39">
                  <c:v>0.2</c:v>
                </c:pt>
                <c:pt idx="40">
                  <c:v>0.2</c:v>
                </c:pt>
                <c:pt idx="41">
                  <c:v>0.2</c:v>
                </c:pt>
                <c:pt idx="42">
                  <c:v>0.2</c:v>
                </c:pt>
                <c:pt idx="43">
                  <c:v>0.2</c:v>
                </c:pt>
                <c:pt idx="44">
                  <c:v>0.2</c:v>
                </c:pt>
                <c:pt idx="45">
                  <c:v>0.2</c:v>
                </c:pt>
                <c:pt idx="46">
                  <c:v>0.2</c:v>
                </c:pt>
                <c:pt idx="47">
                  <c:v>0.2</c:v>
                </c:pt>
                <c:pt idx="48">
                  <c:v>0.2</c:v>
                </c:pt>
                <c:pt idx="49">
                  <c:v>0.2</c:v>
                </c:pt>
                <c:pt idx="50">
                  <c:v>0.2</c:v>
                </c:pt>
                <c:pt idx="51">
                  <c:v>0.2</c:v>
                </c:pt>
                <c:pt idx="52">
                  <c:v>0.31610579999999999</c:v>
                </c:pt>
                <c:pt idx="53">
                  <c:v>0.31669550000000002</c:v>
                </c:pt>
                <c:pt idx="54">
                  <c:v>0.31872640000000002</c:v>
                </c:pt>
                <c:pt idx="55">
                  <c:v>0.31751689999999999</c:v>
                </c:pt>
                <c:pt idx="56">
                  <c:v>0.31940610000000003</c:v>
                </c:pt>
                <c:pt idx="57">
                  <c:v>0.31975700000000001</c:v>
                </c:pt>
                <c:pt idx="58">
                  <c:v>0.31915789999999999</c:v>
                </c:pt>
                <c:pt idx="59">
                  <c:v>0.32139790000000001</c:v>
                </c:pt>
                <c:pt idx="60">
                  <c:v>0.32106580000000001</c:v>
                </c:pt>
                <c:pt idx="61">
                  <c:v>0.32318550000000001</c:v>
                </c:pt>
                <c:pt idx="62">
                  <c:v>0.32560139999999999</c:v>
                </c:pt>
                <c:pt idx="63">
                  <c:v>0.32301609999999997</c:v>
                </c:pt>
                <c:pt idx="64">
                  <c:v>0.32406740000000001</c:v>
                </c:pt>
                <c:pt idx="65">
                  <c:v>0.32515670000000002</c:v>
                </c:pt>
                <c:pt idx="66">
                  <c:v>0.32296580000000003</c:v>
                </c:pt>
                <c:pt idx="67">
                  <c:v>0.3249243</c:v>
                </c:pt>
                <c:pt idx="68">
                  <c:v>0.32491789999999998</c:v>
                </c:pt>
                <c:pt idx="69">
                  <c:v>0.32319399999999998</c:v>
                </c:pt>
                <c:pt idx="70">
                  <c:v>0.32522289999999998</c:v>
                </c:pt>
                <c:pt idx="71">
                  <c:v>0.32432060000000001</c:v>
                </c:pt>
                <c:pt idx="72">
                  <c:v>0.32422299999999998</c:v>
                </c:pt>
                <c:pt idx="73">
                  <c:v>0.32572040000000002</c:v>
                </c:pt>
                <c:pt idx="74">
                  <c:v>0.32509700000000002</c:v>
                </c:pt>
                <c:pt idx="75">
                  <c:v>0.32711570000000001</c:v>
                </c:pt>
                <c:pt idx="76">
                  <c:v>0.32829130000000001</c:v>
                </c:pt>
                <c:pt idx="77">
                  <c:v>0.3283624</c:v>
                </c:pt>
                <c:pt idx="78">
                  <c:v>0.33115319999999998</c:v>
                </c:pt>
                <c:pt idx="79">
                  <c:v>0.33104230000000001</c:v>
                </c:pt>
                <c:pt idx="80">
                  <c:v>0.33253509999999997</c:v>
                </c:pt>
                <c:pt idx="81">
                  <c:v>0.33614880000000003</c:v>
                </c:pt>
                <c:pt idx="82">
                  <c:v>0.3359219</c:v>
                </c:pt>
                <c:pt idx="83">
                  <c:v>0.33780959999999999</c:v>
                </c:pt>
                <c:pt idx="84">
                  <c:v>0.33905679999999999</c:v>
                </c:pt>
                <c:pt idx="85">
                  <c:v>0.33592529999999998</c:v>
                </c:pt>
                <c:pt idx="86">
                  <c:v>0.33572419999999997</c:v>
                </c:pt>
                <c:pt idx="87">
                  <c:v>0.33502789999999999</c:v>
                </c:pt>
                <c:pt idx="88">
                  <c:v>0.33263720000000002</c:v>
                </c:pt>
                <c:pt idx="89">
                  <c:v>0.33306010000000003</c:v>
                </c:pt>
                <c:pt idx="90">
                  <c:v>0.33231169999999999</c:v>
                </c:pt>
                <c:pt idx="91">
                  <c:v>0.33236539999999998</c:v>
                </c:pt>
                <c:pt idx="92">
                  <c:v>0.33366180000000001</c:v>
                </c:pt>
                <c:pt idx="93">
                  <c:v>0.33250770000000002</c:v>
                </c:pt>
                <c:pt idx="94">
                  <c:v>0.33346809999999999</c:v>
                </c:pt>
                <c:pt idx="95">
                  <c:v>0.33373619999999998</c:v>
                </c:pt>
                <c:pt idx="96">
                  <c:v>0.33279809999999999</c:v>
                </c:pt>
                <c:pt idx="97">
                  <c:v>0.33476349999999999</c:v>
                </c:pt>
                <c:pt idx="98">
                  <c:v>0.33426060000000002</c:v>
                </c:pt>
                <c:pt idx="99">
                  <c:v>0.33404800000000001</c:v>
                </c:pt>
                <c:pt idx="100">
                  <c:v>0.33669189999999999</c:v>
                </c:pt>
                <c:pt idx="101">
                  <c:v>0.33522790000000002</c:v>
                </c:pt>
                <c:pt idx="102">
                  <c:v>0.33466020000000002</c:v>
                </c:pt>
                <c:pt idx="103">
                  <c:v>0.33626869999999998</c:v>
                </c:pt>
                <c:pt idx="104">
                  <c:v>0.33484540000000002</c:v>
                </c:pt>
                <c:pt idx="105">
                  <c:v>0.33475280000000002</c:v>
                </c:pt>
                <c:pt idx="106">
                  <c:v>0.33542630000000001</c:v>
                </c:pt>
                <c:pt idx="107">
                  <c:v>0.33486729999999998</c:v>
                </c:pt>
                <c:pt idx="108">
                  <c:v>0.33613140000000002</c:v>
                </c:pt>
                <c:pt idx="109">
                  <c:v>0.33652280000000001</c:v>
                </c:pt>
                <c:pt idx="110">
                  <c:v>0.33632820000000002</c:v>
                </c:pt>
                <c:pt idx="111">
                  <c:v>0.3369626</c:v>
                </c:pt>
                <c:pt idx="112">
                  <c:v>0.33626089999999997</c:v>
                </c:pt>
                <c:pt idx="113">
                  <c:v>0.3372851</c:v>
                </c:pt>
                <c:pt idx="114">
                  <c:v>0.33686129999999997</c:v>
                </c:pt>
                <c:pt idx="115">
                  <c:v>0.333901</c:v>
                </c:pt>
                <c:pt idx="116">
                  <c:v>0.3335806</c:v>
                </c:pt>
                <c:pt idx="117">
                  <c:v>0.33165660000000002</c:v>
                </c:pt>
                <c:pt idx="118">
                  <c:v>0.32857950000000002</c:v>
                </c:pt>
                <c:pt idx="119">
                  <c:v>0.32917540000000001</c:v>
                </c:pt>
                <c:pt idx="120">
                  <c:v>0.32756869999999999</c:v>
                </c:pt>
                <c:pt idx="121">
                  <c:v>0.3254244</c:v>
                </c:pt>
                <c:pt idx="122">
                  <c:v>0.32575379999999998</c:v>
                </c:pt>
                <c:pt idx="123">
                  <c:v>0.32410620000000001</c:v>
                </c:pt>
                <c:pt idx="124">
                  <c:v>0.32252189999999997</c:v>
                </c:pt>
                <c:pt idx="125">
                  <c:v>0.32232759999999999</c:v>
                </c:pt>
                <c:pt idx="126">
                  <c:v>0.32159660000000001</c:v>
                </c:pt>
                <c:pt idx="127">
                  <c:v>0.32166289999999997</c:v>
                </c:pt>
                <c:pt idx="128">
                  <c:v>0.32080839999999999</c:v>
                </c:pt>
                <c:pt idx="129">
                  <c:v>0.32096059999999998</c:v>
                </c:pt>
                <c:pt idx="130">
                  <c:v>0.32179839999999998</c:v>
                </c:pt>
                <c:pt idx="131">
                  <c:v>0.3204495</c:v>
                </c:pt>
                <c:pt idx="132">
                  <c:v>0.32108890000000001</c:v>
                </c:pt>
                <c:pt idx="133">
                  <c:v>0.32298149999999998</c:v>
                </c:pt>
                <c:pt idx="134">
                  <c:v>0.32159919999999997</c:v>
                </c:pt>
                <c:pt idx="135">
                  <c:v>0.32296000000000002</c:v>
                </c:pt>
                <c:pt idx="136">
                  <c:v>0.32421650000000002</c:v>
                </c:pt>
                <c:pt idx="137">
                  <c:v>0.32256629999999997</c:v>
                </c:pt>
                <c:pt idx="138">
                  <c:v>0.3283084</c:v>
                </c:pt>
                <c:pt idx="139">
                  <c:v>0.34390100000000001</c:v>
                </c:pt>
                <c:pt idx="140">
                  <c:v>0.33812160000000002</c:v>
                </c:pt>
                <c:pt idx="141">
                  <c:v>0.32481569999999998</c:v>
                </c:pt>
                <c:pt idx="142">
                  <c:v>0.32169160000000002</c:v>
                </c:pt>
                <c:pt idx="143">
                  <c:v>0.31986320000000001</c:v>
                </c:pt>
                <c:pt idx="144">
                  <c:v>0.31750909999999999</c:v>
                </c:pt>
                <c:pt idx="145">
                  <c:v>0.31416440000000001</c:v>
                </c:pt>
                <c:pt idx="146">
                  <c:v>0.31318820000000003</c:v>
                </c:pt>
                <c:pt idx="147">
                  <c:v>0.31022149999999998</c:v>
                </c:pt>
                <c:pt idx="148">
                  <c:v>0.30760159999999998</c:v>
                </c:pt>
                <c:pt idx="149">
                  <c:v>0.30806149999999999</c:v>
                </c:pt>
                <c:pt idx="150">
                  <c:v>0.30599850000000001</c:v>
                </c:pt>
                <c:pt idx="151">
                  <c:v>0.30361549999999998</c:v>
                </c:pt>
                <c:pt idx="152">
                  <c:v>0.3050908</c:v>
                </c:pt>
                <c:pt idx="153">
                  <c:v>0.30404619999999999</c:v>
                </c:pt>
                <c:pt idx="154">
                  <c:v>0.30319170000000001</c:v>
                </c:pt>
                <c:pt idx="155">
                  <c:v>0.3037359</c:v>
                </c:pt>
                <c:pt idx="156">
                  <c:v>0.30230669999999998</c:v>
                </c:pt>
                <c:pt idx="157">
                  <c:v>0.30088939999999997</c:v>
                </c:pt>
                <c:pt idx="158">
                  <c:v>0.29987575999999999</c:v>
                </c:pt>
                <c:pt idx="159">
                  <c:v>0.29868535000000002</c:v>
                </c:pt>
                <c:pt idx="160">
                  <c:v>0.29830732999999998</c:v>
                </c:pt>
                <c:pt idx="161">
                  <c:v>0.29605091</c:v>
                </c:pt>
                <c:pt idx="162">
                  <c:v>0.29575538000000001</c:v>
                </c:pt>
                <c:pt idx="163">
                  <c:v>0.29605112</c:v>
                </c:pt>
                <c:pt idx="164">
                  <c:v>0.29317588</c:v>
                </c:pt>
                <c:pt idx="165">
                  <c:v>0.29312858000000003</c:v>
                </c:pt>
                <c:pt idx="166">
                  <c:v>0.29379526</c:v>
                </c:pt>
                <c:pt idx="167">
                  <c:v>0.29036890999999998</c:v>
                </c:pt>
                <c:pt idx="168">
                  <c:v>0.28991383999999998</c:v>
                </c:pt>
                <c:pt idx="169">
                  <c:v>0.28958507</c:v>
                </c:pt>
                <c:pt idx="170">
                  <c:v>0.28669955000000003</c:v>
                </c:pt>
                <c:pt idx="171">
                  <c:v>0.28630072000000001</c:v>
                </c:pt>
                <c:pt idx="172">
                  <c:v>0.28533003000000001</c:v>
                </c:pt>
                <c:pt idx="173">
                  <c:v>0.28346886999999998</c:v>
                </c:pt>
                <c:pt idx="174">
                  <c:v>0.28296870000000002</c:v>
                </c:pt>
                <c:pt idx="175">
                  <c:v>0.28137820000000002</c:v>
                </c:pt>
                <c:pt idx="176">
                  <c:v>0.28117978999999999</c:v>
                </c:pt>
                <c:pt idx="177">
                  <c:v>0.28041297999999998</c:v>
                </c:pt>
                <c:pt idx="178">
                  <c:v>0.27841328999999998</c:v>
                </c:pt>
                <c:pt idx="179">
                  <c:v>0.27942054</c:v>
                </c:pt>
                <c:pt idx="180">
                  <c:v>0.27830685999999999</c:v>
                </c:pt>
                <c:pt idx="181">
                  <c:v>0.275926</c:v>
                </c:pt>
                <c:pt idx="182">
                  <c:v>0.27761268</c:v>
                </c:pt>
                <c:pt idx="183">
                  <c:v>0.27627214999999999</c:v>
                </c:pt>
                <c:pt idx="184">
                  <c:v>0.27446559999999998</c:v>
                </c:pt>
                <c:pt idx="185">
                  <c:v>0.27607532000000001</c:v>
                </c:pt>
                <c:pt idx="186">
                  <c:v>0.27464346000000001</c:v>
                </c:pt>
                <c:pt idx="187">
                  <c:v>0.27327495000000002</c:v>
                </c:pt>
                <c:pt idx="188">
                  <c:v>0.27400665000000002</c:v>
                </c:pt>
                <c:pt idx="189">
                  <c:v>0.27252493</c:v>
                </c:pt>
                <c:pt idx="190">
                  <c:v>0.27218742000000001</c:v>
                </c:pt>
                <c:pt idx="191">
                  <c:v>0.27173047</c:v>
                </c:pt>
                <c:pt idx="192">
                  <c:v>0.27063246000000002</c:v>
                </c:pt>
                <c:pt idx="193">
                  <c:v>0.27123621999999997</c:v>
                </c:pt>
                <c:pt idx="194">
                  <c:v>0.26964252</c:v>
                </c:pt>
                <c:pt idx="195">
                  <c:v>0.26889839999999998</c:v>
                </c:pt>
                <c:pt idx="196">
                  <c:v>0.27020386000000002</c:v>
                </c:pt>
                <c:pt idx="197">
                  <c:v>0.26774746999999999</c:v>
                </c:pt>
                <c:pt idx="198">
                  <c:v>0.26760183999999998</c:v>
                </c:pt>
                <c:pt idx="199">
                  <c:v>0.26894042000000001</c:v>
                </c:pt>
                <c:pt idx="200">
                  <c:v>0.26650856000000001</c:v>
                </c:pt>
                <c:pt idx="201">
                  <c:v>0.26684585999999999</c:v>
                </c:pt>
                <c:pt idx="202">
                  <c:v>0.26780579999999998</c:v>
                </c:pt>
                <c:pt idx="203">
                  <c:v>0.26585762000000002</c:v>
                </c:pt>
                <c:pt idx="204">
                  <c:v>0.26696573000000001</c:v>
                </c:pt>
                <c:pt idx="205">
                  <c:v>0.26742542000000002</c:v>
                </c:pt>
                <c:pt idx="206">
                  <c:v>0.26687705</c:v>
                </c:pt>
                <c:pt idx="207">
                  <c:v>0.26837757000000001</c:v>
                </c:pt>
                <c:pt idx="208">
                  <c:v>0.26820389</c:v>
                </c:pt>
                <c:pt idx="209">
                  <c:v>0.26900880999999999</c:v>
                </c:pt>
                <c:pt idx="210">
                  <c:v>0.27060110999999998</c:v>
                </c:pt>
                <c:pt idx="211">
                  <c:v>0.26942227000000002</c:v>
                </c:pt>
                <c:pt idx="212">
                  <c:v>0.27075621</c:v>
                </c:pt>
                <c:pt idx="213">
                  <c:v>0.27113609</c:v>
                </c:pt>
                <c:pt idx="214">
                  <c:v>0.26886124</c:v>
                </c:pt>
                <c:pt idx="215">
                  <c:v>0.26989022000000001</c:v>
                </c:pt>
                <c:pt idx="216">
                  <c:v>0.26876654999999999</c:v>
                </c:pt>
                <c:pt idx="217">
                  <c:v>0.26564736</c:v>
                </c:pt>
                <c:pt idx="218">
                  <c:v>0.26623407999999998</c:v>
                </c:pt>
                <c:pt idx="219">
                  <c:v>0.26427458999999998</c:v>
                </c:pt>
                <c:pt idx="220">
                  <c:v>0.26222588000000002</c:v>
                </c:pt>
                <c:pt idx="221">
                  <c:v>0.26302013000000002</c:v>
                </c:pt>
                <c:pt idx="222">
                  <c:v>0.26137858000000003</c:v>
                </c:pt>
                <c:pt idx="223">
                  <c:v>0.26082337999999999</c:v>
                </c:pt>
                <c:pt idx="224">
                  <c:v>0.26134706000000002</c:v>
                </c:pt>
                <c:pt idx="225">
                  <c:v>0.25970595000000002</c:v>
                </c:pt>
                <c:pt idx="226">
                  <c:v>0.26035733</c:v>
                </c:pt>
                <c:pt idx="227">
                  <c:v>0.26006464000000001</c:v>
                </c:pt>
                <c:pt idx="228">
                  <c:v>0.25903853999999998</c:v>
                </c:pt>
                <c:pt idx="229">
                  <c:v>0.26080997</c:v>
                </c:pt>
                <c:pt idx="230">
                  <c:v>0.26014549999999997</c:v>
                </c:pt>
                <c:pt idx="231">
                  <c:v>0.26013514999999998</c:v>
                </c:pt>
                <c:pt idx="232">
                  <c:v>0.26285906999999997</c:v>
                </c:pt>
                <c:pt idx="233">
                  <c:v>0.26209153000000002</c:v>
                </c:pt>
                <c:pt idx="234">
                  <c:v>0.26316841000000002</c:v>
                </c:pt>
                <c:pt idx="235">
                  <c:v>0.26589667</c:v>
                </c:pt>
                <c:pt idx="236">
                  <c:v>0.26515505</c:v>
                </c:pt>
                <c:pt idx="237">
                  <c:v>0.26678553999999999</c:v>
                </c:pt>
                <c:pt idx="238">
                  <c:v>0.26892776000000002</c:v>
                </c:pt>
                <c:pt idx="239">
                  <c:v>0.2685053</c:v>
                </c:pt>
                <c:pt idx="240">
                  <c:v>0.27062427</c:v>
                </c:pt>
                <c:pt idx="241">
                  <c:v>0.27166591000000001</c:v>
                </c:pt>
                <c:pt idx="242">
                  <c:v>0.27193990000000001</c:v>
                </c:pt>
                <c:pt idx="243">
                  <c:v>0.27400064000000002</c:v>
                </c:pt>
                <c:pt idx="244">
                  <c:v>0.27380557999999999</c:v>
                </c:pt>
                <c:pt idx="245">
                  <c:v>0.27447814999999998</c:v>
                </c:pt>
                <c:pt idx="246">
                  <c:v>0.27632298999999999</c:v>
                </c:pt>
                <c:pt idx="247">
                  <c:v>0.27541156999999999</c:v>
                </c:pt>
                <c:pt idx="248">
                  <c:v>0.27711762000000001</c:v>
                </c:pt>
                <c:pt idx="249">
                  <c:v>0.27856585</c:v>
                </c:pt>
                <c:pt idx="250">
                  <c:v>0.27766466000000001</c:v>
                </c:pt>
                <c:pt idx="251">
                  <c:v>0.28036688999999998</c:v>
                </c:pt>
                <c:pt idx="252">
                  <c:v>0.28214099999999998</c:v>
                </c:pt>
                <c:pt idx="253">
                  <c:v>0.28222030999999997</c:v>
                </c:pt>
                <c:pt idx="254">
                  <c:v>0.28575865</c:v>
                </c:pt>
                <c:pt idx="255">
                  <c:v>0.28737797999999998</c:v>
                </c:pt>
                <c:pt idx="256">
                  <c:v>0.28821148000000002</c:v>
                </c:pt>
                <c:pt idx="257">
                  <c:v>0.29053107</c:v>
                </c:pt>
                <c:pt idx="258">
                  <c:v>0.290215</c:v>
                </c:pt>
                <c:pt idx="259">
                  <c:v>0.28980319999999998</c:v>
                </c:pt>
                <c:pt idx="260">
                  <c:v>0.28930396000000003</c:v>
                </c:pt>
                <c:pt idx="261">
                  <c:v>0.28663635999999998</c:v>
                </c:pt>
                <c:pt idx="262">
                  <c:v>0.28593610000000003</c:v>
                </c:pt>
                <c:pt idx="263">
                  <c:v>0.28429678000000003</c:v>
                </c:pt>
                <c:pt idx="264">
                  <c:v>0.28210099999999999</c:v>
                </c:pt>
                <c:pt idx="265">
                  <c:v>0.28298405999999998</c:v>
                </c:pt>
                <c:pt idx="266">
                  <c:v>0.28197153000000003</c:v>
                </c:pt>
                <c:pt idx="267">
                  <c:v>0.28106779999999998</c:v>
                </c:pt>
                <c:pt idx="268">
                  <c:v>0.28337632000000001</c:v>
                </c:pt>
                <c:pt idx="269">
                  <c:v>0.28299737000000003</c:v>
                </c:pt>
                <c:pt idx="270">
                  <c:v>0.28350902</c:v>
                </c:pt>
                <c:pt idx="271">
                  <c:v>0.28626188000000002</c:v>
                </c:pt>
                <c:pt idx="272">
                  <c:v>0.28677468</c:v>
                </c:pt>
                <c:pt idx="273">
                  <c:v>0.28850166999999999</c:v>
                </c:pt>
                <c:pt idx="274">
                  <c:v>0.29102605999999998</c:v>
                </c:pt>
                <c:pt idx="275">
                  <c:v>0.29215100999999999</c:v>
                </c:pt>
                <c:pt idx="276">
                  <c:v>0.29494389999999998</c:v>
                </c:pt>
                <c:pt idx="277">
                  <c:v>0.29677120000000001</c:v>
                </c:pt>
                <c:pt idx="278">
                  <c:v>0.29867837000000003</c:v>
                </c:pt>
                <c:pt idx="279">
                  <c:v>0.30187589999999997</c:v>
                </c:pt>
                <c:pt idx="280">
                  <c:v>0.3029193</c:v>
                </c:pt>
                <c:pt idx="281">
                  <c:v>0.3052068</c:v>
                </c:pt>
                <c:pt idx="282">
                  <c:v>0.30890529999999999</c:v>
                </c:pt>
                <c:pt idx="283">
                  <c:v>0.30974550000000001</c:v>
                </c:pt>
                <c:pt idx="284">
                  <c:v>0.31279820000000003</c:v>
                </c:pt>
                <c:pt idx="285">
                  <c:v>0.31665169999999998</c:v>
                </c:pt>
                <c:pt idx="286">
                  <c:v>0.318083</c:v>
                </c:pt>
                <c:pt idx="287">
                  <c:v>0.3217817</c:v>
                </c:pt>
                <c:pt idx="288">
                  <c:v>0.3258276</c:v>
                </c:pt>
                <c:pt idx="289">
                  <c:v>0.32808359999999998</c:v>
                </c:pt>
                <c:pt idx="290">
                  <c:v>0.33212160000000002</c:v>
                </c:pt>
                <c:pt idx="291">
                  <c:v>0.3353679</c:v>
                </c:pt>
                <c:pt idx="292">
                  <c:v>0.33824680000000001</c:v>
                </c:pt>
                <c:pt idx="293">
                  <c:v>0.34182879999999999</c:v>
                </c:pt>
                <c:pt idx="294">
                  <c:v>0.3441977</c:v>
                </c:pt>
                <c:pt idx="295">
                  <c:v>0.34765819999999997</c:v>
                </c:pt>
                <c:pt idx="296">
                  <c:v>0.3513849</c:v>
                </c:pt>
                <c:pt idx="297">
                  <c:v>0.3537766</c:v>
                </c:pt>
                <c:pt idx="298">
                  <c:v>0.35887039999999998</c:v>
                </c:pt>
                <c:pt idx="299">
                  <c:v>0.3636279</c:v>
                </c:pt>
                <c:pt idx="300">
                  <c:v>0.36758960000000002</c:v>
                </c:pt>
                <c:pt idx="301">
                  <c:v>0.3745829</c:v>
                </c:pt>
                <c:pt idx="302">
                  <c:v>0.38067390000000001</c:v>
                </c:pt>
                <c:pt idx="303">
                  <c:v>0.38505790000000001</c:v>
                </c:pt>
                <c:pt idx="304">
                  <c:v>0.39059850000000002</c:v>
                </c:pt>
                <c:pt idx="305">
                  <c:v>0.39359470000000002</c:v>
                </c:pt>
                <c:pt idx="306">
                  <c:v>0.39544669999999998</c:v>
                </c:pt>
                <c:pt idx="307">
                  <c:v>0.39793050000000002</c:v>
                </c:pt>
                <c:pt idx="308">
                  <c:v>0.39939400000000003</c:v>
                </c:pt>
                <c:pt idx="309">
                  <c:v>0.40131689999999998</c:v>
                </c:pt>
                <c:pt idx="310">
                  <c:v>0.40350819999999998</c:v>
                </c:pt>
                <c:pt idx="311">
                  <c:v>0.40534779999999998</c:v>
                </c:pt>
                <c:pt idx="312">
                  <c:v>0.40878579999999998</c:v>
                </c:pt>
                <c:pt idx="313">
                  <c:v>0.41081129999999999</c:v>
                </c:pt>
                <c:pt idx="314">
                  <c:v>0.41273019999999999</c:v>
                </c:pt>
                <c:pt idx="315">
                  <c:v>0.41647669999999998</c:v>
                </c:pt>
                <c:pt idx="316">
                  <c:v>0.41866829999999999</c:v>
                </c:pt>
                <c:pt idx="317">
                  <c:v>0.42112359999999999</c:v>
                </c:pt>
                <c:pt idx="318">
                  <c:v>0.4258615</c:v>
                </c:pt>
                <c:pt idx="319">
                  <c:v>0.42859550000000002</c:v>
                </c:pt>
                <c:pt idx="320">
                  <c:v>0.43170619999999998</c:v>
                </c:pt>
                <c:pt idx="321">
                  <c:v>0.43580289999999999</c:v>
                </c:pt>
                <c:pt idx="322">
                  <c:v>0.43838240000000001</c:v>
                </c:pt>
                <c:pt idx="323">
                  <c:v>0.44110100000000002</c:v>
                </c:pt>
                <c:pt idx="324">
                  <c:v>0.44394640000000002</c:v>
                </c:pt>
                <c:pt idx="325">
                  <c:v>0.44575229999999999</c:v>
                </c:pt>
                <c:pt idx="326">
                  <c:v>0.44826539999999998</c:v>
                </c:pt>
                <c:pt idx="327">
                  <c:v>0.44944319999999999</c:v>
                </c:pt>
                <c:pt idx="328">
                  <c:v>0.45028089999999998</c:v>
                </c:pt>
                <c:pt idx="329">
                  <c:v>0.4507775</c:v>
                </c:pt>
                <c:pt idx="330">
                  <c:v>0.44846900000000001</c:v>
                </c:pt>
                <c:pt idx="331">
                  <c:v>0.44601350000000001</c:v>
                </c:pt>
                <c:pt idx="332">
                  <c:v>0.4443569</c:v>
                </c:pt>
                <c:pt idx="333">
                  <c:v>0.44114619999999999</c:v>
                </c:pt>
                <c:pt idx="334">
                  <c:v>0.44065270000000001</c:v>
                </c:pt>
                <c:pt idx="335">
                  <c:v>0.44202089999999999</c:v>
                </c:pt>
                <c:pt idx="336">
                  <c:v>0.442942</c:v>
                </c:pt>
                <c:pt idx="337">
                  <c:v>0.44560129999999998</c:v>
                </c:pt>
                <c:pt idx="338">
                  <c:v>0.44858110000000001</c:v>
                </c:pt>
                <c:pt idx="339">
                  <c:v>0.45010119999999998</c:v>
                </c:pt>
                <c:pt idx="340">
                  <c:v>0.45228059999999998</c:v>
                </c:pt>
                <c:pt idx="341">
                  <c:v>0.45305800000000002</c:v>
                </c:pt>
                <c:pt idx="342">
                  <c:v>0.4531501</c:v>
                </c:pt>
                <c:pt idx="343">
                  <c:v>0.45250449999999998</c:v>
                </c:pt>
                <c:pt idx="344">
                  <c:v>0.4498721</c:v>
                </c:pt>
                <c:pt idx="345">
                  <c:v>0.4473261</c:v>
                </c:pt>
                <c:pt idx="346">
                  <c:v>0.44433640000000002</c:v>
                </c:pt>
                <c:pt idx="347">
                  <c:v>0.43948920000000002</c:v>
                </c:pt>
                <c:pt idx="348">
                  <c:v>0.43661250000000001</c:v>
                </c:pt>
                <c:pt idx="349">
                  <c:v>0.4333689</c:v>
                </c:pt>
                <c:pt idx="350">
                  <c:v>0.42907190000000001</c:v>
                </c:pt>
                <c:pt idx="351">
                  <c:v>0.42653279999999999</c:v>
                </c:pt>
                <c:pt idx="352">
                  <c:v>0.4233865</c:v>
                </c:pt>
                <c:pt idx="353">
                  <c:v>0.41910629999999999</c:v>
                </c:pt>
                <c:pt idx="354">
                  <c:v>0.41655750000000002</c:v>
                </c:pt>
                <c:pt idx="355">
                  <c:v>0.41341080000000002</c:v>
                </c:pt>
                <c:pt idx="356">
                  <c:v>0.41088249999999998</c:v>
                </c:pt>
                <c:pt idx="357">
                  <c:v>0.40933269999999999</c:v>
                </c:pt>
                <c:pt idx="358">
                  <c:v>0.40745809999999999</c:v>
                </c:pt>
                <c:pt idx="359">
                  <c:v>0.40642030000000001</c:v>
                </c:pt>
                <c:pt idx="360">
                  <c:v>0.4054489</c:v>
                </c:pt>
                <c:pt idx="361">
                  <c:v>0.40408830000000001</c:v>
                </c:pt>
                <c:pt idx="362">
                  <c:v>0.40485860000000001</c:v>
                </c:pt>
                <c:pt idx="363">
                  <c:v>0.4049662</c:v>
                </c:pt>
                <c:pt idx="364">
                  <c:v>0.40537000000000001</c:v>
                </c:pt>
                <c:pt idx="365">
                  <c:v>0.40788099999999999</c:v>
                </c:pt>
                <c:pt idx="366">
                  <c:v>0.40912779999999999</c:v>
                </c:pt>
                <c:pt idx="367">
                  <c:v>0.40979529999999997</c:v>
                </c:pt>
                <c:pt idx="368">
                  <c:v>0.41166140000000001</c:v>
                </c:pt>
                <c:pt idx="369">
                  <c:v>0.4110685</c:v>
                </c:pt>
                <c:pt idx="370">
                  <c:v>0.4096129</c:v>
                </c:pt>
                <c:pt idx="371">
                  <c:v>0.40749069999999998</c:v>
                </c:pt>
                <c:pt idx="372">
                  <c:v>0.40371849999999998</c:v>
                </c:pt>
                <c:pt idx="373">
                  <c:v>0.4002793</c:v>
                </c:pt>
                <c:pt idx="374">
                  <c:v>0.39724609999999999</c:v>
                </c:pt>
                <c:pt idx="375">
                  <c:v>0.39427230000000002</c:v>
                </c:pt>
                <c:pt idx="376">
                  <c:v>0.39252749999999997</c:v>
                </c:pt>
                <c:pt idx="377">
                  <c:v>0.38907449999999999</c:v>
                </c:pt>
                <c:pt idx="378">
                  <c:v>0.3853935</c:v>
                </c:pt>
                <c:pt idx="379">
                  <c:v>0.38231850000000001</c:v>
                </c:pt>
                <c:pt idx="380">
                  <c:v>0.37768439999999998</c:v>
                </c:pt>
                <c:pt idx="381">
                  <c:v>0.3741814</c:v>
                </c:pt>
                <c:pt idx="382">
                  <c:v>0.37214589999999997</c:v>
                </c:pt>
                <c:pt idx="383">
                  <c:v>0.36847039999999998</c:v>
                </c:pt>
                <c:pt idx="384">
                  <c:v>0.36681799999999998</c:v>
                </c:pt>
                <c:pt idx="385">
                  <c:v>0.3665214</c:v>
                </c:pt>
                <c:pt idx="386">
                  <c:v>0.36558930000000001</c:v>
                </c:pt>
                <c:pt idx="387">
                  <c:v>0.36611919999999998</c:v>
                </c:pt>
                <c:pt idx="388">
                  <c:v>0.3670562</c:v>
                </c:pt>
                <c:pt idx="389">
                  <c:v>0.3676083</c:v>
                </c:pt>
                <c:pt idx="390">
                  <c:v>0.36948520000000001</c:v>
                </c:pt>
                <c:pt idx="391">
                  <c:v>0.37091180000000001</c:v>
                </c:pt>
                <c:pt idx="392">
                  <c:v>0.37331710000000001</c:v>
                </c:pt>
                <c:pt idx="393">
                  <c:v>0.37590079999999998</c:v>
                </c:pt>
                <c:pt idx="394">
                  <c:v>0.37701839999999998</c:v>
                </c:pt>
                <c:pt idx="395">
                  <c:v>0.37885790000000003</c:v>
                </c:pt>
                <c:pt idx="396">
                  <c:v>0.37977640000000001</c:v>
                </c:pt>
                <c:pt idx="397">
                  <c:v>0.37745659999999998</c:v>
                </c:pt>
                <c:pt idx="398">
                  <c:v>0.37543959999999998</c:v>
                </c:pt>
                <c:pt idx="399">
                  <c:v>0.37137740000000002</c:v>
                </c:pt>
                <c:pt idx="400">
                  <c:v>0.36455579999999999</c:v>
                </c:pt>
                <c:pt idx="401">
                  <c:v>0.35852850000000003</c:v>
                </c:pt>
                <c:pt idx="402">
                  <c:v>0.35188390000000003</c:v>
                </c:pt>
                <c:pt idx="403">
                  <c:v>0.34428300000000001</c:v>
                </c:pt>
                <c:pt idx="404">
                  <c:v>0.3383043</c:v>
                </c:pt>
                <c:pt idx="405">
                  <c:v>0.3320072</c:v>
                </c:pt>
                <c:pt idx="406">
                  <c:v>0.32648640000000001</c:v>
                </c:pt>
                <c:pt idx="407">
                  <c:v>0.32178329999999999</c:v>
                </c:pt>
                <c:pt idx="408">
                  <c:v>0.31708829999999999</c:v>
                </c:pt>
                <c:pt idx="409">
                  <c:v>0.3142838</c:v>
                </c:pt>
                <c:pt idx="410">
                  <c:v>0.31161480000000003</c:v>
                </c:pt>
                <c:pt idx="411">
                  <c:v>0.30887160000000002</c:v>
                </c:pt>
                <c:pt idx="412">
                  <c:v>0.3092162</c:v>
                </c:pt>
                <c:pt idx="413">
                  <c:v>0.3090233</c:v>
                </c:pt>
                <c:pt idx="414">
                  <c:v>0.30885430000000003</c:v>
                </c:pt>
                <c:pt idx="415">
                  <c:v>0.3110483</c:v>
                </c:pt>
                <c:pt idx="416">
                  <c:v>0.3119711</c:v>
                </c:pt>
                <c:pt idx="417">
                  <c:v>0.31227250000000001</c:v>
                </c:pt>
                <c:pt idx="418">
                  <c:v>0.3138706</c:v>
                </c:pt>
                <c:pt idx="419">
                  <c:v>0.31370199999999998</c:v>
                </c:pt>
                <c:pt idx="420">
                  <c:v>0.3131834</c:v>
                </c:pt>
                <c:pt idx="421">
                  <c:v>0.31277729999999998</c:v>
                </c:pt>
                <c:pt idx="422">
                  <c:v>0.31198019999999999</c:v>
                </c:pt>
                <c:pt idx="423">
                  <c:v>0.31217289999999998</c:v>
                </c:pt>
                <c:pt idx="424">
                  <c:v>0.3120984</c:v>
                </c:pt>
                <c:pt idx="425">
                  <c:v>0.3121215</c:v>
                </c:pt>
                <c:pt idx="426">
                  <c:v>0.3137257</c:v>
                </c:pt>
                <c:pt idx="427">
                  <c:v>0.31372030000000001</c:v>
                </c:pt>
                <c:pt idx="428">
                  <c:v>0.31434499999999999</c:v>
                </c:pt>
                <c:pt idx="429">
                  <c:v>0.31646220000000003</c:v>
                </c:pt>
                <c:pt idx="430">
                  <c:v>0.31660090000000002</c:v>
                </c:pt>
                <c:pt idx="431">
                  <c:v>0.3171715</c:v>
                </c:pt>
                <c:pt idx="432">
                  <c:v>0.31903209999999999</c:v>
                </c:pt>
                <c:pt idx="433">
                  <c:v>0.31860759999999999</c:v>
                </c:pt>
                <c:pt idx="434">
                  <c:v>0.31854270000000001</c:v>
                </c:pt>
                <c:pt idx="435">
                  <c:v>0.3188666</c:v>
                </c:pt>
                <c:pt idx="436">
                  <c:v>0.31828650000000003</c:v>
                </c:pt>
                <c:pt idx="437">
                  <c:v>0.31858710000000001</c:v>
                </c:pt>
                <c:pt idx="438">
                  <c:v>0.3190674</c:v>
                </c:pt>
                <c:pt idx="439">
                  <c:v>0.3194437</c:v>
                </c:pt>
                <c:pt idx="440">
                  <c:v>0.32054129999999997</c:v>
                </c:pt>
                <c:pt idx="441">
                  <c:v>0.32039669999999998</c:v>
                </c:pt>
                <c:pt idx="442">
                  <c:v>0.32139459999999997</c:v>
                </c:pt>
                <c:pt idx="443">
                  <c:v>0.32302180000000003</c:v>
                </c:pt>
                <c:pt idx="444">
                  <c:v>0.32318789999999997</c:v>
                </c:pt>
                <c:pt idx="445">
                  <c:v>0.32496069999999999</c:v>
                </c:pt>
                <c:pt idx="446">
                  <c:v>0.32749859999999997</c:v>
                </c:pt>
                <c:pt idx="447">
                  <c:v>0.3279358</c:v>
                </c:pt>
                <c:pt idx="448">
                  <c:v>0.32977869999999998</c:v>
                </c:pt>
                <c:pt idx="449">
                  <c:v>0.331482</c:v>
                </c:pt>
                <c:pt idx="450">
                  <c:v>0.3315321</c:v>
                </c:pt>
                <c:pt idx="451">
                  <c:v>0.3321828</c:v>
                </c:pt>
                <c:pt idx="452">
                  <c:v>0.33217950000000002</c:v>
                </c:pt>
                <c:pt idx="453">
                  <c:v>0.33092490000000002</c:v>
                </c:pt>
                <c:pt idx="454">
                  <c:v>0.32992250000000001</c:v>
                </c:pt>
                <c:pt idx="455">
                  <c:v>0.32788620000000002</c:v>
                </c:pt>
                <c:pt idx="456">
                  <c:v>0.32655129999999999</c:v>
                </c:pt>
                <c:pt idx="457">
                  <c:v>0.3251811</c:v>
                </c:pt>
                <c:pt idx="458">
                  <c:v>0.32227149999999999</c:v>
                </c:pt>
                <c:pt idx="459">
                  <c:v>0.31989689999999998</c:v>
                </c:pt>
                <c:pt idx="460">
                  <c:v>0.31699539999999998</c:v>
                </c:pt>
                <c:pt idx="461">
                  <c:v>0.31289440000000002</c:v>
                </c:pt>
                <c:pt idx="462">
                  <c:v>0.31115900000000002</c:v>
                </c:pt>
                <c:pt idx="463">
                  <c:v>0.30911300000000003</c:v>
                </c:pt>
                <c:pt idx="464">
                  <c:v>0.30646499999999999</c:v>
                </c:pt>
                <c:pt idx="465">
                  <c:v>0.30583399999999999</c:v>
                </c:pt>
                <c:pt idx="466">
                  <c:v>0.30492599999999997</c:v>
                </c:pt>
                <c:pt idx="467">
                  <c:v>0.30392999999999998</c:v>
                </c:pt>
                <c:pt idx="468">
                  <c:v>0.30480849999999998</c:v>
                </c:pt>
                <c:pt idx="469">
                  <c:v>0.30531049999999998</c:v>
                </c:pt>
                <c:pt idx="470">
                  <c:v>0.30670370000000002</c:v>
                </c:pt>
                <c:pt idx="471">
                  <c:v>0.30863210000000002</c:v>
                </c:pt>
                <c:pt idx="472">
                  <c:v>0.31024299999999999</c:v>
                </c:pt>
                <c:pt idx="473">
                  <c:v>0.31308520000000001</c:v>
                </c:pt>
                <c:pt idx="474">
                  <c:v>0.31526910000000002</c:v>
                </c:pt>
                <c:pt idx="475">
                  <c:v>0.31618499999999999</c:v>
                </c:pt>
                <c:pt idx="476">
                  <c:v>0.31834699999999999</c:v>
                </c:pt>
                <c:pt idx="477">
                  <c:v>0.31809280000000001</c:v>
                </c:pt>
                <c:pt idx="478">
                  <c:v>0.3164708</c:v>
                </c:pt>
                <c:pt idx="479">
                  <c:v>0.315913</c:v>
                </c:pt>
                <c:pt idx="480">
                  <c:v>0.31403589999999998</c:v>
                </c:pt>
                <c:pt idx="481">
                  <c:v>0.31250020000000001</c:v>
                </c:pt>
                <c:pt idx="482">
                  <c:v>0.31293939999999998</c:v>
                </c:pt>
                <c:pt idx="483">
                  <c:v>0.31243569999999998</c:v>
                </c:pt>
                <c:pt idx="484">
                  <c:v>0.31291029999999997</c:v>
                </c:pt>
                <c:pt idx="485">
                  <c:v>0.31384640000000003</c:v>
                </c:pt>
                <c:pt idx="486">
                  <c:v>0.31413780000000002</c:v>
                </c:pt>
                <c:pt idx="487">
                  <c:v>0.31481189999999998</c:v>
                </c:pt>
                <c:pt idx="488">
                  <c:v>0.31363269999999999</c:v>
                </c:pt>
                <c:pt idx="489">
                  <c:v>0.31069160000000001</c:v>
                </c:pt>
                <c:pt idx="490">
                  <c:v>0.30962220000000001</c:v>
                </c:pt>
                <c:pt idx="491">
                  <c:v>0.30773519999999999</c:v>
                </c:pt>
                <c:pt idx="492">
                  <c:v>0.30699159999999998</c:v>
                </c:pt>
                <c:pt idx="493">
                  <c:v>0.30771019999999999</c:v>
                </c:pt>
                <c:pt idx="494">
                  <c:v>0.30743150000000002</c:v>
                </c:pt>
                <c:pt idx="495">
                  <c:v>0.30848399999999998</c:v>
                </c:pt>
                <c:pt idx="496">
                  <c:v>0.31045469999999997</c:v>
                </c:pt>
                <c:pt idx="497">
                  <c:v>0.3106257</c:v>
                </c:pt>
                <c:pt idx="498">
                  <c:v>0.31327739999999998</c:v>
                </c:pt>
                <c:pt idx="499">
                  <c:v>0.31721339999999998</c:v>
                </c:pt>
                <c:pt idx="500">
                  <c:v>0.31841849999999999</c:v>
                </c:pt>
                <c:pt idx="501">
                  <c:v>0.3186869</c:v>
                </c:pt>
                <c:pt idx="502">
                  <c:v>0.32044050000000002</c:v>
                </c:pt>
                <c:pt idx="503">
                  <c:v>0.32180599999999998</c:v>
                </c:pt>
                <c:pt idx="504">
                  <c:v>0.32358389999999998</c:v>
                </c:pt>
                <c:pt idx="505">
                  <c:v>0.3247757</c:v>
                </c:pt>
                <c:pt idx="506">
                  <c:v>0.3242372</c:v>
                </c:pt>
                <c:pt idx="507">
                  <c:v>0.32174190000000003</c:v>
                </c:pt>
                <c:pt idx="508">
                  <c:v>0.3187989</c:v>
                </c:pt>
                <c:pt idx="509">
                  <c:v>0.3162182</c:v>
                </c:pt>
                <c:pt idx="510">
                  <c:v>0.31361919999999999</c:v>
                </c:pt>
                <c:pt idx="511">
                  <c:v>0.3099325</c:v>
                </c:pt>
                <c:pt idx="512">
                  <c:v>0.30997639999999999</c:v>
                </c:pt>
                <c:pt idx="513">
                  <c:v>0.30608659999999999</c:v>
                </c:pt>
                <c:pt idx="514">
                  <c:v>0.29991332999999998</c:v>
                </c:pt>
                <c:pt idx="515">
                  <c:v>0.29945469000000002</c:v>
                </c:pt>
                <c:pt idx="516">
                  <c:v>0.3007763</c:v>
                </c:pt>
                <c:pt idx="517">
                  <c:v>0.29778916</c:v>
                </c:pt>
                <c:pt idx="518">
                  <c:v>0.29714115000000002</c:v>
                </c:pt>
                <c:pt idx="519">
                  <c:v>0.29507791999999999</c:v>
                </c:pt>
                <c:pt idx="520">
                  <c:v>0.29264452000000002</c:v>
                </c:pt>
                <c:pt idx="521">
                  <c:v>0.29399911000000001</c:v>
                </c:pt>
                <c:pt idx="522">
                  <c:v>0.29365974</c:v>
                </c:pt>
                <c:pt idx="523">
                  <c:v>0.29330282000000002</c:v>
                </c:pt>
                <c:pt idx="524">
                  <c:v>0.29444958999999998</c:v>
                </c:pt>
                <c:pt idx="525">
                  <c:v>0.29515749000000002</c:v>
                </c:pt>
                <c:pt idx="526">
                  <c:v>0.29783784000000002</c:v>
                </c:pt>
                <c:pt idx="527">
                  <c:v>0.30108770000000001</c:v>
                </c:pt>
                <c:pt idx="528">
                  <c:v>0.3083688</c:v>
                </c:pt>
                <c:pt idx="529">
                  <c:v>0.31573980000000001</c:v>
                </c:pt>
                <c:pt idx="530">
                  <c:v>0.3118281</c:v>
                </c:pt>
                <c:pt idx="531">
                  <c:v>0.31060789999999999</c:v>
                </c:pt>
                <c:pt idx="532">
                  <c:v>0.31224550000000001</c:v>
                </c:pt>
                <c:pt idx="533">
                  <c:v>0.31154559999999998</c:v>
                </c:pt>
                <c:pt idx="534">
                  <c:v>0.31294949999999999</c:v>
                </c:pt>
                <c:pt idx="535">
                  <c:v>0.3123572</c:v>
                </c:pt>
                <c:pt idx="536">
                  <c:v>0.30917159999999999</c:v>
                </c:pt>
                <c:pt idx="537">
                  <c:v>0.31158940000000002</c:v>
                </c:pt>
                <c:pt idx="538">
                  <c:v>0.31412030000000002</c:v>
                </c:pt>
                <c:pt idx="539">
                  <c:v>0.30440250000000002</c:v>
                </c:pt>
                <c:pt idx="540">
                  <c:v>0.29919602000000001</c:v>
                </c:pt>
                <c:pt idx="541">
                  <c:v>0.29746275</c:v>
                </c:pt>
                <c:pt idx="542">
                  <c:v>0.29743608999999999</c:v>
                </c:pt>
                <c:pt idx="543">
                  <c:v>0.30091950000000001</c:v>
                </c:pt>
                <c:pt idx="544">
                  <c:v>0.30296729999999999</c:v>
                </c:pt>
                <c:pt idx="545">
                  <c:v>0.30206</c:v>
                </c:pt>
                <c:pt idx="546">
                  <c:v>0.30360359999999997</c:v>
                </c:pt>
                <c:pt idx="547">
                  <c:v>0.30641180000000001</c:v>
                </c:pt>
                <c:pt idx="548">
                  <c:v>0.31818210000000002</c:v>
                </c:pt>
                <c:pt idx="549">
                  <c:v>0.3168472</c:v>
                </c:pt>
                <c:pt idx="550">
                  <c:v>0.3037144</c:v>
                </c:pt>
                <c:pt idx="551">
                  <c:v>0.29983648000000002</c:v>
                </c:pt>
                <c:pt idx="552">
                  <c:v>0.30346440000000002</c:v>
                </c:pt>
                <c:pt idx="553">
                  <c:v>0.30208659999999998</c:v>
                </c:pt>
                <c:pt idx="554">
                  <c:v>0.29643223000000002</c:v>
                </c:pt>
                <c:pt idx="555">
                  <c:v>0.29416134999999999</c:v>
                </c:pt>
                <c:pt idx="556">
                  <c:v>0.29783004000000002</c:v>
                </c:pt>
                <c:pt idx="557">
                  <c:v>0.29588133999999999</c:v>
                </c:pt>
                <c:pt idx="558">
                  <c:v>0.28538432000000002</c:v>
                </c:pt>
                <c:pt idx="559">
                  <c:v>0.27775453</c:v>
                </c:pt>
                <c:pt idx="560">
                  <c:v>0.27249195999999998</c:v>
                </c:pt>
                <c:pt idx="561">
                  <c:v>0.26882463000000001</c:v>
                </c:pt>
                <c:pt idx="562">
                  <c:v>0.26604971999999999</c:v>
                </c:pt>
                <c:pt idx="563">
                  <c:v>0.26532835999999999</c:v>
                </c:pt>
                <c:pt idx="564">
                  <c:v>0.26570321000000002</c:v>
                </c:pt>
                <c:pt idx="565">
                  <c:v>0.26770484</c:v>
                </c:pt>
                <c:pt idx="566">
                  <c:v>0.26652558999999998</c:v>
                </c:pt>
                <c:pt idx="567">
                  <c:v>0.26151766999999998</c:v>
                </c:pt>
                <c:pt idx="568">
                  <c:v>0.26587612999999999</c:v>
                </c:pt>
                <c:pt idx="569">
                  <c:v>0.27233115000000002</c:v>
                </c:pt>
                <c:pt idx="570">
                  <c:v>0.27163606000000001</c:v>
                </c:pt>
                <c:pt idx="571">
                  <c:v>0.27126412999999999</c:v>
                </c:pt>
                <c:pt idx="572">
                  <c:v>0.27336364000000002</c:v>
                </c:pt>
                <c:pt idx="573">
                  <c:v>0.28756229999999999</c:v>
                </c:pt>
                <c:pt idx="574">
                  <c:v>0.30607259999999997</c:v>
                </c:pt>
                <c:pt idx="575">
                  <c:v>0.30172450000000001</c:v>
                </c:pt>
                <c:pt idx="576">
                  <c:v>0.29295304999999999</c:v>
                </c:pt>
                <c:pt idx="577">
                  <c:v>0.29131283000000002</c:v>
                </c:pt>
                <c:pt idx="578">
                  <c:v>0.28842506000000001</c:v>
                </c:pt>
                <c:pt idx="579">
                  <c:v>0.28905995000000001</c:v>
                </c:pt>
                <c:pt idx="580">
                  <c:v>0.28595705999999999</c:v>
                </c:pt>
                <c:pt idx="581">
                  <c:v>0.28387996999999998</c:v>
                </c:pt>
                <c:pt idx="582">
                  <c:v>0.28238795</c:v>
                </c:pt>
                <c:pt idx="583">
                  <c:v>0.26873507000000002</c:v>
                </c:pt>
                <c:pt idx="584">
                  <c:v>0.26071529999999998</c:v>
                </c:pt>
                <c:pt idx="585">
                  <c:v>0.25408127000000003</c:v>
                </c:pt>
                <c:pt idx="586">
                  <c:v>0.24668029999999999</c:v>
                </c:pt>
                <c:pt idx="587">
                  <c:v>0.24454714</c:v>
                </c:pt>
                <c:pt idx="588">
                  <c:v>0.24674947999999999</c:v>
                </c:pt>
                <c:pt idx="589">
                  <c:v>0.24031577000000001</c:v>
                </c:pt>
                <c:pt idx="590">
                  <c:v>0.24221212</c:v>
                </c:pt>
                <c:pt idx="591">
                  <c:v>0.25607558000000002</c:v>
                </c:pt>
                <c:pt idx="592">
                  <c:v>0.25501732999999999</c:v>
                </c:pt>
                <c:pt idx="593">
                  <c:v>0.24468725999999999</c:v>
                </c:pt>
                <c:pt idx="594">
                  <c:v>0.23744734000000001</c:v>
                </c:pt>
                <c:pt idx="595">
                  <c:v>0.23077676</c:v>
                </c:pt>
                <c:pt idx="596">
                  <c:v>0.22983567999999999</c:v>
                </c:pt>
                <c:pt idx="597">
                  <c:v>0.22948052999999999</c:v>
                </c:pt>
                <c:pt idx="598">
                  <c:v>0.23046316999999999</c:v>
                </c:pt>
                <c:pt idx="599">
                  <c:v>0.23484488000000001</c:v>
                </c:pt>
                <c:pt idx="600">
                  <c:v>0.23996442000000001</c:v>
                </c:pt>
                <c:pt idx="601">
                  <c:v>0.25546321999999999</c:v>
                </c:pt>
                <c:pt idx="602">
                  <c:v>0.25072229000000001</c:v>
                </c:pt>
                <c:pt idx="603">
                  <c:v>0.23138122</c:v>
                </c:pt>
                <c:pt idx="604">
                  <c:v>0.22746371000000001</c:v>
                </c:pt>
                <c:pt idx="605">
                  <c:v>0.22758028</c:v>
                </c:pt>
                <c:pt idx="606">
                  <c:v>0.23052586999999999</c:v>
                </c:pt>
                <c:pt idx="607">
                  <c:v>0.23524871999999999</c:v>
                </c:pt>
                <c:pt idx="608">
                  <c:v>0.23113069999999999</c:v>
                </c:pt>
                <c:pt idx="609">
                  <c:v>0.23374623999999999</c:v>
                </c:pt>
                <c:pt idx="610">
                  <c:v>0.24655616999999999</c:v>
                </c:pt>
                <c:pt idx="611">
                  <c:v>0.24386693000000001</c:v>
                </c:pt>
                <c:pt idx="612">
                  <c:v>0.23757207</c:v>
                </c:pt>
                <c:pt idx="613">
                  <c:v>0.23995341000000001</c:v>
                </c:pt>
                <c:pt idx="614">
                  <c:v>0.24164521</c:v>
                </c:pt>
                <c:pt idx="615">
                  <c:v>0.24403177000000001</c:v>
                </c:pt>
                <c:pt idx="616">
                  <c:v>0.24609158</c:v>
                </c:pt>
                <c:pt idx="617">
                  <c:v>0.24775816000000001</c:v>
                </c:pt>
                <c:pt idx="618">
                  <c:v>0.24960963999999999</c:v>
                </c:pt>
                <c:pt idx="619">
                  <c:v>0.25091098000000001</c:v>
                </c:pt>
                <c:pt idx="620">
                  <c:v>0.25152094000000003</c:v>
                </c:pt>
                <c:pt idx="621">
                  <c:v>0.25245661000000003</c:v>
                </c:pt>
                <c:pt idx="622">
                  <c:v>0.25208240999999998</c:v>
                </c:pt>
                <c:pt idx="623">
                  <c:v>0.25275533</c:v>
                </c:pt>
                <c:pt idx="624">
                  <c:v>0.25391219999999998</c:v>
                </c:pt>
                <c:pt idx="625">
                  <c:v>0.25333619000000002</c:v>
                </c:pt>
                <c:pt idx="626">
                  <c:v>0.2533801</c:v>
                </c:pt>
                <c:pt idx="627">
                  <c:v>0.25419029999999998</c:v>
                </c:pt>
                <c:pt idx="628">
                  <c:v>0.25279682999999997</c:v>
                </c:pt>
                <c:pt idx="629">
                  <c:v>0.25193988</c:v>
                </c:pt>
                <c:pt idx="630">
                  <c:v>0.25531014000000002</c:v>
                </c:pt>
                <c:pt idx="631">
                  <c:v>0.26377608000000002</c:v>
                </c:pt>
                <c:pt idx="632">
                  <c:v>0.25978997999999998</c:v>
                </c:pt>
                <c:pt idx="633">
                  <c:v>0.25206007000000002</c:v>
                </c:pt>
                <c:pt idx="634">
                  <c:v>0.25480951000000002</c:v>
                </c:pt>
                <c:pt idx="635">
                  <c:v>0.25701357000000002</c:v>
                </c:pt>
                <c:pt idx="636">
                  <c:v>0.25380578999999998</c:v>
                </c:pt>
                <c:pt idx="637">
                  <c:v>0.25376544000000001</c:v>
                </c:pt>
                <c:pt idx="638">
                  <c:v>0.25304351000000003</c:v>
                </c:pt>
                <c:pt idx="639">
                  <c:v>0.25163583</c:v>
                </c:pt>
                <c:pt idx="640">
                  <c:v>0.25895837999999999</c:v>
                </c:pt>
                <c:pt idx="641">
                  <c:v>0.26855741</c:v>
                </c:pt>
                <c:pt idx="642">
                  <c:v>0.26140101999999998</c:v>
                </c:pt>
                <c:pt idx="643">
                  <c:v>0.25436165999999999</c:v>
                </c:pt>
                <c:pt idx="644">
                  <c:v>0.25350360999999999</c:v>
                </c:pt>
                <c:pt idx="645">
                  <c:v>0.25453564000000001</c:v>
                </c:pt>
                <c:pt idx="646">
                  <c:v>0.26320723000000001</c:v>
                </c:pt>
                <c:pt idx="647">
                  <c:v>0.26637829000000002</c:v>
                </c:pt>
                <c:pt idx="648">
                  <c:v>0.25945856</c:v>
                </c:pt>
                <c:pt idx="649">
                  <c:v>0.26731831</c:v>
                </c:pt>
                <c:pt idx="650">
                  <c:v>0.28574116999999999</c:v>
                </c:pt>
                <c:pt idx="651">
                  <c:v>0.27247607000000001</c:v>
                </c:pt>
                <c:pt idx="652">
                  <c:v>0.25575012000000003</c:v>
                </c:pt>
                <c:pt idx="653">
                  <c:v>0.25199612999999998</c:v>
                </c:pt>
                <c:pt idx="654">
                  <c:v>0.25383388000000001</c:v>
                </c:pt>
                <c:pt idx="655">
                  <c:v>0.25684517000000001</c:v>
                </c:pt>
                <c:pt idx="656">
                  <c:v>0.25315861000000001</c:v>
                </c:pt>
                <c:pt idx="657">
                  <c:v>0.25146945999999998</c:v>
                </c:pt>
                <c:pt idx="658">
                  <c:v>0.25673845000000001</c:v>
                </c:pt>
                <c:pt idx="659">
                  <c:v>0.25722803999999999</c:v>
                </c:pt>
                <c:pt idx="660">
                  <c:v>0.25267430000000002</c:v>
                </c:pt>
                <c:pt idx="661">
                  <c:v>0.25416174000000002</c:v>
                </c:pt>
                <c:pt idx="662">
                  <c:v>0.25379499</c:v>
                </c:pt>
                <c:pt idx="663">
                  <c:v>0.24651002999999999</c:v>
                </c:pt>
                <c:pt idx="664">
                  <c:v>0.24507477</c:v>
                </c:pt>
                <c:pt idx="665">
                  <c:v>0.24879915</c:v>
                </c:pt>
                <c:pt idx="666">
                  <c:v>0.26121893000000002</c:v>
                </c:pt>
                <c:pt idx="667">
                  <c:v>0.25602152</c:v>
                </c:pt>
                <c:pt idx="668">
                  <c:v>0.24311219000000001</c:v>
                </c:pt>
                <c:pt idx="669">
                  <c:v>0.23981615000000001</c:v>
                </c:pt>
                <c:pt idx="670">
                  <c:v>0.23753738999999999</c:v>
                </c:pt>
                <c:pt idx="671">
                  <c:v>0.24058827999999999</c:v>
                </c:pt>
                <c:pt idx="672">
                  <c:v>0.25161243</c:v>
                </c:pt>
                <c:pt idx="673">
                  <c:v>0.24982688</c:v>
                </c:pt>
                <c:pt idx="674">
                  <c:v>0.25403519000000002</c:v>
                </c:pt>
                <c:pt idx="675">
                  <c:v>0.25509647000000002</c:v>
                </c:pt>
                <c:pt idx="676">
                  <c:v>0.24175926</c:v>
                </c:pt>
                <c:pt idx="677">
                  <c:v>0.24216183999999999</c:v>
                </c:pt>
                <c:pt idx="678">
                  <c:v>0.24124781000000001</c:v>
                </c:pt>
                <c:pt idx="679">
                  <c:v>0.23974498</c:v>
                </c:pt>
                <c:pt idx="680">
                  <c:v>0.2398885</c:v>
                </c:pt>
                <c:pt idx="681">
                  <c:v>0.24286208000000001</c:v>
                </c:pt>
                <c:pt idx="682">
                  <c:v>0.24934990000000001</c:v>
                </c:pt>
                <c:pt idx="683">
                  <c:v>0.25842756</c:v>
                </c:pt>
                <c:pt idx="684">
                  <c:v>0.25852282999999998</c:v>
                </c:pt>
                <c:pt idx="685">
                  <c:v>0.24973112</c:v>
                </c:pt>
                <c:pt idx="686">
                  <c:v>0.24673497999999999</c:v>
                </c:pt>
                <c:pt idx="687">
                  <c:v>0.24774573</c:v>
                </c:pt>
                <c:pt idx="688">
                  <c:v>0.24834026000000001</c:v>
                </c:pt>
                <c:pt idx="689">
                  <c:v>0.24948549</c:v>
                </c:pt>
                <c:pt idx="690">
                  <c:v>0.25185996999999999</c:v>
                </c:pt>
                <c:pt idx="691">
                  <c:v>0.25891662999999998</c:v>
                </c:pt>
                <c:pt idx="692">
                  <c:v>0.2682755</c:v>
                </c:pt>
                <c:pt idx="693">
                  <c:v>0.26047004000000001</c:v>
                </c:pt>
                <c:pt idx="694">
                  <c:v>0.25317989000000002</c:v>
                </c:pt>
                <c:pt idx="695">
                  <c:v>0.25513377999999998</c:v>
                </c:pt>
                <c:pt idx="696">
                  <c:v>0.25233041</c:v>
                </c:pt>
                <c:pt idx="697">
                  <c:v>0.24951427000000001</c:v>
                </c:pt>
                <c:pt idx="698">
                  <c:v>0.24754198999999999</c:v>
                </c:pt>
                <c:pt idx="699">
                  <c:v>0.24775264999999999</c:v>
                </c:pt>
                <c:pt idx="700">
                  <c:v>0.24824346</c:v>
                </c:pt>
                <c:pt idx="701">
                  <c:v>0.24781042</c:v>
                </c:pt>
                <c:pt idx="702">
                  <c:v>0.24045021</c:v>
                </c:pt>
                <c:pt idx="703">
                  <c:v>0.23546011</c:v>
                </c:pt>
                <c:pt idx="704">
                  <c:v>0.23438883999999999</c:v>
                </c:pt>
                <c:pt idx="705">
                  <c:v>0.23064191000000001</c:v>
                </c:pt>
                <c:pt idx="706">
                  <c:v>0.22960338</c:v>
                </c:pt>
                <c:pt idx="707">
                  <c:v>0.22734449000000001</c:v>
                </c:pt>
                <c:pt idx="708">
                  <c:v>0.22162613</c:v>
                </c:pt>
                <c:pt idx="709">
                  <c:v>0.22089213999999999</c:v>
                </c:pt>
                <c:pt idx="710">
                  <c:v>0.22142990000000001</c:v>
                </c:pt>
                <c:pt idx="711">
                  <c:v>0.22212916999999999</c:v>
                </c:pt>
                <c:pt idx="712">
                  <c:v>0.22427548</c:v>
                </c:pt>
                <c:pt idx="713">
                  <c:v>0.21768124</c:v>
                </c:pt>
                <c:pt idx="714">
                  <c:v>0.21137011</c:v>
                </c:pt>
                <c:pt idx="715">
                  <c:v>0.209669296</c:v>
                </c:pt>
                <c:pt idx="716">
                  <c:v>0.209640669</c:v>
                </c:pt>
                <c:pt idx="717">
                  <c:v>0.207860824</c:v>
                </c:pt>
                <c:pt idx="718">
                  <c:v>0.20753091300000001</c:v>
                </c:pt>
                <c:pt idx="719">
                  <c:v>0.20642614200000001</c:v>
                </c:pt>
                <c:pt idx="720">
                  <c:v>0.20379895000000001</c:v>
                </c:pt>
                <c:pt idx="721">
                  <c:v>0.205689709</c:v>
                </c:pt>
                <c:pt idx="722">
                  <c:v>0.20948536700000001</c:v>
                </c:pt>
                <c:pt idx="723">
                  <c:v>0.207018128</c:v>
                </c:pt>
                <c:pt idx="724">
                  <c:v>0.202354547</c:v>
                </c:pt>
                <c:pt idx="725">
                  <c:v>0.20121440199999999</c:v>
                </c:pt>
                <c:pt idx="726">
                  <c:v>0.20159844099999999</c:v>
                </c:pt>
                <c:pt idx="727">
                  <c:v>0.20173744099999999</c:v>
                </c:pt>
                <c:pt idx="728">
                  <c:v>0.19904543099999999</c:v>
                </c:pt>
                <c:pt idx="729">
                  <c:v>0.19760341300000001</c:v>
                </c:pt>
                <c:pt idx="730">
                  <c:v>0.19720567</c:v>
                </c:pt>
                <c:pt idx="731">
                  <c:v>0.19724919499999999</c:v>
                </c:pt>
                <c:pt idx="732">
                  <c:v>0.19734369900000001</c:v>
                </c:pt>
                <c:pt idx="733">
                  <c:v>0.19604827699999999</c:v>
                </c:pt>
                <c:pt idx="734">
                  <c:v>0.19454057</c:v>
                </c:pt>
                <c:pt idx="735">
                  <c:v>0.194943116</c:v>
                </c:pt>
                <c:pt idx="736">
                  <c:v>0.19402491299999999</c:v>
                </c:pt>
                <c:pt idx="737">
                  <c:v>0.19342298099999999</c:v>
                </c:pt>
                <c:pt idx="738">
                  <c:v>0.19411041500000001</c:v>
                </c:pt>
                <c:pt idx="739">
                  <c:v>0.19554643799999999</c:v>
                </c:pt>
                <c:pt idx="740">
                  <c:v>0.194827948</c:v>
                </c:pt>
                <c:pt idx="741">
                  <c:v>0.195690896</c:v>
                </c:pt>
                <c:pt idx="742">
                  <c:v>0.196063283</c:v>
                </c:pt>
                <c:pt idx="743">
                  <c:v>0.19311004900000001</c:v>
                </c:pt>
                <c:pt idx="744">
                  <c:v>0.19168009599999999</c:v>
                </c:pt>
                <c:pt idx="745">
                  <c:v>0.19128985000000001</c:v>
                </c:pt>
                <c:pt idx="746">
                  <c:v>0.19129722299999999</c:v>
                </c:pt>
                <c:pt idx="747">
                  <c:v>0.19079299</c:v>
                </c:pt>
                <c:pt idx="748">
                  <c:v>0.192379523</c:v>
                </c:pt>
                <c:pt idx="749">
                  <c:v>0.197245013</c:v>
                </c:pt>
                <c:pt idx="750">
                  <c:v>0.194552742</c:v>
                </c:pt>
                <c:pt idx="751">
                  <c:v>0.190676452</c:v>
                </c:pt>
                <c:pt idx="752">
                  <c:v>0.19010543899999999</c:v>
                </c:pt>
                <c:pt idx="753">
                  <c:v>0.18900913999999999</c:v>
                </c:pt>
                <c:pt idx="754">
                  <c:v>0.18899030999999999</c:v>
                </c:pt>
                <c:pt idx="755">
                  <c:v>0.18906228999999999</c:v>
                </c:pt>
                <c:pt idx="756">
                  <c:v>0.18850042</c:v>
                </c:pt>
                <c:pt idx="757">
                  <c:v>0.18870237000000001</c:v>
                </c:pt>
                <c:pt idx="758">
                  <c:v>0.18866325</c:v>
                </c:pt>
                <c:pt idx="759">
                  <c:v>0.18794931000000001</c:v>
                </c:pt>
                <c:pt idx="760">
                  <c:v>0.18875574000000001</c:v>
                </c:pt>
                <c:pt idx="761">
                  <c:v>0.19054785299999999</c:v>
                </c:pt>
                <c:pt idx="762">
                  <c:v>0.192015941</c:v>
                </c:pt>
                <c:pt idx="763">
                  <c:v>0.19023193099999999</c:v>
                </c:pt>
                <c:pt idx="764">
                  <c:v>0.18764360999999999</c:v>
                </c:pt>
                <c:pt idx="765">
                  <c:v>0.18720473000000001</c:v>
                </c:pt>
                <c:pt idx="766">
                  <c:v>0.18741759999999999</c:v>
                </c:pt>
                <c:pt idx="767">
                  <c:v>0.18691492000000001</c:v>
                </c:pt>
                <c:pt idx="768">
                  <c:v>0.18695701000000001</c:v>
                </c:pt>
                <c:pt idx="769">
                  <c:v>0.18709439</c:v>
                </c:pt>
                <c:pt idx="770">
                  <c:v>0.18662865000000001</c:v>
                </c:pt>
                <c:pt idx="771">
                  <c:v>0.18696881000000001</c:v>
                </c:pt>
                <c:pt idx="772">
                  <c:v>0.18778611000000001</c:v>
                </c:pt>
                <c:pt idx="773">
                  <c:v>0.18779175000000001</c:v>
                </c:pt>
                <c:pt idx="774">
                  <c:v>0.18696238000000001</c:v>
                </c:pt>
                <c:pt idx="775">
                  <c:v>0.18662614</c:v>
                </c:pt>
                <c:pt idx="776">
                  <c:v>0.18632404</c:v>
                </c:pt>
                <c:pt idx="777">
                  <c:v>0.18635794999999999</c:v>
                </c:pt>
                <c:pt idx="778">
                  <c:v>0.18569179999999999</c:v>
                </c:pt>
                <c:pt idx="779">
                  <c:v>0.18562086</c:v>
                </c:pt>
                <c:pt idx="780">
                  <c:v>0.18591737</c:v>
                </c:pt>
                <c:pt idx="781">
                  <c:v>0.18547316999999999</c:v>
                </c:pt>
                <c:pt idx="782">
                  <c:v>0.18579672</c:v>
                </c:pt>
                <c:pt idx="783">
                  <c:v>0.18625807</c:v>
                </c:pt>
                <c:pt idx="784">
                  <c:v>0.18539009000000001</c:v>
                </c:pt>
                <c:pt idx="785">
                  <c:v>0.18535059000000001</c:v>
                </c:pt>
                <c:pt idx="786">
                  <c:v>0.18551524999999999</c:v>
                </c:pt>
                <c:pt idx="787">
                  <c:v>0.18702411999999999</c:v>
                </c:pt>
                <c:pt idx="788">
                  <c:v>0.18735257999999999</c:v>
                </c:pt>
                <c:pt idx="789">
                  <c:v>0.18563198</c:v>
                </c:pt>
                <c:pt idx="790">
                  <c:v>0.18576644</c:v>
                </c:pt>
                <c:pt idx="791">
                  <c:v>0.18559713999999999</c:v>
                </c:pt>
                <c:pt idx="792">
                  <c:v>0.18451886000000001</c:v>
                </c:pt>
                <c:pt idx="793">
                  <c:v>0.18450943</c:v>
                </c:pt>
                <c:pt idx="794">
                  <c:v>0.18491632</c:v>
                </c:pt>
                <c:pt idx="795">
                  <c:v>0.18434553000000001</c:v>
                </c:pt>
                <c:pt idx="796">
                  <c:v>0.18456085</c:v>
                </c:pt>
                <c:pt idx="797">
                  <c:v>0.18467188000000001</c:v>
                </c:pt>
                <c:pt idx="798">
                  <c:v>0.18417525000000001</c:v>
                </c:pt>
                <c:pt idx="799">
                  <c:v>0.1850252</c:v>
                </c:pt>
                <c:pt idx="800">
                  <c:v>0.18602821</c:v>
                </c:pt>
                <c:pt idx="801">
                  <c:v>0.18527708000000001</c:v>
                </c:pt>
                <c:pt idx="802">
                  <c:v>0.18490227000000001</c:v>
                </c:pt>
                <c:pt idx="803">
                  <c:v>0.18435234</c:v>
                </c:pt>
                <c:pt idx="804">
                  <c:v>0.18418646</c:v>
                </c:pt>
                <c:pt idx="805">
                  <c:v>0.18458767000000001</c:v>
                </c:pt>
                <c:pt idx="806">
                  <c:v>0.18414765</c:v>
                </c:pt>
                <c:pt idx="807">
                  <c:v>0.18439942000000001</c:v>
                </c:pt>
                <c:pt idx="808">
                  <c:v>0.18455137999999999</c:v>
                </c:pt>
                <c:pt idx="809">
                  <c:v>0.183976</c:v>
                </c:pt>
                <c:pt idx="810">
                  <c:v>0.18439773000000001</c:v>
                </c:pt>
                <c:pt idx="811">
                  <c:v>0.18449396000000001</c:v>
                </c:pt>
                <c:pt idx="812">
                  <c:v>0.18422611</c:v>
                </c:pt>
                <c:pt idx="813">
                  <c:v>0.18504941</c:v>
                </c:pt>
                <c:pt idx="814">
                  <c:v>0.18454804999999999</c:v>
                </c:pt>
                <c:pt idx="815">
                  <c:v>0.18392274</c:v>
                </c:pt>
                <c:pt idx="816">
                  <c:v>0.18429945</c:v>
                </c:pt>
                <c:pt idx="817">
                  <c:v>0.18401432000000001</c:v>
                </c:pt>
                <c:pt idx="818">
                  <c:v>0.18393314999999999</c:v>
                </c:pt>
                <c:pt idx="819">
                  <c:v>0.18427279999999999</c:v>
                </c:pt>
                <c:pt idx="820">
                  <c:v>0.18382444000000001</c:v>
                </c:pt>
                <c:pt idx="821">
                  <c:v>0.18405638999999999</c:v>
                </c:pt>
                <c:pt idx="822">
                  <c:v>0.18416099999999999</c:v>
                </c:pt>
                <c:pt idx="823">
                  <c:v>0.18380505999999999</c:v>
                </c:pt>
                <c:pt idx="824">
                  <c:v>0.18440862999999999</c:v>
                </c:pt>
                <c:pt idx="825">
                  <c:v>0.1846921</c:v>
                </c:pt>
                <c:pt idx="826">
                  <c:v>0.18453955</c:v>
                </c:pt>
                <c:pt idx="827">
                  <c:v>0.18456363000000001</c:v>
                </c:pt>
                <c:pt idx="828">
                  <c:v>0.18398793999999999</c:v>
                </c:pt>
                <c:pt idx="829">
                  <c:v>0.18372421</c:v>
                </c:pt>
                <c:pt idx="830">
                  <c:v>0.18429280000000001</c:v>
                </c:pt>
                <c:pt idx="831">
                  <c:v>0.1839114</c:v>
                </c:pt>
                <c:pt idx="832">
                  <c:v>0.18384586</c:v>
                </c:pt>
                <c:pt idx="833">
                  <c:v>0.18426250999999999</c:v>
                </c:pt>
                <c:pt idx="834">
                  <c:v>0.18390565</c:v>
                </c:pt>
                <c:pt idx="835">
                  <c:v>0.18409912</c:v>
                </c:pt>
                <c:pt idx="836">
                  <c:v>0.18422372000000001</c:v>
                </c:pt>
                <c:pt idx="837">
                  <c:v>0.18391948</c:v>
                </c:pt>
                <c:pt idx="838">
                  <c:v>0.18458352</c:v>
                </c:pt>
                <c:pt idx="839">
                  <c:v>0.18466621999999999</c:v>
                </c:pt>
                <c:pt idx="840">
                  <c:v>0.184201</c:v>
                </c:pt>
                <c:pt idx="841">
                  <c:v>0.1846391</c:v>
                </c:pt>
                <c:pt idx="842">
                  <c:v>0.18430309</c:v>
                </c:pt>
                <c:pt idx="843">
                  <c:v>0.18426724</c:v>
                </c:pt>
                <c:pt idx="844">
                  <c:v>0.18485993000000001</c:v>
                </c:pt>
                <c:pt idx="845">
                  <c:v>0.18441262999999999</c:v>
                </c:pt>
                <c:pt idx="846">
                  <c:v>0.18446588</c:v>
                </c:pt>
                <c:pt idx="847">
                  <c:v>0.18494342</c:v>
                </c:pt>
                <c:pt idx="848">
                  <c:v>0.18448403999999999</c:v>
                </c:pt>
                <c:pt idx="849">
                  <c:v>0.18475944</c:v>
                </c:pt>
                <c:pt idx="850">
                  <c:v>0.18502556000000001</c:v>
                </c:pt>
                <c:pt idx="851">
                  <c:v>0.18478333</c:v>
                </c:pt>
                <c:pt idx="852">
                  <c:v>0.18510124</c:v>
                </c:pt>
                <c:pt idx="853">
                  <c:v>0.18496857999999999</c:v>
                </c:pt>
                <c:pt idx="854">
                  <c:v>0.18476110000000001</c:v>
                </c:pt>
                <c:pt idx="855">
                  <c:v>0.18517628999999999</c:v>
                </c:pt>
                <c:pt idx="856">
                  <c:v>0.18479434</c:v>
                </c:pt>
                <c:pt idx="857">
                  <c:v>0.18482253000000001</c:v>
                </c:pt>
                <c:pt idx="858">
                  <c:v>0.18520569000000001</c:v>
                </c:pt>
                <c:pt idx="859">
                  <c:v>0.18464319000000001</c:v>
                </c:pt>
                <c:pt idx="860">
                  <c:v>0.18481391999999999</c:v>
                </c:pt>
                <c:pt idx="861">
                  <c:v>0.18512134999999999</c:v>
                </c:pt>
                <c:pt idx="862">
                  <c:v>0.18450889000000001</c:v>
                </c:pt>
                <c:pt idx="863">
                  <c:v>0.18494332999999999</c:v>
                </c:pt>
                <c:pt idx="864">
                  <c:v>0.18506950999999999</c:v>
                </c:pt>
                <c:pt idx="865">
                  <c:v>0.18440197999999999</c:v>
                </c:pt>
                <c:pt idx="866">
                  <c:v>0.18468192999999999</c:v>
                </c:pt>
                <c:pt idx="867">
                  <c:v>0.18456689000000001</c:v>
                </c:pt>
                <c:pt idx="868">
                  <c:v>0.18424246999999999</c:v>
                </c:pt>
                <c:pt idx="869">
                  <c:v>0.18451244</c:v>
                </c:pt>
                <c:pt idx="870">
                  <c:v>0.18418148000000001</c:v>
                </c:pt>
                <c:pt idx="871">
                  <c:v>0.18418512000000001</c:v>
                </c:pt>
                <c:pt idx="872">
                  <c:v>0.18439514000000001</c:v>
                </c:pt>
                <c:pt idx="873">
                  <c:v>0.18390052000000001</c:v>
                </c:pt>
                <c:pt idx="874">
                  <c:v>0.18412158000000001</c:v>
                </c:pt>
                <c:pt idx="875">
                  <c:v>0.18425860999999999</c:v>
                </c:pt>
                <c:pt idx="876">
                  <c:v>0.18378670999999999</c:v>
                </c:pt>
                <c:pt idx="877">
                  <c:v>0.18426756</c:v>
                </c:pt>
                <c:pt idx="878">
                  <c:v>0.18418662</c:v>
                </c:pt>
                <c:pt idx="879">
                  <c:v>0.18370655999999999</c:v>
                </c:pt>
                <c:pt idx="880">
                  <c:v>0.18419969</c:v>
                </c:pt>
                <c:pt idx="881">
                  <c:v>0.18408305</c:v>
                </c:pt>
                <c:pt idx="882">
                  <c:v>0.18380251</c:v>
                </c:pt>
                <c:pt idx="883">
                  <c:v>0.18422422999999999</c:v>
                </c:pt>
                <c:pt idx="884">
                  <c:v>0.1839258</c:v>
                </c:pt>
                <c:pt idx="885">
                  <c:v>0.18391463</c:v>
                </c:pt>
                <c:pt idx="886">
                  <c:v>0.18416399999999999</c:v>
                </c:pt>
                <c:pt idx="887">
                  <c:v>0.18385067999999999</c:v>
                </c:pt>
                <c:pt idx="888">
                  <c:v>0.18408440000000001</c:v>
                </c:pt>
                <c:pt idx="889">
                  <c:v>0.18414206</c:v>
                </c:pt>
                <c:pt idx="890">
                  <c:v>0.18380447999999999</c:v>
                </c:pt>
                <c:pt idx="891">
                  <c:v>0.18424304999999999</c:v>
                </c:pt>
                <c:pt idx="892">
                  <c:v>0.18407127000000001</c:v>
                </c:pt>
                <c:pt idx="893">
                  <c:v>0.18377825</c:v>
                </c:pt>
                <c:pt idx="894">
                  <c:v>0.18427593</c:v>
                </c:pt>
                <c:pt idx="895">
                  <c:v>0.18393925</c:v>
                </c:pt>
                <c:pt idx="896">
                  <c:v>0.18373832000000001</c:v>
                </c:pt>
                <c:pt idx="897">
                  <c:v>0.18420515000000001</c:v>
                </c:pt>
                <c:pt idx="898">
                  <c:v>0.18381865999999999</c:v>
                </c:pt>
                <c:pt idx="899">
                  <c:v>0.1838274</c:v>
                </c:pt>
                <c:pt idx="900">
                  <c:v>0.18406347000000001</c:v>
                </c:pt>
                <c:pt idx="901">
                  <c:v>0.18361425000000001</c:v>
                </c:pt>
                <c:pt idx="902">
                  <c:v>0.18372490999999999</c:v>
                </c:pt>
                <c:pt idx="903">
                  <c:v>0.18372788000000001</c:v>
                </c:pt>
                <c:pt idx="904">
                  <c:v>0.18336825000000001</c:v>
                </c:pt>
                <c:pt idx="905">
                  <c:v>0.18361928999999999</c:v>
                </c:pt>
                <c:pt idx="906">
                  <c:v>0.18331095</c:v>
                </c:pt>
                <c:pt idx="907">
                  <c:v>0.18309151000000001</c:v>
                </c:pt>
                <c:pt idx="908">
                  <c:v>0.18341529000000001</c:v>
                </c:pt>
                <c:pt idx="909">
                  <c:v>0.18293957999999999</c:v>
                </c:pt>
                <c:pt idx="910">
                  <c:v>0.18282372999999999</c:v>
                </c:pt>
                <c:pt idx="911">
                  <c:v>0.18312534999999999</c:v>
                </c:pt>
                <c:pt idx="912">
                  <c:v>0.18253654999999999</c:v>
                </c:pt>
                <c:pt idx="913">
                  <c:v>0.18257582</c:v>
                </c:pt>
                <c:pt idx="914">
                  <c:v>0.18272679</c:v>
                </c:pt>
                <c:pt idx="915">
                  <c:v>0.18215875000000001</c:v>
                </c:pt>
                <c:pt idx="916">
                  <c:v>0.1822867</c:v>
                </c:pt>
                <c:pt idx="917">
                  <c:v>0.18223791</c:v>
                </c:pt>
                <c:pt idx="918">
                  <c:v>0.18176718</c:v>
                </c:pt>
                <c:pt idx="919">
                  <c:v>0.18197492000000001</c:v>
                </c:pt>
                <c:pt idx="920">
                  <c:v>0.18166987000000001</c:v>
                </c:pt>
                <c:pt idx="921">
                  <c:v>0.18137015000000001</c:v>
                </c:pt>
                <c:pt idx="922">
                  <c:v>0.18155842</c:v>
                </c:pt>
                <c:pt idx="923">
                  <c:v>0.18111685</c:v>
                </c:pt>
                <c:pt idx="924">
                  <c:v>0.18102826</c:v>
                </c:pt>
                <c:pt idx="925">
                  <c:v>0.18113617000000001</c:v>
                </c:pt>
                <c:pt idx="926">
                  <c:v>0.18054698</c:v>
                </c:pt>
                <c:pt idx="927">
                  <c:v>0.1806653</c:v>
                </c:pt>
                <c:pt idx="928">
                  <c:v>0.18065811000000001</c:v>
                </c:pt>
                <c:pt idx="929">
                  <c:v>0.18010709999999999</c:v>
                </c:pt>
                <c:pt idx="930">
                  <c:v>0.18036211999999999</c:v>
                </c:pt>
                <c:pt idx="931">
                  <c:v>0.18023512</c:v>
                </c:pt>
                <c:pt idx="932">
                  <c:v>0.17978195</c:v>
                </c:pt>
                <c:pt idx="933">
                  <c:v>0.18010023</c:v>
                </c:pt>
                <c:pt idx="934">
                  <c:v>0.17981136</c:v>
                </c:pt>
                <c:pt idx="935">
                  <c:v>0.17958062999999999</c:v>
                </c:pt>
                <c:pt idx="936">
                  <c:v>0.17987539</c:v>
                </c:pt>
                <c:pt idx="937">
                  <c:v>0.17949538000000001</c:v>
                </c:pt>
                <c:pt idx="938">
                  <c:v>0.17943049999999999</c:v>
                </c:pt>
                <c:pt idx="939">
                  <c:v>0.17957437000000001</c:v>
                </c:pt>
                <c:pt idx="940">
                  <c:v>0.17914500999999999</c:v>
                </c:pt>
                <c:pt idx="941">
                  <c:v>0.17933735000000001</c:v>
                </c:pt>
                <c:pt idx="942">
                  <c:v>0.17930218000000001</c:v>
                </c:pt>
                <c:pt idx="943">
                  <c:v>0.17891359000000001</c:v>
                </c:pt>
                <c:pt idx="944">
                  <c:v>0.17922927999999999</c:v>
                </c:pt>
                <c:pt idx="945">
                  <c:v>0.17902777</c:v>
                </c:pt>
                <c:pt idx="946">
                  <c:v>0.17873838</c:v>
                </c:pt>
                <c:pt idx="947">
                  <c:v>0.17914907999999999</c:v>
                </c:pt>
                <c:pt idx="948">
                  <c:v>0.17878516999999999</c:v>
                </c:pt>
                <c:pt idx="949">
                  <c:v>0.17866035999999999</c:v>
                </c:pt>
                <c:pt idx="950">
                  <c:v>0.17899512000000001</c:v>
                </c:pt>
                <c:pt idx="951">
                  <c:v>0.17857053000000001</c:v>
                </c:pt>
                <c:pt idx="952">
                  <c:v>0.17856992999999999</c:v>
                </c:pt>
                <c:pt idx="953">
                  <c:v>0.17877488999999999</c:v>
                </c:pt>
                <c:pt idx="954">
                  <c:v>0.17836614000000001</c:v>
                </c:pt>
                <c:pt idx="955">
                  <c:v>0.17850352</c:v>
                </c:pt>
                <c:pt idx="956">
                  <c:v>0.17848232</c:v>
                </c:pt>
                <c:pt idx="957">
                  <c:v>0.17818645999999999</c:v>
                </c:pt>
                <c:pt idx="958">
                  <c:v>0.17842689</c:v>
                </c:pt>
                <c:pt idx="959">
                  <c:v>0.17819383999999999</c:v>
                </c:pt>
                <c:pt idx="960">
                  <c:v>0.17804995000000001</c:v>
                </c:pt>
                <c:pt idx="961">
                  <c:v>0.17837015000000001</c:v>
                </c:pt>
                <c:pt idx="962">
                  <c:v>0.17797262</c:v>
                </c:pt>
                <c:pt idx="963">
                  <c:v>0.17801801</c:v>
                </c:pt>
                <c:pt idx="964">
                  <c:v>0.17831147999999999</c:v>
                </c:pt>
                <c:pt idx="965">
                  <c:v>0.17778561000000001</c:v>
                </c:pt>
                <c:pt idx="966">
                  <c:v>0.17791757</c:v>
                </c:pt>
                <c:pt idx="967">
                  <c:v>0.17812326000000001</c:v>
                </c:pt>
                <c:pt idx="968">
                  <c:v>0.17763055999999999</c:v>
                </c:pt>
                <c:pt idx="969">
                  <c:v>0.17786441</c:v>
                </c:pt>
                <c:pt idx="970">
                  <c:v>0.17784562000000001</c:v>
                </c:pt>
                <c:pt idx="971">
                  <c:v>0.17745907</c:v>
                </c:pt>
                <c:pt idx="972">
                  <c:v>0.17766526999999999</c:v>
                </c:pt>
                <c:pt idx="973">
                  <c:v>0.1774569</c:v>
                </c:pt>
                <c:pt idx="974">
                  <c:v>0.17727831999999999</c:v>
                </c:pt>
                <c:pt idx="975">
                  <c:v>0.17743434999999999</c:v>
                </c:pt>
                <c:pt idx="976">
                  <c:v>0.17702171</c:v>
                </c:pt>
                <c:pt idx="977">
                  <c:v>0.17714384999999999</c:v>
                </c:pt>
                <c:pt idx="978">
                  <c:v>0.17738179000000001</c:v>
                </c:pt>
                <c:pt idx="979">
                  <c:v>0.17710412</c:v>
                </c:pt>
                <c:pt idx="980">
                  <c:v>0.17759405</c:v>
                </c:pt>
                <c:pt idx="981">
                  <c:v>0.17785396000000001</c:v>
                </c:pt>
                <c:pt idx="982">
                  <c:v>0.17758652999999999</c:v>
                </c:pt>
                <c:pt idx="983">
                  <c:v>0.17820206</c:v>
                </c:pt>
                <c:pt idx="984">
                  <c:v>0.17839562</c:v>
                </c:pt>
                <c:pt idx="985">
                  <c:v>0.17833197000000001</c:v>
                </c:pt>
                <c:pt idx="986">
                  <c:v>0.17909233999999999</c:v>
                </c:pt>
                <c:pt idx="987">
                  <c:v>0.17944270000000001</c:v>
                </c:pt>
                <c:pt idx="988">
                  <c:v>0.17990486999999999</c:v>
                </c:pt>
                <c:pt idx="989">
                  <c:v>0.18100823999999999</c:v>
                </c:pt>
                <c:pt idx="990">
                  <c:v>0.18181166000000001</c:v>
                </c:pt>
                <c:pt idx="991">
                  <c:v>0.18318980000000001</c:v>
                </c:pt>
                <c:pt idx="992">
                  <c:v>0.18482272</c:v>
                </c:pt>
                <c:pt idx="993">
                  <c:v>0.18630150000000001</c:v>
                </c:pt>
                <c:pt idx="994">
                  <c:v>0.18865912000000001</c:v>
                </c:pt>
                <c:pt idx="995">
                  <c:v>0.19092221400000001</c:v>
                </c:pt>
                <c:pt idx="996">
                  <c:v>0.193186043</c:v>
                </c:pt>
                <c:pt idx="997">
                  <c:v>0.19633156199999999</c:v>
                </c:pt>
                <c:pt idx="998">
                  <c:v>0.19872839</c:v>
                </c:pt>
                <c:pt idx="999">
                  <c:v>0.2008455086</c:v>
                </c:pt>
                <c:pt idx="1000">
                  <c:v>0.20374757900000001</c:v>
                </c:pt>
                <c:pt idx="1001">
                  <c:v>0.20580725699999999</c:v>
                </c:pt>
                <c:pt idx="1002">
                  <c:v>0.20739503500000001</c:v>
                </c:pt>
                <c:pt idx="1003">
                  <c:v>0.208899785</c:v>
                </c:pt>
                <c:pt idx="1004">
                  <c:v>0.20941984199999999</c:v>
                </c:pt>
                <c:pt idx="1005">
                  <c:v>0.209792536</c:v>
                </c:pt>
                <c:pt idx="1006">
                  <c:v>0.20964215999999999</c:v>
                </c:pt>
                <c:pt idx="1007">
                  <c:v>0.20803269299999999</c:v>
                </c:pt>
                <c:pt idx="1008">
                  <c:v>0.205101642</c:v>
                </c:pt>
                <c:pt idx="1009">
                  <c:v>0.1996552778</c:v>
                </c:pt>
                <c:pt idx="1010">
                  <c:v>0.192035558</c:v>
                </c:pt>
                <c:pt idx="1011">
                  <c:v>0.18832802000000001</c:v>
                </c:pt>
                <c:pt idx="1012">
                  <c:v>0.19306494799999999</c:v>
                </c:pt>
                <c:pt idx="1013">
                  <c:v>0.20227373500000001</c:v>
                </c:pt>
                <c:pt idx="1014">
                  <c:v>0.21082856</c:v>
                </c:pt>
                <c:pt idx="1015">
                  <c:v>0.2164026</c:v>
                </c:pt>
                <c:pt idx="1016">
                  <c:v>0.22030327</c:v>
                </c:pt>
                <c:pt idx="1017">
                  <c:v>0.22254546</c:v>
                </c:pt>
                <c:pt idx="1018">
                  <c:v>0.22203141000000001</c:v>
                </c:pt>
                <c:pt idx="1019">
                  <c:v>0.22031961999999999</c:v>
                </c:pt>
                <c:pt idx="1020">
                  <c:v>0.21714686</c:v>
                </c:pt>
                <c:pt idx="1021">
                  <c:v>0.21216183999999999</c:v>
                </c:pt>
                <c:pt idx="1022">
                  <c:v>0.20675471100000001</c:v>
                </c:pt>
                <c:pt idx="1023">
                  <c:v>0.20072332170000001</c:v>
                </c:pt>
                <c:pt idx="1024">
                  <c:v>0.19463075599999999</c:v>
                </c:pt>
                <c:pt idx="1025">
                  <c:v>0.1895705</c:v>
                </c:pt>
                <c:pt idx="1026">
                  <c:v>0.18504203999999999</c:v>
                </c:pt>
                <c:pt idx="1027">
                  <c:v>0.18194189</c:v>
                </c:pt>
                <c:pt idx="1028">
                  <c:v>0.18009463000000001</c:v>
                </c:pt>
                <c:pt idx="1029">
                  <c:v>0.17844214999999999</c:v>
                </c:pt>
                <c:pt idx="1030">
                  <c:v>0.17797478999999999</c:v>
                </c:pt>
                <c:pt idx="1031">
                  <c:v>0.17796662999999999</c:v>
                </c:pt>
                <c:pt idx="1032">
                  <c:v>0.17740317999999999</c:v>
                </c:pt>
                <c:pt idx="1033">
                  <c:v>0.17768518999999999</c:v>
                </c:pt>
                <c:pt idx="1034">
                  <c:v>0.17789956000000001</c:v>
                </c:pt>
                <c:pt idx="1035">
                  <c:v>0.17754632000000001</c:v>
                </c:pt>
                <c:pt idx="1036">
                  <c:v>0.17787736000000001</c:v>
                </c:pt>
                <c:pt idx="1037">
                  <c:v>0.17793996000000001</c:v>
                </c:pt>
                <c:pt idx="1038">
                  <c:v>0.17774572</c:v>
                </c:pt>
                <c:pt idx="1039">
                  <c:v>0.17806894000000001</c:v>
                </c:pt>
                <c:pt idx="1040">
                  <c:v>0.17798509000000001</c:v>
                </c:pt>
                <c:pt idx="1041">
                  <c:v>0.17802390000000001</c:v>
                </c:pt>
                <c:pt idx="1042">
                  <c:v>0.17828094</c:v>
                </c:pt>
                <c:pt idx="1043">
                  <c:v>0.17809547000000001</c:v>
                </c:pt>
                <c:pt idx="1044">
                  <c:v>0.17835656</c:v>
                </c:pt>
                <c:pt idx="1045">
                  <c:v>0.17853814000000001</c:v>
                </c:pt>
                <c:pt idx="1046">
                  <c:v>0.17824387999999999</c:v>
                </c:pt>
                <c:pt idx="1047">
                  <c:v>0.17867549999999999</c:v>
                </c:pt>
                <c:pt idx="1048">
                  <c:v>0.17876895000000001</c:v>
                </c:pt>
                <c:pt idx="1049">
                  <c:v>0.17850758</c:v>
                </c:pt>
                <c:pt idx="1050">
                  <c:v>0.17898075999999999</c:v>
                </c:pt>
                <c:pt idx="1051">
                  <c:v>0.17897226999999999</c:v>
                </c:pt>
                <c:pt idx="1052">
                  <c:v>0.17878680999999999</c:v>
                </c:pt>
                <c:pt idx="1053">
                  <c:v>0.17919238000000001</c:v>
                </c:pt>
                <c:pt idx="1054">
                  <c:v>0.17908135</c:v>
                </c:pt>
                <c:pt idx="1055">
                  <c:v>0.17909979000000001</c:v>
                </c:pt>
                <c:pt idx="1056">
                  <c:v>0.17941144000000001</c:v>
                </c:pt>
                <c:pt idx="1057">
                  <c:v>0.17928322999999999</c:v>
                </c:pt>
                <c:pt idx="1058">
                  <c:v>0.17948852000000001</c:v>
                </c:pt>
                <c:pt idx="1059">
                  <c:v>0.17963418</c:v>
                </c:pt>
                <c:pt idx="1060">
                  <c:v>0.17948086999999999</c:v>
                </c:pt>
                <c:pt idx="1061">
                  <c:v>0.17987006999999999</c:v>
                </c:pt>
                <c:pt idx="1062">
                  <c:v>0.17984058999999999</c:v>
                </c:pt>
                <c:pt idx="1063">
                  <c:v>0.17971861</c:v>
                </c:pt>
                <c:pt idx="1064">
                  <c:v>0.18019045</c:v>
                </c:pt>
                <c:pt idx="1065">
                  <c:v>0.18004064</c:v>
                </c:pt>
                <c:pt idx="1066">
                  <c:v>0.17996786000000001</c:v>
                </c:pt>
                <c:pt idx="1067">
                  <c:v>0.1804248</c:v>
                </c:pt>
                <c:pt idx="1068">
                  <c:v>0.18019953</c:v>
                </c:pt>
                <c:pt idx="1069">
                  <c:v>0.18024030999999999</c:v>
                </c:pt>
                <c:pt idx="1070">
                  <c:v>0.18059847000000001</c:v>
                </c:pt>
                <c:pt idx="1071">
                  <c:v>0.18039503000000001</c:v>
                </c:pt>
                <c:pt idx="1072">
                  <c:v>0.18056504000000001</c:v>
                </c:pt>
                <c:pt idx="1073">
                  <c:v>0.18076279000000001</c:v>
                </c:pt>
                <c:pt idx="1074">
                  <c:v>0.18061063999999999</c:v>
                </c:pt>
                <c:pt idx="1075">
                  <c:v>0.18091602000000001</c:v>
                </c:pt>
                <c:pt idx="1076">
                  <c:v>0.18093448000000001</c:v>
                </c:pt>
                <c:pt idx="1077">
                  <c:v>0.18092797999999999</c:v>
                </c:pt>
                <c:pt idx="1078">
                  <c:v>0.18128505</c:v>
                </c:pt>
                <c:pt idx="1079">
                  <c:v>0.18111627999999999</c:v>
                </c:pt>
                <c:pt idx="1080">
                  <c:v>0.18118970000000001</c:v>
                </c:pt>
                <c:pt idx="1081">
                  <c:v>0.18158294</c:v>
                </c:pt>
                <c:pt idx="1082">
                  <c:v>0.18135925999999999</c:v>
                </c:pt>
                <c:pt idx="1083">
                  <c:v>0.18155521999999999</c:v>
                </c:pt>
                <c:pt idx="1084">
                  <c:v>0.18187655</c:v>
                </c:pt>
                <c:pt idx="1085">
                  <c:v>0.18165027</c:v>
                </c:pt>
                <c:pt idx="1086">
                  <c:v>0.18193322000000001</c:v>
                </c:pt>
                <c:pt idx="1087">
                  <c:v>0.18215171999999999</c:v>
                </c:pt>
                <c:pt idx="1088">
                  <c:v>0.18201108999999999</c:v>
                </c:pt>
                <c:pt idx="1089">
                  <c:v>0.18238045999999999</c:v>
                </c:pt>
                <c:pt idx="1090">
                  <c:v>0.18244534000000001</c:v>
                </c:pt>
                <c:pt idx="1091">
                  <c:v>0.18243234999999999</c:v>
                </c:pt>
                <c:pt idx="1092">
                  <c:v>0.18277019999999999</c:v>
                </c:pt>
                <c:pt idx="1093">
                  <c:v>0.18269935000000001</c:v>
                </c:pt>
                <c:pt idx="1094">
                  <c:v>0.1828408</c:v>
                </c:pt>
                <c:pt idx="1095">
                  <c:v>0.18314064999999999</c:v>
                </c:pt>
                <c:pt idx="1096">
                  <c:v>0.18295478000000001</c:v>
                </c:pt>
                <c:pt idx="1097">
                  <c:v>0.18319215999999999</c:v>
                </c:pt>
                <c:pt idx="1098">
                  <c:v>0.18333572000000001</c:v>
                </c:pt>
                <c:pt idx="1099">
                  <c:v>0.18310568999999999</c:v>
                </c:pt>
                <c:pt idx="1100">
                  <c:v>0.18342141000000001</c:v>
                </c:pt>
                <c:pt idx="1101">
                  <c:v>0.18346546</c:v>
                </c:pt>
                <c:pt idx="1102">
                  <c:v>0.18325221999999999</c:v>
                </c:pt>
                <c:pt idx="1103">
                  <c:v>0.18361102000000001</c:v>
                </c:pt>
                <c:pt idx="1104">
                  <c:v>0.18358817999999999</c:v>
                </c:pt>
                <c:pt idx="1105">
                  <c:v>0.18352742999999999</c:v>
                </c:pt>
                <c:pt idx="1106">
                  <c:v>0.18385422000000001</c:v>
                </c:pt>
                <c:pt idx="1107">
                  <c:v>0.18378284</c:v>
                </c:pt>
                <c:pt idx="1108">
                  <c:v>0.18383108000000001</c:v>
                </c:pt>
                <c:pt idx="1109">
                  <c:v>0.18403418999999999</c:v>
                </c:pt>
                <c:pt idx="1110">
                  <c:v>0.18388036999999999</c:v>
                </c:pt>
                <c:pt idx="1111">
                  <c:v>0.18406849</c:v>
                </c:pt>
                <c:pt idx="1112">
                  <c:v>0.18411285999999999</c:v>
                </c:pt>
                <c:pt idx="1113">
                  <c:v>0.18394394</c:v>
                </c:pt>
                <c:pt idx="1114">
                  <c:v>0.18423781</c:v>
                </c:pt>
                <c:pt idx="1115">
                  <c:v>0.18416025999999999</c:v>
                </c:pt>
                <c:pt idx="1116">
                  <c:v>0.18400579</c:v>
                </c:pt>
                <c:pt idx="1117">
                  <c:v>0.18432892000000001</c:v>
                </c:pt>
                <c:pt idx="1118">
                  <c:v>0.18415039</c:v>
                </c:pt>
                <c:pt idx="1119">
                  <c:v>0.18410819</c:v>
                </c:pt>
                <c:pt idx="1120">
                  <c:v>0.18441857</c:v>
                </c:pt>
                <c:pt idx="1121">
                  <c:v>0.18423039999999999</c:v>
                </c:pt>
                <c:pt idx="1122">
                  <c:v>0.18431195</c:v>
                </c:pt>
                <c:pt idx="1123">
                  <c:v>0.18450304000000001</c:v>
                </c:pt>
                <c:pt idx="1124">
                  <c:v>0.18428753</c:v>
                </c:pt>
                <c:pt idx="1125">
                  <c:v>0.18448526000000001</c:v>
                </c:pt>
                <c:pt idx="1126">
                  <c:v>0.18456423</c:v>
                </c:pt>
                <c:pt idx="1127">
                  <c:v>0.18442989000000001</c:v>
                </c:pt>
                <c:pt idx="1128">
                  <c:v>0.18468113</c:v>
                </c:pt>
                <c:pt idx="1129">
                  <c:v>0.18466481000000001</c:v>
                </c:pt>
                <c:pt idx="1130">
                  <c:v>0.18466842999999999</c:v>
                </c:pt>
                <c:pt idx="1131">
                  <c:v>0.18497873000000001</c:v>
                </c:pt>
                <c:pt idx="1132">
                  <c:v>0.18485043000000001</c:v>
                </c:pt>
                <c:pt idx="1133">
                  <c:v>0.18495302999999999</c:v>
                </c:pt>
                <c:pt idx="1134">
                  <c:v>0.18519173</c:v>
                </c:pt>
                <c:pt idx="1135">
                  <c:v>0.18503243999999999</c:v>
                </c:pt>
                <c:pt idx="1136">
                  <c:v>0.18527615</c:v>
                </c:pt>
                <c:pt idx="1137">
                  <c:v>0.18550868000000001</c:v>
                </c:pt>
                <c:pt idx="1138">
                  <c:v>0.18535504</c:v>
                </c:pt>
                <c:pt idx="1139">
                  <c:v>0.18564852000000001</c:v>
                </c:pt>
                <c:pt idx="1140">
                  <c:v>0.18577545000000001</c:v>
                </c:pt>
                <c:pt idx="1141">
                  <c:v>0.18572810000000001</c:v>
                </c:pt>
                <c:pt idx="1142">
                  <c:v>0.18604961</c:v>
                </c:pt>
                <c:pt idx="1143">
                  <c:v>0.18608205</c:v>
                </c:pt>
                <c:pt idx="1144">
                  <c:v>0.18613685999999999</c:v>
                </c:pt>
                <c:pt idx="1145">
                  <c:v>0.18645104000000001</c:v>
                </c:pt>
                <c:pt idx="1146">
                  <c:v>0.1863977</c:v>
                </c:pt>
                <c:pt idx="1147">
                  <c:v>0.18657551</c:v>
                </c:pt>
                <c:pt idx="1148">
                  <c:v>0.18680160000000001</c:v>
                </c:pt>
                <c:pt idx="1149">
                  <c:v>0.18669176000000001</c:v>
                </c:pt>
                <c:pt idx="1150">
                  <c:v>0.1869864</c:v>
                </c:pt>
                <c:pt idx="1151">
                  <c:v>0.18714586</c:v>
                </c:pt>
                <c:pt idx="1152">
                  <c:v>0.18705501999999999</c:v>
                </c:pt>
                <c:pt idx="1153">
                  <c:v>0.18743984</c:v>
                </c:pt>
                <c:pt idx="1154">
                  <c:v>0.18748716000000001</c:v>
                </c:pt>
                <c:pt idx="1155">
                  <c:v>0.18746916</c:v>
                </c:pt>
                <c:pt idx="1156">
                  <c:v>0.18789797999999999</c:v>
                </c:pt>
                <c:pt idx="1157">
                  <c:v>0.18788393</c:v>
                </c:pt>
                <c:pt idx="1158">
                  <c:v>0.18793603</c:v>
                </c:pt>
                <c:pt idx="1159">
                  <c:v>0.18829580000000001</c:v>
                </c:pt>
                <c:pt idx="1160">
                  <c:v>0.18825428999999999</c:v>
                </c:pt>
                <c:pt idx="1161">
                  <c:v>0.18847274</c:v>
                </c:pt>
                <c:pt idx="1162">
                  <c:v>0.18870505000000001</c:v>
                </c:pt>
                <c:pt idx="1163">
                  <c:v>0.18864149</c:v>
                </c:pt>
                <c:pt idx="1164">
                  <c:v>0.18891458999999999</c:v>
                </c:pt>
                <c:pt idx="1165">
                  <c:v>0.18900410000000001</c:v>
                </c:pt>
                <c:pt idx="1166">
                  <c:v>0.18900328999999999</c:v>
                </c:pt>
                <c:pt idx="1167">
                  <c:v>0.18942415000000001</c:v>
                </c:pt>
                <c:pt idx="1168">
                  <c:v>0.18941872000000001</c:v>
                </c:pt>
                <c:pt idx="1169">
                  <c:v>0.18946489</c:v>
                </c:pt>
                <c:pt idx="1170">
                  <c:v>0.18986027</c:v>
                </c:pt>
                <c:pt idx="1171">
                  <c:v>0.18972884000000001</c:v>
                </c:pt>
                <c:pt idx="1172">
                  <c:v>0.18987270000000001</c:v>
                </c:pt>
                <c:pt idx="1173">
                  <c:v>0.19025895100000001</c:v>
                </c:pt>
                <c:pt idx="1174">
                  <c:v>0.19010537399999999</c:v>
                </c:pt>
                <c:pt idx="1175">
                  <c:v>0.19031818</c:v>
                </c:pt>
                <c:pt idx="1176">
                  <c:v>0.190582058</c:v>
                </c:pt>
                <c:pt idx="1177">
                  <c:v>0.19048742499999999</c:v>
                </c:pt>
                <c:pt idx="1178">
                  <c:v>0.19076684499999999</c:v>
                </c:pt>
                <c:pt idx="1179">
                  <c:v>0.190916048</c:v>
                </c:pt>
                <c:pt idx="1180">
                  <c:v>0.19094535000000001</c:v>
                </c:pt>
                <c:pt idx="1181">
                  <c:v>0.19128945999999999</c:v>
                </c:pt>
                <c:pt idx="1182">
                  <c:v>0.191304692</c:v>
                </c:pt>
                <c:pt idx="1183">
                  <c:v>0.191491249</c:v>
                </c:pt>
                <c:pt idx="1184">
                  <c:v>0.19187757799999999</c:v>
                </c:pt>
                <c:pt idx="1185">
                  <c:v>0.19182564699999999</c:v>
                </c:pt>
                <c:pt idx="1186">
                  <c:v>0.19212157999999999</c:v>
                </c:pt>
                <c:pt idx="1187">
                  <c:v>0.19248759600000001</c:v>
                </c:pt>
                <c:pt idx="1188">
                  <c:v>0.192381249</c:v>
                </c:pt>
                <c:pt idx="1189">
                  <c:v>0.19279427900000001</c:v>
                </c:pt>
                <c:pt idx="1190">
                  <c:v>0.19310760299999999</c:v>
                </c:pt>
                <c:pt idx="1191">
                  <c:v>0.19302334099999999</c:v>
                </c:pt>
                <c:pt idx="1192">
                  <c:v>0.19347761699999999</c:v>
                </c:pt>
                <c:pt idx="1193">
                  <c:v>0.19373359100000001</c:v>
                </c:pt>
                <c:pt idx="1194">
                  <c:v>0.193755082</c:v>
                </c:pt>
                <c:pt idx="1195">
                  <c:v>0.19417089200000001</c:v>
                </c:pt>
                <c:pt idx="1196">
                  <c:v>0.19433330500000001</c:v>
                </c:pt>
                <c:pt idx="1197">
                  <c:v>0.19452758000000001</c:v>
                </c:pt>
                <c:pt idx="1198">
                  <c:v>0.19486049499999999</c:v>
                </c:pt>
                <c:pt idx="1199">
                  <c:v>0.19492061699999999</c:v>
                </c:pt>
                <c:pt idx="1200">
                  <c:v>0.19532643299999999</c:v>
                </c:pt>
                <c:pt idx="1201">
                  <c:v>0.19562276100000001</c:v>
                </c:pt>
                <c:pt idx="1202">
                  <c:v>0.1955325</c:v>
                </c:pt>
                <c:pt idx="1203">
                  <c:v>0.19600753200000001</c:v>
                </c:pt>
                <c:pt idx="1204">
                  <c:v>0.19618761400000001</c:v>
                </c:pt>
                <c:pt idx="1205">
                  <c:v>0.19608925599999999</c:v>
                </c:pt>
                <c:pt idx="1206">
                  <c:v>0.196572952</c:v>
                </c:pt>
                <c:pt idx="1207">
                  <c:v>0.196688846</c:v>
                </c:pt>
                <c:pt idx="1208">
                  <c:v>0.19662571700000001</c:v>
                </c:pt>
                <c:pt idx="1209">
                  <c:v>0.19708094900000001</c:v>
                </c:pt>
                <c:pt idx="1210">
                  <c:v>0.197133907</c:v>
                </c:pt>
                <c:pt idx="1211">
                  <c:v>0.19716261099999999</c:v>
                </c:pt>
                <c:pt idx="1212">
                  <c:v>0.197439015</c:v>
                </c:pt>
                <c:pt idx="1213">
                  <c:v>0.19740564899999999</c:v>
                </c:pt>
                <c:pt idx="1214">
                  <c:v>0.19756328000000001</c:v>
                </c:pt>
                <c:pt idx="1215">
                  <c:v>0.19764928400000001</c:v>
                </c:pt>
                <c:pt idx="1216">
                  <c:v>0.19754634400000001</c:v>
                </c:pt>
                <c:pt idx="1217">
                  <c:v>0.19786783199999999</c:v>
                </c:pt>
                <c:pt idx="1218">
                  <c:v>0.19784531299999999</c:v>
                </c:pt>
                <c:pt idx="1219">
                  <c:v>0.197786136</c:v>
                </c:pt>
                <c:pt idx="1220">
                  <c:v>0.198273541</c:v>
                </c:pt>
                <c:pt idx="1221">
                  <c:v>0.19818840300000001</c:v>
                </c:pt>
                <c:pt idx="1222">
                  <c:v>0.19817061799999999</c:v>
                </c:pt>
                <c:pt idx="1223">
                  <c:v>0.19870097</c:v>
                </c:pt>
                <c:pt idx="1224">
                  <c:v>0.19866304700000001</c:v>
                </c:pt>
                <c:pt idx="1225">
                  <c:v>0.19875310199999999</c:v>
                </c:pt>
                <c:pt idx="1226">
                  <c:v>0.1991756459</c:v>
                </c:pt>
                <c:pt idx="1227">
                  <c:v>0.1991578209</c:v>
                </c:pt>
                <c:pt idx="1228">
                  <c:v>0.19938090119999999</c:v>
                </c:pt>
                <c:pt idx="1229">
                  <c:v>0.19971424669999999</c:v>
                </c:pt>
                <c:pt idx="1230">
                  <c:v>0.19980051260000001</c:v>
                </c:pt>
                <c:pt idx="1231">
                  <c:v>0.2001767398</c:v>
                </c:pt>
                <c:pt idx="1232">
                  <c:v>0.20033239529999999</c:v>
                </c:pt>
                <c:pt idx="1233">
                  <c:v>0.2005113935</c:v>
                </c:pt>
                <c:pt idx="1234">
                  <c:v>0.2009861939</c:v>
                </c:pt>
                <c:pt idx="1235">
                  <c:v>0.20099203879999999</c:v>
                </c:pt>
                <c:pt idx="1236">
                  <c:v>0.201287574</c:v>
                </c:pt>
                <c:pt idx="1237">
                  <c:v>0.201894622</c:v>
                </c:pt>
                <c:pt idx="1238">
                  <c:v>0.20188041300000001</c:v>
                </c:pt>
                <c:pt idx="1239">
                  <c:v>0.202281396</c:v>
                </c:pt>
                <c:pt idx="1240">
                  <c:v>0.202935535</c:v>
                </c:pt>
                <c:pt idx="1241">
                  <c:v>0.20307139299999999</c:v>
                </c:pt>
                <c:pt idx="1242">
                  <c:v>0.20363215700000001</c:v>
                </c:pt>
                <c:pt idx="1243">
                  <c:v>0.20426645199999999</c:v>
                </c:pt>
                <c:pt idx="1244">
                  <c:v>0.20454704700000001</c:v>
                </c:pt>
                <c:pt idx="1245">
                  <c:v>0.20524284100000001</c:v>
                </c:pt>
                <c:pt idx="1246">
                  <c:v>0.205878117</c:v>
                </c:pt>
                <c:pt idx="1247">
                  <c:v>0.206442351</c:v>
                </c:pt>
                <c:pt idx="1248">
                  <c:v>0.207252932</c:v>
                </c:pt>
                <c:pt idx="1249">
                  <c:v>0.20780192</c:v>
                </c:pt>
                <c:pt idx="1250">
                  <c:v>0.20859118400000001</c:v>
                </c:pt>
                <c:pt idx="1251">
                  <c:v>0.20955784599999999</c:v>
                </c:pt>
                <c:pt idx="1252">
                  <c:v>0.21013061</c:v>
                </c:pt>
                <c:pt idx="1253">
                  <c:v>0.21117855999999999</c:v>
                </c:pt>
                <c:pt idx="1254">
                  <c:v>0.21224871000000001</c:v>
                </c:pt>
                <c:pt idx="1255">
                  <c:v>0.21291931</c:v>
                </c:pt>
                <c:pt idx="1256">
                  <c:v>0.21422685</c:v>
                </c:pt>
                <c:pt idx="1257">
                  <c:v>0.21551163000000001</c:v>
                </c:pt>
                <c:pt idx="1258">
                  <c:v>0.21647552</c:v>
                </c:pt>
                <c:pt idx="1259">
                  <c:v>0.21804124</c:v>
                </c:pt>
                <c:pt idx="1260">
                  <c:v>0.21947852000000001</c:v>
                </c:pt>
                <c:pt idx="1261">
                  <c:v>0.22078173000000001</c:v>
                </c:pt>
                <c:pt idx="1262">
                  <c:v>0.22246830000000001</c:v>
                </c:pt>
                <c:pt idx="1263">
                  <c:v>0.22394935999999999</c:v>
                </c:pt>
                <c:pt idx="1264">
                  <c:v>0.22547157000000001</c:v>
                </c:pt>
                <c:pt idx="1265">
                  <c:v>0.22706144</c:v>
                </c:pt>
                <c:pt idx="1266">
                  <c:v>0.22840638999999999</c:v>
                </c:pt>
                <c:pt idx="1267">
                  <c:v>0.23008276</c:v>
                </c:pt>
                <c:pt idx="1268">
                  <c:v>0.23165954999999999</c:v>
                </c:pt>
                <c:pt idx="1269">
                  <c:v>0.23310565</c:v>
                </c:pt>
                <c:pt idx="1270">
                  <c:v>0.23506355000000001</c:v>
                </c:pt>
                <c:pt idx="1271">
                  <c:v>0.23649787</c:v>
                </c:pt>
                <c:pt idx="1272">
                  <c:v>0.23745092000000001</c:v>
                </c:pt>
                <c:pt idx="1273">
                  <c:v>0.23879808</c:v>
                </c:pt>
                <c:pt idx="1274">
                  <c:v>0.23973164999999999</c:v>
                </c:pt>
                <c:pt idx="1275">
                  <c:v>0.24068121000000001</c:v>
                </c:pt>
                <c:pt idx="1276">
                  <c:v>0.24216739000000001</c:v>
                </c:pt>
                <c:pt idx="1277">
                  <c:v>0.24329764000000001</c:v>
                </c:pt>
                <c:pt idx="1278">
                  <c:v>0.24446502000000001</c:v>
                </c:pt>
                <c:pt idx="1279">
                  <c:v>0.24588515</c:v>
                </c:pt>
                <c:pt idx="1280">
                  <c:v>0.24697573</c:v>
                </c:pt>
                <c:pt idx="1281">
                  <c:v>0.24811933</c:v>
                </c:pt>
                <c:pt idx="1282">
                  <c:v>0.24906780000000001</c:v>
                </c:pt>
                <c:pt idx="1283">
                  <c:v>0.24973345999999999</c:v>
                </c:pt>
                <c:pt idx="1284">
                  <c:v>0.25056847999999998</c:v>
                </c:pt>
                <c:pt idx="1285">
                  <c:v>0.25107892999999998</c:v>
                </c:pt>
                <c:pt idx="1286">
                  <c:v>0.25156571</c:v>
                </c:pt>
                <c:pt idx="1287">
                  <c:v>0.25241108000000001</c:v>
                </c:pt>
                <c:pt idx="1288">
                  <c:v>0.25283255999999998</c:v>
                </c:pt>
                <c:pt idx="1289">
                  <c:v>0.25341756999999998</c:v>
                </c:pt>
                <c:pt idx="1290">
                  <c:v>0.25432158999999999</c:v>
                </c:pt>
                <c:pt idx="1291">
                  <c:v>0.25473215999999999</c:v>
                </c:pt>
                <c:pt idx="1292">
                  <c:v>0.25532207000000001</c:v>
                </c:pt>
                <c:pt idx="1293">
                  <c:v>0.25612658999999999</c:v>
                </c:pt>
                <c:pt idx="1294">
                  <c:v>0.25640207999999998</c:v>
                </c:pt>
                <c:pt idx="1295">
                  <c:v>0.25683224999999998</c:v>
                </c:pt>
                <c:pt idx="1296">
                  <c:v>0.25722539</c:v>
                </c:pt>
                <c:pt idx="1297">
                  <c:v>0.25719197999999999</c:v>
                </c:pt>
                <c:pt idx="1298">
                  <c:v>0.25720872</c:v>
                </c:pt>
                <c:pt idx="1299">
                  <c:v>0.25700359</c:v>
                </c:pt>
                <c:pt idx="1300">
                  <c:v>0.25672783999999998</c:v>
                </c:pt>
                <c:pt idx="1301">
                  <c:v>0.25660058000000002</c:v>
                </c:pt>
                <c:pt idx="1302">
                  <c:v>0.25615136999999999</c:v>
                </c:pt>
                <c:pt idx="1303">
                  <c:v>0.25595585999999998</c:v>
                </c:pt>
                <c:pt idx="1304">
                  <c:v>0.25591406</c:v>
                </c:pt>
                <c:pt idx="1305">
                  <c:v>0.25541560000000002</c:v>
                </c:pt>
                <c:pt idx="1306">
                  <c:v>0.25502819999999998</c:v>
                </c:pt>
                <c:pt idx="1307">
                  <c:v>0.25440425</c:v>
                </c:pt>
                <c:pt idx="1308">
                  <c:v>0.25314521000000001</c:v>
                </c:pt>
                <c:pt idx="1309">
                  <c:v>0.25229426999999999</c:v>
                </c:pt>
                <c:pt idx="1310">
                  <c:v>0.25151557000000002</c:v>
                </c:pt>
                <c:pt idx="1311">
                  <c:v>0.25051570000000001</c:v>
                </c:pt>
                <c:pt idx="1312">
                  <c:v>0.24999239000000001</c:v>
                </c:pt>
                <c:pt idx="1313">
                  <c:v>0.24950521000000001</c:v>
                </c:pt>
                <c:pt idx="1314">
                  <c:v>0.24887801000000001</c:v>
                </c:pt>
                <c:pt idx="1315">
                  <c:v>0.24840111000000001</c:v>
                </c:pt>
                <c:pt idx="1316">
                  <c:v>0.24770668000000001</c:v>
                </c:pt>
                <c:pt idx="1317">
                  <c:v>0.24698898999999999</c:v>
                </c:pt>
                <c:pt idx="1318">
                  <c:v>0.24607119999999999</c:v>
                </c:pt>
                <c:pt idx="1319">
                  <c:v>0.24465453000000001</c:v>
                </c:pt>
                <c:pt idx="1320">
                  <c:v>0.24330793000000001</c:v>
                </c:pt>
                <c:pt idx="1321">
                  <c:v>0.24161289999999999</c:v>
                </c:pt>
                <c:pt idx="1322">
                  <c:v>0.23947278</c:v>
                </c:pt>
                <c:pt idx="1323">
                  <c:v>0.23780519999999999</c:v>
                </c:pt>
                <c:pt idx="1324">
                  <c:v>0.23600683</c:v>
                </c:pt>
                <c:pt idx="1325">
                  <c:v>0.23408428000000001</c:v>
                </c:pt>
                <c:pt idx="1326">
                  <c:v>0.23274080999999999</c:v>
                </c:pt>
                <c:pt idx="1327">
                  <c:v>0.23130212</c:v>
                </c:pt>
                <c:pt idx="1328">
                  <c:v>0.22986346999999999</c:v>
                </c:pt>
                <c:pt idx="1329">
                  <c:v>0.22887619000000001</c:v>
                </c:pt>
                <c:pt idx="1330">
                  <c:v>0.22771888000000001</c:v>
                </c:pt>
                <c:pt idx="1331">
                  <c:v>0.22650959000000001</c:v>
                </c:pt>
                <c:pt idx="1332">
                  <c:v>0.22521266000000001</c:v>
                </c:pt>
                <c:pt idx="1333">
                  <c:v>0.22353476</c:v>
                </c:pt>
                <c:pt idx="1334">
                  <c:v>0.22186336000000001</c:v>
                </c:pt>
                <c:pt idx="1335">
                  <c:v>0.21997601999999999</c:v>
                </c:pt>
                <c:pt idx="1336">
                  <c:v>0.21806440999999999</c:v>
                </c:pt>
                <c:pt idx="1337">
                  <c:v>0.21663059000000001</c:v>
                </c:pt>
                <c:pt idx="1338">
                  <c:v>0.21502822999999999</c:v>
                </c:pt>
                <c:pt idx="1339">
                  <c:v>0.21361392000000001</c:v>
                </c:pt>
                <c:pt idx="1340">
                  <c:v>0.21279480000000001</c:v>
                </c:pt>
                <c:pt idx="1341">
                  <c:v>0.21168022</c:v>
                </c:pt>
                <c:pt idx="1342">
                  <c:v>0.21074862999999999</c:v>
                </c:pt>
                <c:pt idx="1343">
                  <c:v>0.21033130999999999</c:v>
                </c:pt>
                <c:pt idx="1344">
                  <c:v>0.20963958399999999</c:v>
                </c:pt>
                <c:pt idx="1345">
                  <c:v>0.20915168100000001</c:v>
                </c:pt>
                <c:pt idx="1346">
                  <c:v>0.20898792799999999</c:v>
                </c:pt>
                <c:pt idx="1347">
                  <c:v>0.20866479900000001</c:v>
                </c:pt>
                <c:pt idx="1348">
                  <c:v>0.20852069200000001</c:v>
                </c:pt>
                <c:pt idx="1349">
                  <c:v>0.20837994400000001</c:v>
                </c:pt>
                <c:pt idx="1350">
                  <c:v>0.208223775</c:v>
                </c:pt>
                <c:pt idx="1351">
                  <c:v>0.208213273</c:v>
                </c:pt>
                <c:pt idx="1352">
                  <c:v>0.20790455299999999</c:v>
                </c:pt>
                <c:pt idx="1353">
                  <c:v>0.20776366700000001</c:v>
                </c:pt>
                <c:pt idx="1354">
                  <c:v>0.20790202199999999</c:v>
                </c:pt>
                <c:pt idx="1355">
                  <c:v>0.20766680000000001</c:v>
                </c:pt>
                <c:pt idx="1356">
                  <c:v>0.20765567099999999</c:v>
                </c:pt>
                <c:pt idx="1357">
                  <c:v>0.20783926599999999</c:v>
                </c:pt>
                <c:pt idx="1358">
                  <c:v>0.20771593899999999</c:v>
                </c:pt>
                <c:pt idx="1359">
                  <c:v>0.208001304</c:v>
                </c:pt>
                <c:pt idx="1360">
                  <c:v>0.208407813</c:v>
                </c:pt>
                <c:pt idx="1361">
                  <c:v>0.20846625899999999</c:v>
                </c:pt>
                <c:pt idx="1362">
                  <c:v>0.20874319199999999</c:v>
                </c:pt>
                <c:pt idx="1363">
                  <c:v>0.20899865100000001</c:v>
                </c:pt>
                <c:pt idx="1364">
                  <c:v>0.209150633</c:v>
                </c:pt>
                <c:pt idx="1365">
                  <c:v>0.20942854399999999</c:v>
                </c:pt>
                <c:pt idx="1366">
                  <c:v>0.20953654099999999</c:v>
                </c:pt>
                <c:pt idx="1367">
                  <c:v>0.20979914399999999</c:v>
                </c:pt>
                <c:pt idx="1368">
                  <c:v>0.21017515000000001</c:v>
                </c:pt>
                <c:pt idx="1369">
                  <c:v>0.21033972000000001</c:v>
                </c:pt>
                <c:pt idx="1370">
                  <c:v>0.21078572000000001</c:v>
                </c:pt>
                <c:pt idx="1371">
                  <c:v>0.21127451</c:v>
                </c:pt>
                <c:pt idx="1372">
                  <c:v>0.21149403999999999</c:v>
                </c:pt>
                <c:pt idx="1373">
                  <c:v>0.21219387000000001</c:v>
                </c:pt>
                <c:pt idx="1374">
                  <c:v>0.21285667</c:v>
                </c:pt>
                <c:pt idx="1375">
                  <c:v>0.21312922000000001</c:v>
                </c:pt>
                <c:pt idx="1376">
                  <c:v>0.21383135</c:v>
                </c:pt>
                <c:pt idx="1377">
                  <c:v>0.21453688000000001</c:v>
                </c:pt>
                <c:pt idx="1378">
                  <c:v>0.21499613000000001</c:v>
                </c:pt>
                <c:pt idx="1379">
                  <c:v>0.21567806</c:v>
                </c:pt>
                <c:pt idx="1380">
                  <c:v>0.21625542</c:v>
                </c:pt>
                <c:pt idx="1381">
                  <c:v>0.21681847000000001</c:v>
                </c:pt>
                <c:pt idx="1382">
                  <c:v>0.21746352999999999</c:v>
                </c:pt>
                <c:pt idx="1383">
                  <c:v>0.21784786</c:v>
                </c:pt>
                <c:pt idx="1384">
                  <c:v>0.21842582999999999</c:v>
                </c:pt>
                <c:pt idx="1385">
                  <c:v>0.2190107</c:v>
                </c:pt>
                <c:pt idx="1386">
                  <c:v>0.21948011000000001</c:v>
                </c:pt>
                <c:pt idx="1387">
                  <c:v>0.22025085</c:v>
                </c:pt>
                <c:pt idx="1388">
                  <c:v>0.22078879000000001</c:v>
                </c:pt>
                <c:pt idx="1389">
                  <c:v>0.22127429000000001</c:v>
                </c:pt>
                <c:pt idx="1390">
                  <c:v>0.22218544000000001</c:v>
                </c:pt>
                <c:pt idx="1391">
                  <c:v>0.22273024999999999</c:v>
                </c:pt>
                <c:pt idx="1392">
                  <c:v>0.2231061</c:v>
                </c:pt>
                <c:pt idx="1393">
                  <c:v>0.22387577</c:v>
                </c:pt>
                <c:pt idx="1394">
                  <c:v>0.22436961</c:v>
                </c:pt>
                <c:pt idx="1395">
                  <c:v>0.22484187</c:v>
                </c:pt>
                <c:pt idx="1396">
                  <c:v>0.22560647</c:v>
                </c:pt>
                <c:pt idx="1397">
                  <c:v>0.22617245</c:v>
                </c:pt>
                <c:pt idx="1398">
                  <c:v>0.22689707000000001</c:v>
                </c:pt>
                <c:pt idx="1399">
                  <c:v>0.22758585000000001</c:v>
                </c:pt>
                <c:pt idx="1400">
                  <c:v>0.22819291999999999</c:v>
                </c:pt>
                <c:pt idx="1401">
                  <c:v>0.22909715</c:v>
                </c:pt>
                <c:pt idx="1402">
                  <c:v>0.22972435999999999</c:v>
                </c:pt>
                <c:pt idx="1403">
                  <c:v>0.23029427</c:v>
                </c:pt>
                <c:pt idx="1404">
                  <c:v>0.23117874999999999</c:v>
                </c:pt>
                <c:pt idx="1405">
                  <c:v>0.23179896</c:v>
                </c:pt>
                <c:pt idx="1406">
                  <c:v>0.23255849000000001</c:v>
                </c:pt>
                <c:pt idx="1407">
                  <c:v>0.23354996</c:v>
                </c:pt>
                <c:pt idx="1408">
                  <c:v>0.23418238</c:v>
                </c:pt>
                <c:pt idx="1409">
                  <c:v>0.23494272999999999</c:v>
                </c:pt>
                <c:pt idx="1410">
                  <c:v>0.23587668000000001</c:v>
                </c:pt>
                <c:pt idx="1411">
                  <c:v>0.23653308000000001</c:v>
                </c:pt>
                <c:pt idx="1412">
                  <c:v>0.23742762000000001</c:v>
                </c:pt>
                <c:pt idx="1413">
                  <c:v>0.23834804000000001</c:v>
                </c:pt>
                <c:pt idx="1414">
                  <c:v>0.23903621</c:v>
                </c:pt>
                <c:pt idx="1415">
                  <c:v>0.23988852999999999</c:v>
                </c:pt>
                <c:pt idx="1416">
                  <c:v>0.24070140000000001</c:v>
                </c:pt>
                <c:pt idx="1417">
                  <c:v>0.24157982</c:v>
                </c:pt>
                <c:pt idx="1418">
                  <c:v>0.24257323</c:v>
                </c:pt>
                <c:pt idx="1419">
                  <c:v>0.24321978</c:v>
                </c:pt>
                <c:pt idx="1420">
                  <c:v>0.24403792999999999</c:v>
                </c:pt>
                <c:pt idx="1421">
                  <c:v>0.24508035</c:v>
                </c:pt>
                <c:pt idx="1422">
                  <c:v>0.24579562999999999</c:v>
                </c:pt>
                <c:pt idx="1423">
                  <c:v>0.24673221000000001</c:v>
                </c:pt>
                <c:pt idx="1424">
                  <c:v>0.24779197</c:v>
                </c:pt>
                <c:pt idx="1425">
                  <c:v>0.24851503</c:v>
                </c:pt>
                <c:pt idx="1426">
                  <c:v>0.24951074000000001</c:v>
                </c:pt>
                <c:pt idx="1427">
                  <c:v>0.25049631</c:v>
                </c:pt>
                <c:pt idx="1428">
                  <c:v>0.25125603000000002</c:v>
                </c:pt>
                <c:pt idx="1429">
                  <c:v>0.25233646999999998</c:v>
                </c:pt>
                <c:pt idx="1430">
                  <c:v>0.25334178000000002</c:v>
                </c:pt>
                <c:pt idx="1431">
                  <c:v>0.25421726</c:v>
                </c:pt>
                <c:pt idx="1432">
                  <c:v>0.25529711999999999</c:v>
                </c:pt>
                <c:pt idx="1433">
                  <c:v>0.25620125999999999</c:v>
                </c:pt>
                <c:pt idx="1434">
                  <c:v>0.25714477000000002</c:v>
                </c:pt>
                <c:pt idx="1435">
                  <c:v>0.25820336999999999</c:v>
                </c:pt>
                <c:pt idx="1436">
                  <c:v>0.25905934000000003</c:v>
                </c:pt>
                <c:pt idx="1437">
                  <c:v>0.26009051</c:v>
                </c:pt>
                <c:pt idx="1438">
                  <c:v>0.26113260999999999</c:v>
                </c:pt>
                <c:pt idx="1439">
                  <c:v>0.26200045</c:v>
                </c:pt>
                <c:pt idx="1440">
                  <c:v>0.26323187999999997</c:v>
                </c:pt>
                <c:pt idx="1441">
                  <c:v>0.26432929999999999</c:v>
                </c:pt>
                <c:pt idx="1442">
                  <c:v>0.26509215000000003</c:v>
                </c:pt>
                <c:pt idx="1443">
                  <c:v>0.26623010000000003</c:v>
                </c:pt>
                <c:pt idx="1444">
                  <c:v>0.26726929999999999</c:v>
                </c:pt>
                <c:pt idx="1445">
                  <c:v>0.26818265000000002</c:v>
                </c:pt>
                <c:pt idx="1446">
                  <c:v>0.26933562</c:v>
                </c:pt>
                <c:pt idx="1447">
                  <c:v>0.27032690999999998</c:v>
                </c:pt>
                <c:pt idx="1448">
                  <c:v>0.27131898999999998</c:v>
                </c:pt>
                <c:pt idx="1449">
                  <c:v>0.27246447000000001</c:v>
                </c:pt>
                <c:pt idx="1450">
                  <c:v>0.27348716000000001</c:v>
                </c:pt>
                <c:pt idx="1451">
                  <c:v>0.27464392999999998</c:v>
                </c:pt>
                <c:pt idx="1452">
                  <c:v>0.27570494000000001</c:v>
                </c:pt>
                <c:pt idx="1453">
                  <c:v>0.27663782999999997</c:v>
                </c:pt>
                <c:pt idx="1454">
                  <c:v>0.27781280000000003</c:v>
                </c:pt>
                <c:pt idx="1455">
                  <c:v>0.27892858999999998</c:v>
                </c:pt>
                <c:pt idx="1456">
                  <c:v>0.27998223999999999</c:v>
                </c:pt>
                <c:pt idx="1457">
                  <c:v>0.28129609</c:v>
                </c:pt>
                <c:pt idx="1458">
                  <c:v>0.28229357999999999</c:v>
                </c:pt>
                <c:pt idx="1459">
                  <c:v>0.28334216000000001</c:v>
                </c:pt>
                <c:pt idx="1460">
                  <c:v>0.28460795999999999</c:v>
                </c:pt>
                <c:pt idx="1461">
                  <c:v>0.28561366999999999</c:v>
                </c:pt>
                <c:pt idx="1462">
                  <c:v>0.28678907999999997</c:v>
                </c:pt>
                <c:pt idx="1463">
                  <c:v>0.28803159</c:v>
                </c:pt>
                <c:pt idx="1464">
                  <c:v>0.28896303000000001</c:v>
                </c:pt>
                <c:pt idx="1465">
                  <c:v>0.29009487</c:v>
                </c:pt>
                <c:pt idx="1466">
                  <c:v>0.29134729999999998</c:v>
                </c:pt>
                <c:pt idx="1467">
                  <c:v>0.29238212000000002</c:v>
                </c:pt>
                <c:pt idx="1468">
                  <c:v>0.29346772999999998</c:v>
                </c:pt>
                <c:pt idx="1469">
                  <c:v>0.29448340000000001</c:v>
                </c:pt>
                <c:pt idx="1470">
                  <c:v>0.29549987999999999</c:v>
                </c:pt>
                <c:pt idx="1471">
                  <c:v>0.29667643999999999</c:v>
                </c:pt>
                <c:pt idx="1472">
                  <c:v>0.29764375999999998</c:v>
                </c:pt>
                <c:pt idx="1473">
                  <c:v>0.29869291999999997</c:v>
                </c:pt>
                <c:pt idx="1474">
                  <c:v>0.29986012000000001</c:v>
                </c:pt>
                <c:pt idx="1475">
                  <c:v>0.30085420000000002</c:v>
                </c:pt>
                <c:pt idx="1476">
                  <c:v>0.30184490000000003</c:v>
                </c:pt>
                <c:pt idx="1477">
                  <c:v>0.3027975</c:v>
                </c:pt>
                <c:pt idx="1478">
                  <c:v>0.30369839999999998</c:v>
                </c:pt>
                <c:pt idx="1479">
                  <c:v>0.30484860000000003</c:v>
                </c:pt>
                <c:pt idx="1480">
                  <c:v>0.30601879999999998</c:v>
                </c:pt>
                <c:pt idx="1481">
                  <c:v>0.30689430000000001</c:v>
                </c:pt>
                <c:pt idx="1482">
                  <c:v>0.30797099999999999</c:v>
                </c:pt>
                <c:pt idx="1483">
                  <c:v>0.3090231</c:v>
                </c:pt>
                <c:pt idx="1484">
                  <c:v>0.30997819999999998</c:v>
                </c:pt>
                <c:pt idx="1485">
                  <c:v>0.31108789999999997</c:v>
                </c:pt>
                <c:pt idx="1486">
                  <c:v>0.3120598</c:v>
                </c:pt>
                <c:pt idx="1487">
                  <c:v>0.31297459999999999</c:v>
                </c:pt>
                <c:pt idx="1488">
                  <c:v>0.31396099999999999</c:v>
                </c:pt>
                <c:pt idx="1489">
                  <c:v>0.31489919999999999</c:v>
                </c:pt>
                <c:pt idx="1490">
                  <c:v>0.31602730000000001</c:v>
                </c:pt>
                <c:pt idx="1491">
                  <c:v>0.31696760000000002</c:v>
                </c:pt>
                <c:pt idx="1492">
                  <c:v>0.31772529999999999</c:v>
                </c:pt>
                <c:pt idx="1493">
                  <c:v>0.31863330000000001</c:v>
                </c:pt>
                <c:pt idx="1494">
                  <c:v>0.31942179999999998</c:v>
                </c:pt>
                <c:pt idx="1495">
                  <c:v>0.32009549999999998</c:v>
                </c:pt>
                <c:pt idx="1496">
                  <c:v>0.32092870000000001</c:v>
                </c:pt>
                <c:pt idx="1497">
                  <c:v>0.32156370000000001</c:v>
                </c:pt>
                <c:pt idx="1498">
                  <c:v>0.32214280000000001</c:v>
                </c:pt>
                <c:pt idx="1499">
                  <c:v>0.3228761</c:v>
                </c:pt>
                <c:pt idx="1500">
                  <c:v>0.32349280000000002</c:v>
                </c:pt>
                <c:pt idx="1501">
                  <c:v>0.32405420000000001</c:v>
                </c:pt>
                <c:pt idx="1502">
                  <c:v>0.32472509999999999</c:v>
                </c:pt>
                <c:pt idx="1503">
                  <c:v>0.32524819999999999</c:v>
                </c:pt>
                <c:pt idx="1504">
                  <c:v>0.32577660000000003</c:v>
                </c:pt>
                <c:pt idx="1505">
                  <c:v>0.32628259999999998</c:v>
                </c:pt>
                <c:pt idx="1506">
                  <c:v>0.32674690000000001</c:v>
                </c:pt>
                <c:pt idx="1507">
                  <c:v>0.32732640000000002</c:v>
                </c:pt>
                <c:pt idx="1508">
                  <c:v>0.32791209999999998</c:v>
                </c:pt>
                <c:pt idx="1509">
                  <c:v>0.32843359999999999</c:v>
                </c:pt>
                <c:pt idx="1510">
                  <c:v>0.32909389999999999</c:v>
                </c:pt>
                <c:pt idx="1511">
                  <c:v>0.3296288</c:v>
                </c:pt>
                <c:pt idx="1512">
                  <c:v>0.33020480000000002</c:v>
                </c:pt>
                <c:pt idx="1513">
                  <c:v>0.33096809999999999</c:v>
                </c:pt>
                <c:pt idx="1514">
                  <c:v>0.33158789999999999</c:v>
                </c:pt>
                <c:pt idx="1515">
                  <c:v>0.33224009999999998</c:v>
                </c:pt>
                <c:pt idx="1516">
                  <c:v>0.33300289999999999</c:v>
                </c:pt>
                <c:pt idx="1517">
                  <c:v>0.33368520000000002</c:v>
                </c:pt>
                <c:pt idx="1518">
                  <c:v>0.33449309999999999</c:v>
                </c:pt>
                <c:pt idx="1519">
                  <c:v>0.33515990000000001</c:v>
                </c:pt>
                <c:pt idx="1520">
                  <c:v>0.33573310000000001</c:v>
                </c:pt>
                <c:pt idx="1521">
                  <c:v>0.33646969999999998</c:v>
                </c:pt>
                <c:pt idx="1522">
                  <c:v>0.33712120000000001</c:v>
                </c:pt>
                <c:pt idx="1523">
                  <c:v>0.33762219999999998</c:v>
                </c:pt>
                <c:pt idx="1524">
                  <c:v>0.33799889999999999</c:v>
                </c:pt>
                <c:pt idx="1525">
                  <c:v>0.33830519999999997</c:v>
                </c:pt>
                <c:pt idx="1526">
                  <c:v>0.33877819999999997</c:v>
                </c:pt>
                <c:pt idx="1527">
                  <c:v>0.33917120000000001</c:v>
                </c:pt>
                <c:pt idx="1528">
                  <c:v>0.33932909999999999</c:v>
                </c:pt>
                <c:pt idx="1529">
                  <c:v>0.33952719999999997</c:v>
                </c:pt>
                <c:pt idx="1530">
                  <c:v>0.33965489999999998</c:v>
                </c:pt>
                <c:pt idx="1531">
                  <c:v>0.33965669999999998</c:v>
                </c:pt>
                <c:pt idx="1532">
                  <c:v>0.33980830000000001</c:v>
                </c:pt>
                <c:pt idx="1533">
                  <c:v>0.33982079999999998</c:v>
                </c:pt>
                <c:pt idx="1534">
                  <c:v>0.33969440000000001</c:v>
                </c:pt>
                <c:pt idx="1535">
                  <c:v>0.33970820000000002</c:v>
                </c:pt>
                <c:pt idx="1536">
                  <c:v>0.33968179999999998</c:v>
                </c:pt>
                <c:pt idx="1537">
                  <c:v>0.33952719999999997</c:v>
                </c:pt>
                <c:pt idx="1538">
                  <c:v>0.33943180000000001</c:v>
                </c:pt>
                <c:pt idx="1539">
                  <c:v>0.33917049999999999</c:v>
                </c:pt>
                <c:pt idx="1540">
                  <c:v>0.33895950000000002</c:v>
                </c:pt>
                <c:pt idx="1541">
                  <c:v>0.33877059999999998</c:v>
                </c:pt>
                <c:pt idx="1542">
                  <c:v>0.33859329999999999</c:v>
                </c:pt>
                <c:pt idx="1543">
                  <c:v>0.33853870000000003</c:v>
                </c:pt>
                <c:pt idx="1544">
                  <c:v>0.33837660000000003</c:v>
                </c:pt>
                <c:pt idx="1545">
                  <c:v>0.3380553</c:v>
                </c:pt>
                <c:pt idx="1546">
                  <c:v>0.33798519999999999</c:v>
                </c:pt>
                <c:pt idx="1547">
                  <c:v>0.33785189999999998</c:v>
                </c:pt>
                <c:pt idx="1548">
                  <c:v>0.33761089999999999</c:v>
                </c:pt>
                <c:pt idx="1549">
                  <c:v>0.33738639999999998</c:v>
                </c:pt>
                <c:pt idx="1550">
                  <c:v>0.33705030000000002</c:v>
                </c:pt>
                <c:pt idx="1551">
                  <c:v>0.3367832</c:v>
                </c:pt>
                <c:pt idx="1552">
                  <c:v>0.33676970000000001</c:v>
                </c:pt>
                <c:pt idx="1553">
                  <c:v>0.33650059999999998</c:v>
                </c:pt>
                <c:pt idx="1554">
                  <c:v>0.33637470000000003</c:v>
                </c:pt>
                <c:pt idx="1555">
                  <c:v>0.33609990000000001</c:v>
                </c:pt>
                <c:pt idx="1556">
                  <c:v>0.33566990000000002</c:v>
                </c:pt>
                <c:pt idx="1557">
                  <c:v>0.3356053</c:v>
                </c:pt>
                <c:pt idx="1558">
                  <c:v>0.33543319999999999</c:v>
                </c:pt>
                <c:pt idx="1559">
                  <c:v>0.33511259999999998</c:v>
                </c:pt>
                <c:pt idx="1560">
                  <c:v>0.3349839</c:v>
                </c:pt>
                <c:pt idx="1561">
                  <c:v>0.33465929999999999</c:v>
                </c:pt>
                <c:pt idx="1562">
                  <c:v>0.3343776</c:v>
                </c:pt>
                <c:pt idx="1563">
                  <c:v>0.3341846</c:v>
                </c:pt>
                <c:pt idx="1564">
                  <c:v>0.33377279999999998</c:v>
                </c:pt>
                <c:pt idx="1565">
                  <c:v>0.33347179999999998</c:v>
                </c:pt>
                <c:pt idx="1566">
                  <c:v>0.33349040000000002</c:v>
                </c:pt>
                <c:pt idx="1567">
                  <c:v>0.33312960000000003</c:v>
                </c:pt>
                <c:pt idx="1568">
                  <c:v>0.33261770000000002</c:v>
                </c:pt>
                <c:pt idx="1569">
                  <c:v>0.33214159999999998</c:v>
                </c:pt>
                <c:pt idx="1570">
                  <c:v>0.33163150000000002</c:v>
                </c:pt>
                <c:pt idx="1571">
                  <c:v>0.33118419999999998</c:v>
                </c:pt>
                <c:pt idx="1572">
                  <c:v>0.33081280000000002</c:v>
                </c:pt>
                <c:pt idx="1573">
                  <c:v>0.3303722</c:v>
                </c:pt>
                <c:pt idx="1574">
                  <c:v>0.32991999999999999</c:v>
                </c:pt>
                <c:pt idx="1575">
                  <c:v>0.32928610000000003</c:v>
                </c:pt>
                <c:pt idx="1576">
                  <c:v>0.32885310000000001</c:v>
                </c:pt>
                <c:pt idx="1577">
                  <c:v>0.32861210000000002</c:v>
                </c:pt>
                <c:pt idx="1578">
                  <c:v>0.32813569999999997</c:v>
                </c:pt>
                <c:pt idx="1579">
                  <c:v>0.3276309</c:v>
                </c:pt>
                <c:pt idx="1580">
                  <c:v>0.32754919999999998</c:v>
                </c:pt>
                <c:pt idx="1581">
                  <c:v>0.32673659999999999</c:v>
                </c:pt>
                <c:pt idx="1582">
                  <c:v>0.3257929</c:v>
                </c:pt>
                <c:pt idx="1583">
                  <c:v>0.32512099999999999</c:v>
                </c:pt>
                <c:pt idx="1584">
                  <c:v>0.32443100000000002</c:v>
                </c:pt>
                <c:pt idx="1585">
                  <c:v>0.32390580000000002</c:v>
                </c:pt>
                <c:pt idx="1586">
                  <c:v>0.3232158</c:v>
                </c:pt>
                <c:pt idx="1587">
                  <c:v>0.32250570000000001</c:v>
                </c:pt>
                <c:pt idx="1588">
                  <c:v>0.32204509999999997</c:v>
                </c:pt>
                <c:pt idx="1589">
                  <c:v>0.3212102</c:v>
                </c:pt>
                <c:pt idx="1590">
                  <c:v>0.32043100000000002</c:v>
                </c:pt>
                <c:pt idx="1591">
                  <c:v>0.31969409999999998</c:v>
                </c:pt>
                <c:pt idx="1592">
                  <c:v>0.31877470000000002</c:v>
                </c:pt>
                <c:pt idx="1593">
                  <c:v>0.31803049999999999</c:v>
                </c:pt>
                <c:pt idx="1594">
                  <c:v>0.31735479999999999</c:v>
                </c:pt>
                <c:pt idx="1595">
                  <c:v>0.31645380000000001</c:v>
                </c:pt>
                <c:pt idx="1596">
                  <c:v>0.31563180000000002</c:v>
                </c:pt>
                <c:pt idx="1597">
                  <c:v>0.31484620000000002</c:v>
                </c:pt>
                <c:pt idx="1598">
                  <c:v>0.3142102</c:v>
                </c:pt>
                <c:pt idx="1599">
                  <c:v>0.31339309999999998</c:v>
                </c:pt>
                <c:pt idx="1600">
                  <c:v>0.31217339999999999</c:v>
                </c:pt>
                <c:pt idx="1601">
                  <c:v>0.3112201</c:v>
                </c:pt>
                <c:pt idx="1602">
                  <c:v>0.31036079999999999</c:v>
                </c:pt>
                <c:pt idx="1603">
                  <c:v>0.30906129999999998</c:v>
                </c:pt>
                <c:pt idx="1604">
                  <c:v>0.30805969999999999</c:v>
                </c:pt>
                <c:pt idx="1605">
                  <c:v>0.30736039999999998</c:v>
                </c:pt>
                <c:pt idx="1606">
                  <c:v>0.30632969999999998</c:v>
                </c:pt>
                <c:pt idx="1607">
                  <c:v>0.30516369999999998</c:v>
                </c:pt>
                <c:pt idx="1608">
                  <c:v>0.30445440000000001</c:v>
                </c:pt>
                <c:pt idx="1609">
                  <c:v>0.30394139999999997</c:v>
                </c:pt>
                <c:pt idx="1610">
                  <c:v>0.30294979999999999</c:v>
                </c:pt>
                <c:pt idx="1611">
                  <c:v>0.30122300000000002</c:v>
                </c:pt>
                <c:pt idx="1612">
                  <c:v>0.30034620000000001</c:v>
                </c:pt>
                <c:pt idx="1613">
                  <c:v>0.29961369999999998</c:v>
                </c:pt>
                <c:pt idx="1614">
                  <c:v>0.29804313999999998</c:v>
                </c:pt>
                <c:pt idx="1615">
                  <c:v>0.29664531</c:v>
                </c:pt>
                <c:pt idx="1616">
                  <c:v>0.29578684999999999</c:v>
                </c:pt>
                <c:pt idx="1617">
                  <c:v>0.29465247</c:v>
                </c:pt>
                <c:pt idx="1618">
                  <c:v>0.29357745000000002</c:v>
                </c:pt>
                <c:pt idx="1619">
                  <c:v>0.29303985999999999</c:v>
                </c:pt>
                <c:pt idx="1620">
                  <c:v>0.29230268999999998</c:v>
                </c:pt>
                <c:pt idx="1621">
                  <c:v>0.29112265999999998</c:v>
                </c:pt>
                <c:pt idx="1622">
                  <c:v>0.29016484999999997</c:v>
                </c:pt>
                <c:pt idx="1623">
                  <c:v>0.28861705999999998</c:v>
                </c:pt>
                <c:pt idx="1624">
                  <c:v>0.28701330000000003</c:v>
                </c:pt>
                <c:pt idx="1625">
                  <c:v>0.28548660999999997</c:v>
                </c:pt>
                <c:pt idx="1626">
                  <c:v>0.28461834000000003</c:v>
                </c:pt>
                <c:pt idx="1627">
                  <c:v>0.28363325</c:v>
                </c:pt>
                <c:pt idx="1628">
                  <c:v>0.28194688000000001</c:v>
                </c:pt>
                <c:pt idx="1629">
                  <c:v>0.2806343</c:v>
                </c:pt>
                <c:pt idx="1630">
                  <c:v>0.28023482</c:v>
                </c:pt>
                <c:pt idx="1631">
                  <c:v>0.27983228999999998</c:v>
                </c:pt>
                <c:pt idx="1632">
                  <c:v>0.27880681000000002</c:v>
                </c:pt>
                <c:pt idx="1633">
                  <c:v>0.27655974</c:v>
                </c:pt>
                <c:pt idx="1634">
                  <c:v>0.27495465000000002</c:v>
                </c:pt>
                <c:pt idx="1635">
                  <c:v>0.27401376</c:v>
                </c:pt>
                <c:pt idx="1636">
                  <c:v>0.27216288999999999</c:v>
                </c:pt>
                <c:pt idx="1637">
                  <c:v>0.27028912999999999</c:v>
                </c:pt>
                <c:pt idx="1638">
                  <c:v>0.26924925999999999</c:v>
                </c:pt>
                <c:pt idx="1639">
                  <c:v>0.26821451000000002</c:v>
                </c:pt>
                <c:pt idx="1640">
                  <c:v>0.26701815000000001</c:v>
                </c:pt>
                <c:pt idx="1641">
                  <c:v>0.26686438000000001</c:v>
                </c:pt>
                <c:pt idx="1642">
                  <c:v>0.26826736000000001</c:v>
                </c:pt>
                <c:pt idx="1643">
                  <c:v>0.26723553</c:v>
                </c:pt>
                <c:pt idx="1644">
                  <c:v>0.26253273999999999</c:v>
                </c:pt>
                <c:pt idx="1645">
                  <c:v>0.25903436000000002</c:v>
                </c:pt>
                <c:pt idx="1646">
                  <c:v>0.25761450000000002</c:v>
                </c:pt>
                <c:pt idx="1647">
                  <c:v>0.25627491000000002</c:v>
                </c:pt>
                <c:pt idx="1648">
                  <c:v>0.25461897</c:v>
                </c:pt>
                <c:pt idx="1649">
                  <c:v>0.25320625000000002</c:v>
                </c:pt>
                <c:pt idx="1650">
                  <c:v>0.25168296000000001</c:v>
                </c:pt>
                <c:pt idx="1651">
                  <c:v>0.25029689999999999</c:v>
                </c:pt>
                <c:pt idx="1652">
                  <c:v>0.25142161000000002</c:v>
                </c:pt>
                <c:pt idx="1653">
                  <c:v>0.25302457</c:v>
                </c:pt>
                <c:pt idx="1654">
                  <c:v>0.24977194999999999</c:v>
                </c:pt>
                <c:pt idx="1655">
                  <c:v>0.24493477999999999</c:v>
                </c:pt>
                <c:pt idx="1656">
                  <c:v>0.24361819000000001</c:v>
                </c:pt>
                <c:pt idx="1657">
                  <c:v>0.24272920000000001</c:v>
                </c:pt>
                <c:pt idx="1658">
                  <c:v>0.24061291000000001</c:v>
                </c:pt>
                <c:pt idx="1659">
                  <c:v>0.23844418000000001</c:v>
                </c:pt>
                <c:pt idx="1660">
                  <c:v>0.23708144</c:v>
                </c:pt>
                <c:pt idx="1661">
                  <c:v>0.23455787</c:v>
                </c:pt>
                <c:pt idx="1662">
                  <c:v>0.23275614</c:v>
                </c:pt>
                <c:pt idx="1663">
                  <c:v>0.2335999</c:v>
                </c:pt>
                <c:pt idx="1664">
                  <c:v>0.23516205000000001</c:v>
                </c:pt>
                <c:pt idx="1665">
                  <c:v>0.23255925</c:v>
                </c:pt>
                <c:pt idx="1666">
                  <c:v>0.23048762</c:v>
                </c:pt>
                <c:pt idx="1667">
                  <c:v>0.22788312999999999</c:v>
                </c:pt>
                <c:pt idx="1668">
                  <c:v>0.22566616</c:v>
                </c:pt>
                <c:pt idx="1669">
                  <c:v>0.22738942000000001</c:v>
                </c:pt>
                <c:pt idx="1670">
                  <c:v>0.226136</c:v>
                </c:pt>
                <c:pt idx="1671">
                  <c:v>0.22009773999999999</c:v>
                </c:pt>
                <c:pt idx="1672">
                  <c:v>0.21696277</c:v>
                </c:pt>
                <c:pt idx="1673">
                  <c:v>0.21777067</c:v>
                </c:pt>
                <c:pt idx="1674">
                  <c:v>0.22509196000000001</c:v>
                </c:pt>
                <c:pt idx="1675">
                  <c:v>0.22544852000000001</c:v>
                </c:pt>
                <c:pt idx="1676">
                  <c:v>0.21483355000000001</c:v>
                </c:pt>
                <c:pt idx="1677">
                  <c:v>0.21059494000000001</c:v>
                </c:pt>
                <c:pt idx="1678">
                  <c:v>0.208032052</c:v>
                </c:pt>
                <c:pt idx="1679">
                  <c:v>0.20573946400000001</c:v>
                </c:pt>
                <c:pt idx="1680">
                  <c:v>0.204317048</c:v>
                </c:pt>
                <c:pt idx="1681">
                  <c:v>0.202790949</c:v>
                </c:pt>
                <c:pt idx="1682">
                  <c:v>0.20134015099999999</c:v>
                </c:pt>
                <c:pt idx="1683">
                  <c:v>0.20223606499999999</c:v>
                </c:pt>
                <c:pt idx="1684">
                  <c:v>0.207526665</c:v>
                </c:pt>
                <c:pt idx="1685">
                  <c:v>0.21160619</c:v>
                </c:pt>
                <c:pt idx="1686">
                  <c:v>0.206629269</c:v>
                </c:pt>
                <c:pt idx="1687">
                  <c:v>0.196988476</c:v>
                </c:pt>
                <c:pt idx="1688">
                  <c:v>0.19603268099999999</c:v>
                </c:pt>
                <c:pt idx="1689">
                  <c:v>0.19646888600000001</c:v>
                </c:pt>
                <c:pt idx="1690">
                  <c:v>0.190754065</c:v>
                </c:pt>
                <c:pt idx="1691">
                  <c:v>0.18759266999999999</c:v>
                </c:pt>
                <c:pt idx="1692">
                  <c:v>0.18613705999999999</c:v>
                </c:pt>
                <c:pt idx="1693">
                  <c:v>0.18467966</c:v>
                </c:pt>
                <c:pt idx="1694">
                  <c:v>0.18502255000000001</c:v>
                </c:pt>
                <c:pt idx="1695">
                  <c:v>0.18979586000000001</c:v>
                </c:pt>
                <c:pt idx="1696">
                  <c:v>0.19450094800000001</c:v>
                </c:pt>
                <c:pt idx="1697">
                  <c:v>0.18925790000000001</c:v>
                </c:pt>
                <c:pt idx="1698">
                  <c:v>0.19090443200000001</c:v>
                </c:pt>
                <c:pt idx="1699">
                  <c:v>0.194437252</c:v>
                </c:pt>
                <c:pt idx="1700">
                  <c:v>0.18428337</c:v>
                </c:pt>
                <c:pt idx="1701">
                  <c:v>0.178648</c:v>
                </c:pt>
                <c:pt idx="1702">
                  <c:v>0.17597544000000001</c:v>
                </c:pt>
                <c:pt idx="1703">
                  <c:v>0.17488914</c:v>
                </c:pt>
                <c:pt idx="1704">
                  <c:v>0.17618597999999999</c:v>
                </c:pt>
                <c:pt idx="1705">
                  <c:v>0.18424547999999999</c:v>
                </c:pt>
                <c:pt idx="1706">
                  <c:v>0.18546478</c:v>
                </c:pt>
                <c:pt idx="1707">
                  <c:v>0.17892514000000001</c:v>
                </c:pt>
                <c:pt idx="1708">
                  <c:v>0.17380390000000001</c:v>
                </c:pt>
                <c:pt idx="1709">
                  <c:v>0.17138266999999999</c:v>
                </c:pt>
                <c:pt idx="1710">
                  <c:v>0.17082702999999999</c:v>
                </c:pt>
                <c:pt idx="1711">
                  <c:v>0.17108288999999999</c:v>
                </c:pt>
                <c:pt idx="1712">
                  <c:v>0.1731974</c:v>
                </c:pt>
                <c:pt idx="1713">
                  <c:v>0.17213443</c:v>
                </c:pt>
                <c:pt idx="1714">
                  <c:v>0.16946564</c:v>
                </c:pt>
                <c:pt idx="1715">
                  <c:v>0.16976090999999999</c:v>
                </c:pt>
                <c:pt idx="1716">
                  <c:v>0.17324097999999999</c:v>
                </c:pt>
                <c:pt idx="1717">
                  <c:v>0.17737679000000001</c:v>
                </c:pt>
                <c:pt idx="1718">
                  <c:v>0.17664394</c:v>
                </c:pt>
                <c:pt idx="1719">
                  <c:v>0.16973677000000001</c:v>
                </c:pt>
                <c:pt idx="1720">
                  <c:v>0.16679161000000001</c:v>
                </c:pt>
                <c:pt idx="1721">
                  <c:v>0.16699363</c:v>
                </c:pt>
                <c:pt idx="1722">
                  <c:v>0.16792554000000001</c:v>
                </c:pt>
                <c:pt idx="1723">
                  <c:v>0.16863130000000001</c:v>
                </c:pt>
                <c:pt idx="1724">
                  <c:v>0.1685818</c:v>
                </c:pt>
                <c:pt idx="1725">
                  <c:v>0.16869998</c:v>
                </c:pt>
                <c:pt idx="1726">
                  <c:v>0.16662196000000001</c:v>
                </c:pt>
                <c:pt idx="1727">
                  <c:v>0.16698389</c:v>
                </c:pt>
                <c:pt idx="1728">
                  <c:v>0.17242365000000001</c:v>
                </c:pt>
                <c:pt idx="1729">
                  <c:v>0.17368369</c:v>
                </c:pt>
                <c:pt idx="1730">
                  <c:v>0.17537517</c:v>
                </c:pt>
                <c:pt idx="1731">
                  <c:v>0.17053002</c:v>
                </c:pt>
                <c:pt idx="1732">
                  <c:v>0.16521860999999999</c:v>
                </c:pt>
                <c:pt idx="1733">
                  <c:v>0.16711052000000001</c:v>
                </c:pt>
                <c:pt idx="1734">
                  <c:v>0.18068368000000001</c:v>
                </c:pt>
                <c:pt idx="1735">
                  <c:v>0.18157007999999999</c:v>
                </c:pt>
                <c:pt idx="1736">
                  <c:v>0.17286851</c:v>
                </c:pt>
                <c:pt idx="1737">
                  <c:v>0.17904532000000001</c:v>
                </c:pt>
                <c:pt idx="1738">
                  <c:v>0.18090026000000001</c:v>
                </c:pt>
                <c:pt idx="1739">
                  <c:v>0.17415626000000001</c:v>
                </c:pt>
                <c:pt idx="1740">
                  <c:v>0.16500761</c:v>
                </c:pt>
                <c:pt idx="1741">
                  <c:v>0.16469405000000001</c:v>
                </c:pt>
                <c:pt idx="1742">
                  <c:v>0.16550102999999999</c:v>
                </c:pt>
                <c:pt idx="1743">
                  <c:v>0.16427673000000001</c:v>
                </c:pt>
                <c:pt idx="1744">
                  <c:v>0.16153121000000001</c:v>
                </c:pt>
                <c:pt idx="1745">
                  <c:v>0.16327191999999999</c:v>
                </c:pt>
                <c:pt idx="1746">
                  <c:v>0.16323724000000001</c:v>
                </c:pt>
                <c:pt idx="1747">
                  <c:v>0.16459542999999999</c:v>
                </c:pt>
                <c:pt idx="1748">
                  <c:v>0.16467193999999999</c:v>
                </c:pt>
                <c:pt idx="1749">
                  <c:v>0.16109789999999999</c:v>
                </c:pt>
                <c:pt idx="1750">
                  <c:v>0.15941759999999999</c:v>
                </c:pt>
                <c:pt idx="1751">
                  <c:v>0.15981181</c:v>
                </c:pt>
                <c:pt idx="1752">
                  <c:v>0.16173974999999999</c:v>
                </c:pt>
                <c:pt idx="1753">
                  <c:v>0.16238045000000001</c:v>
                </c:pt>
                <c:pt idx="1754">
                  <c:v>0.15983929999999999</c:v>
                </c:pt>
                <c:pt idx="1755">
                  <c:v>0.16004739000000001</c:v>
                </c:pt>
                <c:pt idx="1756">
                  <c:v>0.15961708999999999</c:v>
                </c:pt>
                <c:pt idx="1757">
                  <c:v>0.15879598</c:v>
                </c:pt>
                <c:pt idx="1758">
                  <c:v>0.15834693</c:v>
                </c:pt>
                <c:pt idx="1759">
                  <c:v>0.15833103000000001</c:v>
                </c:pt>
                <c:pt idx="1760">
                  <c:v>0.15862982</c:v>
                </c:pt>
                <c:pt idx="1761">
                  <c:v>0.16136352000000001</c:v>
                </c:pt>
                <c:pt idx="1762">
                  <c:v>0.16152885</c:v>
                </c:pt>
                <c:pt idx="1763">
                  <c:v>0.16481186</c:v>
                </c:pt>
                <c:pt idx="1764">
                  <c:v>0.17143857000000001</c:v>
                </c:pt>
                <c:pt idx="1765">
                  <c:v>0.16516305000000001</c:v>
                </c:pt>
                <c:pt idx="1766">
                  <c:v>0.16297734999999999</c:v>
                </c:pt>
                <c:pt idx="1767">
                  <c:v>0.16657780999999999</c:v>
                </c:pt>
                <c:pt idx="1768">
                  <c:v>0.16049359999999999</c:v>
                </c:pt>
                <c:pt idx="1769">
                  <c:v>0.15718346999999999</c:v>
                </c:pt>
                <c:pt idx="1770">
                  <c:v>0.15812295000000001</c:v>
                </c:pt>
                <c:pt idx="1771">
                  <c:v>0.16594598999999999</c:v>
                </c:pt>
                <c:pt idx="1772">
                  <c:v>0.16795822999999999</c:v>
                </c:pt>
                <c:pt idx="1773">
                  <c:v>0.16332882000000001</c:v>
                </c:pt>
                <c:pt idx="1774">
                  <c:v>0.16793921000000001</c:v>
                </c:pt>
                <c:pt idx="1775">
                  <c:v>0.16516628999999999</c:v>
                </c:pt>
                <c:pt idx="1776">
                  <c:v>0.15875822000000001</c:v>
                </c:pt>
                <c:pt idx="1777">
                  <c:v>0.15884835999999999</c:v>
                </c:pt>
                <c:pt idx="1778">
                  <c:v>0.15793612000000001</c:v>
                </c:pt>
                <c:pt idx="1779">
                  <c:v>0.15902638999999999</c:v>
                </c:pt>
                <c:pt idx="1780">
                  <c:v>0.16072433999999999</c:v>
                </c:pt>
                <c:pt idx="1781">
                  <c:v>0.16144959</c:v>
                </c:pt>
                <c:pt idx="1782">
                  <c:v>0.16583253000000001</c:v>
                </c:pt>
                <c:pt idx="1783">
                  <c:v>0.17001495999999999</c:v>
                </c:pt>
                <c:pt idx="1784">
                  <c:v>0.16468226</c:v>
                </c:pt>
                <c:pt idx="1785">
                  <c:v>0.16051641</c:v>
                </c:pt>
                <c:pt idx="1786">
                  <c:v>0.15897070999999999</c:v>
                </c:pt>
                <c:pt idx="1787">
                  <c:v>0.1565309</c:v>
                </c:pt>
                <c:pt idx="1788">
                  <c:v>0.155219</c:v>
                </c:pt>
                <c:pt idx="1789">
                  <c:v>0.15867945999999999</c:v>
                </c:pt>
                <c:pt idx="1790">
                  <c:v>0.17020924000000001</c:v>
                </c:pt>
                <c:pt idx="1791">
                  <c:v>0.18295204000000001</c:v>
                </c:pt>
                <c:pt idx="1792">
                  <c:v>0.17267938999999999</c:v>
                </c:pt>
                <c:pt idx="1793">
                  <c:v>0.15875571999999999</c:v>
                </c:pt>
                <c:pt idx="1794">
                  <c:v>0.15612113999999999</c:v>
                </c:pt>
                <c:pt idx="1795">
                  <c:v>0.15781733000000001</c:v>
                </c:pt>
                <c:pt idx="1796">
                  <c:v>0.16002838</c:v>
                </c:pt>
                <c:pt idx="1797">
                  <c:v>0.16151757</c:v>
                </c:pt>
                <c:pt idx="1798">
                  <c:v>0.15927798000000001</c:v>
                </c:pt>
                <c:pt idx="1799">
                  <c:v>0.16354170000000001</c:v>
                </c:pt>
                <c:pt idx="1800">
                  <c:v>0.16431467</c:v>
                </c:pt>
                <c:pt idx="1801">
                  <c:v>0.15904631999999999</c:v>
                </c:pt>
                <c:pt idx="1802">
                  <c:v>0.15823824</c:v>
                </c:pt>
                <c:pt idx="1803">
                  <c:v>0.15549821</c:v>
                </c:pt>
                <c:pt idx="1804">
                  <c:v>0.15669238999999999</c:v>
                </c:pt>
                <c:pt idx="1805">
                  <c:v>0.15930013000000001</c:v>
                </c:pt>
                <c:pt idx="1806">
                  <c:v>0.15754982000000001</c:v>
                </c:pt>
                <c:pt idx="1807">
                  <c:v>0.15959411000000001</c:v>
                </c:pt>
                <c:pt idx="1808">
                  <c:v>0.16142424</c:v>
                </c:pt>
                <c:pt idx="1809">
                  <c:v>0.15633158999999999</c:v>
                </c:pt>
                <c:pt idx="1810">
                  <c:v>0.15800429999999999</c:v>
                </c:pt>
                <c:pt idx="1811">
                  <c:v>0.15921695999999999</c:v>
                </c:pt>
                <c:pt idx="1812">
                  <c:v>0.15542096</c:v>
                </c:pt>
                <c:pt idx="1813">
                  <c:v>0.15408190999999999</c:v>
                </c:pt>
                <c:pt idx="1814">
                  <c:v>0.15704314</c:v>
                </c:pt>
                <c:pt idx="1815">
                  <c:v>0.16047302999999999</c:v>
                </c:pt>
                <c:pt idx="1816">
                  <c:v>0.16166808999999999</c:v>
                </c:pt>
                <c:pt idx="1817">
                  <c:v>0.1620374</c:v>
                </c:pt>
                <c:pt idx="1818">
                  <c:v>0.15865277</c:v>
                </c:pt>
                <c:pt idx="1819">
                  <c:v>0.15447253</c:v>
                </c:pt>
                <c:pt idx="1820">
                  <c:v>0.15316873</c:v>
                </c:pt>
                <c:pt idx="1821">
                  <c:v>0.15297572000000001</c:v>
                </c:pt>
                <c:pt idx="1822">
                  <c:v>0.15314746000000001</c:v>
                </c:pt>
                <c:pt idx="1823">
                  <c:v>0.15445808999999999</c:v>
                </c:pt>
                <c:pt idx="1824">
                  <c:v>0.15618011000000001</c:v>
                </c:pt>
                <c:pt idx="1825">
                  <c:v>0.15569760999999999</c:v>
                </c:pt>
                <c:pt idx="1826">
                  <c:v>0.15449276000000001</c:v>
                </c:pt>
                <c:pt idx="1827">
                  <c:v>0.15409759000000001</c:v>
                </c:pt>
                <c:pt idx="1828">
                  <c:v>0.15473117</c:v>
                </c:pt>
                <c:pt idx="1829">
                  <c:v>0.15373666999999999</c:v>
                </c:pt>
                <c:pt idx="1830">
                  <c:v>0.15352998000000001</c:v>
                </c:pt>
                <c:pt idx="1831">
                  <c:v>0.15454403</c:v>
                </c:pt>
                <c:pt idx="1832">
                  <c:v>0.15496957</c:v>
                </c:pt>
                <c:pt idx="1833">
                  <c:v>0.15367189000000001</c:v>
                </c:pt>
                <c:pt idx="1834">
                  <c:v>0.15273523999999999</c:v>
                </c:pt>
                <c:pt idx="1835">
                  <c:v>0.15260907000000001</c:v>
                </c:pt>
                <c:pt idx="1836">
                  <c:v>0.15307298999999999</c:v>
                </c:pt>
                <c:pt idx="1837">
                  <c:v>0.15402256</c:v>
                </c:pt>
                <c:pt idx="1838">
                  <c:v>0.15365543000000001</c:v>
                </c:pt>
                <c:pt idx="1839">
                  <c:v>0.15320949</c:v>
                </c:pt>
                <c:pt idx="1840">
                  <c:v>0.15374346999999999</c:v>
                </c:pt>
                <c:pt idx="1841">
                  <c:v>0.1535772</c:v>
                </c:pt>
                <c:pt idx="1842">
                  <c:v>0.15297105</c:v>
                </c:pt>
                <c:pt idx="1843">
                  <c:v>0.15249036999999999</c:v>
                </c:pt>
                <c:pt idx="1844">
                  <c:v>0.15254867999999999</c:v>
                </c:pt>
                <c:pt idx="1845">
                  <c:v>0.15258706</c:v>
                </c:pt>
                <c:pt idx="1846">
                  <c:v>0.15258873000000001</c:v>
                </c:pt>
                <c:pt idx="1847">
                  <c:v>0.15274471000000001</c:v>
                </c:pt>
                <c:pt idx="1848">
                  <c:v>0.15250849</c:v>
                </c:pt>
                <c:pt idx="1849">
                  <c:v>0.15217649</c:v>
                </c:pt>
                <c:pt idx="1850">
                  <c:v>0.15234444999999999</c:v>
                </c:pt>
                <c:pt idx="1851">
                  <c:v>0.1523427</c:v>
                </c:pt>
                <c:pt idx="1852">
                  <c:v>0.15238281000000001</c:v>
                </c:pt>
                <c:pt idx="1853">
                  <c:v>0.15250991999999999</c:v>
                </c:pt>
                <c:pt idx="1854">
                  <c:v>0.15238549000000001</c:v>
                </c:pt>
                <c:pt idx="1855">
                  <c:v>0.15220581999999999</c:v>
                </c:pt>
                <c:pt idx="1856">
                  <c:v>0.15212990000000001</c:v>
                </c:pt>
                <c:pt idx="1857">
                  <c:v>0.15205308000000001</c:v>
                </c:pt>
                <c:pt idx="1858">
                  <c:v>0.15207812000000001</c:v>
                </c:pt>
                <c:pt idx="1859">
                  <c:v>0.15195906000000001</c:v>
                </c:pt>
                <c:pt idx="1860">
                  <c:v>0.15181379</c:v>
                </c:pt>
                <c:pt idx="1861">
                  <c:v>0.15191175000000001</c:v>
                </c:pt>
                <c:pt idx="1862">
                  <c:v>0.15201013999999999</c:v>
                </c:pt>
                <c:pt idx="1863">
                  <c:v>0.15188325</c:v>
                </c:pt>
                <c:pt idx="1864">
                  <c:v>0.15195040000000001</c:v>
                </c:pt>
                <c:pt idx="1865">
                  <c:v>0.15183425</c:v>
                </c:pt>
                <c:pt idx="1866">
                  <c:v>0.15173438</c:v>
                </c:pt>
                <c:pt idx="1867">
                  <c:v>0.15179213999999999</c:v>
                </c:pt>
                <c:pt idx="1868">
                  <c:v>0.2</c:v>
                </c:pt>
              </c:numCache>
            </c:numRef>
          </c:yVal>
          <c:smooth val="1"/>
        </c:ser>
        <c:ser>
          <c:idx val="3"/>
          <c:order val="2"/>
          <c:tx>
            <c:strRef>
              <c:f>'figure 10'!$K$1</c:f>
              <c:strCache>
                <c:ptCount val="1"/>
                <c:pt idx="0">
                  <c:v>UN</c:v>
                </c:pt>
              </c:strCache>
            </c:strRef>
          </c:tx>
          <c:marker>
            <c:symbol val="none"/>
          </c:marker>
          <c:xVal>
            <c:numRef>
              <c:f>'figure 10'!$J$2:$J$1870</c:f>
              <c:numCache>
                <c:formatCode>0</c:formatCode>
                <c:ptCount val="1869"/>
                <c:pt idx="0">
                  <c:v>399.19889999999992</c:v>
                </c:pt>
                <c:pt idx="1">
                  <c:v>401.12740000000002</c:v>
                </c:pt>
                <c:pt idx="2">
                  <c:v>403.05590000000001</c:v>
                </c:pt>
                <c:pt idx="3">
                  <c:v>404.98439999999943</c:v>
                </c:pt>
                <c:pt idx="4">
                  <c:v>406.91289999999992</c:v>
                </c:pt>
                <c:pt idx="5">
                  <c:v>408.84140000000002</c:v>
                </c:pt>
                <c:pt idx="6">
                  <c:v>410.76990000000001</c:v>
                </c:pt>
                <c:pt idx="7">
                  <c:v>412.69839999999942</c:v>
                </c:pt>
                <c:pt idx="8">
                  <c:v>414.62689999999992</c:v>
                </c:pt>
                <c:pt idx="9">
                  <c:v>416.55540000000002</c:v>
                </c:pt>
                <c:pt idx="10">
                  <c:v>418.48389999999961</c:v>
                </c:pt>
                <c:pt idx="11">
                  <c:v>420.41239999999942</c:v>
                </c:pt>
                <c:pt idx="12">
                  <c:v>422.34089999999998</c:v>
                </c:pt>
                <c:pt idx="13">
                  <c:v>424.26940000000002</c:v>
                </c:pt>
                <c:pt idx="14">
                  <c:v>426.1979</c:v>
                </c:pt>
                <c:pt idx="15">
                  <c:v>428.12639999999942</c:v>
                </c:pt>
                <c:pt idx="16">
                  <c:v>430.05489999999998</c:v>
                </c:pt>
                <c:pt idx="17">
                  <c:v>431.98340000000002</c:v>
                </c:pt>
                <c:pt idx="18">
                  <c:v>433.91189999999938</c:v>
                </c:pt>
                <c:pt idx="19">
                  <c:v>435.84039999999999</c:v>
                </c:pt>
                <c:pt idx="20">
                  <c:v>437.76889999999992</c:v>
                </c:pt>
                <c:pt idx="21">
                  <c:v>439.69740000000002</c:v>
                </c:pt>
                <c:pt idx="22">
                  <c:v>441.6259</c:v>
                </c:pt>
                <c:pt idx="23">
                  <c:v>443.55439999999999</c:v>
                </c:pt>
                <c:pt idx="24">
                  <c:v>445.48289999999992</c:v>
                </c:pt>
                <c:pt idx="25">
                  <c:v>447.41140000000001</c:v>
                </c:pt>
                <c:pt idx="26">
                  <c:v>449.3399</c:v>
                </c:pt>
                <c:pt idx="27">
                  <c:v>451.26839999999942</c:v>
                </c:pt>
                <c:pt idx="28">
                  <c:v>453.19690000000003</c:v>
                </c:pt>
                <c:pt idx="29">
                  <c:v>455.12540000000001</c:v>
                </c:pt>
                <c:pt idx="30">
                  <c:v>457.0539</c:v>
                </c:pt>
                <c:pt idx="31">
                  <c:v>458.98239999999942</c:v>
                </c:pt>
                <c:pt idx="32">
                  <c:v>460.91090000000003</c:v>
                </c:pt>
                <c:pt idx="33">
                  <c:v>462.83940000000001</c:v>
                </c:pt>
                <c:pt idx="34">
                  <c:v>464.7679</c:v>
                </c:pt>
                <c:pt idx="35">
                  <c:v>466.69639999999941</c:v>
                </c:pt>
                <c:pt idx="36">
                  <c:v>468.62479999999999</c:v>
                </c:pt>
                <c:pt idx="37">
                  <c:v>470.55329999999992</c:v>
                </c:pt>
                <c:pt idx="38">
                  <c:v>472.48180000000002</c:v>
                </c:pt>
                <c:pt idx="39">
                  <c:v>474.41029999999961</c:v>
                </c:pt>
                <c:pt idx="40">
                  <c:v>476.33879999999942</c:v>
                </c:pt>
                <c:pt idx="41">
                  <c:v>478.26729999999992</c:v>
                </c:pt>
                <c:pt idx="42">
                  <c:v>480.19580000000002</c:v>
                </c:pt>
                <c:pt idx="43">
                  <c:v>482.12430000000001</c:v>
                </c:pt>
                <c:pt idx="44">
                  <c:v>484.05279999999999</c:v>
                </c:pt>
                <c:pt idx="45">
                  <c:v>485.98129999999941</c:v>
                </c:pt>
                <c:pt idx="46">
                  <c:v>487.90980000000002</c:v>
                </c:pt>
                <c:pt idx="47">
                  <c:v>489.83829999999938</c:v>
                </c:pt>
                <c:pt idx="48">
                  <c:v>491.76679999999942</c:v>
                </c:pt>
                <c:pt idx="49">
                  <c:v>493.69529999999992</c:v>
                </c:pt>
                <c:pt idx="50">
                  <c:v>495.62380000000002</c:v>
                </c:pt>
                <c:pt idx="51">
                  <c:v>497.5523</c:v>
                </c:pt>
                <c:pt idx="52">
                  <c:v>499.48079999999942</c:v>
                </c:pt>
                <c:pt idx="53">
                  <c:v>501.40929999999992</c:v>
                </c:pt>
                <c:pt idx="54">
                  <c:v>503.33780000000002</c:v>
                </c:pt>
                <c:pt idx="55">
                  <c:v>505.26629999999938</c:v>
                </c:pt>
                <c:pt idx="56">
                  <c:v>507.19479999999999</c:v>
                </c:pt>
                <c:pt idx="57">
                  <c:v>509.12329999999992</c:v>
                </c:pt>
                <c:pt idx="58">
                  <c:v>511.05180000000001</c:v>
                </c:pt>
                <c:pt idx="59">
                  <c:v>512.98030000000006</c:v>
                </c:pt>
                <c:pt idx="60">
                  <c:v>514.90880000000004</c:v>
                </c:pt>
                <c:pt idx="61">
                  <c:v>516.83729999999878</c:v>
                </c:pt>
                <c:pt idx="62">
                  <c:v>518.76570000000004</c:v>
                </c:pt>
                <c:pt idx="63">
                  <c:v>520.6943</c:v>
                </c:pt>
                <c:pt idx="64">
                  <c:v>522.62270000000001</c:v>
                </c:pt>
                <c:pt idx="65">
                  <c:v>524.55129999999906</c:v>
                </c:pt>
                <c:pt idx="66">
                  <c:v>526.47969999999998</c:v>
                </c:pt>
                <c:pt idx="67">
                  <c:v>528.40830000000005</c:v>
                </c:pt>
                <c:pt idx="68">
                  <c:v>530.33669999999881</c:v>
                </c:pt>
                <c:pt idx="69">
                  <c:v>532.26530000000002</c:v>
                </c:pt>
                <c:pt idx="70">
                  <c:v>534.19370000000004</c:v>
                </c:pt>
                <c:pt idx="71">
                  <c:v>536.1223</c:v>
                </c:pt>
                <c:pt idx="72">
                  <c:v>538.05070000000001</c:v>
                </c:pt>
                <c:pt idx="73">
                  <c:v>539.97919999999999</c:v>
                </c:pt>
                <c:pt idx="74">
                  <c:v>541.90769999999907</c:v>
                </c:pt>
                <c:pt idx="75">
                  <c:v>543.83619999999905</c:v>
                </c:pt>
                <c:pt idx="76">
                  <c:v>545.76469999999938</c:v>
                </c:pt>
                <c:pt idx="77">
                  <c:v>547.69320000000005</c:v>
                </c:pt>
                <c:pt idx="78">
                  <c:v>549.62170000000003</c:v>
                </c:pt>
                <c:pt idx="79">
                  <c:v>551.55019999999934</c:v>
                </c:pt>
                <c:pt idx="80">
                  <c:v>553.4787</c:v>
                </c:pt>
                <c:pt idx="81">
                  <c:v>555.40719999999919</c:v>
                </c:pt>
                <c:pt idx="82">
                  <c:v>557.33569999999906</c:v>
                </c:pt>
                <c:pt idx="83">
                  <c:v>559.26419999999996</c:v>
                </c:pt>
                <c:pt idx="84">
                  <c:v>561.19269999999938</c:v>
                </c:pt>
                <c:pt idx="85">
                  <c:v>563.12119999999936</c:v>
                </c:pt>
                <c:pt idx="86">
                  <c:v>565.04970000000003</c:v>
                </c:pt>
                <c:pt idx="87">
                  <c:v>566.97820000000002</c:v>
                </c:pt>
                <c:pt idx="88">
                  <c:v>568.9067</c:v>
                </c:pt>
                <c:pt idx="89">
                  <c:v>570.83519999999919</c:v>
                </c:pt>
                <c:pt idx="90">
                  <c:v>572.76369999999997</c:v>
                </c:pt>
                <c:pt idx="91">
                  <c:v>574.69219999999996</c:v>
                </c:pt>
                <c:pt idx="92">
                  <c:v>576.62070000000006</c:v>
                </c:pt>
                <c:pt idx="93">
                  <c:v>578.54919999999936</c:v>
                </c:pt>
                <c:pt idx="94">
                  <c:v>580.47770000000003</c:v>
                </c:pt>
                <c:pt idx="95">
                  <c:v>582.40619999999933</c:v>
                </c:pt>
                <c:pt idx="96">
                  <c:v>584.3347</c:v>
                </c:pt>
                <c:pt idx="97">
                  <c:v>586.26319999999998</c:v>
                </c:pt>
                <c:pt idx="98">
                  <c:v>588.19169999999997</c:v>
                </c:pt>
                <c:pt idx="99">
                  <c:v>590.12019999999939</c:v>
                </c:pt>
                <c:pt idx="100">
                  <c:v>592.04859999999996</c:v>
                </c:pt>
                <c:pt idx="101">
                  <c:v>593.97719999999936</c:v>
                </c:pt>
                <c:pt idx="102">
                  <c:v>595.90559999999937</c:v>
                </c:pt>
                <c:pt idx="103">
                  <c:v>597.83419999999933</c:v>
                </c:pt>
                <c:pt idx="104">
                  <c:v>599.76259999999934</c:v>
                </c:pt>
                <c:pt idx="105">
                  <c:v>601.69119999999998</c:v>
                </c:pt>
                <c:pt idx="106">
                  <c:v>603.61959999999999</c:v>
                </c:pt>
                <c:pt idx="107">
                  <c:v>605.54819999999938</c:v>
                </c:pt>
                <c:pt idx="108">
                  <c:v>607.47659999999996</c:v>
                </c:pt>
                <c:pt idx="109">
                  <c:v>609.40519999999935</c:v>
                </c:pt>
                <c:pt idx="110">
                  <c:v>611.33359999999936</c:v>
                </c:pt>
                <c:pt idx="111">
                  <c:v>613.26209999999935</c:v>
                </c:pt>
                <c:pt idx="112">
                  <c:v>615.19060000000002</c:v>
                </c:pt>
                <c:pt idx="113">
                  <c:v>617.1191</c:v>
                </c:pt>
                <c:pt idx="114">
                  <c:v>619.04759999999919</c:v>
                </c:pt>
                <c:pt idx="115">
                  <c:v>620.97609999999997</c:v>
                </c:pt>
                <c:pt idx="116">
                  <c:v>622.90459999999996</c:v>
                </c:pt>
                <c:pt idx="117">
                  <c:v>624.83309999999938</c:v>
                </c:pt>
                <c:pt idx="118">
                  <c:v>626.76159999999936</c:v>
                </c:pt>
                <c:pt idx="119">
                  <c:v>628.69010000000003</c:v>
                </c:pt>
                <c:pt idx="120">
                  <c:v>630.61860000000001</c:v>
                </c:pt>
                <c:pt idx="121">
                  <c:v>632.5470999999992</c:v>
                </c:pt>
                <c:pt idx="122">
                  <c:v>634.47559999999999</c:v>
                </c:pt>
                <c:pt idx="123">
                  <c:v>636.40409999999997</c:v>
                </c:pt>
                <c:pt idx="124">
                  <c:v>638.33259999999905</c:v>
                </c:pt>
                <c:pt idx="125">
                  <c:v>640.26110000000006</c:v>
                </c:pt>
                <c:pt idx="126">
                  <c:v>642.18960000000004</c:v>
                </c:pt>
                <c:pt idx="127">
                  <c:v>644.11810000000003</c:v>
                </c:pt>
                <c:pt idx="128">
                  <c:v>646.04659999999933</c:v>
                </c:pt>
                <c:pt idx="129">
                  <c:v>647.97500000000002</c:v>
                </c:pt>
                <c:pt idx="130">
                  <c:v>649.90359999999998</c:v>
                </c:pt>
                <c:pt idx="131">
                  <c:v>651.8319999999992</c:v>
                </c:pt>
                <c:pt idx="132">
                  <c:v>653.76059999999939</c:v>
                </c:pt>
                <c:pt idx="133">
                  <c:v>655.68899999999996</c:v>
                </c:pt>
                <c:pt idx="134">
                  <c:v>657.61759999999936</c:v>
                </c:pt>
                <c:pt idx="135">
                  <c:v>659.54599999999937</c:v>
                </c:pt>
                <c:pt idx="136">
                  <c:v>661.47450000000003</c:v>
                </c:pt>
                <c:pt idx="137">
                  <c:v>663.40300000000002</c:v>
                </c:pt>
                <c:pt idx="138">
                  <c:v>665.33149999999932</c:v>
                </c:pt>
                <c:pt idx="139">
                  <c:v>667.26</c:v>
                </c:pt>
                <c:pt idx="140">
                  <c:v>669.18849999999998</c:v>
                </c:pt>
                <c:pt idx="141">
                  <c:v>671.11699999999996</c:v>
                </c:pt>
                <c:pt idx="142">
                  <c:v>673.04549999999938</c:v>
                </c:pt>
                <c:pt idx="143">
                  <c:v>674.97400000000005</c:v>
                </c:pt>
                <c:pt idx="144">
                  <c:v>676.90249999999935</c:v>
                </c:pt>
                <c:pt idx="145">
                  <c:v>678.83099999999934</c:v>
                </c:pt>
                <c:pt idx="146">
                  <c:v>680.7595</c:v>
                </c:pt>
                <c:pt idx="147">
                  <c:v>682.68799999999999</c:v>
                </c:pt>
                <c:pt idx="148">
                  <c:v>684.61649999999997</c:v>
                </c:pt>
                <c:pt idx="149">
                  <c:v>686.54499999999996</c:v>
                </c:pt>
                <c:pt idx="150">
                  <c:v>688.47349999999994</c:v>
                </c:pt>
                <c:pt idx="151">
                  <c:v>690.40199999999936</c:v>
                </c:pt>
                <c:pt idx="152">
                  <c:v>692.33049999999935</c:v>
                </c:pt>
                <c:pt idx="153">
                  <c:v>694.25900000000001</c:v>
                </c:pt>
                <c:pt idx="154">
                  <c:v>696.1875</c:v>
                </c:pt>
                <c:pt idx="155">
                  <c:v>698.11599999999999</c:v>
                </c:pt>
                <c:pt idx="156">
                  <c:v>700.04449999999997</c:v>
                </c:pt>
                <c:pt idx="157">
                  <c:v>701.97299999999996</c:v>
                </c:pt>
                <c:pt idx="158">
                  <c:v>703.90150000000006</c:v>
                </c:pt>
                <c:pt idx="159">
                  <c:v>705.82999999999936</c:v>
                </c:pt>
                <c:pt idx="160">
                  <c:v>707.75850000000003</c:v>
                </c:pt>
                <c:pt idx="161">
                  <c:v>709.68700000000001</c:v>
                </c:pt>
                <c:pt idx="162">
                  <c:v>711.6155</c:v>
                </c:pt>
                <c:pt idx="163">
                  <c:v>713.54390000000001</c:v>
                </c:pt>
                <c:pt idx="164">
                  <c:v>715.47249999999997</c:v>
                </c:pt>
                <c:pt idx="165">
                  <c:v>717.40089999999998</c:v>
                </c:pt>
                <c:pt idx="166">
                  <c:v>719.32949999999937</c:v>
                </c:pt>
                <c:pt idx="167">
                  <c:v>721.25789999999938</c:v>
                </c:pt>
                <c:pt idx="168">
                  <c:v>723.18650000000002</c:v>
                </c:pt>
                <c:pt idx="169">
                  <c:v>725.11490000000003</c:v>
                </c:pt>
                <c:pt idx="170">
                  <c:v>727.04349999999999</c:v>
                </c:pt>
                <c:pt idx="171">
                  <c:v>728.97190000000001</c:v>
                </c:pt>
                <c:pt idx="172">
                  <c:v>730.90049999999997</c:v>
                </c:pt>
                <c:pt idx="173">
                  <c:v>732.82889999999998</c:v>
                </c:pt>
                <c:pt idx="174">
                  <c:v>734.75739999999996</c:v>
                </c:pt>
                <c:pt idx="175">
                  <c:v>736.68589999999995</c:v>
                </c:pt>
                <c:pt idx="176">
                  <c:v>738.61440000000005</c:v>
                </c:pt>
                <c:pt idx="177">
                  <c:v>740.54289999999935</c:v>
                </c:pt>
                <c:pt idx="178">
                  <c:v>742.47140000000002</c:v>
                </c:pt>
                <c:pt idx="179">
                  <c:v>744.3999</c:v>
                </c:pt>
                <c:pt idx="180">
                  <c:v>746.32839999999999</c:v>
                </c:pt>
                <c:pt idx="181">
                  <c:v>748.25689999999997</c:v>
                </c:pt>
                <c:pt idx="182">
                  <c:v>750.18539999999996</c:v>
                </c:pt>
                <c:pt idx="183">
                  <c:v>752.11389999999994</c:v>
                </c:pt>
                <c:pt idx="184">
                  <c:v>754.04239999999936</c:v>
                </c:pt>
                <c:pt idx="185">
                  <c:v>755.97090000000003</c:v>
                </c:pt>
                <c:pt idx="186">
                  <c:v>757.89940000000001</c:v>
                </c:pt>
                <c:pt idx="187">
                  <c:v>759.8278999999992</c:v>
                </c:pt>
                <c:pt idx="188">
                  <c:v>761.75639999999999</c:v>
                </c:pt>
                <c:pt idx="189">
                  <c:v>763.68489999999997</c:v>
                </c:pt>
                <c:pt idx="190">
                  <c:v>765.61339999999996</c:v>
                </c:pt>
                <c:pt idx="191">
                  <c:v>767.54190000000006</c:v>
                </c:pt>
                <c:pt idx="192">
                  <c:v>769.47040000000004</c:v>
                </c:pt>
                <c:pt idx="193">
                  <c:v>771.39890000000003</c:v>
                </c:pt>
                <c:pt idx="194">
                  <c:v>773.32739999999933</c:v>
                </c:pt>
                <c:pt idx="195">
                  <c:v>775.2559</c:v>
                </c:pt>
                <c:pt idx="196">
                  <c:v>777.18439999999998</c:v>
                </c:pt>
                <c:pt idx="197">
                  <c:v>779.11289999999997</c:v>
                </c:pt>
                <c:pt idx="198">
                  <c:v>781.04139999999938</c:v>
                </c:pt>
                <c:pt idx="199">
                  <c:v>782.96979999999996</c:v>
                </c:pt>
                <c:pt idx="200">
                  <c:v>784.89840000000004</c:v>
                </c:pt>
                <c:pt idx="201">
                  <c:v>786.82679999999937</c:v>
                </c:pt>
                <c:pt idx="202">
                  <c:v>788.75540000000001</c:v>
                </c:pt>
                <c:pt idx="203">
                  <c:v>790.68380000000002</c:v>
                </c:pt>
                <c:pt idx="204">
                  <c:v>792.61239999999998</c:v>
                </c:pt>
                <c:pt idx="205">
                  <c:v>794.54079999999999</c:v>
                </c:pt>
                <c:pt idx="206">
                  <c:v>796.46939999999938</c:v>
                </c:pt>
                <c:pt idx="207">
                  <c:v>798.39779999999996</c:v>
                </c:pt>
                <c:pt idx="208">
                  <c:v>800.32639999999935</c:v>
                </c:pt>
                <c:pt idx="209">
                  <c:v>802.25480000000005</c:v>
                </c:pt>
                <c:pt idx="210">
                  <c:v>804.18330000000003</c:v>
                </c:pt>
                <c:pt idx="211">
                  <c:v>806.11180000000002</c:v>
                </c:pt>
                <c:pt idx="212">
                  <c:v>808.0403</c:v>
                </c:pt>
                <c:pt idx="213">
                  <c:v>809.96879999999999</c:v>
                </c:pt>
                <c:pt idx="214">
                  <c:v>811.89729999999906</c:v>
                </c:pt>
                <c:pt idx="215">
                  <c:v>813.82579999999996</c:v>
                </c:pt>
                <c:pt idx="216">
                  <c:v>815.75429999999938</c:v>
                </c:pt>
                <c:pt idx="217">
                  <c:v>817.68280000000004</c:v>
                </c:pt>
                <c:pt idx="218">
                  <c:v>819.61130000000003</c:v>
                </c:pt>
                <c:pt idx="219">
                  <c:v>821.53980000000001</c:v>
                </c:pt>
                <c:pt idx="220">
                  <c:v>823.4683</c:v>
                </c:pt>
                <c:pt idx="221">
                  <c:v>825.39679999999998</c:v>
                </c:pt>
                <c:pt idx="222">
                  <c:v>827.32529999999906</c:v>
                </c:pt>
                <c:pt idx="223">
                  <c:v>829.25379999999996</c:v>
                </c:pt>
                <c:pt idx="224">
                  <c:v>831.18230000000005</c:v>
                </c:pt>
                <c:pt idx="225">
                  <c:v>833.11080000000004</c:v>
                </c:pt>
                <c:pt idx="226">
                  <c:v>835.03930000000003</c:v>
                </c:pt>
                <c:pt idx="227">
                  <c:v>836.96779999999933</c:v>
                </c:pt>
                <c:pt idx="228">
                  <c:v>838.8963</c:v>
                </c:pt>
                <c:pt idx="229">
                  <c:v>840.82479999999998</c:v>
                </c:pt>
                <c:pt idx="230">
                  <c:v>842.75329999999997</c:v>
                </c:pt>
                <c:pt idx="231">
                  <c:v>844.68179999999995</c:v>
                </c:pt>
                <c:pt idx="232">
                  <c:v>846.61030000000005</c:v>
                </c:pt>
                <c:pt idx="233">
                  <c:v>848.53880000000004</c:v>
                </c:pt>
                <c:pt idx="234">
                  <c:v>850.46729999999877</c:v>
                </c:pt>
                <c:pt idx="235">
                  <c:v>852.39580000000001</c:v>
                </c:pt>
                <c:pt idx="236">
                  <c:v>854.3242999999992</c:v>
                </c:pt>
                <c:pt idx="237">
                  <c:v>856.2527</c:v>
                </c:pt>
                <c:pt idx="238">
                  <c:v>858.18129999999996</c:v>
                </c:pt>
                <c:pt idx="239">
                  <c:v>860.10969999999998</c:v>
                </c:pt>
                <c:pt idx="240">
                  <c:v>862.03830000000005</c:v>
                </c:pt>
                <c:pt idx="241">
                  <c:v>863.96669999999881</c:v>
                </c:pt>
                <c:pt idx="242">
                  <c:v>865.89530000000002</c:v>
                </c:pt>
                <c:pt idx="243">
                  <c:v>867.82370000000003</c:v>
                </c:pt>
                <c:pt idx="244">
                  <c:v>869.7522999999992</c:v>
                </c:pt>
                <c:pt idx="245">
                  <c:v>871.6807</c:v>
                </c:pt>
                <c:pt idx="246">
                  <c:v>873.60929999999996</c:v>
                </c:pt>
                <c:pt idx="247">
                  <c:v>875.53769999999906</c:v>
                </c:pt>
                <c:pt idx="248">
                  <c:v>877.46619999999905</c:v>
                </c:pt>
                <c:pt idx="249">
                  <c:v>879.39469999999937</c:v>
                </c:pt>
                <c:pt idx="250">
                  <c:v>881.32319999999936</c:v>
                </c:pt>
                <c:pt idx="251">
                  <c:v>883.25170000000003</c:v>
                </c:pt>
                <c:pt idx="252">
                  <c:v>885.18020000000001</c:v>
                </c:pt>
                <c:pt idx="253">
                  <c:v>887.1087</c:v>
                </c:pt>
                <c:pt idx="254">
                  <c:v>889.03719999999919</c:v>
                </c:pt>
                <c:pt idx="255">
                  <c:v>890.96569999999906</c:v>
                </c:pt>
                <c:pt idx="256">
                  <c:v>892.89419999999996</c:v>
                </c:pt>
                <c:pt idx="257">
                  <c:v>894.82269999999892</c:v>
                </c:pt>
                <c:pt idx="258">
                  <c:v>896.75119999999936</c:v>
                </c:pt>
                <c:pt idx="259">
                  <c:v>898.67970000000003</c:v>
                </c:pt>
                <c:pt idx="260">
                  <c:v>900.60820000000001</c:v>
                </c:pt>
                <c:pt idx="261">
                  <c:v>902.5367</c:v>
                </c:pt>
                <c:pt idx="262">
                  <c:v>904.46509999999932</c:v>
                </c:pt>
                <c:pt idx="263">
                  <c:v>906.39369999999997</c:v>
                </c:pt>
                <c:pt idx="264">
                  <c:v>908.32209999999918</c:v>
                </c:pt>
                <c:pt idx="265">
                  <c:v>910.25070000000005</c:v>
                </c:pt>
                <c:pt idx="266">
                  <c:v>912.17909999999995</c:v>
                </c:pt>
                <c:pt idx="267">
                  <c:v>914.10770000000002</c:v>
                </c:pt>
                <c:pt idx="268">
                  <c:v>916.03609999999935</c:v>
                </c:pt>
                <c:pt idx="269">
                  <c:v>917.9646999999992</c:v>
                </c:pt>
                <c:pt idx="270">
                  <c:v>919.8931</c:v>
                </c:pt>
                <c:pt idx="271">
                  <c:v>921.82169999999905</c:v>
                </c:pt>
                <c:pt idx="272">
                  <c:v>923.75009999999997</c:v>
                </c:pt>
                <c:pt idx="273">
                  <c:v>925.67859999999996</c:v>
                </c:pt>
                <c:pt idx="274">
                  <c:v>927.60709999999938</c:v>
                </c:pt>
                <c:pt idx="275">
                  <c:v>929.53559999999936</c:v>
                </c:pt>
                <c:pt idx="276">
                  <c:v>931.46409999999935</c:v>
                </c:pt>
                <c:pt idx="277">
                  <c:v>933.39259999999933</c:v>
                </c:pt>
                <c:pt idx="278">
                  <c:v>935.32109999999921</c:v>
                </c:pt>
                <c:pt idx="279">
                  <c:v>937.24959999999999</c:v>
                </c:pt>
                <c:pt idx="280">
                  <c:v>939.17809999999997</c:v>
                </c:pt>
                <c:pt idx="281">
                  <c:v>941.10659999999996</c:v>
                </c:pt>
                <c:pt idx="282">
                  <c:v>943.03510000000006</c:v>
                </c:pt>
                <c:pt idx="283">
                  <c:v>944.96359999999936</c:v>
                </c:pt>
                <c:pt idx="284">
                  <c:v>946.89209999999935</c:v>
                </c:pt>
                <c:pt idx="285">
                  <c:v>948.82059999999933</c:v>
                </c:pt>
                <c:pt idx="286">
                  <c:v>950.7491</c:v>
                </c:pt>
                <c:pt idx="287">
                  <c:v>952.67759999999998</c:v>
                </c:pt>
                <c:pt idx="288">
                  <c:v>954.60609999999997</c:v>
                </c:pt>
                <c:pt idx="289">
                  <c:v>956.53459999999939</c:v>
                </c:pt>
                <c:pt idx="290">
                  <c:v>958.46309999999937</c:v>
                </c:pt>
                <c:pt idx="291">
                  <c:v>960.39159999999936</c:v>
                </c:pt>
                <c:pt idx="292">
                  <c:v>962.32009999999934</c:v>
                </c:pt>
                <c:pt idx="293">
                  <c:v>964.24860000000001</c:v>
                </c:pt>
                <c:pt idx="294">
                  <c:v>966.1771</c:v>
                </c:pt>
                <c:pt idx="295">
                  <c:v>968.10559999999998</c:v>
                </c:pt>
                <c:pt idx="296">
                  <c:v>970.03409999999997</c:v>
                </c:pt>
                <c:pt idx="297">
                  <c:v>971.96259999999882</c:v>
                </c:pt>
                <c:pt idx="298">
                  <c:v>973.89109999999937</c:v>
                </c:pt>
                <c:pt idx="299">
                  <c:v>975.81959999999935</c:v>
                </c:pt>
                <c:pt idx="300">
                  <c:v>977.74800000000005</c:v>
                </c:pt>
                <c:pt idx="301">
                  <c:v>979.67660000000001</c:v>
                </c:pt>
                <c:pt idx="302">
                  <c:v>981.60500000000002</c:v>
                </c:pt>
                <c:pt idx="303">
                  <c:v>983.53359999999998</c:v>
                </c:pt>
                <c:pt idx="304">
                  <c:v>985.46199999999919</c:v>
                </c:pt>
                <c:pt idx="305">
                  <c:v>987.39059999999938</c:v>
                </c:pt>
                <c:pt idx="306">
                  <c:v>989.31899999999996</c:v>
                </c:pt>
                <c:pt idx="307">
                  <c:v>991.24759999999935</c:v>
                </c:pt>
                <c:pt idx="308">
                  <c:v>993.17600000000004</c:v>
                </c:pt>
                <c:pt idx="309">
                  <c:v>995.1046</c:v>
                </c:pt>
                <c:pt idx="310">
                  <c:v>997.03300000000002</c:v>
                </c:pt>
                <c:pt idx="311">
                  <c:v>998.96149999999921</c:v>
                </c:pt>
                <c:pt idx="312">
                  <c:v>1000.89</c:v>
                </c:pt>
                <c:pt idx="313">
                  <c:v>1002.819</c:v>
                </c:pt>
                <c:pt idx="314">
                  <c:v>1004.747</c:v>
                </c:pt>
                <c:pt idx="315">
                  <c:v>1006.676</c:v>
                </c:pt>
                <c:pt idx="316">
                  <c:v>1008.604</c:v>
                </c:pt>
                <c:pt idx="317">
                  <c:v>1010.533</c:v>
                </c:pt>
                <c:pt idx="318">
                  <c:v>1012.461</c:v>
                </c:pt>
                <c:pt idx="319">
                  <c:v>1014.39</c:v>
                </c:pt>
                <c:pt idx="320">
                  <c:v>1016.318</c:v>
                </c:pt>
                <c:pt idx="321">
                  <c:v>1018.247</c:v>
                </c:pt>
                <c:pt idx="322">
                  <c:v>1020.175</c:v>
                </c:pt>
                <c:pt idx="323">
                  <c:v>1022.104</c:v>
                </c:pt>
                <c:pt idx="324">
                  <c:v>1024.0319999999999</c:v>
                </c:pt>
                <c:pt idx="325">
                  <c:v>1025.96</c:v>
                </c:pt>
                <c:pt idx="326">
                  <c:v>1027.8889999999999</c:v>
                </c:pt>
                <c:pt idx="327">
                  <c:v>1029.818</c:v>
                </c:pt>
                <c:pt idx="328">
                  <c:v>1031.7460000000001</c:v>
                </c:pt>
                <c:pt idx="329">
                  <c:v>1033.674</c:v>
                </c:pt>
                <c:pt idx="330">
                  <c:v>1035.6030000000001</c:v>
                </c:pt>
                <c:pt idx="331">
                  <c:v>1037.5309999999999</c:v>
                </c:pt>
                <c:pt idx="332">
                  <c:v>1039.46</c:v>
                </c:pt>
                <c:pt idx="333">
                  <c:v>1041.3879999999999</c:v>
                </c:pt>
                <c:pt idx="334">
                  <c:v>1043.317</c:v>
                </c:pt>
                <c:pt idx="335">
                  <c:v>1045.2449999999999</c:v>
                </c:pt>
                <c:pt idx="336">
                  <c:v>1047.174</c:v>
                </c:pt>
                <c:pt idx="337">
                  <c:v>1049.1020000000001</c:v>
                </c:pt>
                <c:pt idx="338">
                  <c:v>1051.0309999999999</c:v>
                </c:pt>
                <c:pt idx="339">
                  <c:v>1052.9590000000001</c:v>
                </c:pt>
                <c:pt idx="340">
                  <c:v>1054.8879999999999</c:v>
                </c:pt>
                <c:pt idx="341">
                  <c:v>1056.816</c:v>
                </c:pt>
                <c:pt idx="342">
                  <c:v>1058.7449999999999</c:v>
                </c:pt>
                <c:pt idx="343">
                  <c:v>1060.673</c:v>
                </c:pt>
                <c:pt idx="344">
                  <c:v>1062.6020000000001</c:v>
                </c:pt>
                <c:pt idx="345">
                  <c:v>1064.53</c:v>
                </c:pt>
                <c:pt idx="346">
                  <c:v>1066.4590000000001</c:v>
                </c:pt>
                <c:pt idx="347">
                  <c:v>1068.3869999999999</c:v>
                </c:pt>
                <c:pt idx="348">
                  <c:v>1070.316</c:v>
                </c:pt>
                <c:pt idx="349">
                  <c:v>1072.2439999999999</c:v>
                </c:pt>
                <c:pt idx="350">
                  <c:v>1074.173</c:v>
                </c:pt>
                <c:pt idx="351">
                  <c:v>1076.1010000000001</c:v>
                </c:pt>
                <c:pt idx="352">
                  <c:v>1078.03</c:v>
                </c:pt>
                <c:pt idx="353">
                  <c:v>1079.9580000000001</c:v>
                </c:pt>
                <c:pt idx="354">
                  <c:v>1081.8869999999999</c:v>
                </c:pt>
                <c:pt idx="355">
                  <c:v>1083.8150000000001</c:v>
                </c:pt>
                <c:pt idx="356">
                  <c:v>1085.7439999999999</c:v>
                </c:pt>
                <c:pt idx="357">
                  <c:v>1087.672</c:v>
                </c:pt>
                <c:pt idx="358">
                  <c:v>1089.6010000000001</c:v>
                </c:pt>
                <c:pt idx="359">
                  <c:v>1091.529</c:v>
                </c:pt>
                <c:pt idx="360">
                  <c:v>1093.4580000000001</c:v>
                </c:pt>
                <c:pt idx="361">
                  <c:v>1095.386</c:v>
                </c:pt>
                <c:pt idx="362">
                  <c:v>1097.3150000000001</c:v>
                </c:pt>
                <c:pt idx="363">
                  <c:v>1099.2429999999999</c:v>
                </c:pt>
                <c:pt idx="364">
                  <c:v>1101.172</c:v>
                </c:pt>
                <c:pt idx="365">
                  <c:v>1103.0999999999999</c:v>
                </c:pt>
                <c:pt idx="366">
                  <c:v>1105.029</c:v>
                </c:pt>
                <c:pt idx="367">
                  <c:v>1106.9570000000001</c:v>
                </c:pt>
                <c:pt idx="368">
                  <c:v>1108.886</c:v>
                </c:pt>
                <c:pt idx="369">
                  <c:v>1110.8140000000001</c:v>
                </c:pt>
                <c:pt idx="370">
                  <c:v>1112.7429999999999</c:v>
                </c:pt>
                <c:pt idx="371">
                  <c:v>1114.671</c:v>
                </c:pt>
                <c:pt idx="372">
                  <c:v>1116.5999999999999</c:v>
                </c:pt>
                <c:pt idx="373">
                  <c:v>1118.528</c:v>
                </c:pt>
                <c:pt idx="374">
                  <c:v>1120.4570000000001</c:v>
                </c:pt>
                <c:pt idx="375">
                  <c:v>1122.385</c:v>
                </c:pt>
                <c:pt idx="376">
                  <c:v>1124.3140000000001</c:v>
                </c:pt>
                <c:pt idx="377">
                  <c:v>1126.242</c:v>
                </c:pt>
                <c:pt idx="378">
                  <c:v>1128.171</c:v>
                </c:pt>
                <c:pt idx="379">
                  <c:v>1130.0989999999999</c:v>
                </c:pt>
                <c:pt idx="380">
                  <c:v>1132.028</c:v>
                </c:pt>
                <c:pt idx="381">
                  <c:v>1133.9559999999999</c:v>
                </c:pt>
                <c:pt idx="382">
                  <c:v>1135.885</c:v>
                </c:pt>
                <c:pt idx="383">
                  <c:v>1137.8130000000001</c:v>
                </c:pt>
                <c:pt idx="384">
                  <c:v>1139.742</c:v>
                </c:pt>
                <c:pt idx="385">
                  <c:v>1141.67</c:v>
                </c:pt>
                <c:pt idx="386">
                  <c:v>1143.5989999999999</c:v>
                </c:pt>
                <c:pt idx="387">
                  <c:v>1145.527</c:v>
                </c:pt>
                <c:pt idx="388">
                  <c:v>1147.4559999999999</c:v>
                </c:pt>
                <c:pt idx="389">
                  <c:v>1149.384</c:v>
                </c:pt>
                <c:pt idx="390">
                  <c:v>1151.3130000000001</c:v>
                </c:pt>
                <c:pt idx="391">
                  <c:v>1153.241</c:v>
                </c:pt>
                <c:pt idx="392">
                  <c:v>1155.17</c:v>
                </c:pt>
                <c:pt idx="393">
                  <c:v>1157.098</c:v>
                </c:pt>
                <c:pt idx="394">
                  <c:v>1159.027</c:v>
                </c:pt>
                <c:pt idx="395">
                  <c:v>1160.9549999999999</c:v>
                </c:pt>
                <c:pt idx="396">
                  <c:v>1162.884</c:v>
                </c:pt>
                <c:pt idx="397">
                  <c:v>1164.8119999999999</c:v>
                </c:pt>
                <c:pt idx="398">
                  <c:v>1166.741</c:v>
                </c:pt>
                <c:pt idx="399">
                  <c:v>1168.6690000000001</c:v>
                </c:pt>
                <c:pt idx="400">
                  <c:v>1170.598</c:v>
                </c:pt>
                <c:pt idx="401">
                  <c:v>1172.5260000000001</c:v>
                </c:pt>
                <c:pt idx="402">
                  <c:v>1174.4549999999999</c:v>
                </c:pt>
                <c:pt idx="403">
                  <c:v>1176.383</c:v>
                </c:pt>
                <c:pt idx="404">
                  <c:v>1178.3119999999999</c:v>
                </c:pt>
                <c:pt idx="405">
                  <c:v>1180.24</c:v>
                </c:pt>
                <c:pt idx="406">
                  <c:v>1182.1690000000001</c:v>
                </c:pt>
                <c:pt idx="407">
                  <c:v>1184.097</c:v>
                </c:pt>
                <c:pt idx="408">
                  <c:v>1186.0260000000001</c:v>
                </c:pt>
                <c:pt idx="409">
                  <c:v>1187.954</c:v>
                </c:pt>
                <c:pt idx="410">
                  <c:v>1189.883</c:v>
                </c:pt>
                <c:pt idx="411">
                  <c:v>1191.8109999999999</c:v>
                </c:pt>
                <c:pt idx="412">
                  <c:v>1193.74</c:v>
                </c:pt>
                <c:pt idx="413">
                  <c:v>1195.6679999999999</c:v>
                </c:pt>
                <c:pt idx="414">
                  <c:v>1197.597</c:v>
                </c:pt>
                <c:pt idx="415">
                  <c:v>1199.5250000000001</c:v>
                </c:pt>
                <c:pt idx="416">
                  <c:v>1201.454</c:v>
                </c:pt>
                <c:pt idx="417">
                  <c:v>1203.3820000000001</c:v>
                </c:pt>
                <c:pt idx="418">
                  <c:v>1205.3109999999999</c:v>
                </c:pt>
                <c:pt idx="419">
                  <c:v>1207.239</c:v>
                </c:pt>
                <c:pt idx="420">
                  <c:v>1209.1679999999999</c:v>
                </c:pt>
                <c:pt idx="421">
                  <c:v>1211.096</c:v>
                </c:pt>
                <c:pt idx="422">
                  <c:v>1213.0250000000001</c:v>
                </c:pt>
                <c:pt idx="423">
                  <c:v>1214.953</c:v>
                </c:pt>
                <c:pt idx="424">
                  <c:v>1216.8820000000001</c:v>
                </c:pt>
                <c:pt idx="425">
                  <c:v>1218.81</c:v>
                </c:pt>
                <c:pt idx="426">
                  <c:v>1220.739</c:v>
                </c:pt>
                <c:pt idx="427">
                  <c:v>1222.6669999999999</c:v>
                </c:pt>
                <c:pt idx="428">
                  <c:v>1224.596</c:v>
                </c:pt>
                <c:pt idx="429">
                  <c:v>1226.5239999999999</c:v>
                </c:pt>
                <c:pt idx="430">
                  <c:v>1228.453</c:v>
                </c:pt>
                <c:pt idx="431">
                  <c:v>1230.3810000000001</c:v>
                </c:pt>
                <c:pt idx="432">
                  <c:v>1232.31</c:v>
                </c:pt>
                <c:pt idx="433">
                  <c:v>1234.2380000000001</c:v>
                </c:pt>
                <c:pt idx="434">
                  <c:v>1236.1669999999999</c:v>
                </c:pt>
                <c:pt idx="435">
                  <c:v>1238.095</c:v>
                </c:pt>
                <c:pt idx="436">
                  <c:v>1240.0239999999999</c:v>
                </c:pt>
                <c:pt idx="437">
                  <c:v>1241.952</c:v>
                </c:pt>
                <c:pt idx="438">
                  <c:v>1243.8810000000001</c:v>
                </c:pt>
                <c:pt idx="439">
                  <c:v>1245.809</c:v>
                </c:pt>
                <c:pt idx="440">
                  <c:v>1247.7380000000001</c:v>
                </c:pt>
                <c:pt idx="441">
                  <c:v>1249.6659999999999</c:v>
                </c:pt>
                <c:pt idx="442">
                  <c:v>1251.595</c:v>
                </c:pt>
                <c:pt idx="443">
                  <c:v>1253.5229999999999</c:v>
                </c:pt>
                <c:pt idx="444">
                  <c:v>1255.452</c:v>
                </c:pt>
                <c:pt idx="445">
                  <c:v>1257.3800000000001</c:v>
                </c:pt>
                <c:pt idx="446">
                  <c:v>1259.309</c:v>
                </c:pt>
                <c:pt idx="447">
                  <c:v>1261.2370000000001</c:v>
                </c:pt>
                <c:pt idx="448">
                  <c:v>1263.1659999999999</c:v>
                </c:pt>
                <c:pt idx="449">
                  <c:v>1265.0940000000001</c:v>
                </c:pt>
                <c:pt idx="450">
                  <c:v>1267.0229999999999</c:v>
                </c:pt>
                <c:pt idx="451">
                  <c:v>1268.951</c:v>
                </c:pt>
                <c:pt idx="452">
                  <c:v>1270.8800000000001</c:v>
                </c:pt>
                <c:pt idx="453">
                  <c:v>1272.808</c:v>
                </c:pt>
                <c:pt idx="454">
                  <c:v>1274.7370000000001</c:v>
                </c:pt>
                <c:pt idx="455">
                  <c:v>1276.665</c:v>
                </c:pt>
                <c:pt idx="456">
                  <c:v>1278.5940000000001</c:v>
                </c:pt>
                <c:pt idx="457">
                  <c:v>1280.5219999999999</c:v>
                </c:pt>
                <c:pt idx="458">
                  <c:v>1282.451</c:v>
                </c:pt>
                <c:pt idx="459">
                  <c:v>1284.3789999999999</c:v>
                </c:pt>
                <c:pt idx="460">
                  <c:v>1286.308</c:v>
                </c:pt>
                <c:pt idx="461">
                  <c:v>1288.2360000000001</c:v>
                </c:pt>
                <c:pt idx="462">
                  <c:v>1290.165</c:v>
                </c:pt>
                <c:pt idx="463">
                  <c:v>1292.0930000000001</c:v>
                </c:pt>
                <c:pt idx="464">
                  <c:v>1294.0219999999999</c:v>
                </c:pt>
                <c:pt idx="465">
                  <c:v>1295.95</c:v>
                </c:pt>
                <c:pt idx="466">
                  <c:v>1297.8789999999999</c:v>
                </c:pt>
                <c:pt idx="467">
                  <c:v>1299.807</c:v>
                </c:pt>
                <c:pt idx="468">
                  <c:v>1301.7360000000001</c:v>
                </c:pt>
                <c:pt idx="469">
                  <c:v>1303.664</c:v>
                </c:pt>
                <c:pt idx="470">
                  <c:v>1305.5930000000001</c:v>
                </c:pt>
                <c:pt idx="471">
                  <c:v>1307.521</c:v>
                </c:pt>
                <c:pt idx="472">
                  <c:v>1309.45</c:v>
                </c:pt>
                <c:pt idx="473">
                  <c:v>1311.3779999999999</c:v>
                </c:pt>
                <c:pt idx="474">
                  <c:v>1313.307</c:v>
                </c:pt>
                <c:pt idx="475">
                  <c:v>1315.2349999999999</c:v>
                </c:pt>
                <c:pt idx="476">
                  <c:v>1317.164</c:v>
                </c:pt>
                <c:pt idx="477">
                  <c:v>1319.0920000000001</c:v>
                </c:pt>
                <c:pt idx="478">
                  <c:v>1321.021</c:v>
                </c:pt>
                <c:pt idx="479">
                  <c:v>1322.9490000000001</c:v>
                </c:pt>
                <c:pt idx="480">
                  <c:v>1324.8779999999999</c:v>
                </c:pt>
                <c:pt idx="481">
                  <c:v>1326.806</c:v>
                </c:pt>
                <c:pt idx="482">
                  <c:v>1328.7339999999999</c:v>
                </c:pt>
                <c:pt idx="483">
                  <c:v>1330.663</c:v>
                </c:pt>
                <c:pt idx="484">
                  <c:v>1332.5920000000001</c:v>
                </c:pt>
                <c:pt idx="485">
                  <c:v>1334.52</c:v>
                </c:pt>
                <c:pt idx="486">
                  <c:v>1336.4480000000001</c:v>
                </c:pt>
                <c:pt idx="487">
                  <c:v>1338.377</c:v>
                </c:pt>
                <c:pt idx="488">
                  <c:v>1340.306</c:v>
                </c:pt>
                <c:pt idx="489">
                  <c:v>1342.2339999999999</c:v>
                </c:pt>
                <c:pt idx="490">
                  <c:v>1344.162</c:v>
                </c:pt>
                <c:pt idx="491">
                  <c:v>1346.0909999999999</c:v>
                </c:pt>
                <c:pt idx="492">
                  <c:v>1348.02</c:v>
                </c:pt>
                <c:pt idx="493">
                  <c:v>1349.9480000000001</c:v>
                </c:pt>
                <c:pt idx="494">
                  <c:v>1351.876</c:v>
                </c:pt>
                <c:pt idx="495">
                  <c:v>1353.8050000000001</c:v>
                </c:pt>
                <c:pt idx="496">
                  <c:v>1355.7339999999999</c:v>
                </c:pt>
                <c:pt idx="497">
                  <c:v>1357.662</c:v>
                </c:pt>
                <c:pt idx="498">
                  <c:v>1359.59</c:v>
                </c:pt>
                <c:pt idx="499">
                  <c:v>1361.519</c:v>
                </c:pt>
                <c:pt idx="500">
                  <c:v>1363.4480000000001</c:v>
                </c:pt>
                <c:pt idx="501">
                  <c:v>1365.376</c:v>
                </c:pt>
                <c:pt idx="502">
                  <c:v>1367.3040000000001</c:v>
                </c:pt>
                <c:pt idx="503">
                  <c:v>1369.2329999999999</c:v>
                </c:pt>
                <c:pt idx="504">
                  <c:v>1371.1610000000001</c:v>
                </c:pt>
                <c:pt idx="505">
                  <c:v>1373.09</c:v>
                </c:pt>
                <c:pt idx="506">
                  <c:v>1375.018</c:v>
                </c:pt>
                <c:pt idx="507">
                  <c:v>1376.9469999999999</c:v>
                </c:pt>
                <c:pt idx="508">
                  <c:v>1378.875</c:v>
                </c:pt>
                <c:pt idx="509">
                  <c:v>1380.8040000000001</c:v>
                </c:pt>
                <c:pt idx="510">
                  <c:v>1382.732</c:v>
                </c:pt>
                <c:pt idx="511">
                  <c:v>1384.6610000000001</c:v>
                </c:pt>
                <c:pt idx="512">
                  <c:v>1386.5889999999999</c:v>
                </c:pt>
                <c:pt idx="513">
                  <c:v>1388.518</c:v>
                </c:pt>
                <c:pt idx="514">
                  <c:v>1390.4459999999999</c:v>
                </c:pt>
                <c:pt idx="515">
                  <c:v>1392.375</c:v>
                </c:pt>
                <c:pt idx="516">
                  <c:v>1394.3030000000001</c:v>
                </c:pt>
                <c:pt idx="517">
                  <c:v>1396.232</c:v>
                </c:pt>
                <c:pt idx="518">
                  <c:v>1398.16</c:v>
                </c:pt>
                <c:pt idx="519">
                  <c:v>1400.0889999999999</c:v>
                </c:pt>
                <c:pt idx="520">
                  <c:v>1402.0170000000001</c:v>
                </c:pt>
                <c:pt idx="521">
                  <c:v>1403.9459999999999</c:v>
                </c:pt>
                <c:pt idx="522">
                  <c:v>1405.874</c:v>
                </c:pt>
                <c:pt idx="523">
                  <c:v>1407.8030000000001</c:v>
                </c:pt>
                <c:pt idx="524">
                  <c:v>1409.731</c:v>
                </c:pt>
                <c:pt idx="525">
                  <c:v>1411.66</c:v>
                </c:pt>
                <c:pt idx="526">
                  <c:v>1413.588</c:v>
                </c:pt>
                <c:pt idx="527">
                  <c:v>1415.5170000000001</c:v>
                </c:pt>
                <c:pt idx="528">
                  <c:v>1417.4449999999999</c:v>
                </c:pt>
                <c:pt idx="529">
                  <c:v>1419.374</c:v>
                </c:pt>
                <c:pt idx="530">
                  <c:v>1421.3019999999999</c:v>
                </c:pt>
                <c:pt idx="531">
                  <c:v>1423.231</c:v>
                </c:pt>
                <c:pt idx="532">
                  <c:v>1425.1590000000001</c:v>
                </c:pt>
                <c:pt idx="533">
                  <c:v>1427.088</c:v>
                </c:pt>
                <c:pt idx="534">
                  <c:v>1429.0160000000001</c:v>
                </c:pt>
                <c:pt idx="535">
                  <c:v>1430.9449999999999</c:v>
                </c:pt>
                <c:pt idx="536">
                  <c:v>1432.873</c:v>
                </c:pt>
                <c:pt idx="537">
                  <c:v>1434.8019999999999</c:v>
                </c:pt>
                <c:pt idx="538">
                  <c:v>1436.73</c:v>
                </c:pt>
                <c:pt idx="539">
                  <c:v>1438.6590000000001</c:v>
                </c:pt>
                <c:pt idx="540">
                  <c:v>1440.587</c:v>
                </c:pt>
                <c:pt idx="541">
                  <c:v>1442.5160000000001</c:v>
                </c:pt>
                <c:pt idx="542">
                  <c:v>1444.444</c:v>
                </c:pt>
                <c:pt idx="543">
                  <c:v>1446.373</c:v>
                </c:pt>
                <c:pt idx="544">
                  <c:v>1448.3009999999999</c:v>
                </c:pt>
                <c:pt idx="545">
                  <c:v>1450.23</c:v>
                </c:pt>
                <c:pt idx="546">
                  <c:v>1452.1579999999999</c:v>
                </c:pt>
                <c:pt idx="547">
                  <c:v>1454.087</c:v>
                </c:pt>
                <c:pt idx="548">
                  <c:v>1456.0150000000001</c:v>
                </c:pt>
                <c:pt idx="549">
                  <c:v>1457.944</c:v>
                </c:pt>
                <c:pt idx="550">
                  <c:v>1459.8720000000001</c:v>
                </c:pt>
                <c:pt idx="551">
                  <c:v>1461.8009999999999</c:v>
                </c:pt>
                <c:pt idx="552">
                  <c:v>1463.729</c:v>
                </c:pt>
                <c:pt idx="553">
                  <c:v>1465.6579999999999</c:v>
                </c:pt>
                <c:pt idx="554">
                  <c:v>1467.586</c:v>
                </c:pt>
                <c:pt idx="555">
                  <c:v>1469.5150000000001</c:v>
                </c:pt>
                <c:pt idx="556">
                  <c:v>1471.443</c:v>
                </c:pt>
                <c:pt idx="557">
                  <c:v>1473.3720000000001</c:v>
                </c:pt>
                <c:pt idx="558">
                  <c:v>1475.3</c:v>
                </c:pt>
                <c:pt idx="559">
                  <c:v>1477.229</c:v>
                </c:pt>
                <c:pt idx="560">
                  <c:v>1479.1569999999999</c:v>
                </c:pt>
                <c:pt idx="561">
                  <c:v>1481.086</c:v>
                </c:pt>
                <c:pt idx="562">
                  <c:v>1483.0139999999999</c:v>
                </c:pt>
                <c:pt idx="563">
                  <c:v>1484.943</c:v>
                </c:pt>
                <c:pt idx="564">
                  <c:v>1486.8710000000001</c:v>
                </c:pt>
                <c:pt idx="565">
                  <c:v>1488.8</c:v>
                </c:pt>
                <c:pt idx="566">
                  <c:v>1490.7280000000001</c:v>
                </c:pt>
                <c:pt idx="567">
                  <c:v>1492.6569999999999</c:v>
                </c:pt>
                <c:pt idx="568">
                  <c:v>1494.585</c:v>
                </c:pt>
                <c:pt idx="569">
                  <c:v>1496.5139999999999</c:v>
                </c:pt>
                <c:pt idx="570">
                  <c:v>1498.442</c:v>
                </c:pt>
                <c:pt idx="571">
                  <c:v>1500.3710000000001</c:v>
                </c:pt>
                <c:pt idx="572">
                  <c:v>1502.299</c:v>
                </c:pt>
                <c:pt idx="573">
                  <c:v>1504.2280000000001</c:v>
                </c:pt>
                <c:pt idx="574">
                  <c:v>1506.1559999999999</c:v>
                </c:pt>
                <c:pt idx="575">
                  <c:v>1508.085</c:v>
                </c:pt>
                <c:pt idx="576">
                  <c:v>1510.0129999999999</c:v>
                </c:pt>
                <c:pt idx="577">
                  <c:v>1511.942</c:v>
                </c:pt>
                <c:pt idx="578">
                  <c:v>1513.87</c:v>
                </c:pt>
                <c:pt idx="579">
                  <c:v>1515.799</c:v>
                </c:pt>
                <c:pt idx="580">
                  <c:v>1517.7270000000001</c:v>
                </c:pt>
                <c:pt idx="581">
                  <c:v>1519.6559999999999</c:v>
                </c:pt>
                <c:pt idx="582">
                  <c:v>1521.5840000000001</c:v>
                </c:pt>
                <c:pt idx="583">
                  <c:v>1523.5129999999999</c:v>
                </c:pt>
                <c:pt idx="584">
                  <c:v>1525.441</c:v>
                </c:pt>
                <c:pt idx="585">
                  <c:v>1527.37</c:v>
                </c:pt>
                <c:pt idx="586">
                  <c:v>1529.298</c:v>
                </c:pt>
                <c:pt idx="587">
                  <c:v>1531.2270000000001</c:v>
                </c:pt>
                <c:pt idx="588">
                  <c:v>1533.155</c:v>
                </c:pt>
                <c:pt idx="589">
                  <c:v>1535.0840000000001</c:v>
                </c:pt>
                <c:pt idx="590">
                  <c:v>1537.0119999999999</c:v>
                </c:pt>
                <c:pt idx="591">
                  <c:v>1538.941</c:v>
                </c:pt>
                <c:pt idx="592">
                  <c:v>1540.8689999999999</c:v>
                </c:pt>
                <c:pt idx="593">
                  <c:v>1542.798</c:v>
                </c:pt>
                <c:pt idx="594">
                  <c:v>1544.7260000000001</c:v>
                </c:pt>
                <c:pt idx="595">
                  <c:v>1546.655</c:v>
                </c:pt>
                <c:pt idx="596">
                  <c:v>1548.5830000000001</c:v>
                </c:pt>
                <c:pt idx="597">
                  <c:v>1550.5119999999999</c:v>
                </c:pt>
                <c:pt idx="598">
                  <c:v>1552.44</c:v>
                </c:pt>
                <c:pt idx="599">
                  <c:v>1554.3689999999999</c:v>
                </c:pt>
                <c:pt idx="600">
                  <c:v>1556.297</c:v>
                </c:pt>
                <c:pt idx="601">
                  <c:v>1558.2260000000001</c:v>
                </c:pt>
                <c:pt idx="602">
                  <c:v>1560.154</c:v>
                </c:pt>
                <c:pt idx="603">
                  <c:v>1562.0830000000001</c:v>
                </c:pt>
                <c:pt idx="604">
                  <c:v>1564.011</c:v>
                </c:pt>
                <c:pt idx="605">
                  <c:v>1565.94</c:v>
                </c:pt>
                <c:pt idx="606">
                  <c:v>1567.8679999999999</c:v>
                </c:pt>
                <c:pt idx="607">
                  <c:v>1569.797</c:v>
                </c:pt>
                <c:pt idx="608">
                  <c:v>1571.7249999999999</c:v>
                </c:pt>
                <c:pt idx="609">
                  <c:v>1573.654</c:v>
                </c:pt>
                <c:pt idx="610">
                  <c:v>1575.5820000000001</c:v>
                </c:pt>
                <c:pt idx="611">
                  <c:v>1577.511</c:v>
                </c:pt>
                <c:pt idx="612">
                  <c:v>1579.4390000000001</c:v>
                </c:pt>
                <c:pt idx="613">
                  <c:v>1581.3679999999999</c:v>
                </c:pt>
                <c:pt idx="614">
                  <c:v>1583.296</c:v>
                </c:pt>
                <c:pt idx="615">
                  <c:v>1585.2249999999999</c:v>
                </c:pt>
                <c:pt idx="616">
                  <c:v>1587.153</c:v>
                </c:pt>
                <c:pt idx="617">
                  <c:v>1589.0820000000001</c:v>
                </c:pt>
                <c:pt idx="618">
                  <c:v>1591.01</c:v>
                </c:pt>
                <c:pt idx="619">
                  <c:v>1592.9390000000001</c:v>
                </c:pt>
                <c:pt idx="620">
                  <c:v>1594.867</c:v>
                </c:pt>
                <c:pt idx="621">
                  <c:v>1596.796</c:v>
                </c:pt>
                <c:pt idx="622">
                  <c:v>1598.7239999999999</c:v>
                </c:pt>
                <c:pt idx="623">
                  <c:v>1600.653</c:v>
                </c:pt>
                <c:pt idx="624">
                  <c:v>1602.5809999999999</c:v>
                </c:pt>
                <c:pt idx="625">
                  <c:v>1604.51</c:v>
                </c:pt>
                <c:pt idx="626">
                  <c:v>1606.4380000000001</c:v>
                </c:pt>
                <c:pt idx="627">
                  <c:v>1608.367</c:v>
                </c:pt>
                <c:pt idx="628">
                  <c:v>1610.2950000000001</c:v>
                </c:pt>
                <c:pt idx="629">
                  <c:v>1612.2239999999999</c:v>
                </c:pt>
                <c:pt idx="630">
                  <c:v>1614.152</c:v>
                </c:pt>
                <c:pt idx="631">
                  <c:v>1616.0809999999999</c:v>
                </c:pt>
                <c:pt idx="632">
                  <c:v>1618.009</c:v>
                </c:pt>
                <c:pt idx="633">
                  <c:v>1619.9380000000001</c:v>
                </c:pt>
                <c:pt idx="634">
                  <c:v>1621.866</c:v>
                </c:pt>
                <c:pt idx="635">
                  <c:v>1623.7950000000001</c:v>
                </c:pt>
                <c:pt idx="636">
                  <c:v>1625.723</c:v>
                </c:pt>
                <c:pt idx="637">
                  <c:v>1627.652</c:v>
                </c:pt>
                <c:pt idx="638">
                  <c:v>1629.58</c:v>
                </c:pt>
                <c:pt idx="639">
                  <c:v>1631.509</c:v>
                </c:pt>
                <c:pt idx="640">
                  <c:v>1633.4369999999999</c:v>
                </c:pt>
                <c:pt idx="641">
                  <c:v>1635.366</c:v>
                </c:pt>
                <c:pt idx="642">
                  <c:v>1637.2940000000001</c:v>
                </c:pt>
                <c:pt idx="643">
                  <c:v>1639.223</c:v>
                </c:pt>
                <c:pt idx="644">
                  <c:v>1641.1510000000001</c:v>
                </c:pt>
                <c:pt idx="645">
                  <c:v>1643.08</c:v>
                </c:pt>
                <c:pt idx="646">
                  <c:v>1645.008</c:v>
                </c:pt>
                <c:pt idx="647">
                  <c:v>1646.9369999999999</c:v>
                </c:pt>
                <c:pt idx="648">
                  <c:v>1648.865</c:v>
                </c:pt>
                <c:pt idx="649">
                  <c:v>1650.7940000000001</c:v>
                </c:pt>
                <c:pt idx="650">
                  <c:v>1652.722</c:v>
                </c:pt>
                <c:pt idx="651">
                  <c:v>1654.6510000000001</c:v>
                </c:pt>
                <c:pt idx="652">
                  <c:v>1656.579</c:v>
                </c:pt>
                <c:pt idx="653">
                  <c:v>1658.508</c:v>
                </c:pt>
                <c:pt idx="654">
                  <c:v>1660.4359999999999</c:v>
                </c:pt>
                <c:pt idx="655">
                  <c:v>1662.365</c:v>
                </c:pt>
                <c:pt idx="656">
                  <c:v>1664.2929999999999</c:v>
                </c:pt>
                <c:pt idx="657">
                  <c:v>1666.222</c:v>
                </c:pt>
                <c:pt idx="658">
                  <c:v>1668.15</c:v>
                </c:pt>
                <c:pt idx="659">
                  <c:v>1670.078</c:v>
                </c:pt>
                <c:pt idx="660">
                  <c:v>1672.0070000000001</c:v>
                </c:pt>
                <c:pt idx="661">
                  <c:v>1673.9359999999999</c:v>
                </c:pt>
                <c:pt idx="662">
                  <c:v>1675.864</c:v>
                </c:pt>
                <c:pt idx="663">
                  <c:v>1677.7919999999999</c:v>
                </c:pt>
                <c:pt idx="664">
                  <c:v>1679.721</c:v>
                </c:pt>
                <c:pt idx="665">
                  <c:v>1681.65</c:v>
                </c:pt>
                <c:pt idx="666">
                  <c:v>1683.578</c:v>
                </c:pt>
                <c:pt idx="667">
                  <c:v>1685.5060000000001</c:v>
                </c:pt>
                <c:pt idx="668">
                  <c:v>1687.4349999999999</c:v>
                </c:pt>
                <c:pt idx="669">
                  <c:v>1689.364</c:v>
                </c:pt>
                <c:pt idx="670">
                  <c:v>1691.2919999999999</c:v>
                </c:pt>
                <c:pt idx="671">
                  <c:v>1693.22</c:v>
                </c:pt>
                <c:pt idx="672">
                  <c:v>1695.1489999999999</c:v>
                </c:pt>
                <c:pt idx="673">
                  <c:v>1697.078</c:v>
                </c:pt>
                <c:pt idx="674">
                  <c:v>1699.0060000000001</c:v>
                </c:pt>
                <c:pt idx="675">
                  <c:v>1700.934</c:v>
                </c:pt>
                <c:pt idx="676">
                  <c:v>1702.8630000000001</c:v>
                </c:pt>
                <c:pt idx="677">
                  <c:v>1704.7919999999999</c:v>
                </c:pt>
                <c:pt idx="678">
                  <c:v>1706.72</c:v>
                </c:pt>
                <c:pt idx="679">
                  <c:v>1708.6479999999999</c:v>
                </c:pt>
                <c:pt idx="680">
                  <c:v>1710.577</c:v>
                </c:pt>
                <c:pt idx="681">
                  <c:v>1712.5050000000001</c:v>
                </c:pt>
                <c:pt idx="682">
                  <c:v>1714.434</c:v>
                </c:pt>
                <c:pt idx="683">
                  <c:v>1716.3620000000001</c:v>
                </c:pt>
                <c:pt idx="684">
                  <c:v>1718.2909999999999</c:v>
                </c:pt>
                <c:pt idx="685">
                  <c:v>1720.2190000000001</c:v>
                </c:pt>
                <c:pt idx="686">
                  <c:v>1722.1479999999999</c:v>
                </c:pt>
                <c:pt idx="687">
                  <c:v>1724.076</c:v>
                </c:pt>
                <c:pt idx="688">
                  <c:v>1726.0050000000001</c:v>
                </c:pt>
                <c:pt idx="689">
                  <c:v>1727.933</c:v>
                </c:pt>
                <c:pt idx="690">
                  <c:v>1729.8620000000001</c:v>
                </c:pt>
                <c:pt idx="691">
                  <c:v>1731.79</c:v>
                </c:pt>
                <c:pt idx="692">
                  <c:v>1733.7190000000001</c:v>
                </c:pt>
                <c:pt idx="693">
                  <c:v>1735.6469999999999</c:v>
                </c:pt>
                <c:pt idx="694">
                  <c:v>1737.576</c:v>
                </c:pt>
                <c:pt idx="695">
                  <c:v>1739.5039999999999</c:v>
                </c:pt>
                <c:pt idx="696">
                  <c:v>1741.433</c:v>
                </c:pt>
                <c:pt idx="697">
                  <c:v>1743.3610000000001</c:v>
                </c:pt>
                <c:pt idx="698">
                  <c:v>1745.29</c:v>
                </c:pt>
                <c:pt idx="699">
                  <c:v>1747.2180000000001</c:v>
                </c:pt>
                <c:pt idx="700">
                  <c:v>1749.1469999999999</c:v>
                </c:pt>
                <c:pt idx="701">
                  <c:v>1751.075</c:v>
                </c:pt>
                <c:pt idx="702">
                  <c:v>1753.0039999999999</c:v>
                </c:pt>
                <c:pt idx="703">
                  <c:v>1754.932</c:v>
                </c:pt>
                <c:pt idx="704">
                  <c:v>1756.8610000000001</c:v>
                </c:pt>
                <c:pt idx="705">
                  <c:v>1758.789</c:v>
                </c:pt>
                <c:pt idx="706">
                  <c:v>1760.7180000000001</c:v>
                </c:pt>
                <c:pt idx="707">
                  <c:v>1762.646</c:v>
                </c:pt>
                <c:pt idx="708">
                  <c:v>1764.575</c:v>
                </c:pt>
                <c:pt idx="709">
                  <c:v>1766.5029999999999</c:v>
                </c:pt>
                <c:pt idx="710">
                  <c:v>1768.432</c:v>
                </c:pt>
                <c:pt idx="711">
                  <c:v>1770.36</c:v>
                </c:pt>
                <c:pt idx="712">
                  <c:v>1772.289</c:v>
                </c:pt>
                <c:pt idx="713">
                  <c:v>1774.2170000000001</c:v>
                </c:pt>
                <c:pt idx="714">
                  <c:v>1776.146</c:v>
                </c:pt>
                <c:pt idx="715">
                  <c:v>1778.0740000000001</c:v>
                </c:pt>
                <c:pt idx="716">
                  <c:v>1780.0029999999999</c:v>
                </c:pt>
                <c:pt idx="717">
                  <c:v>1781.931</c:v>
                </c:pt>
                <c:pt idx="718">
                  <c:v>1783.86</c:v>
                </c:pt>
                <c:pt idx="719">
                  <c:v>1785.788</c:v>
                </c:pt>
                <c:pt idx="720">
                  <c:v>1787.7170000000001</c:v>
                </c:pt>
                <c:pt idx="721">
                  <c:v>1789.645</c:v>
                </c:pt>
                <c:pt idx="722">
                  <c:v>1791.5740000000001</c:v>
                </c:pt>
                <c:pt idx="723">
                  <c:v>1793.502</c:v>
                </c:pt>
                <c:pt idx="724">
                  <c:v>1795.431</c:v>
                </c:pt>
                <c:pt idx="725">
                  <c:v>1797.3589999999999</c:v>
                </c:pt>
                <c:pt idx="726">
                  <c:v>1799.288</c:v>
                </c:pt>
                <c:pt idx="727">
                  <c:v>1801.2159999999999</c:v>
                </c:pt>
                <c:pt idx="728">
                  <c:v>1803.145</c:v>
                </c:pt>
                <c:pt idx="729">
                  <c:v>1805.0730000000001</c:v>
                </c:pt>
                <c:pt idx="730">
                  <c:v>1807.002</c:v>
                </c:pt>
                <c:pt idx="731">
                  <c:v>1808.93</c:v>
                </c:pt>
                <c:pt idx="732">
                  <c:v>1810.8589999999999</c:v>
                </c:pt>
                <c:pt idx="733">
                  <c:v>1812.787</c:v>
                </c:pt>
                <c:pt idx="734">
                  <c:v>1814.7159999999999</c:v>
                </c:pt>
                <c:pt idx="735">
                  <c:v>1816.644</c:v>
                </c:pt>
                <c:pt idx="736">
                  <c:v>1818.5730000000001</c:v>
                </c:pt>
                <c:pt idx="737">
                  <c:v>1820.501</c:v>
                </c:pt>
                <c:pt idx="738">
                  <c:v>1822.43</c:v>
                </c:pt>
                <c:pt idx="739">
                  <c:v>1824.3579999999999</c:v>
                </c:pt>
                <c:pt idx="740">
                  <c:v>1826.287</c:v>
                </c:pt>
                <c:pt idx="741">
                  <c:v>1828.2149999999999</c:v>
                </c:pt>
                <c:pt idx="742">
                  <c:v>1830.144</c:v>
                </c:pt>
                <c:pt idx="743">
                  <c:v>1832.0719999999999</c:v>
                </c:pt>
                <c:pt idx="744">
                  <c:v>1834.001</c:v>
                </c:pt>
                <c:pt idx="745">
                  <c:v>1835.9290000000001</c:v>
                </c:pt>
                <c:pt idx="746">
                  <c:v>1837.8579999999999</c:v>
                </c:pt>
                <c:pt idx="747">
                  <c:v>1839.7860000000001</c:v>
                </c:pt>
                <c:pt idx="748">
                  <c:v>1841.7149999999999</c:v>
                </c:pt>
                <c:pt idx="749">
                  <c:v>1843.643</c:v>
                </c:pt>
                <c:pt idx="750">
                  <c:v>1845.5719999999999</c:v>
                </c:pt>
                <c:pt idx="751">
                  <c:v>1847.5</c:v>
                </c:pt>
                <c:pt idx="752">
                  <c:v>1849.4290000000001</c:v>
                </c:pt>
                <c:pt idx="753">
                  <c:v>1851.357</c:v>
                </c:pt>
                <c:pt idx="754">
                  <c:v>1853.2860000000001</c:v>
                </c:pt>
                <c:pt idx="755">
                  <c:v>1855.2139999999999</c:v>
                </c:pt>
                <c:pt idx="756">
                  <c:v>1857.143</c:v>
                </c:pt>
                <c:pt idx="757">
                  <c:v>1859.0709999999999</c:v>
                </c:pt>
                <c:pt idx="758">
                  <c:v>1861</c:v>
                </c:pt>
                <c:pt idx="759">
                  <c:v>1862.9280000000001</c:v>
                </c:pt>
                <c:pt idx="760">
                  <c:v>1864.857</c:v>
                </c:pt>
                <c:pt idx="761">
                  <c:v>1866.7850000000001</c:v>
                </c:pt>
                <c:pt idx="762">
                  <c:v>1868.7139999999999</c:v>
                </c:pt>
                <c:pt idx="763">
                  <c:v>1870.6420000000001</c:v>
                </c:pt>
                <c:pt idx="764">
                  <c:v>1872.5709999999999</c:v>
                </c:pt>
                <c:pt idx="765">
                  <c:v>1874.499</c:v>
                </c:pt>
                <c:pt idx="766">
                  <c:v>1876.4280000000001</c:v>
                </c:pt>
                <c:pt idx="767">
                  <c:v>1878.356</c:v>
                </c:pt>
                <c:pt idx="768">
                  <c:v>1880.2850000000001</c:v>
                </c:pt>
                <c:pt idx="769">
                  <c:v>1882.213</c:v>
                </c:pt>
                <c:pt idx="770">
                  <c:v>1884.1420000000001</c:v>
                </c:pt>
                <c:pt idx="771">
                  <c:v>1886.07</c:v>
                </c:pt>
                <c:pt idx="772">
                  <c:v>1887.999</c:v>
                </c:pt>
                <c:pt idx="773">
                  <c:v>1889.9269999999999</c:v>
                </c:pt>
                <c:pt idx="774">
                  <c:v>1891.856</c:v>
                </c:pt>
                <c:pt idx="775">
                  <c:v>1893.7840000000001</c:v>
                </c:pt>
                <c:pt idx="776">
                  <c:v>1895.713</c:v>
                </c:pt>
                <c:pt idx="777">
                  <c:v>1897.6410000000001</c:v>
                </c:pt>
                <c:pt idx="778">
                  <c:v>1899.57</c:v>
                </c:pt>
                <c:pt idx="779">
                  <c:v>1901.498</c:v>
                </c:pt>
                <c:pt idx="780">
                  <c:v>1903.4269999999999</c:v>
                </c:pt>
                <c:pt idx="781">
                  <c:v>1905.355</c:v>
                </c:pt>
                <c:pt idx="782">
                  <c:v>1907.2840000000001</c:v>
                </c:pt>
                <c:pt idx="783">
                  <c:v>1909.212</c:v>
                </c:pt>
                <c:pt idx="784">
                  <c:v>1911.1410000000001</c:v>
                </c:pt>
                <c:pt idx="785">
                  <c:v>1913.069</c:v>
                </c:pt>
                <c:pt idx="786">
                  <c:v>1914.998</c:v>
                </c:pt>
                <c:pt idx="787">
                  <c:v>1916.9259999999999</c:v>
                </c:pt>
                <c:pt idx="788">
                  <c:v>1918.855</c:v>
                </c:pt>
                <c:pt idx="789">
                  <c:v>1920.7829999999999</c:v>
                </c:pt>
                <c:pt idx="790">
                  <c:v>1922.712</c:v>
                </c:pt>
                <c:pt idx="791">
                  <c:v>1924.64</c:v>
                </c:pt>
                <c:pt idx="792">
                  <c:v>1926.569</c:v>
                </c:pt>
                <c:pt idx="793">
                  <c:v>1928.4970000000001</c:v>
                </c:pt>
                <c:pt idx="794">
                  <c:v>1930.4259999999999</c:v>
                </c:pt>
                <c:pt idx="795">
                  <c:v>1932.354</c:v>
                </c:pt>
                <c:pt idx="796">
                  <c:v>1934.2829999999999</c:v>
                </c:pt>
                <c:pt idx="797">
                  <c:v>1936.211</c:v>
                </c:pt>
                <c:pt idx="798">
                  <c:v>1938.14</c:v>
                </c:pt>
                <c:pt idx="799">
                  <c:v>1940.068</c:v>
                </c:pt>
                <c:pt idx="800">
                  <c:v>1941.9970000000001</c:v>
                </c:pt>
                <c:pt idx="801">
                  <c:v>1943.925</c:v>
                </c:pt>
                <c:pt idx="802">
                  <c:v>1945.854</c:v>
                </c:pt>
                <c:pt idx="803">
                  <c:v>1947.7819999999999</c:v>
                </c:pt>
                <c:pt idx="804">
                  <c:v>1949.711</c:v>
                </c:pt>
                <c:pt idx="805">
                  <c:v>1951.6389999999999</c:v>
                </c:pt>
                <c:pt idx="806">
                  <c:v>1953.568</c:v>
                </c:pt>
                <c:pt idx="807">
                  <c:v>1955.4960000000001</c:v>
                </c:pt>
                <c:pt idx="808">
                  <c:v>1957.425</c:v>
                </c:pt>
                <c:pt idx="809">
                  <c:v>1959.3530000000001</c:v>
                </c:pt>
                <c:pt idx="810">
                  <c:v>1961.2819999999999</c:v>
                </c:pt>
                <c:pt idx="811">
                  <c:v>1963.21</c:v>
                </c:pt>
                <c:pt idx="812">
                  <c:v>1965.1389999999999</c:v>
                </c:pt>
                <c:pt idx="813">
                  <c:v>1967.067</c:v>
                </c:pt>
                <c:pt idx="814">
                  <c:v>1968.9960000000001</c:v>
                </c:pt>
                <c:pt idx="815">
                  <c:v>1970.924</c:v>
                </c:pt>
                <c:pt idx="816">
                  <c:v>1972.8530000000001</c:v>
                </c:pt>
                <c:pt idx="817">
                  <c:v>1974.7809999999999</c:v>
                </c:pt>
                <c:pt idx="818">
                  <c:v>1976.71</c:v>
                </c:pt>
                <c:pt idx="819">
                  <c:v>1978.6379999999999</c:v>
                </c:pt>
                <c:pt idx="820">
                  <c:v>1980.567</c:v>
                </c:pt>
                <c:pt idx="821">
                  <c:v>1982.4949999999999</c:v>
                </c:pt>
                <c:pt idx="822">
                  <c:v>1984.424</c:v>
                </c:pt>
                <c:pt idx="823">
                  <c:v>1986.3520000000001</c:v>
                </c:pt>
                <c:pt idx="824">
                  <c:v>1988.2809999999999</c:v>
                </c:pt>
                <c:pt idx="825">
                  <c:v>1990.2090000000001</c:v>
                </c:pt>
                <c:pt idx="826">
                  <c:v>1992.1379999999999</c:v>
                </c:pt>
                <c:pt idx="827">
                  <c:v>1994.066</c:v>
                </c:pt>
                <c:pt idx="828">
                  <c:v>1995.9949999999999</c:v>
                </c:pt>
                <c:pt idx="829">
                  <c:v>1997.923</c:v>
                </c:pt>
                <c:pt idx="830">
                  <c:v>1999.8520000000001</c:v>
                </c:pt>
                <c:pt idx="831">
                  <c:v>2001.78</c:v>
                </c:pt>
                <c:pt idx="832">
                  <c:v>2003.7080000000001</c:v>
                </c:pt>
                <c:pt idx="833">
                  <c:v>2005.6369999999999</c:v>
                </c:pt>
                <c:pt idx="834">
                  <c:v>2007.566</c:v>
                </c:pt>
                <c:pt idx="835">
                  <c:v>2009.4939999999999</c:v>
                </c:pt>
                <c:pt idx="836">
                  <c:v>2011.422</c:v>
                </c:pt>
                <c:pt idx="837">
                  <c:v>2013.3510000000001</c:v>
                </c:pt>
                <c:pt idx="838">
                  <c:v>2015.28</c:v>
                </c:pt>
                <c:pt idx="839">
                  <c:v>2017.2080000000001</c:v>
                </c:pt>
                <c:pt idx="840">
                  <c:v>2019.136</c:v>
                </c:pt>
                <c:pt idx="841">
                  <c:v>2021.0650000000001</c:v>
                </c:pt>
                <c:pt idx="842">
                  <c:v>2022.9939999999999</c:v>
                </c:pt>
                <c:pt idx="843">
                  <c:v>2024.922</c:v>
                </c:pt>
                <c:pt idx="844">
                  <c:v>2026.85</c:v>
                </c:pt>
                <c:pt idx="845">
                  <c:v>2028.779</c:v>
                </c:pt>
                <c:pt idx="846">
                  <c:v>2030.7080000000001</c:v>
                </c:pt>
                <c:pt idx="847">
                  <c:v>2032.636</c:v>
                </c:pt>
                <c:pt idx="848">
                  <c:v>2034.5640000000001</c:v>
                </c:pt>
                <c:pt idx="849">
                  <c:v>2036.4929999999999</c:v>
                </c:pt>
                <c:pt idx="850">
                  <c:v>2038.422</c:v>
                </c:pt>
                <c:pt idx="851">
                  <c:v>2040.35</c:v>
                </c:pt>
                <c:pt idx="852">
                  <c:v>2042.278</c:v>
                </c:pt>
                <c:pt idx="853">
                  <c:v>2044.2070000000001</c:v>
                </c:pt>
                <c:pt idx="854">
                  <c:v>2046.135</c:v>
                </c:pt>
                <c:pt idx="855">
                  <c:v>2048.0639999999999</c:v>
                </c:pt>
                <c:pt idx="856">
                  <c:v>2049.9920000000002</c:v>
                </c:pt>
                <c:pt idx="857">
                  <c:v>2051.9209999999998</c:v>
                </c:pt>
                <c:pt idx="858">
                  <c:v>2053.8490000000002</c:v>
                </c:pt>
                <c:pt idx="859">
                  <c:v>2055.7779999999998</c:v>
                </c:pt>
                <c:pt idx="860">
                  <c:v>2057.706999999999</c:v>
                </c:pt>
                <c:pt idx="861">
                  <c:v>2059.6350000000002</c:v>
                </c:pt>
                <c:pt idx="862">
                  <c:v>2061.5630000000001</c:v>
                </c:pt>
                <c:pt idx="863">
                  <c:v>2063.4920000000002</c:v>
                </c:pt>
                <c:pt idx="864">
                  <c:v>2065.42</c:v>
                </c:pt>
                <c:pt idx="865">
                  <c:v>2067.3490000000002</c:v>
                </c:pt>
                <c:pt idx="866">
                  <c:v>2069.277</c:v>
                </c:pt>
                <c:pt idx="867">
                  <c:v>2071.2060000000001</c:v>
                </c:pt>
                <c:pt idx="868">
                  <c:v>2073.1350000000002</c:v>
                </c:pt>
                <c:pt idx="869">
                  <c:v>2075.0630000000001</c:v>
                </c:pt>
                <c:pt idx="870">
                  <c:v>2076.991</c:v>
                </c:pt>
                <c:pt idx="871">
                  <c:v>2078.92</c:v>
                </c:pt>
                <c:pt idx="872">
                  <c:v>2080.848</c:v>
                </c:pt>
                <c:pt idx="873">
                  <c:v>2082.777</c:v>
                </c:pt>
                <c:pt idx="874">
                  <c:v>2084.704999999999</c:v>
                </c:pt>
                <c:pt idx="875">
                  <c:v>2086.634</c:v>
                </c:pt>
                <c:pt idx="876">
                  <c:v>2088.5630000000001</c:v>
                </c:pt>
                <c:pt idx="877">
                  <c:v>2090.491</c:v>
                </c:pt>
                <c:pt idx="878">
                  <c:v>2092.4189999999999</c:v>
                </c:pt>
                <c:pt idx="879">
                  <c:v>2094.348</c:v>
                </c:pt>
                <c:pt idx="880">
                  <c:v>2096.2759999999998</c:v>
                </c:pt>
                <c:pt idx="881">
                  <c:v>2098.204999999999</c:v>
                </c:pt>
                <c:pt idx="882">
                  <c:v>2100.1329999999998</c:v>
                </c:pt>
                <c:pt idx="883">
                  <c:v>2102.0619999999999</c:v>
                </c:pt>
                <c:pt idx="884">
                  <c:v>2103.9899999999998</c:v>
                </c:pt>
                <c:pt idx="885">
                  <c:v>2105.9189999999999</c:v>
                </c:pt>
                <c:pt idx="886">
                  <c:v>2107.8470000000002</c:v>
                </c:pt>
                <c:pt idx="887">
                  <c:v>2109.7759999999998</c:v>
                </c:pt>
                <c:pt idx="888">
                  <c:v>2111.7040000000002</c:v>
                </c:pt>
                <c:pt idx="889">
                  <c:v>2113.6329999999998</c:v>
                </c:pt>
                <c:pt idx="890">
                  <c:v>2115.5610000000001</c:v>
                </c:pt>
                <c:pt idx="891">
                  <c:v>2117.4899999999998</c:v>
                </c:pt>
                <c:pt idx="892">
                  <c:v>2119.4180000000001</c:v>
                </c:pt>
                <c:pt idx="893">
                  <c:v>2121.3470000000002</c:v>
                </c:pt>
                <c:pt idx="894">
                  <c:v>2123.2750000000001</c:v>
                </c:pt>
                <c:pt idx="895">
                  <c:v>2125.2040000000002</c:v>
                </c:pt>
                <c:pt idx="896">
                  <c:v>2127.1320000000001</c:v>
                </c:pt>
                <c:pt idx="897">
                  <c:v>2129.0610000000001</c:v>
                </c:pt>
                <c:pt idx="898">
                  <c:v>2130.989</c:v>
                </c:pt>
                <c:pt idx="899">
                  <c:v>2132.9180000000001</c:v>
                </c:pt>
                <c:pt idx="900">
                  <c:v>2134.846</c:v>
                </c:pt>
                <c:pt idx="901">
                  <c:v>2136.7750000000001</c:v>
                </c:pt>
                <c:pt idx="902">
                  <c:v>2138.703</c:v>
                </c:pt>
                <c:pt idx="903">
                  <c:v>2140.6320000000001</c:v>
                </c:pt>
                <c:pt idx="904">
                  <c:v>2142.56</c:v>
                </c:pt>
                <c:pt idx="905">
                  <c:v>2144.489</c:v>
                </c:pt>
                <c:pt idx="906">
                  <c:v>2146.4169999999999</c:v>
                </c:pt>
                <c:pt idx="907">
                  <c:v>2148.346</c:v>
                </c:pt>
                <c:pt idx="908">
                  <c:v>2150.2739999999999</c:v>
                </c:pt>
                <c:pt idx="909">
                  <c:v>2152.203</c:v>
                </c:pt>
                <c:pt idx="910">
                  <c:v>2154.1309999999999</c:v>
                </c:pt>
                <c:pt idx="911">
                  <c:v>2156.06</c:v>
                </c:pt>
                <c:pt idx="912">
                  <c:v>2157.9879999999998</c:v>
                </c:pt>
                <c:pt idx="913">
                  <c:v>2159.9169999999999</c:v>
                </c:pt>
                <c:pt idx="914">
                  <c:v>2161.8449999999998</c:v>
                </c:pt>
                <c:pt idx="915">
                  <c:v>2163.7739999999999</c:v>
                </c:pt>
                <c:pt idx="916">
                  <c:v>2165.7020000000002</c:v>
                </c:pt>
                <c:pt idx="917">
                  <c:v>2167.6309999999999</c:v>
                </c:pt>
                <c:pt idx="918">
                  <c:v>2169.5590000000002</c:v>
                </c:pt>
                <c:pt idx="919">
                  <c:v>2171.4879999999998</c:v>
                </c:pt>
                <c:pt idx="920">
                  <c:v>2173.4160000000002</c:v>
                </c:pt>
                <c:pt idx="921">
                  <c:v>2175.3449999999998</c:v>
                </c:pt>
                <c:pt idx="922">
                  <c:v>2177.2730000000001</c:v>
                </c:pt>
                <c:pt idx="923">
                  <c:v>2179.2020000000002</c:v>
                </c:pt>
                <c:pt idx="924">
                  <c:v>2181.13</c:v>
                </c:pt>
                <c:pt idx="925">
                  <c:v>2183.0590000000002</c:v>
                </c:pt>
                <c:pt idx="926">
                  <c:v>2184.9870000000001</c:v>
                </c:pt>
                <c:pt idx="927">
                  <c:v>2186.9160000000002</c:v>
                </c:pt>
                <c:pt idx="928">
                  <c:v>2188.8440000000001</c:v>
                </c:pt>
                <c:pt idx="929">
                  <c:v>2190.7730000000001</c:v>
                </c:pt>
                <c:pt idx="930">
                  <c:v>2192.701</c:v>
                </c:pt>
                <c:pt idx="931">
                  <c:v>2194.63</c:v>
                </c:pt>
                <c:pt idx="932">
                  <c:v>2196.558</c:v>
                </c:pt>
                <c:pt idx="933">
                  <c:v>2198.4870000000001</c:v>
                </c:pt>
                <c:pt idx="934">
                  <c:v>2200.415</c:v>
                </c:pt>
                <c:pt idx="935">
                  <c:v>2202.3440000000001</c:v>
                </c:pt>
                <c:pt idx="936">
                  <c:v>2204.2719999999999</c:v>
                </c:pt>
                <c:pt idx="937">
                  <c:v>2206.201</c:v>
                </c:pt>
                <c:pt idx="938">
                  <c:v>2208.128999999999</c:v>
                </c:pt>
                <c:pt idx="939">
                  <c:v>2210.058</c:v>
                </c:pt>
                <c:pt idx="940">
                  <c:v>2211.9859999999999</c:v>
                </c:pt>
                <c:pt idx="941">
                  <c:v>2213.915</c:v>
                </c:pt>
                <c:pt idx="942">
                  <c:v>2215.8429999999998</c:v>
                </c:pt>
                <c:pt idx="943">
                  <c:v>2217.7719999999999</c:v>
                </c:pt>
                <c:pt idx="944">
                  <c:v>2219.6999999999998</c:v>
                </c:pt>
                <c:pt idx="945">
                  <c:v>2221.628999999999</c:v>
                </c:pt>
                <c:pt idx="946">
                  <c:v>2223.5569999999998</c:v>
                </c:pt>
                <c:pt idx="947">
                  <c:v>2225.4859999999999</c:v>
                </c:pt>
                <c:pt idx="948">
                  <c:v>2227.4140000000002</c:v>
                </c:pt>
                <c:pt idx="949">
                  <c:v>2229.3429999999998</c:v>
                </c:pt>
                <c:pt idx="950">
                  <c:v>2231.2710000000002</c:v>
                </c:pt>
                <c:pt idx="951">
                  <c:v>2233.1999999999998</c:v>
                </c:pt>
                <c:pt idx="952">
                  <c:v>2235.1280000000002</c:v>
                </c:pt>
                <c:pt idx="953">
                  <c:v>2237.0569999999998</c:v>
                </c:pt>
                <c:pt idx="954">
                  <c:v>2238.9850000000001</c:v>
                </c:pt>
                <c:pt idx="955">
                  <c:v>2240.9140000000002</c:v>
                </c:pt>
                <c:pt idx="956">
                  <c:v>2242.8420000000001</c:v>
                </c:pt>
                <c:pt idx="957">
                  <c:v>2244.7710000000002</c:v>
                </c:pt>
                <c:pt idx="958">
                  <c:v>2246.6990000000001</c:v>
                </c:pt>
                <c:pt idx="959">
                  <c:v>2248.6280000000002</c:v>
                </c:pt>
                <c:pt idx="960">
                  <c:v>2250.556</c:v>
                </c:pt>
                <c:pt idx="961">
                  <c:v>2252.4850000000001</c:v>
                </c:pt>
                <c:pt idx="962">
                  <c:v>2254.413</c:v>
                </c:pt>
                <c:pt idx="963">
                  <c:v>2256.3420000000001</c:v>
                </c:pt>
                <c:pt idx="964">
                  <c:v>2258.27</c:v>
                </c:pt>
                <c:pt idx="965">
                  <c:v>2260.1990000000001</c:v>
                </c:pt>
                <c:pt idx="966">
                  <c:v>2262.127</c:v>
                </c:pt>
                <c:pt idx="967">
                  <c:v>2264.056</c:v>
                </c:pt>
                <c:pt idx="968">
                  <c:v>2265.9839999999999</c:v>
                </c:pt>
                <c:pt idx="969">
                  <c:v>2267.913</c:v>
                </c:pt>
                <c:pt idx="970">
                  <c:v>2269.8409999999999</c:v>
                </c:pt>
                <c:pt idx="971">
                  <c:v>2271.77</c:v>
                </c:pt>
                <c:pt idx="972">
                  <c:v>2273.6979999999999</c:v>
                </c:pt>
                <c:pt idx="973">
                  <c:v>2275.627</c:v>
                </c:pt>
                <c:pt idx="974">
                  <c:v>2277.5549999999998</c:v>
                </c:pt>
                <c:pt idx="975">
                  <c:v>2279.4839999999999</c:v>
                </c:pt>
                <c:pt idx="976">
                  <c:v>2281.4119999999998</c:v>
                </c:pt>
                <c:pt idx="977">
                  <c:v>2283.3409999999999</c:v>
                </c:pt>
                <c:pt idx="978">
                  <c:v>2285.268999999998</c:v>
                </c:pt>
                <c:pt idx="979">
                  <c:v>2287.1979999999999</c:v>
                </c:pt>
                <c:pt idx="980">
                  <c:v>2289.1260000000002</c:v>
                </c:pt>
                <c:pt idx="981">
                  <c:v>2291.0549999999998</c:v>
                </c:pt>
                <c:pt idx="982">
                  <c:v>2292.9830000000002</c:v>
                </c:pt>
                <c:pt idx="983">
                  <c:v>2294.9119999999998</c:v>
                </c:pt>
                <c:pt idx="984">
                  <c:v>2296.84</c:v>
                </c:pt>
                <c:pt idx="985">
                  <c:v>2298.768999999998</c:v>
                </c:pt>
                <c:pt idx="986">
                  <c:v>2300.6970000000001</c:v>
                </c:pt>
                <c:pt idx="987">
                  <c:v>2302.625</c:v>
                </c:pt>
                <c:pt idx="988">
                  <c:v>2304.5540000000001</c:v>
                </c:pt>
                <c:pt idx="989">
                  <c:v>2306.4830000000002</c:v>
                </c:pt>
                <c:pt idx="990">
                  <c:v>2308.4110000000001</c:v>
                </c:pt>
                <c:pt idx="991">
                  <c:v>2310.34</c:v>
                </c:pt>
                <c:pt idx="992">
                  <c:v>2312.268</c:v>
                </c:pt>
                <c:pt idx="993">
                  <c:v>2314.1970000000001</c:v>
                </c:pt>
                <c:pt idx="994">
                  <c:v>2316.125</c:v>
                </c:pt>
                <c:pt idx="995">
                  <c:v>2318.0529999999999</c:v>
                </c:pt>
                <c:pt idx="996">
                  <c:v>2319.982</c:v>
                </c:pt>
                <c:pt idx="997">
                  <c:v>2321.9110000000001</c:v>
                </c:pt>
                <c:pt idx="998">
                  <c:v>2323.8389999999999</c:v>
                </c:pt>
                <c:pt idx="999">
                  <c:v>2325.768</c:v>
                </c:pt>
                <c:pt idx="1000">
                  <c:v>2327.6959999999999</c:v>
                </c:pt>
                <c:pt idx="1001">
                  <c:v>2329.625</c:v>
                </c:pt>
                <c:pt idx="1002">
                  <c:v>2331.5529999999999</c:v>
                </c:pt>
                <c:pt idx="1003">
                  <c:v>2333.4810000000002</c:v>
                </c:pt>
                <c:pt idx="1004">
                  <c:v>2335.41</c:v>
                </c:pt>
                <c:pt idx="1005">
                  <c:v>2337.3389999999999</c:v>
                </c:pt>
                <c:pt idx="1006">
                  <c:v>2339.266999999998</c:v>
                </c:pt>
                <c:pt idx="1007">
                  <c:v>2341.1959999999999</c:v>
                </c:pt>
                <c:pt idx="1008">
                  <c:v>2343.1239999999998</c:v>
                </c:pt>
                <c:pt idx="1009">
                  <c:v>2345.0520000000001</c:v>
                </c:pt>
                <c:pt idx="1010">
                  <c:v>2346.9810000000002</c:v>
                </c:pt>
                <c:pt idx="1011">
                  <c:v>2348.9090000000001</c:v>
                </c:pt>
                <c:pt idx="1012">
                  <c:v>2350.8380000000002</c:v>
                </c:pt>
                <c:pt idx="1013">
                  <c:v>2352.766999999998</c:v>
                </c:pt>
                <c:pt idx="1014">
                  <c:v>2354.6950000000002</c:v>
                </c:pt>
                <c:pt idx="1015">
                  <c:v>2356.6239999999998</c:v>
                </c:pt>
                <c:pt idx="1016">
                  <c:v>2358.5520000000001</c:v>
                </c:pt>
                <c:pt idx="1017">
                  <c:v>2360.48</c:v>
                </c:pt>
                <c:pt idx="1018">
                  <c:v>2362.4090000000001</c:v>
                </c:pt>
                <c:pt idx="1019">
                  <c:v>2364.337</c:v>
                </c:pt>
                <c:pt idx="1020">
                  <c:v>2366.2660000000001</c:v>
                </c:pt>
                <c:pt idx="1021">
                  <c:v>2368.1950000000002</c:v>
                </c:pt>
                <c:pt idx="1022">
                  <c:v>2370.123</c:v>
                </c:pt>
                <c:pt idx="1023">
                  <c:v>2372.0520000000001</c:v>
                </c:pt>
                <c:pt idx="1024">
                  <c:v>2373.98</c:v>
                </c:pt>
                <c:pt idx="1025">
                  <c:v>2375.9079999999999</c:v>
                </c:pt>
                <c:pt idx="1026">
                  <c:v>2377.837</c:v>
                </c:pt>
                <c:pt idx="1027">
                  <c:v>2379.764999999999</c:v>
                </c:pt>
                <c:pt idx="1028">
                  <c:v>2381.694</c:v>
                </c:pt>
                <c:pt idx="1029">
                  <c:v>2383.6219999999998</c:v>
                </c:pt>
                <c:pt idx="1030">
                  <c:v>2385.5509999999999</c:v>
                </c:pt>
                <c:pt idx="1031">
                  <c:v>2387.4789999999998</c:v>
                </c:pt>
                <c:pt idx="1032">
                  <c:v>2389.4079999999999</c:v>
                </c:pt>
                <c:pt idx="1033">
                  <c:v>2391.3359999999998</c:v>
                </c:pt>
                <c:pt idx="1034">
                  <c:v>2393.264999999999</c:v>
                </c:pt>
                <c:pt idx="1035">
                  <c:v>2395.1930000000002</c:v>
                </c:pt>
                <c:pt idx="1036">
                  <c:v>2397.1219999999998</c:v>
                </c:pt>
                <c:pt idx="1037">
                  <c:v>2399.0500000000002</c:v>
                </c:pt>
                <c:pt idx="1038">
                  <c:v>2400.9789999999998</c:v>
                </c:pt>
                <c:pt idx="1039">
                  <c:v>2402.9070000000002</c:v>
                </c:pt>
                <c:pt idx="1040">
                  <c:v>2404.8359999999998</c:v>
                </c:pt>
                <c:pt idx="1041">
                  <c:v>2406.7640000000001</c:v>
                </c:pt>
                <c:pt idx="1042">
                  <c:v>2408.6930000000002</c:v>
                </c:pt>
                <c:pt idx="1043">
                  <c:v>2410.6210000000001</c:v>
                </c:pt>
                <c:pt idx="1044">
                  <c:v>2412.5500000000002</c:v>
                </c:pt>
                <c:pt idx="1045">
                  <c:v>2414.4780000000001</c:v>
                </c:pt>
                <c:pt idx="1046">
                  <c:v>2416.4070000000002</c:v>
                </c:pt>
                <c:pt idx="1047">
                  <c:v>2418.335</c:v>
                </c:pt>
                <c:pt idx="1048">
                  <c:v>2420.2640000000001</c:v>
                </c:pt>
                <c:pt idx="1049">
                  <c:v>2422.192</c:v>
                </c:pt>
                <c:pt idx="1050">
                  <c:v>2424.1210000000001</c:v>
                </c:pt>
                <c:pt idx="1051">
                  <c:v>2426.049</c:v>
                </c:pt>
                <c:pt idx="1052">
                  <c:v>2427.9780000000001</c:v>
                </c:pt>
                <c:pt idx="1053">
                  <c:v>2429.9059999999999</c:v>
                </c:pt>
                <c:pt idx="1054">
                  <c:v>2431.835</c:v>
                </c:pt>
                <c:pt idx="1055">
                  <c:v>2433.762999999999</c:v>
                </c:pt>
                <c:pt idx="1056">
                  <c:v>2435.692</c:v>
                </c:pt>
                <c:pt idx="1057">
                  <c:v>2437.62</c:v>
                </c:pt>
                <c:pt idx="1058">
                  <c:v>2439.549</c:v>
                </c:pt>
                <c:pt idx="1059">
                  <c:v>2441.4769999999999</c:v>
                </c:pt>
                <c:pt idx="1060">
                  <c:v>2443.4059999999999</c:v>
                </c:pt>
                <c:pt idx="1061">
                  <c:v>2445.3339999999998</c:v>
                </c:pt>
                <c:pt idx="1062">
                  <c:v>2447.262999999999</c:v>
                </c:pt>
                <c:pt idx="1063">
                  <c:v>2449.1909999999998</c:v>
                </c:pt>
                <c:pt idx="1064">
                  <c:v>2451.12</c:v>
                </c:pt>
                <c:pt idx="1065">
                  <c:v>2453.0479999999998</c:v>
                </c:pt>
                <c:pt idx="1066">
                  <c:v>2454.9769999999999</c:v>
                </c:pt>
                <c:pt idx="1067">
                  <c:v>2456.9050000000002</c:v>
                </c:pt>
                <c:pt idx="1068">
                  <c:v>2458.8339999999998</c:v>
                </c:pt>
                <c:pt idx="1069">
                  <c:v>2460.7620000000002</c:v>
                </c:pt>
                <c:pt idx="1070">
                  <c:v>2462.6909999999998</c:v>
                </c:pt>
                <c:pt idx="1071">
                  <c:v>2464.6190000000001</c:v>
                </c:pt>
                <c:pt idx="1072">
                  <c:v>2466.5479999999998</c:v>
                </c:pt>
                <c:pt idx="1073">
                  <c:v>2468.4760000000001</c:v>
                </c:pt>
                <c:pt idx="1074">
                  <c:v>2470.4050000000002</c:v>
                </c:pt>
                <c:pt idx="1075">
                  <c:v>2472.3330000000001</c:v>
                </c:pt>
                <c:pt idx="1076">
                  <c:v>2474.2620000000002</c:v>
                </c:pt>
                <c:pt idx="1077">
                  <c:v>2476.19</c:v>
                </c:pt>
                <c:pt idx="1078">
                  <c:v>2478.1190000000001</c:v>
                </c:pt>
                <c:pt idx="1079">
                  <c:v>2480.047</c:v>
                </c:pt>
                <c:pt idx="1080">
                  <c:v>2481.9760000000001</c:v>
                </c:pt>
                <c:pt idx="1081">
                  <c:v>2483.904</c:v>
                </c:pt>
                <c:pt idx="1082">
                  <c:v>2485.8330000000001</c:v>
                </c:pt>
                <c:pt idx="1083">
                  <c:v>2487.761</c:v>
                </c:pt>
                <c:pt idx="1084">
                  <c:v>2489.69</c:v>
                </c:pt>
                <c:pt idx="1085">
                  <c:v>2491.6179999999999</c:v>
                </c:pt>
                <c:pt idx="1086">
                  <c:v>2493.547</c:v>
                </c:pt>
                <c:pt idx="1087">
                  <c:v>2495.4749999999999</c:v>
                </c:pt>
                <c:pt idx="1088">
                  <c:v>2497.404</c:v>
                </c:pt>
                <c:pt idx="1089">
                  <c:v>2499.3319999999999</c:v>
                </c:pt>
                <c:pt idx="1090">
                  <c:v>2501.261</c:v>
                </c:pt>
                <c:pt idx="1091">
                  <c:v>2503.188999999998</c:v>
                </c:pt>
                <c:pt idx="1092">
                  <c:v>2505.1179999999999</c:v>
                </c:pt>
                <c:pt idx="1093">
                  <c:v>2507.0459999999998</c:v>
                </c:pt>
                <c:pt idx="1094">
                  <c:v>2508.9749999999999</c:v>
                </c:pt>
                <c:pt idx="1095">
                  <c:v>2510.9029999999998</c:v>
                </c:pt>
                <c:pt idx="1096">
                  <c:v>2512.8319999999999</c:v>
                </c:pt>
                <c:pt idx="1097">
                  <c:v>2514.7600000000002</c:v>
                </c:pt>
                <c:pt idx="1098">
                  <c:v>2516.688999999998</c:v>
                </c:pt>
                <c:pt idx="1099">
                  <c:v>2518.6170000000002</c:v>
                </c:pt>
                <c:pt idx="1100">
                  <c:v>2520.5459999999998</c:v>
                </c:pt>
                <c:pt idx="1101">
                  <c:v>2522.4740000000002</c:v>
                </c:pt>
                <c:pt idx="1102">
                  <c:v>2524.4029999999998</c:v>
                </c:pt>
                <c:pt idx="1103">
                  <c:v>2526.3310000000001</c:v>
                </c:pt>
                <c:pt idx="1104">
                  <c:v>2528.2600000000002</c:v>
                </c:pt>
                <c:pt idx="1105">
                  <c:v>2530.1880000000001</c:v>
                </c:pt>
                <c:pt idx="1106">
                  <c:v>2532.1170000000002</c:v>
                </c:pt>
                <c:pt idx="1107">
                  <c:v>2534.0450000000001</c:v>
                </c:pt>
                <c:pt idx="1108">
                  <c:v>2535.9740000000002</c:v>
                </c:pt>
                <c:pt idx="1109">
                  <c:v>2537.902</c:v>
                </c:pt>
                <c:pt idx="1110">
                  <c:v>2539.8310000000001</c:v>
                </c:pt>
                <c:pt idx="1111">
                  <c:v>2541.759</c:v>
                </c:pt>
                <c:pt idx="1112">
                  <c:v>2543.6880000000001</c:v>
                </c:pt>
                <c:pt idx="1113">
                  <c:v>2545.616</c:v>
                </c:pt>
                <c:pt idx="1114">
                  <c:v>2547.5450000000001</c:v>
                </c:pt>
                <c:pt idx="1115">
                  <c:v>2549.473</c:v>
                </c:pt>
                <c:pt idx="1116">
                  <c:v>2551.402</c:v>
                </c:pt>
                <c:pt idx="1117">
                  <c:v>2553.33</c:v>
                </c:pt>
                <c:pt idx="1118">
                  <c:v>2555.259</c:v>
                </c:pt>
                <c:pt idx="1119">
                  <c:v>2557.186999999999</c:v>
                </c:pt>
                <c:pt idx="1120">
                  <c:v>2559.116</c:v>
                </c:pt>
                <c:pt idx="1121">
                  <c:v>2561.0439999999999</c:v>
                </c:pt>
                <c:pt idx="1122">
                  <c:v>2562.973</c:v>
                </c:pt>
                <c:pt idx="1123">
                  <c:v>2564.9009999999998</c:v>
                </c:pt>
                <c:pt idx="1124">
                  <c:v>2566.83</c:v>
                </c:pt>
                <c:pt idx="1125">
                  <c:v>2568.7579999999998</c:v>
                </c:pt>
                <c:pt idx="1126">
                  <c:v>2570.686999999999</c:v>
                </c:pt>
                <c:pt idx="1127">
                  <c:v>2572.6149999999998</c:v>
                </c:pt>
                <c:pt idx="1128">
                  <c:v>2574.5439999999999</c:v>
                </c:pt>
                <c:pt idx="1129">
                  <c:v>2576.4720000000002</c:v>
                </c:pt>
                <c:pt idx="1130">
                  <c:v>2578.4009999999998</c:v>
                </c:pt>
                <c:pt idx="1131">
                  <c:v>2580.3290000000002</c:v>
                </c:pt>
                <c:pt idx="1132">
                  <c:v>2582.2579999999998</c:v>
                </c:pt>
                <c:pt idx="1133">
                  <c:v>2584.1860000000001</c:v>
                </c:pt>
                <c:pt idx="1134">
                  <c:v>2586.1149999999998</c:v>
                </c:pt>
                <c:pt idx="1135">
                  <c:v>2588.0430000000001</c:v>
                </c:pt>
                <c:pt idx="1136">
                  <c:v>2589.9720000000002</c:v>
                </c:pt>
                <c:pt idx="1137">
                  <c:v>2591.9</c:v>
                </c:pt>
                <c:pt idx="1138">
                  <c:v>2593.8290000000002</c:v>
                </c:pt>
                <c:pt idx="1139">
                  <c:v>2595.7570000000001</c:v>
                </c:pt>
                <c:pt idx="1140">
                  <c:v>2597.6860000000001</c:v>
                </c:pt>
                <c:pt idx="1141">
                  <c:v>2599.614</c:v>
                </c:pt>
                <c:pt idx="1142">
                  <c:v>2601.5430000000001</c:v>
                </c:pt>
                <c:pt idx="1143">
                  <c:v>2603.471</c:v>
                </c:pt>
                <c:pt idx="1144">
                  <c:v>2605.4</c:v>
                </c:pt>
                <c:pt idx="1145">
                  <c:v>2607.328</c:v>
                </c:pt>
                <c:pt idx="1146">
                  <c:v>2609.2570000000001</c:v>
                </c:pt>
                <c:pt idx="1147">
                  <c:v>2611.184999999999</c:v>
                </c:pt>
                <c:pt idx="1148">
                  <c:v>2613.114</c:v>
                </c:pt>
                <c:pt idx="1149">
                  <c:v>2615.0419999999999</c:v>
                </c:pt>
                <c:pt idx="1150">
                  <c:v>2616.971</c:v>
                </c:pt>
                <c:pt idx="1151">
                  <c:v>2618.8989999999999</c:v>
                </c:pt>
                <c:pt idx="1152">
                  <c:v>2620.828</c:v>
                </c:pt>
                <c:pt idx="1153">
                  <c:v>2622.7559999999999</c:v>
                </c:pt>
                <c:pt idx="1154">
                  <c:v>2624.684999999999</c:v>
                </c:pt>
                <c:pt idx="1155">
                  <c:v>2626.6129999999998</c:v>
                </c:pt>
                <c:pt idx="1156">
                  <c:v>2628.5419999999999</c:v>
                </c:pt>
                <c:pt idx="1157">
                  <c:v>2630.47</c:v>
                </c:pt>
                <c:pt idx="1158">
                  <c:v>2632.3980000000001</c:v>
                </c:pt>
                <c:pt idx="1159">
                  <c:v>2634.3270000000002</c:v>
                </c:pt>
                <c:pt idx="1160">
                  <c:v>2636.2559999999999</c:v>
                </c:pt>
                <c:pt idx="1161">
                  <c:v>2638.1840000000002</c:v>
                </c:pt>
                <c:pt idx="1162">
                  <c:v>2640.1129999999998</c:v>
                </c:pt>
                <c:pt idx="1163">
                  <c:v>2642.0410000000002</c:v>
                </c:pt>
                <c:pt idx="1164">
                  <c:v>2643.9690000000001</c:v>
                </c:pt>
                <c:pt idx="1165">
                  <c:v>2645.8980000000001</c:v>
                </c:pt>
                <c:pt idx="1166">
                  <c:v>2647.826</c:v>
                </c:pt>
                <c:pt idx="1167">
                  <c:v>2649.7550000000001</c:v>
                </c:pt>
                <c:pt idx="1168">
                  <c:v>2651.6840000000002</c:v>
                </c:pt>
                <c:pt idx="1169">
                  <c:v>2653.6120000000001</c:v>
                </c:pt>
                <c:pt idx="1170">
                  <c:v>2655.5410000000002</c:v>
                </c:pt>
                <c:pt idx="1171">
                  <c:v>2657.4690000000001</c:v>
                </c:pt>
                <c:pt idx="1172">
                  <c:v>2659.3969999999999</c:v>
                </c:pt>
                <c:pt idx="1173">
                  <c:v>2661.326</c:v>
                </c:pt>
                <c:pt idx="1174">
                  <c:v>2663.2539999999999</c:v>
                </c:pt>
                <c:pt idx="1175">
                  <c:v>2665.183</c:v>
                </c:pt>
                <c:pt idx="1176">
                  <c:v>2667.1120000000001</c:v>
                </c:pt>
                <c:pt idx="1177">
                  <c:v>2669.04</c:v>
                </c:pt>
                <c:pt idx="1178">
                  <c:v>2670.9690000000001</c:v>
                </c:pt>
                <c:pt idx="1179">
                  <c:v>2672.8969999999999</c:v>
                </c:pt>
                <c:pt idx="1180">
                  <c:v>2674.8249999999998</c:v>
                </c:pt>
                <c:pt idx="1181">
                  <c:v>2676.7539999999999</c:v>
                </c:pt>
                <c:pt idx="1182">
                  <c:v>2678.6819999999998</c:v>
                </c:pt>
                <c:pt idx="1183">
                  <c:v>2680.6109999999999</c:v>
                </c:pt>
                <c:pt idx="1184">
                  <c:v>2682.54</c:v>
                </c:pt>
                <c:pt idx="1185">
                  <c:v>2684.4679999999998</c:v>
                </c:pt>
                <c:pt idx="1186">
                  <c:v>2686.3960000000002</c:v>
                </c:pt>
                <c:pt idx="1187">
                  <c:v>2688.3249999999998</c:v>
                </c:pt>
                <c:pt idx="1188">
                  <c:v>2690.2530000000002</c:v>
                </c:pt>
                <c:pt idx="1189">
                  <c:v>2692.1819999999998</c:v>
                </c:pt>
                <c:pt idx="1190">
                  <c:v>2694.11</c:v>
                </c:pt>
                <c:pt idx="1191">
                  <c:v>2696.0390000000002</c:v>
                </c:pt>
                <c:pt idx="1192">
                  <c:v>2697.9679999999998</c:v>
                </c:pt>
                <c:pt idx="1193">
                  <c:v>2699.8960000000002</c:v>
                </c:pt>
                <c:pt idx="1194">
                  <c:v>2701.8240000000001</c:v>
                </c:pt>
                <c:pt idx="1195">
                  <c:v>2703.7530000000002</c:v>
                </c:pt>
                <c:pt idx="1196">
                  <c:v>2705.681</c:v>
                </c:pt>
                <c:pt idx="1197">
                  <c:v>2707.61</c:v>
                </c:pt>
                <c:pt idx="1198">
                  <c:v>2709.538</c:v>
                </c:pt>
                <c:pt idx="1199">
                  <c:v>2711.4670000000001</c:v>
                </c:pt>
                <c:pt idx="1200">
                  <c:v>2713.3960000000002</c:v>
                </c:pt>
                <c:pt idx="1201">
                  <c:v>2715.3240000000001</c:v>
                </c:pt>
                <c:pt idx="1202">
                  <c:v>2717.252</c:v>
                </c:pt>
                <c:pt idx="1203">
                  <c:v>2719.181</c:v>
                </c:pt>
                <c:pt idx="1204">
                  <c:v>2721.108999999999</c:v>
                </c:pt>
                <c:pt idx="1205">
                  <c:v>2723.038</c:v>
                </c:pt>
                <c:pt idx="1206">
                  <c:v>2724.9659999999999</c:v>
                </c:pt>
                <c:pt idx="1207">
                  <c:v>2726.895</c:v>
                </c:pt>
                <c:pt idx="1208">
                  <c:v>2728.8229999999999</c:v>
                </c:pt>
                <c:pt idx="1209">
                  <c:v>2730.752</c:v>
                </c:pt>
                <c:pt idx="1210">
                  <c:v>2732.68</c:v>
                </c:pt>
                <c:pt idx="1211">
                  <c:v>2734.608999999999</c:v>
                </c:pt>
                <c:pt idx="1212">
                  <c:v>2736.5369999999998</c:v>
                </c:pt>
                <c:pt idx="1213">
                  <c:v>2738.4659999999999</c:v>
                </c:pt>
                <c:pt idx="1214">
                  <c:v>2740.3939999999998</c:v>
                </c:pt>
                <c:pt idx="1215">
                  <c:v>2742.3229999999999</c:v>
                </c:pt>
                <c:pt idx="1216">
                  <c:v>2744.2510000000002</c:v>
                </c:pt>
                <c:pt idx="1217">
                  <c:v>2746.18</c:v>
                </c:pt>
                <c:pt idx="1218">
                  <c:v>2748.1080000000002</c:v>
                </c:pt>
                <c:pt idx="1219">
                  <c:v>2750.0369999999998</c:v>
                </c:pt>
                <c:pt idx="1220">
                  <c:v>2751.9650000000001</c:v>
                </c:pt>
                <c:pt idx="1221">
                  <c:v>2753.8939999999998</c:v>
                </c:pt>
                <c:pt idx="1222">
                  <c:v>2755.8220000000001</c:v>
                </c:pt>
                <c:pt idx="1223">
                  <c:v>2757.7510000000002</c:v>
                </c:pt>
                <c:pt idx="1224">
                  <c:v>2759.6790000000001</c:v>
                </c:pt>
                <c:pt idx="1225">
                  <c:v>2761.6080000000002</c:v>
                </c:pt>
                <c:pt idx="1226">
                  <c:v>2763.5360000000001</c:v>
                </c:pt>
                <c:pt idx="1227">
                  <c:v>2765.4650000000001</c:v>
                </c:pt>
                <c:pt idx="1228">
                  <c:v>2767.393</c:v>
                </c:pt>
                <c:pt idx="1229">
                  <c:v>2769.3220000000001</c:v>
                </c:pt>
                <c:pt idx="1230">
                  <c:v>2771.25</c:v>
                </c:pt>
                <c:pt idx="1231">
                  <c:v>2773.1790000000001</c:v>
                </c:pt>
                <c:pt idx="1232">
                  <c:v>2775.107</c:v>
                </c:pt>
                <c:pt idx="1233">
                  <c:v>2777.0360000000001</c:v>
                </c:pt>
                <c:pt idx="1234">
                  <c:v>2778.9639999999999</c:v>
                </c:pt>
                <c:pt idx="1235">
                  <c:v>2780.893</c:v>
                </c:pt>
                <c:pt idx="1236">
                  <c:v>2782.8209999999999</c:v>
                </c:pt>
                <c:pt idx="1237">
                  <c:v>2784.75</c:v>
                </c:pt>
                <c:pt idx="1238">
                  <c:v>2786.6779999999999</c:v>
                </c:pt>
                <c:pt idx="1239">
                  <c:v>2788.607</c:v>
                </c:pt>
                <c:pt idx="1240">
                  <c:v>2790.5349999999999</c:v>
                </c:pt>
                <c:pt idx="1241">
                  <c:v>2792.4639999999999</c:v>
                </c:pt>
                <c:pt idx="1242">
                  <c:v>2794.3919999999998</c:v>
                </c:pt>
                <c:pt idx="1243">
                  <c:v>2796.3209999999999</c:v>
                </c:pt>
                <c:pt idx="1244">
                  <c:v>2798.248999999998</c:v>
                </c:pt>
                <c:pt idx="1245">
                  <c:v>2800.1779999999999</c:v>
                </c:pt>
                <c:pt idx="1246">
                  <c:v>2802.1060000000002</c:v>
                </c:pt>
                <c:pt idx="1247">
                  <c:v>2804.0349999999999</c:v>
                </c:pt>
                <c:pt idx="1248">
                  <c:v>2805.9630000000002</c:v>
                </c:pt>
                <c:pt idx="1249">
                  <c:v>2807.8919999999998</c:v>
                </c:pt>
                <c:pt idx="1250">
                  <c:v>2809.82</c:v>
                </c:pt>
                <c:pt idx="1251">
                  <c:v>2811.748999999998</c:v>
                </c:pt>
                <c:pt idx="1252">
                  <c:v>2813.6770000000001</c:v>
                </c:pt>
                <c:pt idx="1253">
                  <c:v>2815.6060000000002</c:v>
                </c:pt>
                <c:pt idx="1254">
                  <c:v>2817.5340000000001</c:v>
                </c:pt>
                <c:pt idx="1255">
                  <c:v>2819.4630000000002</c:v>
                </c:pt>
                <c:pt idx="1256">
                  <c:v>2821.3910000000001</c:v>
                </c:pt>
                <c:pt idx="1257">
                  <c:v>2823.32</c:v>
                </c:pt>
                <c:pt idx="1258">
                  <c:v>2825.248</c:v>
                </c:pt>
                <c:pt idx="1259">
                  <c:v>2827.1770000000001</c:v>
                </c:pt>
                <c:pt idx="1260">
                  <c:v>2829.105</c:v>
                </c:pt>
                <c:pt idx="1261">
                  <c:v>2831.0340000000001</c:v>
                </c:pt>
                <c:pt idx="1262">
                  <c:v>2832.962</c:v>
                </c:pt>
                <c:pt idx="1263">
                  <c:v>2834.8910000000001</c:v>
                </c:pt>
                <c:pt idx="1264">
                  <c:v>2836.819</c:v>
                </c:pt>
                <c:pt idx="1265">
                  <c:v>2838.748</c:v>
                </c:pt>
                <c:pt idx="1266">
                  <c:v>2840.6759999999999</c:v>
                </c:pt>
                <c:pt idx="1267">
                  <c:v>2842.605</c:v>
                </c:pt>
                <c:pt idx="1268">
                  <c:v>2844.5329999999999</c:v>
                </c:pt>
                <c:pt idx="1269">
                  <c:v>2846.462</c:v>
                </c:pt>
                <c:pt idx="1270">
                  <c:v>2848.39</c:v>
                </c:pt>
                <c:pt idx="1271">
                  <c:v>2850.319</c:v>
                </c:pt>
                <c:pt idx="1272">
                  <c:v>2852.246999999998</c:v>
                </c:pt>
                <c:pt idx="1273">
                  <c:v>2854.1759999999999</c:v>
                </c:pt>
                <c:pt idx="1274">
                  <c:v>2856.1039999999998</c:v>
                </c:pt>
                <c:pt idx="1275">
                  <c:v>2858.0329999999999</c:v>
                </c:pt>
                <c:pt idx="1276">
                  <c:v>2859.9609999999998</c:v>
                </c:pt>
                <c:pt idx="1277">
                  <c:v>2861.89</c:v>
                </c:pt>
                <c:pt idx="1278">
                  <c:v>2863.8180000000002</c:v>
                </c:pt>
                <c:pt idx="1279">
                  <c:v>2865.746999999998</c:v>
                </c:pt>
                <c:pt idx="1280">
                  <c:v>2867.6750000000002</c:v>
                </c:pt>
                <c:pt idx="1281">
                  <c:v>2869.6039999999998</c:v>
                </c:pt>
                <c:pt idx="1282">
                  <c:v>2871.5320000000002</c:v>
                </c:pt>
                <c:pt idx="1283">
                  <c:v>2873.4609999999998</c:v>
                </c:pt>
                <c:pt idx="1284">
                  <c:v>2875.3890000000001</c:v>
                </c:pt>
                <c:pt idx="1285">
                  <c:v>2877.3180000000002</c:v>
                </c:pt>
                <c:pt idx="1286">
                  <c:v>2879.2460000000001</c:v>
                </c:pt>
                <c:pt idx="1287">
                  <c:v>2881.1750000000002</c:v>
                </c:pt>
                <c:pt idx="1288">
                  <c:v>2883.1030000000001</c:v>
                </c:pt>
                <c:pt idx="1289">
                  <c:v>2885.0320000000002</c:v>
                </c:pt>
                <c:pt idx="1290">
                  <c:v>2886.96</c:v>
                </c:pt>
                <c:pt idx="1291">
                  <c:v>2888.8890000000001</c:v>
                </c:pt>
                <c:pt idx="1292">
                  <c:v>2890.817</c:v>
                </c:pt>
                <c:pt idx="1293">
                  <c:v>2892.7460000000001</c:v>
                </c:pt>
                <c:pt idx="1294">
                  <c:v>2894.674</c:v>
                </c:pt>
                <c:pt idx="1295">
                  <c:v>2896.6030000000001</c:v>
                </c:pt>
                <c:pt idx="1296">
                  <c:v>2898.5309999999999</c:v>
                </c:pt>
                <c:pt idx="1297">
                  <c:v>2900.46</c:v>
                </c:pt>
                <c:pt idx="1298">
                  <c:v>2902.3879999999999</c:v>
                </c:pt>
                <c:pt idx="1299">
                  <c:v>2904.317</c:v>
                </c:pt>
                <c:pt idx="1300">
                  <c:v>2906.244999999999</c:v>
                </c:pt>
                <c:pt idx="1301">
                  <c:v>2908.174</c:v>
                </c:pt>
                <c:pt idx="1302">
                  <c:v>2910.1019999999999</c:v>
                </c:pt>
                <c:pt idx="1303">
                  <c:v>2912.0309999999999</c:v>
                </c:pt>
                <c:pt idx="1304">
                  <c:v>2913.9589999999998</c:v>
                </c:pt>
                <c:pt idx="1305">
                  <c:v>2915.8879999999999</c:v>
                </c:pt>
                <c:pt idx="1306">
                  <c:v>2917.8159999999998</c:v>
                </c:pt>
                <c:pt idx="1307">
                  <c:v>2919.744999999999</c:v>
                </c:pt>
                <c:pt idx="1308">
                  <c:v>2921.6729999999998</c:v>
                </c:pt>
                <c:pt idx="1309">
                  <c:v>2923.6019999999999</c:v>
                </c:pt>
                <c:pt idx="1310">
                  <c:v>2925.53</c:v>
                </c:pt>
                <c:pt idx="1311">
                  <c:v>2927.4580000000001</c:v>
                </c:pt>
                <c:pt idx="1312">
                  <c:v>2929.3870000000002</c:v>
                </c:pt>
                <c:pt idx="1313">
                  <c:v>2931.3159999999998</c:v>
                </c:pt>
                <c:pt idx="1314">
                  <c:v>2933.2440000000001</c:v>
                </c:pt>
                <c:pt idx="1315">
                  <c:v>2935.1729999999998</c:v>
                </c:pt>
                <c:pt idx="1316">
                  <c:v>2937.1010000000001</c:v>
                </c:pt>
                <c:pt idx="1317">
                  <c:v>2939.03</c:v>
                </c:pt>
                <c:pt idx="1318">
                  <c:v>2940.9580000000001</c:v>
                </c:pt>
                <c:pt idx="1319">
                  <c:v>2942.886</c:v>
                </c:pt>
                <c:pt idx="1320">
                  <c:v>2944.8150000000001</c:v>
                </c:pt>
                <c:pt idx="1321">
                  <c:v>2946.7440000000001</c:v>
                </c:pt>
                <c:pt idx="1322">
                  <c:v>2948.672</c:v>
                </c:pt>
                <c:pt idx="1323">
                  <c:v>2950.6010000000001</c:v>
                </c:pt>
                <c:pt idx="1324">
                  <c:v>2952.529</c:v>
                </c:pt>
                <c:pt idx="1325">
                  <c:v>2954.4580000000001</c:v>
                </c:pt>
                <c:pt idx="1326">
                  <c:v>2956.386</c:v>
                </c:pt>
                <c:pt idx="1327">
                  <c:v>2958.3139999999999</c:v>
                </c:pt>
                <c:pt idx="1328">
                  <c:v>2960.242999999999</c:v>
                </c:pt>
                <c:pt idx="1329">
                  <c:v>2962.172</c:v>
                </c:pt>
                <c:pt idx="1330">
                  <c:v>2964.1</c:v>
                </c:pt>
                <c:pt idx="1331">
                  <c:v>2966.029</c:v>
                </c:pt>
                <c:pt idx="1332">
                  <c:v>2967.9569999999999</c:v>
                </c:pt>
                <c:pt idx="1333">
                  <c:v>2969.8850000000002</c:v>
                </c:pt>
                <c:pt idx="1334">
                  <c:v>2971.8139999999999</c:v>
                </c:pt>
                <c:pt idx="1335">
                  <c:v>2973.7420000000002</c:v>
                </c:pt>
                <c:pt idx="1336">
                  <c:v>2975.6709999999998</c:v>
                </c:pt>
                <c:pt idx="1337">
                  <c:v>2977.6</c:v>
                </c:pt>
                <c:pt idx="1338">
                  <c:v>2979.5279999999998</c:v>
                </c:pt>
                <c:pt idx="1339">
                  <c:v>2981.4569999999999</c:v>
                </c:pt>
                <c:pt idx="1340">
                  <c:v>2983.3850000000002</c:v>
                </c:pt>
                <c:pt idx="1341">
                  <c:v>2985.3130000000001</c:v>
                </c:pt>
                <c:pt idx="1342">
                  <c:v>2987.2420000000002</c:v>
                </c:pt>
                <c:pt idx="1343">
                  <c:v>2989.17</c:v>
                </c:pt>
                <c:pt idx="1344">
                  <c:v>2991.0990000000002</c:v>
                </c:pt>
                <c:pt idx="1345">
                  <c:v>2993.0279999999998</c:v>
                </c:pt>
                <c:pt idx="1346">
                  <c:v>2994.9560000000001</c:v>
                </c:pt>
                <c:pt idx="1347">
                  <c:v>2996.8850000000002</c:v>
                </c:pt>
                <c:pt idx="1348">
                  <c:v>2998.8130000000001</c:v>
                </c:pt>
                <c:pt idx="1349">
                  <c:v>3000.741</c:v>
                </c:pt>
                <c:pt idx="1350">
                  <c:v>3002.67</c:v>
                </c:pt>
                <c:pt idx="1351">
                  <c:v>3004.598</c:v>
                </c:pt>
                <c:pt idx="1352">
                  <c:v>3006.527</c:v>
                </c:pt>
                <c:pt idx="1353">
                  <c:v>3008.4560000000001</c:v>
                </c:pt>
                <c:pt idx="1354">
                  <c:v>3010.384</c:v>
                </c:pt>
                <c:pt idx="1355">
                  <c:v>3012.3130000000001</c:v>
                </c:pt>
                <c:pt idx="1356">
                  <c:v>3014.241</c:v>
                </c:pt>
                <c:pt idx="1357">
                  <c:v>3016.168999999999</c:v>
                </c:pt>
                <c:pt idx="1358">
                  <c:v>3018.098</c:v>
                </c:pt>
                <c:pt idx="1359">
                  <c:v>3020.0259999999998</c:v>
                </c:pt>
                <c:pt idx="1360">
                  <c:v>3021.9549999999999</c:v>
                </c:pt>
                <c:pt idx="1361">
                  <c:v>3023.884</c:v>
                </c:pt>
                <c:pt idx="1362">
                  <c:v>3025.8119999999999</c:v>
                </c:pt>
                <c:pt idx="1363">
                  <c:v>3027.74</c:v>
                </c:pt>
                <c:pt idx="1364">
                  <c:v>3029.668999999999</c:v>
                </c:pt>
                <c:pt idx="1365">
                  <c:v>3031.5970000000002</c:v>
                </c:pt>
                <c:pt idx="1366">
                  <c:v>3033.5259999999998</c:v>
                </c:pt>
                <c:pt idx="1367">
                  <c:v>3035.4540000000002</c:v>
                </c:pt>
                <c:pt idx="1368">
                  <c:v>3037.3829999999998</c:v>
                </c:pt>
                <c:pt idx="1369">
                  <c:v>3039.3119999999999</c:v>
                </c:pt>
                <c:pt idx="1370">
                  <c:v>3041.24</c:v>
                </c:pt>
                <c:pt idx="1371">
                  <c:v>3043.1680000000001</c:v>
                </c:pt>
                <c:pt idx="1372">
                  <c:v>3045.0970000000002</c:v>
                </c:pt>
                <c:pt idx="1373">
                  <c:v>3047.0250000000001</c:v>
                </c:pt>
                <c:pt idx="1374">
                  <c:v>3048.9540000000002</c:v>
                </c:pt>
                <c:pt idx="1375">
                  <c:v>3050.8820000000001</c:v>
                </c:pt>
                <c:pt idx="1376">
                  <c:v>3052.8110000000001</c:v>
                </c:pt>
                <c:pt idx="1377">
                  <c:v>3054.74</c:v>
                </c:pt>
                <c:pt idx="1378">
                  <c:v>3056.6680000000001</c:v>
                </c:pt>
                <c:pt idx="1379">
                  <c:v>3058.596</c:v>
                </c:pt>
                <c:pt idx="1380">
                  <c:v>3060.5250000000001</c:v>
                </c:pt>
                <c:pt idx="1381">
                  <c:v>3062.453</c:v>
                </c:pt>
                <c:pt idx="1382">
                  <c:v>3064.3820000000001</c:v>
                </c:pt>
                <c:pt idx="1383">
                  <c:v>3066.31</c:v>
                </c:pt>
                <c:pt idx="1384">
                  <c:v>3068.239</c:v>
                </c:pt>
                <c:pt idx="1385">
                  <c:v>3070.166999999999</c:v>
                </c:pt>
                <c:pt idx="1386">
                  <c:v>3072.096</c:v>
                </c:pt>
                <c:pt idx="1387">
                  <c:v>3074.0239999999999</c:v>
                </c:pt>
                <c:pt idx="1388">
                  <c:v>3075.953</c:v>
                </c:pt>
                <c:pt idx="1389">
                  <c:v>3077.8809999999999</c:v>
                </c:pt>
                <c:pt idx="1390">
                  <c:v>3079.81</c:v>
                </c:pt>
                <c:pt idx="1391">
                  <c:v>3081.7379999999998</c:v>
                </c:pt>
                <c:pt idx="1392">
                  <c:v>3083.666999999999</c:v>
                </c:pt>
                <c:pt idx="1393">
                  <c:v>3085.5949999999998</c:v>
                </c:pt>
                <c:pt idx="1394">
                  <c:v>3087.5239999999999</c:v>
                </c:pt>
                <c:pt idx="1395">
                  <c:v>3089.4520000000002</c:v>
                </c:pt>
                <c:pt idx="1396">
                  <c:v>3091.3809999999999</c:v>
                </c:pt>
                <c:pt idx="1397">
                  <c:v>3093.3090000000002</c:v>
                </c:pt>
                <c:pt idx="1398">
                  <c:v>3095.2379999999998</c:v>
                </c:pt>
                <c:pt idx="1399">
                  <c:v>3097.1660000000002</c:v>
                </c:pt>
                <c:pt idx="1400">
                  <c:v>3099.0949999999998</c:v>
                </c:pt>
                <c:pt idx="1401">
                  <c:v>3101.0230000000001</c:v>
                </c:pt>
                <c:pt idx="1402">
                  <c:v>3102.9520000000002</c:v>
                </c:pt>
                <c:pt idx="1403">
                  <c:v>3104.88</c:v>
                </c:pt>
                <c:pt idx="1404">
                  <c:v>3106.8090000000002</c:v>
                </c:pt>
                <c:pt idx="1405">
                  <c:v>3108.7370000000001</c:v>
                </c:pt>
                <c:pt idx="1406">
                  <c:v>3110.6660000000002</c:v>
                </c:pt>
                <c:pt idx="1407">
                  <c:v>3112.5940000000001</c:v>
                </c:pt>
                <c:pt idx="1408">
                  <c:v>3114.5230000000001</c:v>
                </c:pt>
                <c:pt idx="1409">
                  <c:v>3116.451</c:v>
                </c:pt>
                <c:pt idx="1410">
                  <c:v>3118.38</c:v>
                </c:pt>
                <c:pt idx="1411">
                  <c:v>3120.308</c:v>
                </c:pt>
                <c:pt idx="1412">
                  <c:v>3122.2370000000001</c:v>
                </c:pt>
                <c:pt idx="1413">
                  <c:v>3124.165</c:v>
                </c:pt>
                <c:pt idx="1414">
                  <c:v>3126.0940000000001</c:v>
                </c:pt>
                <c:pt idx="1415">
                  <c:v>3128.0219999999999</c:v>
                </c:pt>
                <c:pt idx="1416">
                  <c:v>3129.951</c:v>
                </c:pt>
                <c:pt idx="1417">
                  <c:v>3131.8789999999999</c:v>
                </c:pt>
                <c:pt idx="1418">
                  <c:v>3133.808</c:v>
                </c:pt>
                <c:pt idx="1419">
                  <c:v>3135.7359999999999</c:v>
                </c:pt>
                <c:pt idx="1420">
                  <c:v>3137.665</c:v>
                </c:pt>
                <c:pt idx="1421">
                  <c:v>3139.5929999999998</c:v>
                </c:pt>
                <c:pt idx="1422">
                  <c:v>3141.5219999999999</c:v>
                </c:pt>
                <c:pt idx="1423">
                  <c:v>3143.45</c:v>
                </c:pt>
                <c:pt idx="1424">
                  <c:v>3145.3789999999999</c:v>
                </c:pt>
                <c:pt idx="1425">
                  <c:v>3147.3069999999998</c:v>
                </c:pt>
                <c:pt idx="1426">
                  <c:v>3149.2359999999999</c:v>
                </c:pt>
                <c:pt idx="1427">
                  <c:v>3151.1640000000002</c:v>
                </c:pt>
                <c:pt idx="1428">
                  <c:v>3153.0929999999998</c:v>
                </c:pt>
                <c:pt idx="1429">
                  <c:v>3155.0210000000002</c:v>
                </c:pt>
                <c:pt idx="1430">
                  <c:v>3156.95</c:v>
                </c:pt>
                <c:pt idx="1431">
                  <c:v>3158.8780000000002</c:v>
                </c:pt>
                <c:pt idx="1432">
                  <c:v>3160.8069999999998</c:v>
                </c:pt>
                <c:pt idx="1433">
                  <c:v>3162.7350000000001</c:v>
                </c:pt>
                <c:pt idx="1434">
                  <c:v>3164.6640000000002</c:v>
                </c:pt>
                <c:pt idx="1435">
                  <c:v>3166.5920000000001</c:v>
                </c:pt>
                <c:pt idx="1436">
                  <c:v>3168.5210000000002</c:v>
                </c:pt>
                <c:pt idx="1437">
                  <c:v>3170.4490000000001</c:v>
                </c:pt>
                <c:pt idx="1438">
                  <c:v>3172.3780000000002</c:v>
                </c:pt>
                <c:pt idx="1439">
                  <c:v>3174.306</c:v>
                </c:pt>
                <c:pt idx="1440">
                  <c:v>3176.2350000000001</c:v>
                </c:pt>
                <c:pt idx="1441">
                  <c:v>3178.163</c:v>
                </c:pt>
                <c:pt idx="1442">
                  <c:v>3180.0920000000001</c:v>
                </c:pt>
                <c:pt idx="1443">
                  <c:v>3182.02</c:v>
                </c:pt>
                <c:pt idx="1444">
                  <c:v>3183.9490000000001</c:v>
                </c:pt>
                <c:pt idx="1445">
                  <c:v>3185.877</c:v>
                </c:pt>
                <c:pt idx="1446">
                  <c:v>3187.806</c:v>
                </c:pt>
                <c:pt idx="1447">
                  <c:v>3189.7339999999999</c:v>
                </c:pt>
                <c:pt idx="1448">
                  <c:v>3191.663</c:v>
                </c:pt>
                <c:pt idx="1449">
                  <c:v>3193.5909999999999</c:v>
                </c:pt>
                <c:pt idx="1450">
                  <c:v>3195.52</c:v>
                </c:pt>
                <c:pt idx="1451">
                  <c:v>3197.4479999999999</c:v>
                </c:pt>
                <c:pt idx="1452">
                  <c:v>3199.377</c:v>
                </c:pt>
                <c:pt idx="1453">
                  <c:v>3201.3049999999998</c:v>
                </c:pt>
                <c:pt idx="1454">
                  <c:v>3203.2339999999999</c:v>
                </c:pt>
                <c:pt idx="1455">
                  <c:v>3205.1619999999998</c:v>
                </c:pt>
                <c:pt idx="1456">
                  <c:v>3207.0909999999999</c:v>
                </c:pt>
                <c:pt idx="1457">
                  <c:v>3209.0189999999998</c:v>
                </c:pt>
                <c:pt idx="1458">
                  <c:v>3210.9479999999999</c:v>
                </c:pt>
                <c:pt idx="1459">
                  <c:v>3212.8760000000002</c:v>
                </c:pt>
                <c:pt idx="1460">
                  <c:v>3214.8049999999998</c:v>
                </c:pt>
                <c:pt idx="1461">
                  <c:v>3216.7330000000002</c:v>
                </c:pt>
                <c:pt idx="1462">
                  <c:v>3218.6619999999998</c:v>
                </c:pt>
                <c:pt idx="1463">
                  <c:v>3220.59</c:v>
                </c:pt>
                <c:pt idx="1464">
                  <c:v>3222.5189999999998</c:v>
                </c:pt>
                <c:pt idx="1465">
                  <c:v>3224.4470000000001</c:v>
                </c:pt>
                <c:pt idx="1466">
                  <c:v>3226.3760000000002</c:v>
                </c:pt>
                <c:pt idx="1467">
                  <c:v>3228.3040000000001</c:v>
                </c:pt>
                <c:pt idx="1468">
                  <c:v>3230.2330000000002</c:v>
                </c:pt>
                <c:pt idx="1469">
                  <c:v>3232.1610000000001</c:v>
                </c:pt>
                <c:pt idx="1470">
                  <c:v>3234.09</c:v>
                </c:pt>
                <c:pt idx="1471">
                  <c:v>3236.018</c:v>
                </c:pt>
                <c:pt idx="1472">
                  <c:v>3237.9470000000001</c:v>
                </c:pt>
                <c:pt idx="1473">
                  <c:v>3239.875</c:v>
                </c:pt>
                <c:pt idx="1474">
                  <c:v>3241.8040000000001</c:v>
                </c:pt>
                <c:pt idx="1475">
                  <c:v>3243.732</c:v>
                </c:pt>
                <c:pt idx="1476">
                  <c:v>3245.6610000000001</c:v>
                </c:pt>
                <c:pt idx="1477">
                  <c:v>3247.588999999999</c:v>
                </c:pt>
                <c:pt idx="1478">
                  <c:v>3249.518</c:v>
                </c:pt>
                <c:pt idx="1479">
                  <c:v>3251.4459999999999</c:v>
                </c:pt>
                <c:pt idx="1480">
                  <c:v>3253.375</c:v>
                </c:pt>
                <c:pt idx="1481">
                  <c:v>3255.3029999999999</c:v>
                </c:pt>
                <c:pt idx="1482">
                  <c:v>3257.232</c:v>
                </c:pt>
                <c:pt idx="1483">
                  <c:v>3259.16</c:v>
                </c:pt>
                <c:pt idx="1484">
                  <c:v>3261.088999999999</c:v>
                </c:pt>
                <c:pt idx="1485">
                  <c:v>3263.0169999999998</c:v>
                </c:pt>
                <c:pt idx="1486">
                  <c:v>3264.9459999999999</c:v>
                </c:pt>
                <c:pt idx="1487">
                  <c:v>3266.8739999999998</c:v>
                </c:pt>
                <c:pt idx="1488">
                  <c:v>3268.8020000000001</c:v>
                </c:pt>
                <c:pt idx="1489">
                  <c:v>3270.7310000000002</c:v>
                </c:pt>
                <c:pt idx="1490">
                  <c:v>3272.66</c:v>
                </c:pt>
                <c:pt idx="1491">
                  <c:v>3274.5880000000002</c:v>
                </c:pt>
                <c:pt idx="1492">
                  <c:v>3276.5169999999998</c:v>
                </c:pt>
                <c:pt idx="1493">
                  <c:v>3278.4450000000002</c:v>
                </c:pt>
                <c:pt idx="1494">
                  <c:v>3280.3739999999998</c:v>
                </c:pt>
                <c:pt idx="1495">
                  <c:v>3282.3020000000001</c:v>
                </c:pt>
                <c:pt idx="1496">
                  <c:v>3284.23</c:v>
                </c:pt>
                <c:pt idx="1497">
                  <c:v>3286.1590000000001</c:v>
                </c:pt>
                <c:pt idx="1498">
                  <c:v>3288.0880000000002</c:v>
                </c:pt>
                <c:pt idx="1499">
                  <c:v>3290.0160000000001</c:v>
                </c:pt>
                <c:pt idx="1500">
                  <c:v>3291.9450000000002</c:v>
                </c:pt>
                <c:pt idx="1501">
                  <c:v>3293.873</c:v>
                </c:pt>
                <c:pt idx="1502">
                  <c:v>3295.8020000000001</c:v>
                </c:pt>
                <c:pt idx="1503">
                  <c:v>3297.73</c:v>
                </c:pt>
                <c:pt idx="1504">
                  <c:v>3299.6579999999999</c:v>
                </c:pt>
                <c:pt idx="1505">
                  <c:v>3301.587</c:v>
                </c:pt>
                <c:pt idx="1506">
                  <c:v>3303.5160000000001</c:v>
                </c:pt>
                <c:pt idx="1507">
                  <c:v>3305.444</c:v>
                </c:pt>
                <c:pt idx="1508">
                  <c:v>3307.373</c:v>
                </c:pt>
                <c:pt idx="1509">
                  <c:v>3309.3009999999999</c:v>
                </c:pt>
                <c:pt idx="1510">
                  <c:v>3311.228999999998</c:v>
                </c:pt>
                <c:pt idx="1511">
                  <c:v>3313.1579999999999</c:v>
                </c:pt>
                <c:pt idx="1512">
                  <c:v>3315.0859999999998</c:v>
                </c:pt>
                <c:pt idx="1513">
                  <c:v>3317.0149999999999</c:v>
                </c:pt>
                <c:pt idx="1514">
                  <c:v>3318.944</c:v>
                </c:pt>
                <c:pt idx="1515">
                  <c:v>3320.8719999999998</c:v>
                </c:pt>
                <c:pt idx="1516">
                  <c:v>3322.8009999999999</c:v>
                </c:pt>
                <c:pt idx="1517">
                  <c:v>3324.728999999998</c:v>
                </c:pt>
                <c:pt idx="1518">
                  <c:v>3326.6570000000002</c:v>
                </c:pt>
                <c:pt idx="1519">
                  <c:v>3328.5859999999998</c:v>
                </c:pt>
                <c:pt idx="1520">
                  <c:v>3330.5140000000001</c:v>
                </c:pt>
                <c:pt idx="1521">
                  <c:v>3332.4430000000002</c:v>
                </c:pt>
                <c:pt idx="1522">
                  <c:v>3334.3719999999998</c:v>
                </c:pt>
                <c:pt idx="1523">
                  <c:v>3336.3</c:v>
                </c:pt>
                <c:pt idx="1524">
                  <c:v>3338.228999999998</c:v>
                </c:pt>
                <c:pt idx="1525">
                  <c:v>3340.1570000000002</c:v>
                </c:pt>
                <c:pt idx="1526">
                  <c:v>3342.085</c:v>
                </c:pt>
                <c:pt idx="1527">
                  <c:v>3344.0140000000001</c:v>
                </c:pt>
                <c:pt idx="1528">
                  <c:v>3345.942</c:v>
                </c:pt>
                <c:pt idx="1529">
                  <c:v>3347.8710000000001</c:v>
                </c:pt>
                <c:pt idx="1530">
                  <c:v>3349.8</c:v>
                </c:pt>
                <c:pt idx="1531">
                  <c:v>3351.7280000000001</c:v>
                </c:pt>
                <c:pt idx="1532">
                  <c:v>3353.6559999999999</c:v>
                </c:pt>
                <c:pt idx="1533">
                  <c:v>3355.585</c:v>
                </c:pt>
                <c:pt idx="1534">
                  <c:v>3357.5129999999999</c:v>
                </c:pt>
                <c:pt idx="1535">
                  <c:v>3359.442</c:v>
                </c:pt>
                <c:pt idx="1536">
                  <c:v>3361.37</c:v>
                </c:pt>
                <c:pt idx="1537">
                  <c:v>3363.299</c:v>
                </c:pt>
                <c:pt idx="1538">
                  <c:v>3365.2280000000001</c:v>
                </c:pt>
                <c:pt idx="1539">
                  <c:v>3367.1559999999999</c:v>
                </c:pt>
                <c:pt idx="1540">
                  <c:v>3369.0839999999998</c:v>
                </c:pt>
                <c:pt idx="1541">
                  <c:v>3371.0129999999999</c:v>
                </c:pt>
                <c:pt idx="1542">
                  <c:v>3372.9409999999998</c:v>
                </c:pt>
                <c:pt idx="1543">
                  <c:v>3374.87</c:v>
                </c:pt>
                <c:pt idx="1544">
                  <c:v>3376.7979999999998</c:v>
                </c:pt>
                <c:pt idx="1545">
                  <c:v>3378.726999999998</c:v>
                </c:pt>
                <c:pt idx="1546">
                  <c:v>3380.6559999999999</c:v>
                </c:pt>
                <c:pt idx="1547">
                  <c:v>3382.5839999999998</c:v>
                </c:pt>
                <c:pt idx="1548">
                  <c:v>3384.5120000000002</c:v>
                </c:pt>
                <c:pt idx="1549">
                  <c:v>3386.4409999999998</c:v>
                </c:pt>
                <c:pt idx="1550">
                  <c:v>3388.3690000000001</c:v>
                </c:pt>
                <c:pt idx="1551">
                  <c:v>3390.2979999999998</c:v>
                </c:pt>
                <c:pt idx="1552">
                  <c:v>3392.2260000000001</c:v>
                </c:pt>
                <c:pt idx="1553">
                  <c:v>3394.1550000000002</c:v>
                </c:pt>
                <c:pt idx="1554">
                  <c:v>3396.0830000000001</c:v>
                </c:pt>
                <c:pt idx="1555">
                  <c:v>3398.0120000000002</c:v>
                </c:pt>
                <c:pt idx="1556">
                  <c:v>3399.94</c:v>
                </c:pt>
                <c:pt idx="1557">
                  <c:v>3401.8690000000001</c:v>
                </c:pt>
                <c:pt idx="1558">
                  <c:v>3403.797</c:v>
                </c:pt>
                <c:pt idx="1559">
                  <c:v>3405.7260000000001</c:v>
                </c:pt>
                <c:pt idx="1560">
                  <c:v>3407.654</c:v>
                </c:pt>
                <c:pt idx="1561">
                  <c:v>3409.5830000000001</c:v>
                </c:pt>
                <c:pt idx="1562">
                  <c:v>3411.511</c:v>
                </c:pt>
                <c:pt idx="1563">
                  <c:v>3413.44</c:v>
                </c:pt>
                <c:pt idx="1564">
                  <c:v>3415.3679999999999</c:v>
                </c:pt>
                <c:pt idx="1565">
                  <c:v>3417.297</c:v>
                </c:pt>
                <c:pt idx="1566">
                  <c:v>3419.224999999999</c:v>
                </c:pt>
                <c:pt idx="1567">
                  <c:v>3421.154</c:v>
                </c:pt>
                <c:pt idx="1568">
                  <c:v>3423.0819999999999</c:v>
                </c:pt>
                <c:pt idx="1569">
                  <c:v>3425.011</c:v>
                </c:pt>
                <c:pt idx="1570">
                  <c:v>3426.9389999999999</c:v>
                </c:pt>
                <c:pt idx="1571">
                  <c:v>3428.8679999999999</c:v>
                </c:pt>
                <c:pt idx="1572">
                  <c:v>3430.7959999999998</c:v>
                </c:pt>
                <c:pt idx="1573">
                  <c:v>3432.724999999999</c:v>
                </c:pt>
                <c:pt idx="1574">
                  <c:v>3434.6529999999998</c:v>
                </c:pt>
                <c:pt idx="1575">
                  <c:v>3436.5819999999999</c:v>
                </c:pt>
                <c:pt idx="1576">
                  <c:v>3438.51</c:v>
                </c:pt>
                <c:pt idx="1577">
                  <c:v>3440.4389999999999</c:v>
                </c:pt>
                <c:pt idx="1578">
                  <c:v>3442.3670000000002</c:v>
                </c:pt>
                <c:pt idx="1579">
                  <c:v>3444.2959999999998</c:v>
                </c:pt>
                <c:pt idx="1580">
                  <c:v>3446.2240000000002</c:v>
                </c:pt>
                <c:pt idx="1581">
                  <c:v>3448.1529999999998</c:v>
                </c:pt>
                <c:pt idx="1582">
                  <c:v>3450.0810000000001</c:v>
                </c:pt>
                <c:pt idx="1583">
                  <c:v>3452.01</c:v>
                </c:pt>
                <c:pt idx="1584">
                  <c:v>3453.9380000000001</c:v>
                </c:pt>
                <c:pt idx="1585">
                  <c:v>3455.8670000000002</c:v>
                </c:pt>
                <c:pt idx="1586">
                  <c:v>3457.7950000000001</c:v>
                </c:pt>
                <c:pt idx="1587">
                  <c:v>3459.7240000000002</c:v>
                </c:pt>
                <c:pt idx="1588">
                  <c:v>3461.652</c:v>
                </c:pt>
                <c:pt idx="1589">
                  <c:v>3463.5810000000001</c:v>
                </c:pt>
                <c:pt idx="1590">
                  <c:v>3465.509</c:v>
                </c:pt>
                <c:pt idx="1591">
                  <c:v>3467.4380000000001</c:v>
                </c:pt>
                <c:pt idx="1592">
                  <c:v>3469.366</c:v>
                </c:pt>
                <c:pt idx="1593">
                  <c:v>3471.2950000000001</c:v>
                </c:pt>
                <c:pt idx="1594">
                  <c:v>3473.223</c:v>
                </c:pt>
                <c:pt idx="1595">
                  <c:v>3475.152</c:v>
                </c:pt>
                <c:pt idx="1596">
                  <c:v>3477.08</c:v>
                </c:pt>
                <c:pt idx="1597">
                  <c:v>3479.009</c:v>
                </c:pt>
                <c:pt idx="1598">
                  <c:v>3480.9369999999999</c:v>
                </c:pt>
                <c:pt idx="1599">
                  <c:v>3482.866</c:v>
                </c:pt>
                <c:pt idx="1600">
                  <c:v>3484.7939999999999</c:v>
                </c:pt>
                <c:pt idx="1601">
                  <c:v>3486.723</c:v>
                </c:pt>
                <c:pt idx="1602">
                  <c:v>3488.6509999999998</c:v>
                </c:pt>
                <c:pt idx="1603">
                  <c:v>3490.58</c:v>
                </c:pt>
                <c:pt idx="1604">
                  <c:v>3492.5079999999998</c:v>
                </c:pt>
                <c:pt idx="1605">
                  <c:v>3494.4369999999999</c:v>
                </c:pt>
                <c:pt idx="1606">
                  <c:v>3496.3649999999998</c:v>
                </c:pt>
                <c:pt idx="1607">
                  <c:v>3498.2939999999999</c:v>
                </c:pt>
                <c:pt idx="1608">
                  <c:v>3500.2220000000002</c:v>
                </c:pt>
                <c:pt idx="1609">
                  <c:v>3502.1509999999998</c:v>
                </c:pt>
                <c:pt idx="1610">
                  <c:v>3504.0790000000002</c:v>
                </c:pt>
                <c:pt idx="1611">
                  <c:v>3506.0079999999998</c:v>
                </c:pt>
                <c:pt idx="1612">
                  <c:v>3507.9360000000001</c:v>
                </c:pt>
                <c:pt idx="1613">
                  <c:v>3509.8649999999998</c:v>
                </c:pt>
                <c:pt idx="1614">
                  <c:v>3511.7930000000001</c:v>
                </c:pt>
                <c:pt idx="1615">
                  <c:v>3513.7220000000002</c:v>
                </c:pt>
                <c:pt idx="1616">
                  <c:v>3515.65</c:v>
                </c:pt>
                <c:pt idx="1617">
                  <c:v>3517.5790000000002</c:v>
                </c:pt>
                <c:pt idx="1618">
                  <c:v>3519.5070000000001</c:v>
                </c:pt>
                <c:pt idx="1619">
                  <c:v>3521.4360000000001</c:v>
                </c:pt>
                <c:pt idx="1620">
                  <c:v>3523.364</c:v>
                </c:pt>
                <c:pt idx="1621">
                  <c:v>3525.2930000000001</c:v>
                </c:pt>
                <c:pt idx="1622">
                  <c:v>3527.221</c:v>
                </c:pt>
                <c:pt idx="1623">
                  <c:v>3529.15</c:v>
                </c:pt>
                <c:pt idx="1624">
                  <c:v>3531.078</c:v>
                </c:pt>
                <c:pt idx="1625">
                  <c:v>3533.0070000000001</c:v>
                </c:pt>
                <c:pt idx="1626">
                  <c:v>3534.9349999999999</c:v>
                </c:pt>
                <c:pt idx="1627">
                  <c:v>3536.864</c:v>
                </c:pt>
                <c:pt idx="1628">
                  <c:v>3538.7919999999999</c:v>
                </c:pt>
                <c:pt idx="1629">
                  <c:v>3540.721</c:v>
                </c:pt>
                <c:pt idx="1630">
                  <c:v>3542.648999999999</c:v>
                </c:pt>
                <c:pt idx="1631">
                  <c:v>3544.578</c:v>
                </c:pt>
                <c:pt idx="1632">
                  <c:v>3546.5059999999999</c:v>
                </c:pt>
                <c:pt idx="1633">
                  <c:v>3548.4349999999999</c:v>
                </c:pt>
                <c:pt idx="1634">
                  <c:v>3550.3629999999998</c:v>
                </c:pt>
                <c:pt idx="1635">
                  <c:v>3552.2919999999999</c:v>
                </c:pt>
                <c:pt idx="1636">
                  <c:v>3554.22</c:v>
                </c:pt>
                <c:pt idx="1637">
                  <c:v>3556.148999999999</c:v>
                </c:pt>
                <c:pt idx="1638">
                  <c:v>3558.0770000000002</c:v>
                </c:pt>
                <c:pt idx="1639">
                  <c:v>3560.0059999999999</c:v>
                </c:pt>
                <c:pt idx="1640">
                  <c:v>3561.9340000000002</c:v>
                </c:pt>
                <c:pt idx="1641">
                  <c:v>3563.8629999999998</c:v>
                </c:pt>
                <c:pt idx="1642">
                  <c:v>3565.7910000000002</c:v>
                </c:pt>
                <c:pt idx="1643">
                  <c:v>3567.72</c:v>
                </c:pt>
                <c:pt idx="1644">
                  <c:v>3569.6480000000001</c:v>
                </c:pt>
                <c:pt idx="1645">
                  <c:v>3571.5770000000002</c:v>
                </c:pt>
                <c:pt idx="1646">
                  <c:v>3573.5050000000001</c:v>
                </c:pt>
                <c:pt idx="1647">
                  <c:v>3575.4340000000002</c:v>
                </c:pt>
                <c:pt idx="1648">
                  <c:v>3577.3620000000001</c:v>
                </c:pt>
                <c:pt idx="1649">
                  <c:v>3579.2910000000002</c:v>
                </c:pt>
                <c:pt idx="1650">
                  <c:v>3581.2190000000001</c:v>
                </c:pt>
                <c:pt idx="1651">
                  <c:v>3583.1480000000001</c:v>
                </c:pt>
                <c:pt idx="1652">
                  <c:v>3585.076</c:v>
                </c:pt>
                <c:pt idx="1653">
                  <c:v>3587.0050000000001</c:v>
                </c:pt>
                <c:pt idx="1654">
                  <c:v>3588.933</c:v>
                </c:pt>
                <c:pt idx="1655">
                  <c:v>3590.8620000000001</c:v>
                </c:pt>
                <c:pt idx="1656">
                  <c:v>3592.79</c:v>
                </c:pt>
                <c:pt idx="1657">
                  <c:v>3594.7190000000001</c:v>
                </c:pt>
                <c:pt idx="1658">
                  <c:v>3596.646999999999</c:v>
                </c:pt>
                <c:pt idx="1659">
                  <c:v>3598.576</c:v>
                </c:pt>
                <c:pt idx="1660">
                  <c:v>3600.5039999999999</c:v>
                </c:pt>
                <c:pt idx="1661">
                  <c:v>3602.433</c:v>
                </c:pt>
                <c:pt idx="1662">
                  <c:v>3604.3609999999999</c:v>
                </c:pt>
                <c:pt idx="1663">
                  <c:v>3606.29</c:v>
                </c:pt>
                <c:pt idx="1664">
                  <c:v>3608.2179999999998</c:v>
                </c:pt>
                <c:pt idx="1665">
                  <c:v>3610.1460000000002</c:v>
                </c:pt>
                <c:pt idx="1666">
                  <c:v>3612.0749999999998</c:v>
                </c:pt>
                <c:pt idx="1667">
                  <c:v>3614.0039999999999</c:v>
                </c:pt>
                <c:pt idx="1668">
                  <c:v>3615.9319999999998</c:v>
                </c:pt>
                <c:pt idx="1669">
                  <c:v>3617.8609999999999</c:v>
                </c:pt>
                <c:pt idx="1670">
                  <c:v>3619.7890000000002</c:v>
                </c:pt>
                <c:pt idx="1671">
                  <c:v>3621.7179999999998</c:v>
                </c:pt>
                <c:pt idx="1672">
                  <c:v>3623.6460000000002</c:v>
                </c:pt>
                <c:pt idx="1673">
                  <c:v>3625.5740000000001</c:v>
                </c:pt>
                <c:pt idx="1674">
                  <c:v>3627.5030000000002</c:v>
                </c:pt>
                <c:pt idx="1675">
                  <c:v>3629.4319999999998</c:v>
                </c:pt>
                <c:pt idx="1676">
                  <c:v>3631.36</c:v>
                </c:pt>
                <c:pt idx="1677">
                  <c:v>3633.2890000000002</c:v>
                </c:pt>
                <c:pt idx="1678">
                  <c:v>3635.2170000000001</c:v>
                </c:pt>
                <c:pt idx="1679">
                  <c:v>3637.1460000000002</c:v>
                </c:pt>
                <c:pt idx="1680">
                  <c:v>3639.0740000000001</c:v>
                </c:pt>
                <c:pt idx="1681">
                  <c:v>3641.002</c:v>
                </c:pt>
                <c:pt idx="1682">
                  <c:v>3642.931</c:v>
                </c:pt>
                <c:pt idx="1683">
                  <c:v>3644.86</c:v>
                </c:pt>
                <c:pt idx="1684">
                  <c:v>3646.788</c:v>
                </c:pt>
                <c:pt idx="1685">
                  <c:v>3648.7170000000001</c:v>
                </c:pt>
                <c:pt idx="1686">
                  <c:v>3650.645</c:v>
                </c:pt>
                <c:pt idx="1687">
                  <c:v>3652.5729999999999</c:v>
                </c:pt>
                <c:pt idx="1688">
                  <c:v>3654.502</c:v>
                </c:pt>
                <c:pt idx="1689">
                  <c:v>3656.43</c:v>
                </c:pt>
                <c:pt idx="1690">
                  <c:v>3658.3589999999999</c:v>
                </c:pt>
                <c:pt idx="1691">
                  <c:v>3660.288</c:v>
                </c:pt>
                <c:pt idx="1692">
                  <c:v>3662.2159999999999</c:v>
                </c:pt>
                <c:pt idx="1693">
                  <c:v>3664.145</c:v>
                </c:pt>
                <c:pt idx="1694">
                  <c:v>3666.0729999999999</c:v>
                </c:pt>
                <c:pt idx="1695">
                  <c:v>3668.0010000000002</c:v>
                </c:pt>
                <c:pt idx="1696">
                  <c:v>3669.93</c:v>
                </c:pt>
                <c:pt idx="1697">
                  <c:v>3671.8580000000002</c:v>
                </c:pt>
                <c:pt idx="1698">
                  <c:v>3673.786999999998</c:v>
                </c:pt>
                <c:pt idx="1699">
                  <c:v>3675.7159999999999</c:v>
                </c:pt>
                <c:pt idx="1700">
                  <c:v>3677.6439999999998</c:v>
                </c:pt>
                <c:pt idx="1701">
                  <c:v>3679.5729999999999</c:v>
                </c:pt>
                <c:pt idx="1702">
                  <c:v>3681.5010000000002</c:v>
                </c:pt>
                <c:pt idx="1703">
                  <c:v>3683.4290000000001</c:v>
                </c:pt>
                <c:pt idx="1704">
                  <c:v>3685.3580000000002</c:v>
                </c:pt>
                <c:pt idx="1705">
                  <c:v>3687.2860000000001</c:v>
                </c:pt>
                <c:pt idx="1706">
                  <c:v>3689.2150000000001</c:v>
                </c:pt>
                <c:pt idx="1707">
                  <c:v>3691.1439999999998</c:v>
                </c:pt>
                <c:pt idx="1708">
                  <c:v>3693.0720000000001</c:v>
                </c:pt>
                <c:pt idx="1709">
                  <c:v>3695</c:v>
                </c:pt>
                <c:pt idx="1710">
                  <c:v>3696.9290000000001</c:v>
                </c:pt>
                <c:pt idx="1711">
                  <c:v>3698.857</c:v>
                </c:pt>
                <c:pt idx="1712">
                  <c:v>3700.7860000000001</c:v>
                </c:pt>
                <c:pt idx="1713">
                  <c:v>3702.7139999999999</c:v>
                </c:pt>
                <c:pt idx="1714">
                  <c:v>3704.643</c:v>
                </c:pt>
                <c:pt idx="1715">
                  <c:v>3706.5720000000001</c:v>
                </c:pt>
                <c:pt idx="1716">
                  <c:v>3708.5</c:v>
                </c:pt>
                <c:pt idx="1717">
                  <c:v>3710.4279999999999</c:v>
                </c:pt>
                <c:pt idx="1718">
                  <c:v>3712.357</c:v>
                </c:pt>
                <c:pt idx="1719">
                  <c:v>3714.284999999998</c:v>
                </c:pt>
                <c:pt idx="1720">
                  <c:v>3716.2139999999999</c:v>
                </c:pt>
                <c:pt idx="1721">
                  <c:v>3718.1419999999998</c:v>
                </c:pt>
                <c:pt idx="1722">
                  <c:v>3720.0709999999999</c:v>
                </c:pt>
                <c:pt idx="1723">
                  <c:v>3722</c:v>
                </c:pt>
                <c:pt idx="1724">
                  <c:v>3723.9279999999999</c:v>
                </c:pt>
                <c:pt idx="1725">
                  <c:v>3725.8560000000002</c:v>
                </c:pt>
                <c:pt idx="1726">
                  <c:v>3727.784999999998</c:v>
                </c:pt>
                <c:pt idx="1727">
                  <c:v>3729.7130000000002</c:v>
                </c:pt>
                <c:pt idx="1728">
                  <c:v>3731.6419999999998</c:v>
                </c:pt>
                <c:pt idx="1729">
                  <c:v>3733.57</c:v>
                </c:pt>
                <c:pt idx="1730">
                  <c:v>3735.4989999999998</c:v>
                </c:pt>
                <c:pt idx="1731">
                  <c:v>3737.4270000000001</c:v>
                </c:pt>
                <c:pt idx="1732">
                  <c:v>3739.3560000000002</c:v>
                </c:pt>
                <c:pt idx="1733">
                  <c:v>3741.2840000000001</c:v>
                </c:pt>
                <c:pt idx="1734">
                  <c:v>3743.2130000000002</c:v>
                </c:pt>
                <c:pt idx="1735">
                  <c:v>3745.1410000000001</c:v>
                </c:pt>
                <c:pt idx="1736">
                  <c:v>3747.07</c:v>
                </c:pt>
                <c:pt idx="1737">
                  <c:v>3748.998</c:v>
                </c:pt>
                <c:pt idx="1738">
                  <c:v>3750.9270000000001</c:v>
                </c:pt>
                <c:pt idx="1739">
                  <c:v>3752.855</c:v>
                </c:pt>
                <c:pt idx="1740">
                  <c:v>3754.7840000000001</c:v>
                </c:pt>
                <c:pt idx="1741">
                  <c:v>3756.712</c:v>
                </c:pt>
                <c:pt idx="1742">
                  <c:v>3758.6410000000001</c:v>
                </c:pt>
                <c:pt idx="1743">
                  <c:v>3760.569</c:v>
                </c:pt>
                <c:pt idx="1744">
                  <c:v>3762.498</c:v>
                </c:pt>
                <c:pt idx="1745">
                  <c:v>3764.4259999999999</c:v>
                </c:pt>
                <c:pt idx="1746">
                  <c:v>3766.355</c:v>
                </c:pt>
                <c:pt idx="1747">
                  <c:v>3768.282999999999</c:v>
                </c:pt>
                <c:pt idx="1748">
                  <c:v>3770.212</c:v>
                </c:pt>
                <c:pt idx="1749">
                  <c:v>3772.14</c:v>
                </c:pt>
                <c:pt idx="1750">
                  <c:v>3774.069</c:v>
                </c:pt>
                <c:pt idx="1751">
                  <c:v>3775.9969999999998</c:v>
                </c:pt>
                <c:pt idx="1752">
                  <c:v>3777.9259999999999</c:v>
                </c:pt>
                <c:pt idx="1753">
                  <c:v>3779.8539999999998</c:v>
                </c:pt>
                <c:pt idx="1754">
                  <c:v>3781.782999999999</c:v>
                </c:pt>
                <c:pt idx="1755">
                  <c:v>3783.7109999999998</c:v>
                </c:pt>
                <c:pt idx="1756">
                  <c:v>3785.64</c:v>
                </c:pt>
                <c:pt idx="1757">
                  <c:v>3787.5680000000002</c:v>
                </c:pt>
                <c:pt idx="1758">
                  <c:v>3789.4969999999998</c:v>
                </c:pt>
                <c:pt idx="1759">
                  <c:v>3791.4250000000002</c:v>
                </c:pt>
                <c:pt idx="1760">
                  <c:v>3793.3539999999998</c:v>
                </c:pt>
                <c:pt idx="1761">
                  <c:v>3795.2820000000002</c:v>
                </c:pt>
                <c:pt idx="1762">
                  <c:v>3797.2109999999998</c:v>
                </c:pt>
                <c:pt idx="1763">
                  <c:v>3799.1390000000001</c:v>
                </c:pt>
                <c:pt idx="1764">
                  <c:v>3801.0680000000002</c:v>
                </c:pt>
                <c:pt idx="1765">
                  <c:v>3802.9960000000001</c:v>
                </c:pt>
                <c:pt idx="1766">
                  <c:v>3804.9250000000002</c:v>
                </c:pt>
                <c:pt idx="1767">
                  <c:v>3806.8530000000001</c:v>
                </c:pt>
                <c:pt idx="1768">
                  <c:v>3808.7820000000002</c:v>
                </c:pt>
                <c:pt idx="1769">
                  <c:v>3810.71</c:v>
                </c:pt>
                <c:pt idx="1770">
                  <c:v>3812.6390000000001</c:v>
                </c:pt>
                <c:pt idx="1771">
                  <c:v>3814.567</c:v>
                </c:pt>
                <c:pt idx="1772">
                  <c:v>3816.4960000000001</c:v>
                </c:pt>
                <c:pt idx="1773">
                  <c:v>3818.424</c:v>
                </c:pt>
                <c:pt idx="1774">
                  <c:v>3820.3530000000001</c:v>
                </c:pt>
                <c:pt idx="1775">
                  <c:v>3822.280999999999</c:v>
                </c:pt>
                <c:pt idx="1776">
                  <c:v>3824.21</c:v>
                </c:pt>
                <c:pt idx="1777">
                  <c:v>3826.1379999999999</c:v>
                </c:pt>
                <c:pt idx="1778">
                  <c:v>3828.067</c:v>
                </c:pt>
                <c:pt idx="1779">
                  <c:v>3829.9949999999999</c:v>
                </c:pt>
                <c:pt idx="1780">
                  <c:v>3831.924</c:v>
                </c:pt>
                <c:pt idx="1781">
                  <c:v>3833.8519999999999</c:v>
                </c:pt>
                <c:pt idx="1782">
                  <c:v>3835.780999999999</c:v>
                </c:pt>
                <c:pt idx="1783">
                  <c:v>3837.708999999998</c:v>
                </c:pt>
                <c:pt idx="1784">
                  <c:v>3839.6379999999999</c:v>
                </c:pt>
                <c:pt idx="1785">
                  <c:v>3841.5659999999998</c:v>
                </c:pt>
                <c:pt idx="1786">
                  <c:v>3843.4949999999999</c:v>
                </c:pt>
                <c:pt idx="1787">
                  <c:v>3845.4229999999998</c:v>
                </c:pt>
                <c:pt idx="1788">
                  <c:v>3847.3519999999999</c:v>
                </c:pt>
                <c:pt idx="1789">
                  <c:v>3849.28</c:v>
                </c:pt>
                <c:pt idx="1790">
                  <c:v>3851.208999999998</c:v>
                </c:pt>
                <c:pt idx="1791">
                  <c:v>3853.1370000000002</c:v>
                </c:pt>
                <c:pt idx="1792">
                  <c:v>3855.0659999999998</c:v>
                </c:pt>
                <c:pt idx="1793">
                  <c:v>3856.9940000000001</c:v>
                </c:pt>
                <c:pt idx="1794">
                  <c:v>3858.9229999999998</c:v>
                </c:pt>
                <c:pt idx="1795">
                  <c:v>3860.8510000000001</c:v>
                </c:pt>
                <c:pt idx="1796">
                  <c:v>3862.78</c:v>
                </c:pt>
                <c:pt idx="1797">
                  <c:v>3864.7080000000001</c:v>
                </c:pt>
                <c:pt idx="1798">
                  <c:v>3866.6370000000002</c:v>
                </c:pt>
                <c:pt idx="1799">
                  <c:v>3868.5650000000001</c:v>
                </c:pt>
                <c:pt idx="1800">
                  <c:v>3870.4940000000001</c:v>
                </c:pt>
                <c:pt idx="1801">
                  <c:v>3872.422</c:v>
                </c:pt>
                <c:pt idx="1802">
                  <c:v>3874.3510000000001</c:v>
                </c:pt>
                <c:pt idx="1803">
                  <c:v>3876.279</c:v>
                </c:pt>
                <c:pt idx="1804">
                  <c:v>3878.2080000000001</c:v>
                </c:pt>
                <c:pt idx="1805">
                  <c:v>3880.136</c:v>
                </c:pt>
                <c:pt idx="1806">
                  <c:v>3882.0650000000001</c:v>
                </c:pt>
                <c:pt idx="1807">
                  <c:v>3883.9929999999999</c:v>
                </c:pt>
                <c:pt idx="1808">
                  <c:v>3885.922</c:v>
                </c:pt>
                <c:pt idx="1809">
                  <c:v>3887.85</c:v>
                </c:pt>
                <c:pt idx="1810">
                  <c:v>3889.779</c:v>
                </c:pt>
                <c:pt idx="1811">
                  <c:v>3891.706999999999</c:v>
                </c:pt>
                <c:pt idx="1812">
                  <c:v>3893.636</c:v>
                </c:pt>
                <c:pt idx="1813">
                  <c:v>3895.5639999999999</c:v>
                </c:pt>
                <c:pt idx="1814">
                  <c:v>3897.4929999999999</c:v>
                </c:pt>
                <c:pt idx="1815">
                  <c:v>3899.4209999999998</c:v>
                </c:pt>
                <c:pt idx="1816">
                  <c:v>3901.35</c:v>
                </c:pt>
                <c:pt idx="1817">
                  <c:v>3903.2779999999998</c:v>
                </c:pt>
                <c:pt idx="1818">
                  <c:v>3905.206999999999</c:v>
                </c:pt>
                <c:pt idx="1819">
                  <c:v>3907.1350000000002</c:v>
                </c:pt>
                <c:pt idx="1820">
                  <c:v>3909.0639999999999</c:v>
                </c:pt>
                <c:pt idx="1821">
                  <c:v>3910.9920000000002</c:v>
                </c:pt>
                <c:pt idx="1822">
                  <c:v>3912.9209999999998</c:v>
                </c:pt>
                <c:pt idx="1823">
                  <c:v>3914.8490000000002</c:v>
                </c:pt>
                <c:pt idx="1824">
                  <c:v>3916.7779999999998</c:v>
                </c:pt>
                <c:pt idx="1825">
                  <c:v>3918.7060000000001</c:v>
                </c:pt>
                <c:pt idx="1826">
                  <c:v>3920.6350000000002</c:v>
                </c:pt>
                <c:pt idx="1827">
                  <c:v>3922.5630000000001</c:v>
                </c:pt>
                <c:pt idx="1828">
                  <c:v>3924.4920000000002</c:v>
                </c:pt>
                <c:pt idx="1829">
                  <c:v>3926.42</c:v>
                </c:pt>
                <c:pt idx="1830">
                  <c:v>3928.3490000000002</c:v>
                </c:pt>
                <c:pt idx="1831">
                  <c:v>3930.277</c:v>
                </c:pt>
                <c:pt idx="1832">
                  <c:v>3932.2060000000001</c:v>
                </c:pt>
                <c:pt idx="1833">
                  <c:v>3934.134</c:v>
                </c:pt>
                <c:pt idx="1834">
                  <c:v>3936.0630000000001</c:v>
                </c:pt>
                <c:pt idx="1835">
                  <c:v>3937.991</c:v>
                </c:pt>
                <c:pt idx="1836">
                  <c:v>3939.92</c:v>
                </c:pt>
                <c:pt idx="1837">
                  <c:v>3941.848</c:v>
                </c:pt>
                <c:pt idx="1838">
                  <c:v>3943.777</c:v>
                </c:pt>
                <c:pt idx="1839">
                  <c:v>3945.704999999999</c:v>
                </c:pt>
                <c:pt idx="1840">
                  <c:v>3947.634</c:v>
                </c:pt>
                <c:pt idx="1841">
                  <c:v>3949.5619999999999</c:v>
                </c:pt>
                <c:pt idx="1842">
                  <c:v>3951.49</c:v>
                </c:pt>
                <c:pt idx="1843">
                  <c:v>3953.4189999999999</c:v>
                </c:pt>
                <c:pt idx="1844">
                  <c:v>3955.348</c:v>
                </c:pt>
                <c:pt idx="1845">
                  <c:v>3957.2759999999998</c:v>
                </c:pt>
                <c:pt idx="1846">
                  <c:v>3959.204999999999</c:v>
                </c:pt>
                <c:pt idx="1847">
                  <c:v>3961.1329999999998</c:v>
                </c:pt>
                <c:pt idx="1848">
                  <c:v>3963.0619999999999</c:v>
                </c:pt>
                <c:pt idx="1849">
                  <c:v>3964.99</c:v>
                </c:pt>
                <c:pt idx="1850">
                  <c:v>3966.9180000000001</c:v>
                </c:pt>
                <c:pt idx="1851">
                  <c:v>3968.8470000000002</c:v>
                </c:pt>
                <c:pt idx="1852">
                  <c:v>3970.7759999999998</c:v>
                </c:pt>
                <c:pt idx="1853">
                  <c:v>3972.7040000000002</c:v>
                </c:pt>
                <c:pt idx="1854">
                  <c:v>3974.6329999999998</c:v>
                </c:pt>
                <c:pt idx="1855">
                  <c:v>3976.5610000000001</c:v>
                </c:pt>
                <c:pt idx="1856">
                  <c:v>3978.49</c:v>
                </c:pt>
                <c:pt idx="1857">
                  <c:v>3980.4180000000001</c:v>
                </c:pt>
                <c:pt idx="1858">
                  <c:v>3982.346</c:v>
                </c:pt>
                <c:pt idx="1859">
                  <c:v>3984.2750000000001</c:v>
                </c:pt>
                <c:pt idx="1860">
                  <c:v>3986.2040000000002</c:v>
                </c:pt>
                <c:pt idx="1861">
                  <c:v>3988.1320000000001</c:v>
                </c:pt>
                <c:pt idx="1862">
                  <c:v>3990.0610000000001</c:v>
                </c:pt>
                <c:pt idx="1863">
                  <c:v>3991.989</c:v>
                </c:pt>
                <c:pt idx="1864">
                  <c:v>3993.9169999999999</c:v>
                </c:pt>
                <c:pt idx="1865">
                  <c:v>3995.846</c:v>
                </c:pt>
                <c:pt idx="1866">
                  <c:v>3997.7739999999999</c:v>
                </c:pt>
                <c:pt idx="1867">
                  <c:v>3999.703</c:v>
                </c:pt>
                <c:pt idx="1868">
                  <c:v>4001.6320000000001</c:v>
                </c:pt>
              </c:numCache>
            </c:numRef>
          </c:xVal>
          <c:yVal>
            <c:numRef>
              <c:f>'figure 10'!$L$2:$L$1870</c:f>
              <c:numCache>
                <c:formatCode>0.00</c:formatCode>
                <c:ptCount val="1869"/>
                <c:pt idx="0">
                  <c:v>-0.01</c:v>
                </c:pt>
                <c:pt idx="1">
                  <c:v>-0.05</c:v>
                </c:pt>
                <c:pt idx="2">
                  <c:v>-0.05</c:v>
                </c:pt>
                <c:pt idx="3">
                  <c:v>-0.05</c:v>
                </c:pt>
                <c:pt idx="4">
                  <c:v>-0.05</c:v>
                </c:pt>
                <c:pt idx="5">
                  <c:v>-0.05</c:v>
                </c:pt>
                <c:pt idx="6">
                  <c:v>-0.05</c:v>
                </c:pt>
                <c:pt idx="7">
                  <c:v>-0.05</c:v>
                </c:pt>
                <c:pt idx="8">
                  <c:v>-0.05</c:v>
                </c:pt>
                <c:pt idx="9">
                  <c:v>-0.05</c:v>
                </c:pt>
                <c:pt idx="10">
                  <c:v>-0.05</c:v>
                </c:pt>
                <c:pt idx="11">
                  <c:v>-0.05</c:v>
                </c:pt>
                <c:pt idx="12">
                  <c:v>-0.05</c:v>
                </c:pt>
                <c:pt idx="13">
                  <c:v>-0.05</c:v>
                </c:pt>
                <c:pt idx="14">
                  <c:v>-0.05</c:v>
                </c:pt>
                <c:pt idx="15">
                  <c:v>-0.05</c:v>
                </c:pt>
                <c:pt idx="16">
                  <c:v>-0.05</c:v>
                </c:pt>
                <c:pt idx="17">
                  <c:v>-0.05</c:v>
                </c:pt>
                <c:pt idx="18">
                  <c:v>-0.05</c:v>
                </c:pt>
                <c:pt idx="19">
                  <c:v>-0.05</c:v>
                </c:pt>
                <c:pt idx="20">
                  <c:v>-0.05</c:v>
                </c:pt>
                <c:pt idx="21">
                  <c:v>-0.05</c:v>
                </c:pt>
                <c:pt idx="22">
                  <c:v>-0.05</c:v>
                </c:pt>
                <c:pt idx="23">
                  <c:v>-0.05</c:v>
                </c:pt>
                <c:pt idx="24">
                  <c:v>-0.05</c:v>
                </c:pt>
                <c:pt idx="25">
                  <c:v>-0.05</c:v>
                </c:pt>
                <c:pt idx="26">
                  <c:v>-0.05</c:v>
                </c:pt>
                <c:pt idx="27">
                  <c:v>-0.05</c:v>
                </c:pt>
                <c:pt idx="28">
                  <c:v>-0.05</c:v>
                </c:pt>
                <c:pt idx="29">
                  <c:v>-0.05</c:v>
                </c:pt>
                <c:pt idx="30">
                  <c:v>-0.05</c:v>
                </c:pt>
                <c:pt idx="31">
                  <c:v>-0.05</c:v>
                </c:pt>
                <c:pt idx="32">
                  <c:v>-0.05</c:v>
                </c:pt>
                <c:pt idx="33">
                  <c:v>-0.05</c:v>
                </c:pt>
                <c:pt idx="34">
                  <c:v>-0.05</c:v>
                </c:pt>
                <c:pt idx="35">
                  <c:v>-0.05</c:v>
                </c:pt>
                <c:pt idx="36">
                  <c:v>-0.05</c:v>
                </c:pt>
                <c:pt idx="37">
                  <c:v>-0.05</c:v>
                </c:pt>
                <c:pt idx="38">
                  <c:v>-0.05</c:v>
                </c:pt>
                <c:pt idx="39">
                  <c:v>-0.05</c:v>
                </c:pt>
                <c:pt idx="40">
                  <c:v>-0.05</c:v>
                </c:pt>
                <c:pt idx="41">
                  <c:v>-0.05</c:v>
                </c:pt>
                <c:pt idx="42">
                  <c:v>-0.05</c:v>
                </c:pt>
                <c:pt idx="43">
                  <c:v>-0.05</c:v>
                </c:pt>
                <c:pt idx="44">
                  <c:v>-0.05</c:v>
                </c:pt>
                <c:pt idx="45">
                  <c:v>-0.05</c:v>
                </c:pt>
                <c:pt idx="46">
                  <c:v>-0.05</c:v>
                </c:pt>
                <c:pt idx="47">
                  <c:v>-0.05</c:v>
                </c:pt>
                <c:pt idx="48">
                  <c:v>-0.05</c:v>
                </c:pt>
                <c:pt idx="49">
                  <c:v>-0.05</c:v>
                </c:pt>
                <c:pt idx="50">
                  <c:v>-0.05</c:v>
                </c:pt>
                <c:pt idx="51">
                  <c:v>-0.05</c:v>
                </c:pt>
                <c:pt idx="52">
                  <c:v>0.22910349999999999</c:v>
                </c:pt>
                <c:pt idx="53">
                  <c:v>0.23077020000000001</c:v>
                </c:pt>
                <c:pt idx="54">
                  <c:v>0.23118669999999999</c:v>
                </c:pt>
                <c:pt idx="55">
                  <c:v>0.23242560000000001</c:v>
                </c:pt>
                <c:pt idx="56">
                  <c:v>0.23301669999999999</c:v>
                </c:pt>
                <c:pt idx="57">
                  <c:v>0.23309650000000001</c:v>
                </c:pt>
                <c:pt idx="58">
                  <c:v>0.23564070000000001</c:v>
                </c:pt>
                <c:pt idx="59">
                  <c:v>0.23473069999999999</c:v>
                </c:pt>
                <c:pt idx="60">
                  <c:v>0.23671149999999999</c:v>
                </c:pt>
                <c:pt idx="61">
                  <c:v>0.23877090000000001</c:v>
                </c:pt>
                <c:pt idx="62">
                  <c:v>0.23944750000000001</c:v>
                </c:pt>
                <c:pt idx="63">
                  <c:v>0.23989379999999999</c:v>
                </c:pt>
                <c:pt idx="64">
                  <c:v>0.2395941</c:v>
                </c:pt>
                <c:pt idx="65">
                  <c:v>0.2410177</c:v>
                </c:pt>
                <c:pt idx="66">
                  <c:v>0.23945130000000001</c:v>
                </c:pt>
                <c:pt idx="67">
                  <c:v>0.2403323</c:v>
                </c:pt>
                <c:pt idx="68">
                  <c:v>0.2410506</c:v>
                </c:pt>
                <c:pt idx="69">
                  <c:v>0.24007410000000001</c:v>
                </c:pt>
                <c:pt idx="70">
                  <c:v>0.2406836</c:v>
                </c:pt>
                <c:pt idx="71">
                  <c:v>0.23994750000000001</c:v>
                </c:pt>
                <c:pt idx="72">
                  <c:v>0.24086199999999999</c:v>
                </c:pt>
                <c:pt idx="73">
                  <c:v>0.24023159999999999</c:v>
                </c:pt>
                <c:pt idx="74">
                  <c:v>0.24143510000000001</c:v>
                </c:pt>
                <c:pt idx="75">
                  <c:v>0.24241399999999999</c:v>
                </c:pt>
                <c:pt idx="76">
                  <c:v>0.24239620000000001</c:v>
                </c:pt>
                <c:pt idx="77">
                  <c:v>0.24520739999999999</c:v>
                </c:pt>
                <c:pt idx="78">
                  <c:v>0.2451885</c:v>
                </c:pt>
                <c:pt idx="79">
                  <c:v>0.24686040000000001</c:v>
                </c:pt>
                <c:pt idx="80">
                  <c:v>0.24865570000000001</c:v>
                </c:pt>
                <c:pt idx="81">
                  <c:v>0.25060500000000002</c:v>
                </c:pt>
                <c:pt idx="82">
                  <c:v>0.25244680000000003</c:v>
                </c:pt>
                <c:pt idx="83">
                  <c:v>0.25290170000000001</c:v>
                </c:pt>
                <c:pt idx="84">
                  <c:v>0.25458340000000002</c:v>
                </c:pt>
                <c:pt idx="85">
                  <c:v>0.25184980000000001</c:v>
                </c:pt>
                <c:pt idx="86">
                  <c:v>0.25081490000000001</c:v>
                </c:pt>
                <c:pt idx="87">
                  <c:v>0.25045339999999999</c:v>
                </c:pt>
                <c:pt idx="88">
                  <c:v>0.24857499999999999</c:v>
                </c:pt>
                <c:pt idx="89">
                  <c:v>0.24855949999999999</c:v>
                </c:pt>
                <c:pt idx="90">
                  <c:v>0.247558</c:v>
                </c:pt>
                <c:pt idx="91">
                  <c:v>0.24875320000000001</c:v>
                </c:pt>
                <c:pt idx="92">
                  <c:v>0.24792829999999999</c:v>
                </c:pt>
                <c:pt idx="93">
                  <c:v>0.24824350000000001</c:v>
                </c:pt>
                <c:pt idx="94">
                  <c:v>0.24937090000000001</c:v>
                </c:pt>
                <c:pt idx="95">
                  <c:v>0.24783089999999999</c:v>
                </c:pt>
                <c:pt idx="96">
                  <c:v>0.2495319</c:v>
                </c:pt>
                <c:pt idx="97">
                  <c:v>0.24947259999999999</c:v>
                </c:pt>
                <c:pt idx="98">
                  <c:v>0.2499294</c:v>
                </c:pt>
                <c:pt idx="99">
                  <c:v>0.2505174</c:v>
                </c:pt>
                <c:pt idx="100">
                  <c:v>0.25127890000000003</c:v>
                </c:pt>
                <c:pt idx="101">
                  <c:v>0.2522161</c:v>
                </c:pt>
                <c:pt idx="102">
                  <c:v>0.2504692</c:v>
                </c:pt>
                <c:pt idx="103">
                  <c:v>0.25157420000000003</c:v>
                </c:pt>
                <c:pt idx="104">
                  <c:v>0.25069399999999997</c:v>
                </c:pt>
                <c:pt idx="105">
                  <c:v>0.25015720000000002</c:v>
                </c:pt>
                <c:pt idx="106">
                  <c:v>0.25085730000000001</c:v>
                </c:pt>
                <c:pt idx="107">
                  <c:v>0.25041259999999999</c:v>
                </c:pt>
                <c:pt idx="108">
                  <c:v>0.25196879999999999</c:v>
                </c:pt>
                <c:pt idx="109">
                  <c:v>0.25197130000000001</c:v>
                </c:pt>
                <c:pt idx="110">
                  <c:v>0.25290400000000002</c:v>
                </c:pt>
                <c:pt idx="111">
                  <c:v>0.25203490000000001</c:v>
                </c:pt>
                <c:pt idx="112">
                  <c:v>0.25167679999999998</c:v>
                </c:pt>
                <c:pt idx="113">
                  <c:v>0.25324720000000001</c:v>
                </c:pt>
                <c:pt idx="114">
                  <c:v>0.2511891</c:v>
                </c:pt>
                <c:pt idx="115">
                  <c:v>0.25032149999999997</c:v>
                </c:pt>
                <c:pt idx="116">
                  <c:v>0.24812519999999999</c:v>
                </c:pt>
                <c:pt idx="117">
                  <c:v>0.2460466</c:v>
                </c:pt>
                <c:pt idx="118">
                  <c:v>0.24444150000000001</c:v>
                </c:pt>
                <c:pt idx="119">
                  <c:v>0.24279249999999999</c:v>
                </c:pt>
                <c:pt idx="120">
                  <c:v>0.24254010000000001</c:v>
                </c:pt>
                <c:pt idx="121">
                  <c:v>0.23963950000000001</c:v>
                </c:pt>
                <c:pt idx="122">
                  <c:v>0.23924509999999999</c:v>
                </c:pt>
                <c:pt idx="123">
                  <c:v>0.2381028</c:v>
                </c:pt>
                <c:pt idx="124">
                  <c:v>0.23550989999999999</c:v>
                </c:pt>
                <c:pt idx="125">
                  <c:v>0.23547870000000001</c:v>
                </c:pt>
                <c:pt idx="126">
                  <c:v>0.23444329999999999</c:v>
                </c:pt>
                <c:pt idx="127">
                  <c:v>0.23419719999999999</c:v>
                </c:pt>
                <c:pt idx="128">
                  <c:v>0.2328219</c:v>
                </c:pt>
                <c:pt idx="129">
                  <c:v>0.23360120000000001</c:v>
                </c:pt>
                <c:pt idx="130">
                  <c:v>0.2338228</c:v>
                </c:pt>
                <c:pt idx="131">
                  <c:v>0.23229759999999999</c:v>
                </c:pt>
                <c:pt idx="132">
                  <c:v>0.23383519999999999</c:v>
                </c:pt>
                <c:pt idx="133">
                  <c:v>0.23374249999999999</c:v>
                </c:pt>
                <c:pt idx="134">
                  <c:v>0.23350760000000001</c:v>
                </c:pt>
                <c:pt idx="135">
                  <c:v>0.2341568</c:v>
                </c:pt>
                <c:pt idx="136">
                  <c:v>0.23474909999999999</c:v>
                </c:pt>
                <c:pt idx="137">
                  <c:v>0.23498150000000001</c:v>
                </c:pt>
                <c:pt idx="138">
                  <c:v>0.2376654</c:v>
                </c:pt>
                <c:pt idx="139">
                  <c:v>0.2505985</c:v>
                </c:pt>
                <c:pt idx="140">
                  <c:v>0.24589839999999999</c:v>
                </c:pt>
                <c:pt idx="141">
                  <c:v>0.23463880000000001</c:v>
                </c:pt>
                <c:pt idx="142">
                  <c:v>0.2331124</c:v>
                </c:pt>
                <c:pt idx="143">
                  <c:v>0.23019829999999999</c:v>
                </c:pt>
                <c:pt idx="144">
                  <c:v>0.2274921</c:v>
                </c:pt>
                <c:pt idx="145">
                  <c:v>0.22410920000000001</c:v>
                </c:pt>
                <c:pt idx="146">
                  <c:v>0.2225241</c:v>
                </c:pt>
                <c:pt idx="147">
                  <c:v>0.21927160000000001</c:v>
                </c:pt>
                <c:pt idx="148">
                  <c:v>0.21679660000000001</c:v>
                </c:pt>
                <c:pt idx="149">
                  <c:v>0.21665780000000001</c:v>
                </c:pt>
                <c:pt idx="150">
                  <c:v>0.214225</c:v>
                </c:pt>
                <c:pt idx="151">
                  <c:v>0.2133805</c:v>
                </c:pt>
                <c:pt idx="152">
                  <c:v>0.21368480000000001</c:v>
                </c:pt>
                <c:pt idx="153">
                  <c:v>0.2133862</c:v>
                </c:pt>
                <c:pt idx="154">
                  <c:v>0.2127337</c:v>
                </c:pt>
                <c:pt idx="155">
                  <c:v>0.211869</c:v>
                </c:pt>
                <c:pt idx="156">
                  <c:v>0.2120686</c:v>
                </c:pt>
                <c:pt idx="157">
                  <c:v>0.20914640000000001</c:v>
                </c:pt>
                <c:pt idx="158">
                  <c:v>0.20795430000000001</c:v>
                </c:pt>
                <c:pt idx="159">
                  <c:v>0.20732210000000001</c:v>
                </c:pt>
                <c:pt idx="160">
                  <c:v>0.2047871</c:v>
                </c:pt>
                <c:pt idx="161">
                  <c:v>0.2032998</c:v>
                </c:pt>
                <c:pt idx="162">
                  <c:v>0.20217499999999999</c:v>
                </c:pt>
                <c:pt idx="163">
                  <c:v>0.20128450000000001</c:v>
                </c:pt>
                <c:pt idx="164">
                  <c:v>0.1987585</c:v>
                </c:pt>
                <c:pt idx="165">
                  <c:v>0.19769410000000001</c:v>
                </c:pt>
                <c:pt idx="166">
                  <c:v>0.19763520000000001</c:v>
                </c:pt>
                <c:pt idx="167">
                  <c:v>0.19458900000000001</c:v>
                </c:pt>
                <c:pt idx="168">
                  <c:v>0.19353600000000001</c:v>
                </c:pt>
                <c:pt idx="169">
                  <c:v>0.19245319999999999</c:v>
                </c:pt>
                <c:pt idx="170">
                  <c:v>0.190168</c:v>
                </c:pt>
                <c:pt idx="171">
                  <c:v>0.18805230000000001</c:v>
                </c:pt>
                <c:pt idx="172">
                  <c:v>0.18696779999999999</c:v>
                </c:pt>
                <c:pt idx="173">
                  <c:v>0.18604029999999999</c:v>
                </c:pt>
                <c:pt idx="174">
                  <c:v>0.1834334</c:v>
                </c:pt>
                <c:pt idx="175">
                  <c:v>0.1833185</c:v>
                </c:pt>
                <c:pt idx="176">
                  <c:v>0.18299799999999999</c:v>
                </c:pt>
                <c:pt idx="177">
                  <c:v>0.18123</c:v>
                </c:pt>
                <c:pt idx="178">
                  <c:v>0.18124750000000001</c:v>
                </c:pt>
                <c:pt idx="179">
                  <c:v>0.18099480000000001</c:v>
                </c:pt>
                <c:pt idx="180">
                  <c:v>0.18022540000000001</c:v>
                </c:pt>
                <c:pt idx="181">
                  <c:v>0.1789162</c:v>
                </c:pt>
                <c:pt idx="182">
                  <c:v>0.17923729999999999</c:v>
                </c:pt>
                <c:pt idx="183">
                  <c:v>0.17879429999999999</c:v>
                </c:pt>
                <c:pt idx="184">
                  <c:v>0.1771508</c:v>
                </c:pt>
                <c:pt idx="185">
                  <c:v>0.17767649999999999</c:v>
                </c:pt>
                <c:pt idx="186">
                  <c:v>0.1770487</c:v>
                </c:pt>
                <c:pt idx="187">
                  <c:v>0.17555409999999999</c:v>
                </c:pt>
                <c:pt idx="188">
                  <c:v>0.1748199</c:v>
                </c:pt>
                <c:pt idx="189">
                  <c:v>0.1741897</c:v>
                </c:pt>
                <c:pt idx="190">
                  <c:v>0.17303689999999999</c:v>
                </c:pt>
                <c:pt idx="191">
                  <c:v>0.17151040000000001</c:v>
                </c:pt>
                <c:pt idx="192">
                  <c:v>0.17187069999999999</c:v>
                </c:pt>
                <c:pt idx="193">
                  <c:v>0.1707032</c:v>
                </c:pt>
                <c:pt idx="194">
                  <c:v>0.1691569</c:v>
                </c:pt>
                <c:pt idx="195">
                  <c:v>0.16905200000000001</c:v>
                </c:pt>
                <c:pt idx="196">
                  <c:v>0.1680103</c:v>
                </c:pt>
                <c:pt idx="197">
                  <c:v>0.1666366</c:v>
                </c:pt>
                <c:pt idx="198">
                  <c:v>0.16557959999999999</c:v>
                </c:pt>
                <c:pt idx="199">
                  <c:v>0.1652072</c:v>
                </c:pt>
                <c:pt idx="200">
                  <c:v>0.1639746</c:v>
                </c:pt>
                <c:pt idx="201">
                  <c:v>0.16287689999999999</c:v>
                </c:pt>
                <c:pt idx="202">
                  <c:v>0.16341729999999999</c:v>
                </c:pt>
                <c:pt idx="203">
                  <c:v>0.16269700000000001</c:v>
                </c:pt>
                <c:pt idx="204">
                  <c:v>0.1625983</c:v>
                </c:pt>
                <c:pt idx="205">
                  <c:v>0.16356470000000001</c:v>
                </c:pt>
                <c:pt idx="206">
                  <c:v>0.1644138</c:v>
                </c:pt>
                <c:pt idx="207">
                  <c:v>0.16513140000000001</c:v>
                </c:pt>
                <c:pt idx="208">
                  <c:v>0.16637379999999999</c:v>
                </c:pt>
                <c:pt idx="209">
                  <c:v>0.1685606</c:v>
                </c:pt>
                <c:pt idx="210">
                  <c:v>0.16933010000000001</c:v>
                </c:pt>
                <c:pt idx="211">
                  <c:v>0.1703018</c:v>
                </c:pt>
                <c:pt idx="212">
                  <c:v>0.17165169999999999</c:v>
                </c:pt>
                <c:pt idx="213">
                  <c:v>0.17125609999999999</c:v>
                </c:pt>
                <c:pt idx="214">
                  <c:v>0.17076939999999999</c:v>
                </c:pt>
                <c:pt idx="215">
                  <c:v>0.1700314</c:v>
                </c:pt>
                <c:pt idx="216">
                  <c:v>0.16849</c:v>
                </c:pt>
                <c:pt idx="217">
                  <c:v>0.16625100000000001</c:v>
                </c:pt>
                <c:pt idx="218">
                  <c:v>0.16479550000000001</c:v>
                </c:pt>
                <c:pt idx="219">
                  <c:v>0.16343440000000001</c:v>
                </c:pt>
                <c:pt idx="220">
                  <c:v>0.1609911</c:v>
                </c:pt>
                <c:pt idx="221">
                  <c:v>0.159716</c:v>
                </c:pt>
                <c:pt idx="222">
                  <c:v>0.1589351</c:v>
                </c:pt>
                <c:pt idx="223">
                  <c:v>0.1577471</c:v>
                </c:pt>
                <c:pt idx="224">
                  <c:v>0.15695990000000001</c:v>
                </c:pt>
                <c:pt idx="225">
                  <c:v>0.15625800000000001</c:v>
                </c:pt>
                <c:pt idx="226">
                  <c:v>0.155391</c:v>
                </c:pt>
                <c:pt idx="227">
                  <c:v>0.15408559999999999</c:v>
                </c:pt>
                <c:pt idx="228">
                  <c:v>0.15396119999999999</c:v>
                </c:pt>
                <c:pt idx="229">
                  <c:v>0.15398419999999999</c:v>
                </c:pt>
                <c:pt idx="230">
                  <c:v>0.15367169999999999</c:v>
                </c:pt>
                <c:pt idx="231">
                  <c:v>0.15467110000000001</c:v>
                </c:pt>
                <c:pt idx="232">
                  <c:v>0.15612699999999999</c:v>
                </c:pt>
                <c:pt idx="233">
                  <c:v>0.1575522</c:v>
                </c:pt>
                <c:pt idx="234">
                  <c:v>0.15954599999999999</c:v>
                </c:pt>
                <c:pt idx="235">
                  <c:v>0.16186049999999999</c:v>
                </c:pt>
                <c:pt idx="236">
                  <c:v>0.16358249999999999</c:v>
                </c:pt>
                <c:pt idx="237">
                  <c:v>0.16495889999999999</c:v>
                </c:pt>
                <c:pt idx="238">
                  <c:v>0.16719319999999999</c:v>
                </c:pt>
                <c:pt idx="239">
                  <c:v>0.16875380000000001</c:v>
                </c:pt>
                <c:pt idx="240">
                  <c:v>0.1699503</c:v>
                </c:pt>
                <c:pt idx="241">
                  <c:v>0.1718018</c:v>
                </c:pt>
                <c:pt idx="242">
                  <c:v>0.1733305</c:v>
                </c:pt>
                <c:pt idx="243">
                  <c:v>0.17418429999999999</c:v>
                </c:pt>
                <c:pt idx="244">
                  <c:v>0.17521229999999999</c:v>
                </c:pt>
                <c:pt idx="245">
                  <c:v>0.1765536</c:v>
                </c:pt>
                <c:pt idx="246">
                  <c:v>0.17733969999999999</c:v>
                </c:pt>
                <c:pt idx="247">
                  <c:v>0.17811060000000001</c:v>
                </c:pt>
                <c:pt idx="248">
                  <c:v>0.1796923</c:v>
                </c:pt>
                <c:pt idx="249">
                  <c:v>0.18064259999999999</c:v>
                </c:pt>
                <c:pt idx="250">
                  <c:v>0.18160309999999999</c:v>
                </c:pt>
                <c:pt idx="251">
                  <c:v>0.1834915</c:v>
                </c:pt>
                <c:pt idx="252">
                  <c:v>0.18552350000000001</c:v>
                </c:pt>
                <c:pt idx="253">
                  <c:v>0.18731020000000001</c:v>
                </c:pt>
                <c:pt idx="254">
                  <c:v>0.1899689</c:v>
                </c:pt>
                <c:pt idx="255">
                  <c:v>0.1930424</c:v>
                </c:pt>
                <c:pt idx="256">
                  <c:v>0.1951425</c:v>
                </c:pt>
                <c:pt idx="257">
                  <c:v>0.1967595</c:v>
                </c:pt>
                <c:pt idx="258">
                  <c:v>0.19800200000000001</c:v>
                </c:pt>
                <c:pt idx="259">
                  <c:v>0.19746900000000001</c:v>
                </c:pt>
                <c:pt idx="260">
                  <c:v>0.19590589999999999</c:v>
                </c:pt>
                <c:pt idx="261">
                  <c:v>0.19431219999999999</c:v>
                </c:pt>
                <c:pt idx="262">
                  <c:v>0.1922026</c:v>
                </c:pt>
                <c:pt idx="263">
                  <c:v>0.18962200000000001</c:v>
                </c:pt>
                <c:pt idx="264">
                  <c:v>0.1880077</c:v>
                </c:pt>
                <c:pt idx="265">
                  <c:v>0.18719730000000001</c:v>
                </c:pt>
                <c:pt idx="266">
                  <c:v>0.18621570000000001</c:v>
                </c:pt>
                <c:pt idx="267">
                  <c:v>0.1858986</c:v>
                </c:pt>
                <c:pt idx="268">
                  <c:v>0.18680469999999999</c:v>
                </c:pt>
                <c:pt idx="269">
                  <c:v>0.18750040000000001</c:v>
                </c:pt>
                <c:pt idx="270">
                  <c:v>0.18838740000000001</c:v>
                </c:pt>
                <c:pt idx="271">
                  <c:v>0.1903406</c:v>
                </c:pt>
                <c:pt idx="272">
                  <c:v>0.19245999999999999</c:v>
                </c:pt>
                <c:pt idx="273">
                  <c:v>0.1942178</c:v>
                </c:pt>
                <c:pt idx="274">
                  <c:v>0.1968192</c:v>
                </c:pt>
                <c:pt idx="275">
                  <c:v>0.1999232</c:v>
                </c:pt>
                <c:pt idx="276">
                  <c:v>0.2024386</c:v>
                </c:pt>
                <c:pt idx="277">
                  <c:v>0.2052727</c:v>
                </c:pt>
                <c:pt idx="278">
                  <c:v>0.2089163</c:v>
                </c:pt>
                <c:pt idx="279">
                  <c:v>0.2117822</c:v>
                </c:pt>
                <c:pt idx="280">
                  <c:v>0.21450739999999999</c:v>
                </c:pt>
                <c:pt idx="281">
                  <c:v>0.21802099999999999</c:v>
                </c:pt>
                <c:pt idx="282">
                  <c:v>0.22130820000000001</c:v>
                </c:pt>
                <c:pt idx="283">
                  <c:v>0.2240057</c:v>
                </c:pt>
                <c:pt idx="284">
                  <c:v>0.2274495</c:v>
                </c:pt>
                <c:pt idx="285">
                  <c:v>0.23141619999999999</c:v>
                </c:pt>
                <c:pt idx="286">
                  <c:v>0.2347708</c:v>
                </c:pt>
                <c:pt idx="287">
                  <c:v>0.23829929999999999</c:v>
                </c:pt>
                <c:pt idx="288">
                  <c:v>0.2428157</c:v>
                </c:pt>
                <c:pt idx="289">
                  <c:v>0.24663360000000001</c:v>
                </c:pt>
                <c:pt idx="290">
                  <c:v>0.25018839999999998</c:v>
                </c:pt>
                <c:pt idx="291">
                  <c:v>0.25430469999999999</c:v>
                </c:pt>
                <c:pt idx="292">
                  <c:v>0.25792920000000003</c:v>
                </c:pt>
                <c:pt idx="293">
                  <c:v>0.26049280000000002</c:v>
                </c:pt>
                <c:pt idx="294">
                  <c:v>0.26356469999999999</c:v>
                </c:pt>
                <c:pt idx="295">
                  <c:v>0.26696340000000002</c:v>
                </c:pt>
                <c:pt idx="296">
                  <c:v>0.26972380000000001</c:v>
                </c:pt>
                <c:pt idx="297">
                  <c:v>0.27293899999999999</c:v>
                </c:pt>
                <c:pt idx="298">
                  <c:v>0.27724169999999998</c:v>
                </c:pt>
                <c:pt idx="299">
                  <c:v>0.28143319999999999</c:v>
                </c:pt>
                <c:pt idx="300">
                  <c:v>0.28621089999999999</c:v>
                </c:pt>
                <c:pt idx="301">
                  <c:v>0.29218769999999999</c:v>
                </c:pt>
                <c:pt idx="302">
                  <c:v>0.29825210000000002</c:v>
                </c:pt>
                <c:pt idx="303">
                  <c:v>0.30314029999999997</c:v>
                </c:pt>
                <c:pt idx="304">
                  <c:v>0.30777110000000002</c:v>
                </c:pt>
                <c:pt idx="305">
                  <c:v>0.31185970000000002</c:v>
                </c:pt>
                <c:pt idx="306">
                  <c:v>0.3142992</c:v>
                </c:pt>
                <c:pt idx="307">
                  <c:v>0.316494</c:v>
                </c:pt>
                <c:pt idx="308">
                  <c:v>0.31912560000000001</c:v>
                </c:pt>
                <c:pt idx="309">
                  <c:v>0.32086550000000003</c:v>
                </c:pt>
                <c:pt idx="310">
                  <c:v>0.32255430000000002</c:v>
                </c:pt>
                <c:pt idx="311">
                  <c:v>0.32515759999999999</c:v>
                </c:pt>
                <c:pt idx="312">
                  <c:v>0.32792270000000001</c:v>
                </c:pt>
                <c:pt idx="313">
                  <c:v>0.32980199999999998</c:v>
                </c:pt>
                <c:pt idx="314">
                  <c:v>0.33251140000000001</c:v>
                </c:pt>
                <c:pt idx="315">
                  <c:v>0.33568379999999998</c:v>
                </c:pt>
                <c:pt idx="316">
                  <c:v>0.33821089999999998</c:v>
                </c:pt>
                <c:pt idx="317">
                  <c:v>0.3411574</c:v>
                </c:pt>
                <c:pt idx="318">
                  <c:v>0.34490510000000002</c:v>
                </c:pt>
                <c:pt idx="319">
                  <c:v>0.34818680000000002</c:v>
                </c:pt>
                <c:pt idx="320">
                  <c:v>0.35107270000000002</c:v>
                </c:pt>
                <c:pt idx="321">
                  <c:v>0.3542381</c:v>
                </c:pt>
                <c:pt idx="322">
                  <c:v>0.35726029999999998</c:v>
                </c:pt>
                <c:pt idx="323">
                  <c:v>0.35895690000000002</c:v>
                </c:pt>
                <c:pt idx="324">
                  <c:v>0.36098590000000003</c:v>
                </c:pt>
                <c:pt idx="325">
                  <c:v>0.3630044</c:v>
                </c:pt>
                <c:pt idx="326">
                  <c:v>0.36418699999999998</c:v>
                </c:pt>
                <c:pt idx="327">
                  <c:v>0.36500840000000001</c:v>
                </c:pt>
                <c:pt idx="328">
                  <c:v>0.36599500000000001</c:v>
                </c:pt>
                <c:pt idx="329">
                  <c:v>0.36612040000000001</c:v>
                </c:pt>
                <c:pt idx="330">
                  <c:v>0.36492799999999997</c:v>
                </c:pt>
                <c:pt idx="331">
                  <c:v>0.36361779999999999</c:v>
                </c:pt>
                <c:pt idx="332">
                  <c:v>0.36221170000000003</c:v>
                </c:pt>
                <c:pt idx="333">
                  <c:v>0.36025059999999998</c:v>
                </c:pt>
                <c:pt idx="334">
                  <c:v>0.35971710000000001</c:v>
                </c:pt>
                <c:pt idx="335">
                  <c:v>0.36044340000000002</c:v>
                </c:pt>
                <c:pt idx="336">
                  <c:v>0.36145729999999998</c:v>
                </c:pt>
                <c:pt idx="337">
                  <c:v>0.36257119999999998</c:v>
                </c:pt>
                <c:pt idx="338">
                  <c:v>0.36449920000000002</c:v>
                </c:pt>
                <c:pt idx="339">
                  <c:v>0.3659963</c:v>
                </c:pt>
                <c:pt idx="340">
                  <c:v>0.36674980000000001</c:v>
                </c:pt>
                <c:pt idx="341">
                  <c:v>0.36763990000000002</c:v>
                </c:pt>
                <c:pt idx="342">
                  <c:v>0.36821369999999998</c:v>
                </c:pt>
                <c:pt idx="343">
                  <c:v>0.36746109999999998</c:v>
                </c:pt>
                <c:pt idx="344">
                  <c:v>0.36662509999999998</c:v>
                </c:pt>
                <c:pt idx="345">
                  <c:v>0.36544890000000002</c:v>
                </c:pt>
                <c:pt idx="346">
                  <c:v>0.36371569999999998</c:v>
                </c:pt>
                <c:pt idx="347">
                  <c:v>0.36143690000000001</c:v>
                </c:pt>
                <c:pt idx="348">
                  <c:v>0.35984339999999998</c:v>
                </c:pt>
                <c:pt idx="349">
                  <c:v>0.35800179999999998</c:v>
                </c:pt>
                <c:pt idx="350">
                  <c:v>0.35557820000000001</c:v>
                </c:pt>
                <c:pt idx="351">
                  <c:v>0.3536205</c:v>
                </c:pt>
                <c:pt idx="352">
                  <c:v>0.35174339999999998</c:v>
                </c:pt>
                <c:pt idx="353">
                  <c:v>0.3491998</c:v>
                </c:pt>
                <c:pt idx="354">
                  <c:v>0.34704639999999998</c:v>
                </c:pt>
                <c:pt idx="355">
                  <c:v>0.3452462</c:v>
                </c:pt>
                <c:pt idx="356">
                  <c:v>0.34352759999999999</c:v>
                </c:pt>
                <c:pt idx="357">
                  <c:v>0.34164990000000001</c:v>
                </c:pt>
                <c:pt idx="358">
                  <c:v>0.34088160000000001</c:v>
                </c:pt>
                <c:pt idx="359">
                  <c:v>0.33988849999999998</c:v>
                </c:pt>
                <c:pt idx="360">
                  <c:v>0.33847369999999999</c:v>
                </c:pt>
                <c:pt idx="361">
                  <c:v>0.33771269999999998</c:v>
                </c:pt>
                <c:pt idx="362">
                  <c:v>0.33761059999999998</c:v>
                </c:pt>
                <c:pt idx="363">
                  <c:v>0.33741779999999999</c:v>
                </c:pt>
                <c:pt idx="364">
                  <c:v>0.33774779999999999</c:v>
                </c:pt>
                <c:pt idx="365">
                  <c:v>0.338806</c:v>
                </c:pt>
                <c:pt idx="366">
                  <c:v>0.33972229999999998</c:v>
                </c:pt>
                <c:pt idx="367">
                  <c:v>0.33998909999999999</c:v>
                </c:pt>
                <c:pt idx="368">
                  <c:v>0.34079979999999999</c:v>
                </c:pt>
                <c:pt idx="369">
                  <c:v>0.34070980000000001</c:v>
                </c:pt>
                <c:pt idx="370">
                  <c:v>0.33935870000000001</c:v>
                </c:pt>
                <c:pt idx="371">
                  <c:v>0.33757209999999999</c:v>
                </c:pt>
                <c:pt idx="372">
                  <c:v>0.33546120000000001</c:v>
                </c:pt>
                <c:pt idx="373">
                  <c:v>0.33268059999999999</c:v>
                </c:pt>
                <c:pt idx="374">
                  <c:v>0.33046609999999998</c:v>
                </c:pt>
                <c:pt idx="375">
                  <c:v>0.32935350000000002</c:v>
                </c:pt>
                <c:pt idx="376">
                  <c:v>0.32796609999999998</c:v>
                </c:pt>
                <c:pt idx="377">
                  <c:v>0.32589590000000002</c:v>
                </c:pt>
                <c:pt idx="378">
                  <c:v>0.32400649999999998</c:v>
                </c:pt>
                <c:pt idx="379">
                  <c:v>0.32140659999999999</c:v>
                </c:pt>
                <c:pt idx="380">
                  <c:v>0.31849860000000002</c:v>
                </c:pt>
                <c:pt idx="381">
                  <c:v>0.31598549999999997</c:v>
                </c:pt>
                <c:pt idx="382">
                  <c:v>0.3142723</c:v>
                </c:pt>
                <c:pt idx="383">
                  <c:v>0.31229319999999999</c:v>
                </c:pt>
                <c:pt idx="384">
                  <c:v>0.31101620000000002</c:v>
                </c:pt>
                <c:pt idx="385">
                  <c:v>0.311085</c:v>
                </c:pt>
                <c:pt idx="386">
                  <c:v>0.31118200000000001</c:v>
                </c:pt>
                <c:pt idx="387">
                  <c:v>0.31128509999999998</c:v>
                </c:pt>
                <c:pt idx="388">
                  <c:v>0.31231310000000001</c:v>
                </c:pt>
                <c:pt idx="389">
                  <c:v>0.3133339</c:v>
                </c:pt>
                <c:pt idx="390">
                  <c:v>0.31440109999999999</c:v>
                </c:pt>
                <c:pt idx="391">
                  <c:v>0.31603059999999999</c:v>
                </c:pt>
                <c:pt idx="392">
                  <c:v>0.31841429999999998</c:v>
                </c:pt>
                <c:pt idx="393">
                  <c:v>0.31982899999999997</c:v>
                </c:pt>
                <c:pt idx="394">
                  <c:v>0.32109290000000001</c:v>
                </c:pt>
                <c:pt idx="395">
                  <c:v>0.32251489999999999</c:v>
                </c:pt>
                <c:pt idx="396">
                  <c:v>0.32273089999999999</c:v>
                </c:pt>
                <c:pt idx="397">
                  <c:v>0.32148369999999998</c:v>
                </c:pt>
                <c:pt idx="398">
                  <c:v>0.31944499999999998</c:v>
                </c:pt>
                <c:pt idx="399">
                  <c:v>0.316027</c:v>
                </c:pt>
                <c:pt idx="400">
                  <c:v>0.3108495</c:v>
                </c:pt>
                <c:pt idx="401">
                  <c:v>0.30488739999999998</c:v>
                </c:pt>
                <c:pt idx="402">
                  <c:v>0.2990736</c:v>
                </c:pt>
                <c:pt idx="403">
                  <c:v>0.29225960000000001</c:v>
                </c:pt>
                <c:pt idx="404">
                  <c:v>0.28575260000000002</c:v>
                </c:pt>
                <c:pt idx="405">
                  <c:v>0.28000570000000002</c:v>
                </c:pt>
                <c:pt idx="406">
                  <c:v>0.27432469999999998</c:v>
                </c:pt>
                <c:pt idx="407">
                  <c:v>0.26875749999999998</c:v>
                </c:pt>
                <c:pt idx="408">
                  <c:v>0.2644379</c:v>
                </c:pt>
                <c:pt idx="409">
                  <c:v>0.26111210000000001</c:v>
                </c:pt>
                <c:pt idx="410">
                  <c:v>0.25780609999999998</c:v>
                </c:pt>
                <c:pt idx="411">
                  <c:v>0.255579</c:v>
                </c:pt>
                <c:pt idx="412">
                  <c:v>0.25487369999999998</c:v>
                </c:pt>
                <c:pt idx="413">
                  <c:v>0.25431749999999997</c:v>
                </c:pt>
                <c:pt idx="414">
                  <c:v>0.2545558</c:v>
                </c:pt>
                <c:pt idx="415">
                  <c:v>0.25583299999999998</c:v>
                </c:pt>
                <c:pt idx="416">
                  <c:v>0.25738179999999999</c:v>
                </c:pt>
                <c:pt idx="417">
                  <c:v>0.25829410000000003</c:v>
                </c:pt>
                <c:pt idx="418">
                  <c:v>0.25968960000000002</c:v>
                </c:pt>
                <c:pt idx="419">
                  <c:v>0.26122050000000002</c:v>
                </c:pt>
                <c:pt idx="420">
                  <c:v>0.26158439999999999</c:v>
                </c:pt>
                <c:pt idx="421">
                  <c:v>0.26193870000000002</c:v>
                </c:pt>
                <c:pt idx="422">
                  <c:v>0.26294640000000002</c:v>
                </c:pt>
                <c:pt idx="423">
                  <c:v>0.26345669999999999</c:v>
                </c:pt>
                <c:pt idx="424">
                  <c:v>0.26405279999999998</c:v>
                </c:pt>
                <c:pt idx="425">
                  <c:v>0.2653895</c:v>
                </c:pt>
                <c:pt idx="426">
                  <c:v>0.2668584</c:v>
                </c:pt>
                <c:pt idx="427">
                  <c:v>0.2676675</c:v>
                </c:pt>
                <c:pt idx="428">
                  <c:v>0.26922859999999998</c:v>
                </c:pt>
                <c:pt idx="429">
                  <c:v>0.27100109999999999</c:v>
                </c:pt>
                <c:pt idx="430">
                  <c:v>0.27190999999999999</c:v>
                </c:pt>
                <c:pt idx="431">
                  <c:v>0.2728546</c:v>
                </c:pt>
                <c:pt idx="432">
                  <c:v>0.2740784</c:v>
                </c:pt>
                <c:pt idx="433">
                  <c:v>0.27443509999999999</c:v>
                </c:pt>
                <c:pt idx="434">
                  <c:v>0.27410620000000002</c:v>
                </c:pt>
                <c:pt idx="435">
                  <c:v>0.274146</c:v>
                </c:pt>
                <c:pt idx="436">
                  <c:v>0.27443050000000002</c:v>
                </c:pt>
                <c:pt idx="437">
                  <c:v>0.27423520000000001</c:v>
                </c:pt>
                <c:pt idx="438">
                  <c:v>0.27506589999999997</c:v>
                </c:pt>
                <c:pt idx="439">
                  <c:v>0.27641369999999998</c:v>
                </c:pt>
                <c:pt idx="440">
                  <c:v>0.2773214</c:v>
                </c:pt>
                <c:pt idx="441">
                  <c:v>0.27827099999999999</c:v>
                </c:pt>
                <c:pt idx="442">
                  <c:v>0.28001969999999998</c:v>
                </c:pt>
                <c:pt idx="443">
                  <c:v>0.28181060000000002</c:v>
                </c:pt>
                <c:pt idx="444">
                  <c:v>0.28337869999999998</c:v>
                </c:pt>
                <c:pt idx="445">
                  <c:v>0.28575840000000002</c:v>
                </c:pt>
                <c:pt idx="446">
                  <c:v>0.2883829</c:v>
                </c:pt>
                <c:pt idx="447">
                  <c:v>0.28995320000000002</c:v>
                </c:pt>
                <c:pt idx="448">
                  <c:v>0.29177160000000002</c:v>
                </c:pt>
                <c:pt idx="449">
                  <c:v>0.2934756</c:v>
                </c:pt>
                <c:pt idx="450">
                  <c:v>0.2942844</c:v>
                </c:pt>
                <c:pt idx="451">
                  <c:v>0.29425509999999999</c:v>
                </c:pt>
                <c:pt idx="452">
                  <c:v>0.29419840000000003</c:v>
                </c:pt>
                <c:pt idx="453">
                  <c:v>0.29314020000000002</c:v>
                </c:pt>
                <c:pt idx="454">
                  <c:v>0.29091070000000002</c:v>
                </c:pt>
                <c:pt idx="455">
                  <c:v>0.2887614</c:v>
                </c:pt>
                <c:pt idx="456">
                  <c:v>0.28666609999999998</c:v>
                </c:pt>
                <c:pt idx="457">
                  <c:v>0.28388770000000002</c:v>
                </c:pt>
                <c:pt idx="458">
                  <c:v>0.28104659999999998</c:v>
                </c:pt>
                <c:pt idx="459">
                  <c:v>0.27779730000000002</c:v>
                </c:pt>
                <c:pt idx="460">
                  <c:v>0.27391599999999999</c:v>
                </c:pt>
                <c:pt idx="461">
                  <c:v>0.26972750000000001</c:v>
                </c:pt>
                <c:pt idx="462">
                  <c:v>0.26681359999999998</c:v>
                </c:pt>
                <c:pt idx="463">
                  <c:v>0.26436670000000001</c:v>
                </c:pt>
                <c:pt idx="464">
                  <c:v>0.26189879999999999</c:v>
                </c:pt>
                <c:pt idx="465">
                  <c:v>0.26033790000000001</c:v>
                </c:pt>
                <c:pt idx="466">
                  <c:v>0.25942490000000001</c:v>
                </c:pt>
                <c:pt idx="467">
                  <c:v>0.2585404</c:v>
                </c:pt>
                <c:pt idx="468">
                  <c:v>0.25844070000000002</c:v>
                </c:pt>
                <c:pt idx="469">
                  <c:v>0.25922640000000002</c:v>
                </c:pt>
                <c:pt idx="470">
                  <c:v>0.26022289999999998</c:v>
                </c:pt>
                <c:pt idx="471">
                  <c:v>0.26117649999999998</c:v>
                </c:pt>
                <c:pt idx="472">
                  <c:v>0.2631542</c:v>
                </c:pt>
                <c:pt idx="473">
                  <c:v>0.26513809999999999</c:v>
                </c:pt>
                <c:pt idx="474">
                  <c:v>0.2666674</c:v>
                </c:pt>
                <c:pt idx="475">
                  <c:v>0.26809630000000001</c:v>
                </c:pt>
                <c:pt idx="476">
                  <c:v>0.26934989999999998</c:v>
                </c:pt>
                <c:pt idx="477">
                  <c:v>0.269368</c:v>
                </c:pt>
                <c:pt idx="478">
                  <c:v>0.26844620000000002</c:v>
                </c:pt>
                <c:pt idx="479">
                  <c:v>0.26753769999999999</c:v>
                </c:pt>
                <c:pt idx="480">
                  <c:v>0.26633990000000002</c:v>
                </c:pt>
                <c:pt idx="481">
                  <c:v>0.2650303</c:v>
                </c:pt>
                <c:pt idx="482">
                  <c:v>0.26500970000000001</c:v>
                </c:pt>
                <c:pt idx="483">
                  <c:v>0.26509389999999999</c:v>
                </c:pt>
                <c:pt idx="484">
                  <c:v>0.26514399999999999</c:v>
                </c:pt>
                <c:pt idx="485">
                  <c:v>0.26549699999999998</c:v>
                </c:pt>
                <c:pt idx="486">
                  <c:v>0.26623200000000002</c:v>
                </c:pt>
                <c:pt idx="487">
                  <c:v>0.26629340000000001</c:v>
                </c:pt>
                <c:pt idx="488">
                  <c:v>0.2653083</c:v>
                </c:pt>
                <c:pt idx="489">
                  <c:v>0.26382090000000002</c:v>
                </c:pt>
                <c:pt idx="490">
                  <c:v>0.26242330000000003</c:v>
                </c:pt>
                <c:pt idx="491">
                  <c:v>0.26119550000000002</c:v>
                </c:pt>
                <c:pt idx="492">
                  <c:v>0.26106380000000001</c:v>
                </c:pt>
                <c:pt idx="493">
                  <c:v>0.26117750000000001</c:v>
                </c:pt>
                <c:pt idx="494">
                  <c:v>0.26170710000000003</c:v>
                </c:pt>
                <c:pt idx="495">
                  <c:v>0.26292500000000002</c:v>
                </c:pt>
                <c:pt idx="496">
                  <c:v>0.26472289999999998</c:v>
                </c:pt>
                <c:pt idx="497">
                  <c:v>0.26614450000000001</c:v>
                </c:pt>
                <c:pt idx="498">
                  <c:v>0.26856770000000002</c:v>
                </c:pt>
                <c:pt idx="499">
                  <c:v>0.27234989999999998</c:v>
                </c:pt>
                <c:pt idx="500">
                  <c:v>0.27473530000000002</c:v>
                </c:pt>
                <c:pt idx="501">
                  <c:v>0.27548430000000002</c:v>
                </c:pt>
                <c:pt idx="502">
                  <c:v>0.27757860000000001</c:v>
                </c:pt>
                <c:pt idx="503">
                  <c:v>0.27945350000000002</c:v>
                </c:pt>
                <c:pt idx="504">
                  <c:v>0.28065180000000001</c:v>
                </c:pt>
                <c:pt idx="505">
                  <c:v>0.28199950000000001</c:v>
                </c:pt>
                <c:pt idx="506">
                  <c:v>0.28232560000000001</c:v>
                </c:pt>
                <c:pt idx="507">
                  <c:v>0.28054839999999998</c:v>
                </c:pt>
                <c:pt idx="508">
                  <c:v>0.27907779999999999</c:v>
                </c:pt>
                <c:pt idx="509">
                  <c:v>0.27714680000000003</c:v>
                </c:pt>
                <c:pt idx="510">
                  <c:v>0.27451179999999997</c:v>
                </c:pt>
                <c:pt idx="511">
                  <c:v>0.27156789999999997</c:v>
                </c:pt>
                <c:pt idx="512">
                  <c:v>0.26976260000000002</c:v>
                </c:pt>
                <c:pt idx="513">
                  <c:v>0.26543139999999998</c:v>
                </c:pt>
                <c:pt idx="514">
                  <c:v>0.2598511</c:v>
                </c:pt>
                <c:pt idx="515">
                  <c:v>0.25702960000000002</c:v>
                </c:pt>
                <c:pt idx="516">
                  <c:v>0.25654959999999999</c:v>
                </c:pt>
                <c:pt idx="517">
                  <c:v>0.25365270000000001</c:v>
                </c:pt>
                <c:pt idx="518">
                  <c:v>0.25206149999999999</c:v>
                </c:pt>
                <c:pt idx="519">
                  <c:v>0.25097390000000003</c:v>
                </c:pt>
                <c:pt idx="520">
                  <c:v>0.24951970000000001</c:v>
                </c:pt>
                <c:pt idx="521">
                  <c:v>0.25031360000000002</c:v>
                </c:pt>
                <c:pt idx="522">
                  <c:v>0.25117669999999997</c:v>
                </c:pt>
                <c:pt idx="523">
                  <c:v>0.2517509</c:v>
                </c:pt>
                <c:pt idx="524">
                  <c:v>0.2533165</c:v>
                </c:pt>
                <c:pt idx="525">
                  <c:v>0.25554850000000001</c:v>
                </c:pt>
                <c:pt idx="526">
                  <c:v>0.2585093</c:v>
                </c:pt>
                <c:pt idx="527">
                  <c:v>0.26198280000000002</c:v>
                </c:pt>
                <c:pt idx="528">
                  <c:v>0.2683644</c:v>
                </c:pt>
                <c:pt idx="529">
                  <c:v>0.27393840000000003</c:v>
                </c:pt>
                <c:pt idx="530">
                  <c:v>0.27280270000000001</c:v>
                </c:pt>
                <c:pt idx="531">
                  <c:v>0.27274310000000002</c:v>
                </c:pt>
                <c:pt idx="532">
                  <c:v>0.2736365</c:v>
                </c:pt>
                <c:pt idx="533">
                  <c:v>0.2738141</c:v>
                </c:pt>
                <c:pt idx="534">
                  <c:v>0.27447310000000003</c:v>
                </c:pt>
                <c:pt idx="535">
                  <c:v>0.27349679999999998</c:v>
                </c:pt>
                <c:pt idx="536">
                  <c:v>0.27144699999999999</c:v>
                </c:pt>
                <c:pt idx="537">
                  <c:v>0.27171479999999998</c:v>
                </c:pt>
                <c:pt idx="538">
                  <c:v>0.27230140000000003</c:v>
                </c:pt>
                <c:pt idx="539">
                  <c:v>0.2657892</c:v>
                </c:pt>
                <c:pt idx="540">
                  <c:v>0.26163310000000001</c:v>
                </c:pt>
                <c:pt idx="541">
                  <c:v>0.26073459999999998</c:v>
                </c:pt>
                <c:pt idx="542">
                  <c:v>0.26192910000000003</c:v>
                </c:pt>
                <c:pt idx="543">
                  <c:v>0.26531450000000001</c:v>
                </c:pt>
                <c:pt idx="544">
                  <c:v>0.26868910000000001</c:v>
                </c:pt>
                <c:pt idx="545">
                  <c:v>0.27002039999999999</c:v>
                </c:pt>
                <c:pt idx="546">
                  <c:v>0.271789</c:v>
                </c:pt>
                <c:pt idx="547">
                  <c:v>0.27431339999999999</c:v>
                </c:pt>
                <c:pt idx="548">
                  <c:v>0.28170210000000001</c:v>
                </c:pt>
                <c:pt idx="549">
                  <c:v>0.280671</c:v>
                </c:pt>
                <c:pt idx="550">
                  <c:v>0.27313559999999998</c:v>
                </c:pt>
                <c:pt idx="551">
                  <c:v>0.27054089999999997</c:v>
                </c:pt>
                <c:pt idx="552">
                  <c:v>0.2729396</c:v>
                </c:pt>
                <c:pt idx="553">
                  <c:v>0.2722523</c:v>
                </c:pt>
                <c:pt idx="554">
                  <c:v>0.26672069999999998</c:v>
                </c:pt>
                <c:pt idx="555">
                  <c:v>0.26274029999999998</c:v>
                </c:pt>
                <c:pt idx="556">
                  <c:v>0.26166650000000002</c:v>
                </c:pt>
                <c:pt idx="557">
                  <c:v>0.2557353</c:v>
                </c:pt>
                <c:pt idx="558">
                  <c:v>0.24514420000000001</c:v>
                </c:pt>
                <c:pt idx="559">
                  <c:v>0.23637730000000001</c:v>
                </c:pt>
                <c:pt idx="560">
                  <c:v>0.2292478</c:v>
                </c:pt>
                <c:pt idx="561">
                  <c:v>0.2243445</c:v>
                </c:pt>
                <c:pt idx="562">
                  <c:v>0.2203367</c:v>
                </c:pt>
                <c:pt idx="563">
                  <c:v>0.21819859999999999</c:v>
                </c:pt>
                <c:pt idx="564">
                  <c:v>0.2179567</c:v>
                </c:pt>
                <c:pt idx="565">
                  <c:v>0.2186708</c:v>
                </c:pt>
                <c:pt idx="566">
                  <c:v>0.21854190000000001</c:v>
                </c:pt>
                <c:pt idx="567">
                  <c:v>0.2171409</c:v>
                </c:pt>
                <c:pt idx="568">
                  <c:v>0.2215375</c:v>
                </c:pt>
                <c:pt idx="569">
                  <c:v>0.22890360000000001</c:v>
                </c:pt>
                <c:pt idx="570">
                  <c:v>0.2321483</c:v>
                </c:pt>
                <c:pt idx="571">
                  <c:v>0.2348229</c:v>
                </c:pt>
                <c:pt idx="572">
                  <c:v>0.2402533</c:v>
                </c:pt>
                <c:pt idx="573">
                  <c:v>0.25296289999999999</c:v>
                </c:pt>
                <c:pt idx="574">
                  <c:v>0.26785429999999999</c:v>
                </c:pt>
                <c:pt idx="575">
                  <c:v>0.26835170000000003</c:v>
                </c:pt>
                <c:pt idx="576">
                  <c:v>0.26397870000000001</c:v>
                </c:pt>
                <c:pt idx="577">
                  <c:v>0.26291399999999998</c:v>
                </c:pt>
                <c:pt idx="578">
                  <c:v>0.25990659999999999</c:v>
                </c:pt>
                <c:pt idx="579">
                  <c:v>0.25665060000000001</c:v>
                </c:pt>
                <c:pt idx="580">
                  <c:v>0.24968650000000001</c:v>
                </c:pt>
                <c:pt idx="581">
                  <c:v>0.2420909</c:v>
                </c:pt>
                <c:pt idx="582">
                  <c:v>0.2331116</c:v>
                </c:pt>
                <c:pt idx="583">
                  <c:v>0.2173118</c:v>
                </c:pt>
                <c:pt idx="584">
                  <c:v>0.205736</c:v>
                </c:pt>
                <c:pt idx="585">
                  <c:v>0.1953077</c:v>
                </c:pt>
                <c:pt idx="586">
                  <c:v>0.18612049999999999</c:v>
                </c:pt>
                <c:pt idx="587">
                  <c:v>0.18053900000000001</c:v>
                </c:pt>
                <c:pt idx="588">
                  <c:v>0.17792289999999999</c:v>
                </c:pt>
                <c:pt idx="589">
                  <c:v>0.17148669999999999</c:v>
                </c:pt>
                <c:pt idx="590">
                  <c:v>0.17015069999999999</c:v>
                </c:pt>
                <c:pt idx="591">
                  <c:v>0.1769184</c:v>
                </c:pt>
                <c:pt idx="592">
                  <c:v>0.1752658</c:v>
                </c:pt>
                <c:pt idx="593">
                  <c:v>0.16726550000000001</c:v>
                </c:pt>
                <c:pt idx="594">
                  <c:v>0.16195699999999999</c:v>
                </c:pt>
                <c:pt idx="595">
                  <c:v>0.1573658</c:v>
                </c:pt>
                <c:pt idx="596">
                  <c:v>0.15587960000000001</c:v>
                </c:pt>
                <c:pt idx="597">
                  <c:v>0.1556853</c:v>
                </c:pt>
                <c:pt idx="598">
                  <c:v>0.15607760000000001</c:v>
                </c:pt>
                <c:pt idx="599">
                  <c:v>0.15844829999999999</c:v>
                </c:pt>
                <c:pt idx="600">
                  <c:v>0.16215879999999999</c:v>
                </c:pt>
                <c:pt idx="601">
                  <c:v>0.1722428</c:v>
                </c:pt>
                <c:pt idx="602">
                  <c:v>0.17001269999999999</c:v>
                </c:pt>
                <c:pt idx="603">
                  <c:v>0.15914700000000001</c:v>
                </c:pt>
                <c:pt idx="604">
                  <c:v>0.1574287</c:v>
                </c:pt>
                <c:pt idx="605">
                  <c:v>0.1588888</c:v>
                </c:pt>
                <c:pt idx="606">
                  <c:v>0.1630414</c:v>
                </c:pt>
                <c:pt idx="607">
                  <c:v>0.16826189999999999</c:v>
                </c:pt>
                <c:pt idx="608">
                  <c:v>0.16887450000000001</c:v>
                </c:pt>
                <c:pt idx="609">
                  <c:v>0.1741732</c:v>
                </c:pt>
                <c:pt idx="610">
                  <c:v>0.1861302</c:v>
                </c:pt>
                <c:pt idx="611">
                  <c:v>0.18954260000000001</c:v>
                </c:pt>
                <c:pt idx="612">
                  <c:v>0.1900414</c:v>
                </c:pt>
                <c:pt idx="613">
                  <c:v>0.1959941</c:v>
                </c:pt>
                <c:pt idx="614">
                  <c:v>0.20201849999999999</c:v>
                </c:pt>
                <c:pt idx="615">
                  <c:v>0.20733480000000001</c:v>
                </c:pt>
                <c:pt idx="616">
                  <c:v>0.21211089999999999</c:v>
                </c:pt>
                <c:pt idx="617">
                  <c:v>0.21681</c:v>
                </c:pt>
                <c:pt idx="618">
                  <c:v>0.2202711</c:v>
                </c:pt>
                <c:pt idx="619">
                  <c:v>0.2232093</c:v>
                </c:pt>
                <c:pt idx="620">
                  <c:v>0.225439</c:v>
                </c:pt>
                <c:pt idx="621">
                  <c:v>0.22696359999999999</c:v>
                </c:pt>
                <c:pt idx="622">
                  <c:v>0.22797049999999999</c:v>
                </c:pt>
                <c:pt idx="623">
                  <c:v>0.22983410000000001</c:v>
                </c:pt>
                <c:pt idx="624">
                  <c:v>0.2316966</c:v>
                </c:pt>
                <c:pt idx="625">
                  <c:v>0.2327776</c:v>
                </c:pt>
                <c:pt idx="626">
                  <c:v>0.2335111</c:v>
                </c:pt>
                <c:pt idx="627">
                  <c:v>0.23414750000000001</c:v>
                </c:pt>
                <c:pt idx="628">
                  <c:v>0.2333953</c:v>
                </c:pt>
                <c:pt idx="629">
                  <c:v>0.232125</c:v>
                </c:pt>
                <c:pt idx="630">
                  <c:v>0.23361290000000001</c:v>
                </c:pt>
                <c:pt idx="631">
                  <c:v>0.23911750000000001</c:v>
                </c:pt>
                <c:pt idx="632">
                  <c:v>0.23621800000000001</c:v>
                </c:pt>
                <c:pt idx="633">
                  <c:v>0.23137759999999999</c:v>
                </c:pt>
                <c:pt idx="634">
                  <c:v>0.2333633</c:v>
                </c:pt>
                <c:pt idx="635">
                  <c:v>0.2343925</c:v>
                </c:pt>
                <c:pt idx="636">
                  <c:v>0.23259859999999999</c:v>
                </c:pt>
                <c:pt idx="637">
                  <c:v>0.2326993</c:v>
                </c:pt>
                <c:pt idx="638">
                  <c:v>0.23201830000000001</c:v>
                </c:pt>
                <c:pt idx="639">
                  <c:v>0.23144339999999999</c:v>
                </c:pt>
                <c:pt idx="640">
                  <c:v>0.23620730000000001</c:v>
                </c:pt>
                <c:pt idx="641">
                  <c:v>0.24251529999999999</c:v>
                </c:pt>
                <c:pt idx="642">
                  <c:v>0.23844979999999999</c:v>
                </c:pt>
                <c:pt idx="643">
                  <c:v>0.2336838</c:v>
                </c:pt>
                <c:pt idx="644">
                  <c:v>0.2329967</c:v>
                </c:pt>
                <c:pt idx="645">
                  <c:v>0.2335701</c:v>
                </c:pt>
                <c:pt idx="646">
                  <c:v>0.23849690000000001</c:v>
                </c:pt>
                <c:pt idx="647">
                  <c:v>0.24048839999999999</c:v>
                </c:pt>
                <c:pt idx="648">
                  <c:v>0.23617949999999999</c:v>
                </c:pt>
                <c:pt idx="649">
                  <c:v>0.24070420000000001</c:v>
                </c:pt>
                <c:pt idx="650">
                  <c:v>0.25291599999999997</c:v>
                </c:pt>
                <c:pt idx="651">
                  <c:v>0.2451083</c:v>
                </c:pt>
                <c:pt idx="652">
                  <c:v>0.2343325</c:v>
                </c:pt>
                <c:pt idx="653">
                  <c:v>0.23239090000000001</c:v>
                </c:pt>
                <c:pt idx="654">
                  <c:v>0.23344580000000001</c:v>
                </c:pt>
                <c:pt idx="655">
                  <c:v>0.2349079</c:v>
                </c:pt>
                <c:pt idx="656">
                  <c:v>0.23227809999999999</c:v>
                </c:pt>
                <c:pt idx="657">
                  <c:v>0.22995470000000001</c:v>
                </c:pt>
                <c:pt idx="658">
                  <c:v>0.2319465</c:v>
                </c:pt>
                <c:pt idx="659">
                  <c:v>0.23081080000000001</c:v>
                </c:pt>
                <c:pt idx="660">
                  <c:v>0.22602069999999999</c:v>
                </c:pt>
                <c:pt idx="661">
                  <c:v>0.2254092</c:v>
                </c:pt>
                <c:pt idx="662">
                  <c:v>0.22352179999999999</c:v>
                </c:pt>
                <c:pt idx="663">
                  <c:v>0.21708050000000001</c:v>
                </c:pt>
                <c:pt idx="664">
                  <c:v>0.21504509999999999</c:v>
                </c:pt>
                <c:pt idx="665">
                  <c:v>0.2162868</c:v>
                </c:pt>
                <c:pt idx="666">
                  <c:v>0.22337779999999999</c:v>
                </c:pt>
                <c:pt idx="667">
                  <c:v>0.22053929999999999</c:v>
                </c:pt>
                <c:pt idx="668">
                  <c:v>0.2123147</c:v>
                </c:pt>
                <c:pt idx="669">
                  <c:v>0.21071519999999999</c:v>
                </c:pt>
                <c:pt idx="670">
                  <c:v>0.2105988</c:v>
                </c:pt>
                <c:pt idx="671">
                  <c:v>0.21335779999999999</c:v>
                </c:pt>
                <c:pt idx="672">
                  <c:v>0.221388</c:v>
                </c:pt>
                <c:pt idx="673">
                  <c:v>0.22113530000000001</c:v>
                </c:pt>
                <c:pt idx="674">
                  <c:v>0.22363520000000001</c:v>
                </c:pt>
                <c:pt idx="675">
                  <c:v>0.22477920000000001</c:v>
                </c:pt>
                <c:pt idx="676">
                  <c:v>0.21630659999999999</c:v>
                </c:pt>
                <c:pt idx="677">
                  <c:v>0.216419</c:v>
                </c:pt>
                <c:pt idx="678">
                  <c:v>0.21644730000000001</c:v>
                </c:pt>
                <c:pt idx="679">
                  <c:v>0.2158302</c:v>
                </c:pt>
                <c:pt idx="680">
                  <c:v>0.21670909999999999</c:v>
                </c:pt>
                <c:pt idx="681">
                  <c:v>0.22007099999999999</c:v>
                </c:pt>
                <c:pt idx="682">
                  <c:v>0.22534899999999999</c:v>
                </c:pt>
                <c:pt idx="683">
                  <c:v>0.23274210000000001</c:v>
                </c:pt>
                <c:pt idx="684">
                  <c:v>0.2346955</c:v>
                </c:pt>
                <c:pt idx="685">
                  <c:v>0.2302669</c:v>
                </c:pt>
                <c:pt idx="686">
                  <c:v>0.22940849999999999</c:v>
                </c:pt>
                <c:pt idx="687">
                  <c:v>0.23097590000000001</c:v>
                </c:pt>
                <c:pt idx="688">
                  <c:v>0.23169380000000001</c:v>
                </c:pt>
                <c:pt idx="689">
                  <c:v>0.23278160000000001</c:v>
                </c:pt>
                <c:pt idx="690">
                  <c:v>0.2340265</c:v>
                </c:pt>
                <c:pt idx="691">
                  <c:v>0.23785690000000001</c:v>
                </c:pt>
                <c:pt idx="692">
                  <c:v>0.24343609999999999</c:v>
                </c:pt>
                <c:pt idx="693">
                  <c:v>0.237342</c:v>
                </c:pt>
                <c:pt idx="694">
                  <c:v>0.2312118</c:v>
                </c:pt>
                <c:pt idx="695">
                  <c:v>0.2309513</c:v>
                </c:pt>
                <c:pt idx="696">
                  <c:v>0.22675129999999999</c:v>
                </c:pt>
                <c:pt idx="697">
                  <c:v>0.22277250000000001</c:v>
                </c:pt>
                <c:pt idx="698">
                  <c:v>0.2189691</c:v>
                </c:pt>
                <c:pt idx="699">
                  <c:v>0.21571989999999999</c:v>
                </c:pt>
                <c:pt idx="700">
                  <c:v>0.2129202</c:v>
                </c:pt>
                <c:pt idx="701">
                  <c:v>0.20912749999999999</c:v>
                </c:pt>
                <c:pt idx="702">
                  <c:v>0.2005024</c:v>
                </c:pt>
                <c:pt idx="703">
                  <c:v>0.19353239999999999</c:v>
                </c:pt>
                <c:pt idx="704">
                  <c:v>0.18879940000000001</c:v>
                </c:pt>
                <c:pt idx="705">
                  <c:v>0.1824693</c:v>
                </c:pt>
                <c:pt idx="706">
                  <c:v>0.17827799999999999</c:v>
                </c:pt>
                <c:pt idx="707">
                  <c:v>0.17323540000000001</c:v>
                </c:pt>
                <c:pt idx="708">
                  <c:v>0.16651340000000001</c:v>
                </c:pt>
                <c:pt idx="709">
                  <c:v>0.1633848</c:v>
                </c:pt>
                <c:pt idx="710">
                  <c:v>0.16092029999999999</c:v>
                </c:pt>
                <c:pt idx="711">
                  <c:v>0.1592557</c:v>
                </c:pt>
                <c:pt idx="712">
                  <c:v>0.15892999999999999</c:v>
                </c:pt>
                <c:pt idx="713">
                  <c:v>0.1528651</c:v>
                </c:pt>
                <c:pt idx="714">
                  <c:v>0.14773420000000001</c:v>
                </c:pt>
                <c:pt idx="715">
                  <c:v>0.1453615</c:v>
                </c:pt>
                <c:pt idx="716">
                  <c:v>0.1439995</c:v>
                </c:pt>
                <c:pt idx="717">
                  <c:v>0.1422504</c:v>
                </c:pt>
                <c:pt idx="718">
                  <c:v>0.14103850000000001</c:v>
                </c:pt>
                <c:pt idx="719">
                  <c:v>0.13951569999999999</c:v>
                </c:pt>
                <c:pt idx="720">
                  <c:v>0.13739589999999999</c:v>
                </c:pt>
                <c:pt idx="721">
                  <c:v>0.13768330000000001</c:v>
                </c:pt>
                <c:pt idx="722">
                  <c:v>0.13953760000000001</c:v>
                </c:pt>
                <c:pt idx="723">
                  <c:v>0.13761139999999999</c:v>
                </c:pt>
                <c:pt idx="724">
                  <c:v>0.13400480000000001</c:v>
                </c:pt>
                <c:pt idx="725">
                  <c:v>0.13297890000000001</c:v>
                </c:pt>
                <c:pt idx="726">
                  <c:v>0.13288359999999999</c:v>
                </c:pt>
                <c:pt idx="727">
                  <c:v>0.1324526</c:v>
                </c:pt>
                <c:pt idx="728">
                  <c:v>0.13071479999999999</c:v>
                </c:pt>
                <c:pt idx="729">
                  <c:v>0.12942690000000001</c:v>
                </c:pt>
                <c:pt idx="730">
                  <c:v>0.12871679999999999</c:v>
                </c:pt>
                <c:pt idx="731">
                  <c:v>0.12880659999999999</c:v>
                </c:pt>
                <c:pt idx="732">
                  <c:v>0.12841379999999999</c:v>
                </c:pt>
                <c:pt idx="733">
                  <c:v>0.12724369999999999</c:v>
                </c:pt>
                <c:pt idx="734">
                  <c:v>0.12632090000000001</c:v>
                </c:pt>
                <c:pt idx="735">
                  <c:v>0.1260626</c:v>
                </c:pt>
                <c:pt idx="736">
                  <c:v>0.12547079999999999</c:v>
                </c:pt>
                <c:pt idx="737">
                  <c:v>0.12506909999999999</c:v>
                </c:pt>
                <c:pt idx="738">
                  <c:v>0.12507409999999999</c:v>
                </c:pt>
                <c:pt idx="739">
                  <c:v>0.12607380000000001</c:v>
                </c:pt>
                <c:pt idx="740">
                  <c:v>0.12549740000000001</c:v>
                </c:pt>
                <c:pt idx="741">
                  <c:v>0.1257778</c:v>
                </c:pt>
                <c:pt idx="742">
                  <c:v>0.12628239999999999</c:v>
                </c:pt>
                <c:pt idx="743">
                  <c:v>0.124253</c:v>
                </c:pt>
                <c:pt idx="744">
                  <c:v>0.1232637</c:v>
                </c:pt>
                <c:pt idx="745">
                  <c:v>0.1232689</c:v>
                </c:pt>
                <c:pt idx="746">
                  <c:v>0.12305439999999999</c:v>
                </c:pt>
                <c:pt idx="747">
                  <c:v>0.1227466</c:v>
                </c:pt>
                <c:pt idx="748">
                  <c:v>0.1239633</c:v>
                </c:pt>
                <c:pt idx="749">
                  <c:v>0.1267537</c:v>
                </c:pt>
                <c:pt idx="750">
                  <c:v>0.1253078</c:v>
                </c:pt>
                <c:pt idx="751">
                  <c:v>0.1230909</c:v>
                </c:pt>
                <c:pt idx="752">
                  <c:v>0.1224687</c:v>
                </c:pt>
                <c:pt idx="753">
                  <c:v>0.12208579999999999</c:v>
                </c:pt>
                <c:pt idx="754">
                  <c:v>0.1221433</c:v>
                </c:pt>
                <c:pt idx="755">
                  <c:v>0.1220585</c:v>
                </c:pt>
                <c:pt idx="756">
                  <c:v>0.1221394</c:v>
                </c:pt>
                <c:pt idx="757">
                  <c:v>0.1221423</c:v>
                </c:pt>
                <c:pt idx="758">
                  <c:v>0.12222089999999999</c:v>
                </c:pt>
                <c:pt idx="759">
                  <c:v>0.1221489</c:v>
                </c:pt>
                <c:pt idx="760">
                  <c:v>0.1224657</c:v>
                </c:pt>
                <c:pt idx="761">
                  <c:v>0.1238032</c:v>
                </c:pt>
                <c:pt idx="762">
                  <c:v>0.1249864</c:v>
                </c:pt>
                <c:pt idx="763">
                  <c:v>0.123778</c:v>
                </c:pt>
                <c:pt idx="764">
                  <c:v>0.12251819999999999</c:v>
                </c:pt>
                <c:pt idx="765">
                  <c:v>0.1224234</c:v>
                </c:pt>
                <c:pt idx="766">
                  <c:v>0.1224695</c:v>
                </c:pt>
                <c:pt idx="767">
                  <c:v>0.1225501</c:v>
                </c:pt>
                <c:pt idx="768">
                  <c:v>0.12268229999999999</c:v>
                </c:pt>
                <c:pt idx="769">
                  <c:v>0.1227193</c:v>
                </c:pt>
                <c:pt idx="770">
                  <c:v>0.12293659999999999</c:v>
                </c:pt>
                <c:pt idx="771">
                  <c:v>0.1231497</c:v>
                </c:pt>
                <c:pt idx="772">
                  <c:v>0.1237207</c:v>
                </c:pt>
                <c:pt idx="773">
                  <c:v>0.12417069999999999</c:v>
                </c:pt>
                <c:pt idx="774">
                  <c:v>0.1234779</c:v>
                </c:pt>
                <c:pt idx="775">
                  <c:v>0.12350360000000001</c:v>
                </c:pt>
                <c:pt idx="776">
                  <c:v>0.12361519999999999</c:v>
                </c:pt>
                <c:pt idx="777">
                  <c:v>0.1234642</c:v>
                </c:pt>
                <c:pt idx="778">
                  <c:v>0.12347420000000001</c:v>
                </c:pt>
                <c:pt idx="779">
                  <c:v>0.1234893</c:v>
                </c:pt>
                <c:pt idx="780">
                  <c:v>0.12362579999999999</c:v>
                </c:pt>
                <c:pt idx="781">
                  <c:v>0.1238204</c:v>
                </c:pt>
                <c:pt idx="782">
                  <c:v>0.12399830000000001</c:v>
                </c:pt>
                <c:pt idx="783">
                  <c:v>0.1243935</c:v>
                </c:pt>
                <c:pt idx="784">
                  <c:v>0.12430919999999999</c:v>
                </c:pt>
                <c:pt idx="785">
                  <c:v>0.1242033</c:v>
                </c:pt>
                <c:pt idx="786">
                  <c:v>0.1244696</c:v>
                </c:pt>
                <c:pt idx="787">
                  <c:v>0.12583369999999999</c:v>
                </c:pt>
                <c:pt idx="788">
                  <c:v>0.1260066</c:v>
                </c:pt>
                <c:pt idx="789">
                  <c:v>0.12523390000000001</c:v>
                </c:pt>
                <c:pt idx="790">
                  <c:v>0.125692</c:v>
                </c:pt>
                <c:pt idx="791">
                  <c:v>0.12554589999999999</c:v>
                </c:pt>
                <c:pt idx="792">
                  <c:v>0.12538759999999999</c:v>
                </c:pt>
                <c:pt idx="793">
                  <c:v>0.12557699999999999</c:v>
                </c:pt>
                <c:pt idx="794">
                  <c:v>0.125835</c:v>
                </c:pt>
                <c:pt idx="795">
                  <c:v>0.12605659999999999</c:v>
                </c:pt>
                <c:pt idx="796">
                  <c:v>0.1262626</c:v>
                </c:pt>
                <c:pt idx="797">
                  <c:v>0.12657409999999999</c:v>
                </c:pt>
                <c:pt idx="798">
                  <c:v>0.1268166</c:v>
                </c:pt>
                <c:pt idx="799">
                  <c:v>0.12728449999999999</c:v>
                </c:pt>
                <c:pt idx="800">
                  <c:v>0.12834039999999999</c:v>
                </c:pt>
                <c:pt idx="801">
                  <c:v>0.12839120000000001</c:v>
                </c:pt>
                <c:pt idx="802">
                  <c:v>0.12814690000000001</c:v>
                </c:pt>
                <c:pt idx="803">
                  <c:v>0.12827930000000001</c:v>
                </c:pt>
                <c:pt idx="804">
                  <c:v>0.128576</c:v>
                </c:pt>
                <c:pt idx="805">
                  <c:v>0.12884799999999999</c:v>
                </c:pt>
                <c:pt idx="806">
                  <c:v>0.1291099</c:v>
                </c:pt>
                <c:pt idx="807">
                  <c:v>0.12954679999999999</c:v>
                </c:pt>
                <c:pt idx="808">
                  <c:v>0.129723</c:v>
                </c:pt>
                <c:pt idx="809">
                  <c:v>0.12993650000000001</c:v>
                </c:pt>
                <c:pt idx="810">
                  <c:v>0.13036200000000001</c:v>
                </c:pt>
                <c:pt idx="811">
                  <c:v>0.13067290000000001</c:v>
                </c:pt>
                <c:pt idx="812">
                  <c:v>0.13106400000000001</c:v>
                </c:pt>
                <c:pt idx="813">
                  <c:v>0.13153870000000001</c:v>
                </c:pt>
                <c:pt idx="814">
                  <c:v>0.13159889999999999</c:v>
                </c:pt>
                <c:pt idx="815">
                  <c:v>0.13155420000000001</c:v>
                </c:pt>
                <c:pt idx="816">
                  <c:v>0.1317112</c:v>
                </c:pt>
                <c:pt idx="817">
                  <c:v>0.13207849999999999</c:v>
                </c:pt>
                <c:pt idx="818">
                  <c:v>0.13230310000000001</c:v>
                </c:pt>
                <c:pt idx="819">
                  <c:v>0.13253999999999999</c:v>
                </c:pt>
                <c:pt idx="820">
                  <c:v>0.1328579</c:v>
                </c:pt>
                <c:pt idx="821">
                  <c:v>0.13313520000000001</c:v>
                </c:pt>
                <c:pt idx="822">
                  <c:v>0.1333056</c:v>
                </c:pt>
                <c:pt idx="823">
                  <c:v>0.13362299999999999</c:v>
                </c:pt>
                <c:pt idx="824">
                  <c:v>0.1340413</c:v>
                </c:pt>
                <c:pt idx="825">
                  <c:v>0.1344062</c:v>
                </c:pt>
                <c:pt idx="826">
                  <c:v>0.1347834</c:v>
                </c:pt>
                <c:pt idx="827">
                  <c:v>0.1348289</c:v>
                </c:pt>
                <c:pt idx="828">
                  <c:v>0.1348781</c:v>
                </c:pt>
                <c:pt idx="829">
                  <c:v>0.13508870000000001</c:v>
                </c:pt>
                <c:pt idx="830">
                  <c:v>0.13543140000000001</c:v>
                </c:pt>
                <c:pt idx="831">
                  <c:v>0.1357341</c:v>
                </c:pt>
                <c:pt idx="832">
                  <c:v>0.13589399999999999</c:v>
                </c:pt>
                <c:pt idx="833">
                  <c:v>0.13619780000000001</c:v>
                </c:pt>
                <c:pt idx="834">
                  <c:v>0.13661519999999999</c:v>
                </c:pt>
                <c:pt idx="835">
                  <c:v>0.1367931</c:v>
                </c:pt>
                <c:pt idx="836">
                  <c:v>0.13701959999999999</c:v>
                </c:pt>
                <c:pt idx="837">
                  <c:v>0.13743330000000001</c:v>
                </c:pt>
                <c:pt idx="838">
                  <c:v>0.13790060000000001</c:v>
                </c:pt>
                <c:pt idx="839">
                  <c:v>0.13830139999999999</c:v>
                </c:pt>
                <c:pt idx="840">
                  <c:v>0.13856460000000001</c:v>
                </c:pt>
                <c:pt idx="841">
                  <c:v>0.13884150000000001</c:v>
                </c:pt>
                <c:pt idx="842">
                  <c:v>0.1390808</c:v>
                </c:pt>
                <c:pt idx="843">
                  <c:v>0.1395054</c:v>
                </c:pt>
                <c:pt idx="844">
                  <c:v>0.13991319999999999</c:v>
                </c:pt>
                <c:pt idx="845">
                  <c:v>0.14016989999999999</c:v>
                </c:pt>
                <c:pt idx="846">
                  <c:v>0.14050219999999999</c:v>
                </c:pt>
                <c:pt idx="847">
                  <c:v>0.1409569</c:v>
                </c:pt>
                <c:pt idx="848">
                  <c:v>0.1412891</c:v>
                </c:pt>
                <c:pt idx="849">
                  <c:v>0.14153070000000001</c:v>
                </c:pt>
                <c:pt idx="850">
                  <c:v>0.14194509999999999</c:v>
                </c:pt>
                <c:pt idx="851">
                  <c:v>0.1423981</c:v>
                </c:pt>
                <c:pt idx="852">
                  <c:v>0.14253189999999999</c:v>
                </c:pt>
                <c:pt idx="853">
                  <c:v>0.1427542</c:v>
                </c:pt>
                <c:pt idx="854">
                  <c:v>0.1430488</c:v>
                </c:pt>
                <c:pt idx="855">
                  <c:v>0.14321429999999999</c:v>
                </c:pt>
                <c:pt idx="856">
                  <c:v>0.14341899999999999</c:v>
                </c:pt>
                <c:pt idx="857">
                  <c:v>0.14373839999999999</c:v>
                </c:pt>
                <c:pt idx="858">
                  <c:v>0.14390829999999999</c:v>
                </c:pt>
                <c:pt idx="859">
                  <c:v>0.1439735</c:v>
                </c:pt>
                <c:pt idx="860">
                  <c:v>0.14418239999999999</c:v>
                </c:pt>
                <c:pt idx="861">
                  <c:v>0.14435770000000001</c:v>
                </c:pt>
                <c:pt idx="862">
                  <c:v>0.1443603</c:v>
                </c:pt>
                <c:pt idx="863">
                  <c:v>0.14455979999999999</c:v>
                </c:pt>
                <c:pt idx="864">
                  <c:v>0.14473910000000001</c:v>
                </c:pt>
                <c:pt idx="865">
                  <c:v>0.14465800000000001</c:v>
                </c:pt>
                <c:pt idx="866">
                  <c:v>0.14466039999999999</c:v>
                </c:pt>
                <c:pt idx="867">
                  <c:v>0.14485329999999999</c:v>
                </c:pt>
                <c:pt idx="868">
                  <c:v>0.1448989</c:v>
                </c:pt>
                <c:pt idx="869">
                  <c:v>0.14482110000000001</c:v>
                </c:pt>
                <c:pt idx="870">
                  <c:v>0.14494679999999999</c:v>
                </c:pt>
                <c:pt idx="871">
                  <c:v>0.1450678</c:v>
                </c:pt>
                <c:pt idx="872">
                  <c:v>0.1450332</c:v>
                </c:pt>
                <c:pt idx="873">
                  <c:v>0.14516470000000001</c:v>
                </c:pt>
                <c:pt idx="874">
                  <c:v>0.14537230000000001</c:v>
                </c:pt>
                <c:pt idx="875">
                  <c:v>0.1454618</c:v>
                </c:pt>
                <c:pt idx="876">
                  <c:v>0.1455417</c:v>
                </c:pt>
                <c:pt idx="877">
                  <c:v>0.14580570000000001</c:v>
                </c:pt>
                <c:pt idx="878">
                  <c:v>0.14594550000000001</c:v>
                </c:pt>
                <c:pt idx="879">
                  <c:v>0.14603959999999999</c:v>
                </c:pt>
                <c:pt idx="880">
                  <c:v>0.1463064</c:v>
                </c:pt>
                <c:pt idx="881">
                  <c:v>0.1466121</c:v>
                </c:pt>
                <c:pt idx="882">
                  <c:v>0.1467193</c:v>
                </c:pt>
                <c:pt idx="883">
                  <c:v>0.14688509999999999</c:v>
                </c:pt>
                <c:pt idx="884">
                  <c:v>0.14718680000000001</c:v>
                </c:pt>
                <c:pt idx="885">
                  <c:v>0.14729690000000001</c:v>
                </c:pt>
                <c:pt idx="886">
                  <c:v>0.14739440000000001</c:v>
                </c:pt>
                <c:pt idx="887">
                  <c:v>0.14772450000000001</c:v>
                </c:pt>
                <c:pt idx="888">
                  <c:v>0.1479249</c:v>
                </c:pt>
                <c:pt idx="889">
                  <c:v>0.14807020000000001</c:v>
                </c:pt>
                <c:pt idx="890">
                  <c:v>0.1483739</c:v>
                </c:pt>
                <c:pt idx="891">
                  <c:v>0.14864340000000001</c:v>
                </c:pt>
                <c:pt idx="892">
                  <c:v>0.14877480000000001</c:v>
                </c:pt>
                <c:pt idx="893">
                  <c:v>0.1489384</c:v>
                </c:pt>
                <c:pt idx="894">
                  <c:v>0.1492195</c:v>
                </c:pt>
                <c:pt idx="895">
                  <c:v>0.1493246</c:v>
                </c:pt>
                <c:pt idx="896">
                  <c:v>0.14941479999999999</c:v>
                </c:pt>
                <c:pt idx="897">
                  <c:v>0.1496914</c:v>
                </c:pt>
                <c:pt idx="898">
                  <c:v>0.1498495</c:v>
                </c:pt>
                <c:pt idx="899">
                  <c:v>0.1499547</c:v>
                </c:pt>
                <c:pt idx="900">
                  <c:v>0.15012639999999999</c:v>
                </c:pt>
                <c:pt idx="901">
                  <c:v>0.15029400000000001</c:v>
                </c:pt>
                <c:pt idx="902">
                  <c:v>0.15030660000000001</c:v>
                </c:pt>
                <c:pt idx="903">
                  <c:v>0.15039540000000001</c:v>
                </c:pt>
                <c:pt idx="904">
                  <c:v>0.15059429999999999</c:v>
                </c:pt>
                <c:pt idx="905">
                  <c:v>0.1505987</c:v>
                </c:pt>
                <c:pt idx="906">
                  <c:v>0.1505938</c:v>
                </c:pt>
                <c:pt idx="907">
                  <c:v>0.15070059999999999</c:v>
                </c:pt>
                <c:pt idx="908">
                  <c:v>0.15069279999999999</c:v>
                </c:pt>
                <c:pt idx="909">
                  <c:v>0.15068029999999999</c:v>
                </c:pt>
                <c:pt idx="910">
                  <c:v>0.1507638</c:v>
                </c:pt>
                <c:pt idx="911">
                  <c:v>0.15088679999999999</c:v>
                </c:pt>
                <c:pt idx="912">
                  <c:v>0.15081459999999999</c:v>
                </c:pt>
                <c:pt idx="913">
                  <c:v>0.15080160000000001</c:v>
                </c:pt>
                <c:pt idx="914">
                  <c:v>0.1508642</c:v>
                </c:pt>
                <c:pt idx="915">
                  <c:v>0.15080560000000001</c:v>
                </c:pt>
                <c:pt idx="916">
                  <c:v>0.15077589999999999</c:v>
                </c:pt>
                <c:pt idx="917">
                  <c:v>0.15078179999999999</c:v>
                </c:pt>
                <c:pt idx="918">
                  <c:v>0.1507464</c:v>
                </c:pt>
                <c:pt idx="919">
                  <c:v>0.15063370000000001</c:v>
                </c:pt>
                <c:pt idx="920">
                  <c:v>0.1505601</c:v>
                </c:pt>
                <c:pt idx="921">
                  <c:v>0.15056040000000001</c:v>
                </c:pt>
                <c:pt idx="922">
                  <c:v>0.15042240000000001</c:v>
                </c:pt>
                <c:pt idx="923">
                  <c:v>0.15038889999999999</c:v>
                </c:pt>
                <c:pt idx="924">
                  <c:v>0.15037990000000001</c:v>
                </c:pt>
                <c:pt idx="925">
                  <c:v>0.15027409999999999</c:v>
                </c:pt>
                <c:pt idx="926">
                  <c:v>0.15019979999999999</c:v>
                </c:pt>
                <c:pt idx="927">
                  <c:v>0.15017040000000001</c:v>
                </c:pt>
                <c:pt idx="928">
                  <c:v>0.15015819999999999</c:v>
                </c:pt>
                <c:pt idx="929">
                  <c:v>0.15008050000000001</c:v>
                </c:pt>
                <c:pt idx="930">
                  <c:v>0.150116</c:v>
                </c:pt>
                <c:pt idx="931">
                  <c:v>0.15016840000000001</c:v>
                </c:pt>
                <c:pt idx="932">
                  <c:v>0.15008959999999999</c:v>
                </c:pt>
                <c:pt idx="933">
                  <c:v>0.15016460000000001</c:v>
                </c:pt>
                <c:pt idx="934">
                  <c:v>0.15021570000000001</c:v>
                </c:pt>
                <c:pt idx="935">
                  <c:v>0.15020030000000001</c:v>
                </c:pt>
                <c:pt idx="936">
                  <c:v>0.15023339999999999</c:v>
                </c:pt>
                <c:pt idx="937">
                  <c:v>0.15033489999999999</c:v>
                </c:pt>
                <c:pt idx="938">
                  <c:v>0.15042720000000001</c:v>
                </c:pt>
                <c:pt idx="939">
                  <c:v>0.15044469999999999</c:v>
                </c:pt>
                <c:pt idx="940">
                  <c:v>0.1505909</c:v>
                </c:pt>
                <c:pt idx="941">
                  <c:v>0.15072369999999999</c:v>
                </c:pt>
                <c:pt idx="942">
                  <c:v>0.15074290000000001</c:v>
                </c:pt>
                <c:pt idx="943">
                  <c:v>0.1509016</c:v>
                </c:pt>
                <c:pt idx="944">
                  <c:v>0.15101899999999999</c:v>
                </c:pt>
                <c:pt idx="945">
                  <c:v>0.15113280000000001</c:v>
                </c:pt>
                <c:pt idx="946">
                  <c:v>0.15123539999999999</c:v>
                </c:pt>
                <c:pt idx="947">
                  <c:v>0.1513919</c:v>
                </c:pt>
                <c:pt idx="948">
                  <c:v>0.15151770000000001</c:v>
                </c:pt>
                <c:pt idx="949">
                  <c:v>0.15161820000000001</c:v>
                </c:pt>
                <c:pt idx="950">
                  <c:v>0.15181720000000001</c:v>
                </c:pt>
                <c:pt idx="951">
                  <c:v>0.15189440000000001</c:v>
                </c:pt>
                <c:pt idx="952">
                  <c:v>0.1519578</c:v>
                </c:pt>
                <c:pt idx="953">
                  <c:v>0.1521526</c:v>
                </c:pt>
                <c:pt idx="954">
                  <c:v>0.15224299999999999</c:v>
                </c:pt>
                <c:pt idx="955">
                  <c:v>0.1522772</c:v>
                </c:pt>
                <c:pt idx="956">
                  <c:v>0.15234249999999999</c:v>
                </c:pt>
                <c:pt idx="957">
                  <c:v>0.15257309999999999</c:v>
                </c:pt>
                <c:pt idx="958">
                  <c:v>0.15264630000000001</c:v>
                </c:pt>
                <c:pt idx="959">
                  <c:v>0.1527136</c:v>
                </c:pt>
                <c:pt idx="960">
                  <c:v>0.1529701</c:v>
                </c:pt>
                <c:pt idx="961">
                  <c:v>0.15301380000000001</c:v>
                </c:pt>
                <c:pt idx="962">
                  <c:v>0.15303839999999999</c:v>
                </c:pt>
                <c:pt idx="963">
                  <c:v>0.1532442</c:v>
                </c:pt>
                <c:pt idx="964">
                  <c:v>0.1534113</c:v>
                </c:pt>
                <c:pt idx="965">
                  <c:v>0.1534587</c:v>
                </c:pt>
                <c:pt idx="966">
                  <c:v>0.1535397</c:v>
                </c:pt>
                <c:pt idx="967">
                  <c:v>0.15377489999999999</c:v>
                </c:pt>
                <c:pt idx="968">
                  <c:v>0.1537336</c:v>
                </c:pt>
                <c:pt idx="969">
                  <c:v>0.15376699999999999</c:v>
                </c:pt>
                <c:pt idx="970">
                  <c:v>0.1539749</c:v>
                </c:pt>
                <c:pt idx="971">
                  <c:v>0.1539864</c:v>
                </c:pt>
                <c:pt idx="972">
                  <c:v>0.1540089</c:v>
                </c:pt>
                <c:pt idx="973">
                  <c:v>0.15416089999999999</c:v>
                </c:pt>
                <c:pt idx="974">
                  <c:v>0.1542751</c:v>
                </c:pt>
                <c:pt idx="975">
                  <c:v>0.1542723</c:v>
                </c:pt>
                <c:pt idx="976">
                  <c:v>0.1543438</c:v>
                </c:pt>
                <c:pt idx="977">
                  <c:v>0.15461349999999999</c:v>
                </c:pt>
                <c:pt idx="978">
                  <c:v>0.15471270000000001</c:v>
                </c:pt>
                <c:pt idx="979">
                  <c:v>0.15495519999999999</c:v>
                </c:pt>
                <c:pt idx="980">
                  <c:v>0.1553775</c:v>
                </c:pt>
                <c:pt idx="981">
                  <c:v>0.15564610000000001</c:v>
                </c:pt>
                <c:pt idx="982">
                  <c:v>0.15586169999999999</c:v>
                </c:pt>
                <c:pt idx="983">
                  <c:v>0.156221</c:v>
                </c:pt>
                <c:pt idx="984">
                  <c:v>0.15662219999999999</c:v>
                </c:pt>
                <c:pt idx="985">
                  <c:v>0.15687670000000001</c:v>
                </c:pt>
                <c:pt idx="986">
                  <c:v>0.15737519999999999</c:v>
                </c:pt>
                <c:pt idx="987">
                  <c:v>0.1580626</c:v>
                </c:pt>
                <c:pt idx="988">
                  <c:v>0.1585512</c:v>
                </c:pt>
                <c:pt idx="989">
                  <c:v>0.159306</c:v>
                </c:pt>
                <c:pt idx="990">
                  <c:v>0.16039</c:v>
                </c:pt>
                <c:pt idx="991">
                  <c:v>0.16155149999999999</c:v>
                </c:pt>
                <c:pt idx="992">
                  <c:v>0.1627941</c:v>
                </c:pt>
                <c:pt idx="993">
                  <c:v>0.1644214</c:v>
                </c:pt>
                <c:pt idx="994">
                  <c:v>0.1663134</c:v>
                </c:pt>
                <c:pt idx="995">
                  <c:v>0.16816039999999999</c:v>
                </c:pt>
                <c:pt idx="996">
                  <c:v>0.17040430000000001</c:v>
                </c:pt>
                <c:pt idx="997">
                  <c:v>0.17284920000000001</c:v>
                </c:pt>
                <c:pt idx="998">
                  <c:v>0.17499319999999999</c:v>
                </c:pt>
                <c:pt idx="999">
                  <c:v>0.1770736</c:v>
                </c:pt>
                <c:pt idx="1000">
                  <c:v>0.17930599999999999</c:v>
                </c:pt>
                <c:pt idx="1001">
                  <c:v>0.1814036</c:v>
                </c:pt>
                <c:pt idx="1002">
                  <c:v>0.1828938</c:v>
                </c:pt>
                <c:pt idx="1003">
                  <c:v>0.18409500000000001</c:v>
                </c:pt>
                <c:pt idx="1004">
                  <c:v>0.1850687</c:v>
                </c:pt>
                <c:pt idx="1005">
                  <c:v>0.1854084</c:v>
                </c:pt>
                <c:pt idx="1006">
                  <c:v>0.1854065</c:v>
                </c:pt>
                <c:pt idx="1007">
                  <c:v>0.18463280000000001</c:v>
                </c:pt>
                <c:pt idx="1008">
                  <c:v>0.18225839999999999</c:v>
                </c:pt>
                <c:pt idx="1009">
                  <c:v>0.17819270000000001</c:v>
                </c:pt>
                <c:pt idx="1010">
                  <c:v>0.1727003</c:v>
                </c:pt>
                <c:pt idx="1011">
                  <c:v>0.1697208</c:v>
                </c:pt>
                <c:pt idx="1012">
                  <c:v>0.1735864</c:v>
                </c:pt>
                <c:pt idx="1013">
                  <c:v>0.181145</c:v>
                </c:pt>
                <c:pt idx="1014">
                  <c:v>0.18789520000000001</c:v>
                </c:pt>
                <c:pt idx="1015">
                  <c:v>0.19281329999999999</c:v>
                </c:pt>
                <c:pt idx="1016">
                  <c:v>0.19624549999999999</c:v>
                </c:pt>
                <c:pt idx="1017">
                  <c:v>0.19815769999999999</c:v>
                </c:pt>
                <c:pt idx="1018">
                  <c:v>0.19839100000000001</c:v>
                </c:pt>
                <c:pt idx="1019">
                  <c:v>0.19712569999999999</c:v>
                </c:pt>
                <c:pt idx="1020">
                  <c:v>0.19473550000000001</c:v>
                </c:pt>
                <c:pt idx="1021">
                  <c:v>0.19128690000000001</c:v>
                </c:pt>
                <c:pt idx="1022">
                  <c:v>0.18689990000000001</c:v>
                </c:pt>
                <c:pt idx="1023">
                  <c:v>0.18246000000000001</c:v>
                </c:pt>
                <c:pt idx="1024">
                  <c:v>0.17813039999999999</c:v>
                </c:pt>
                <c:pt idx="1025">
                  <c:v>0.1741626</c:v>
                </c:pt>
                <c:pt idx="1026">
                  <c:v>0.17110939999999999</c:v>
                </c:pt>
                <c:pt idx="1027">
                  <c:v>0.16906599999999999</c:v>
                </c:pt>
                <c:pt idx="1028">
                  <c:v>0.1676974</c:v>
                </c:pt>
                <c:pt idx="1029">
                  <c:v>0.16688539999999999</c:v>
                </c:pt>
                <c:pt idx="1030">
                  <c:v>0.166796</c:v>
                </c:pt>
                <c:pt idx="1031">
                  <c:v>0.1669302</c:v>
                </c:pt>
                <c:pt idx="1032">
                  <c:v>0.1670024</c:v>
                </c:pt>
                <c:pt idx="1033">
                  <c:v>0.16739309999999999</c:v>
                </c:pt>
                <c:pt idx="1034">
                  <c:v>0.16776060000000001</c:v>
                </c:pt>
                <c:pt idx="1035">
                  <c:v>0.16801550000000001</c:v>
                </c:pt>
                <c:pt idx="1036">
                  <c:v>0.168319</c:v>
                </c:pt>
                <c:pt idx="1037">
                  <c:v>0.1687842</c:v>
                </c:pt>
                <c:pt idx="1038">
                  <c:v>0.16913349999999999</c:v>
                </c:pt>
                <c:pt idx="1039">
                  <c:v>0.16933419999999999</c:v>
                </c:pt>
                <c:pt idx="1040">
                  <c:v>0.169762</c:v>
                </c:pt>
                <c:pt idx="1041">
                  <c:v>0.1701473</c:v>
                </c:pt>
                <c:pt idx="1042">
                  <c:v>0.1704099</c:v>
                </c:pt>
                <c:pt idx="1043">
                  <c:v>0.17082939999999999</c:v>
                </c:pt>
                <c:pt idx="1044">
                  <c:v>0.1712127</c:v>
                </c:pt>
                <c:pt idx="1045">
                  <c:v>0.1715662</c:v>
                </c:pt>
                <c:pt idx="1046">
                  <c:v>0.1719282</c:v>
                </c:pt>
                <c:pt idx="1047">
                  <c:v>0.1724501</c:v>
                </c:pt>
                <c:pt idx="1048">
                  <c:v>0.17284369999999999</c:v>
                </c:pt>
                <c:pt idx="1049">
                  <c:v>0.17313909999999999</c:v>
                </c:pt>
                <c:pt idx="1050">
                  <c:v>0.1736519</c:v>
                </c:pt>
                <c:pt idx="1051">
                  <c:v>0.17403779999999999</c:v>
                </c:pt>
                <c:pt idx="1052">
                  <c:v>0.17435239999999999</c:v>
                </c:pt>
                <c:pt idx="1053">
                  <c:v>0.1747715</c:v>
                </c:pt>
                <c:pt idx="1054">
                  <c:v>0.17525299999999999</c:v>
                </c:pt>
                <c:pt idx="1055">
                  <c:v>0.17564389999999999</c:v>
                </c:pt>
                <c:pt idx="1056">
                  <c:v>0.17595559999999999</c:v>
                </c:pt>
                <c:pt idx="1057">
                  <c:v>0.17648430000000001</c:v>
                </c:pt>
                <c:pt idx="1058">
                  <c:v>0.1768537</c:v>
                </c:pt>
                <c:pt idx="1059">
                  <c:v>0.17715610000000001</c:v>
                </c:pt>
                <c:pt idx="1060">
                  <c:v>0.1776529</c:v>
                </c:pt>
                <c:pt idx="1061">
                  <c:v>0.17809150000000001</c:v>
                </c:pt>
                <c:pt idx="1062">
                  <c:v>0.17842520000000001</c:v>
                </c:pt>
                <c:pt idx="1063">
                  <c:v>0.178811</c:v>
                </c:pt>
                <c:pt idx="1064">
                  <c:v>0.1792812</c:v>
                </c:pt>
                <c:pt idx="1065">
                  <c:v>0.1796411</c:v>
                </c:pt>
                <c:pt idx="1066">
                  <c:v>0.179977</c:v>
                </c:pt>
                <c:pt idx="1067">
                  <c:v>0.1804847</c:v>
                </c:pt>
                <c:pt idx="1068">
                  <c:v>0.18079870000000001</c:v>
                </c:pt>
                <c:pt idx="1069">
                  <c:v>0.181141</c:v>
                </c:pt>
                <c:pt idx="1070">
                  <c:v>0.18162819999999999</c:v>
                </c:pt>
                <c:pt idx="1071">
                  <c:v>0.18201990000000001</c:v>
                </c:pt>
                <c:pt idx="1072">
                  <c:v>0.18235180000000001</c:v>
                </c:pt>
                <c:pt idx="1073">
                  <c:v>0.18275440000000001</c:v>
                </c:pt>
                <c:pt idx="1074">
                  <c:v>0.1832027</c:v>
                </c:pt>
                <c:pt idx="1075">
                  <c:v>0.1835203</c:v>
                </c:pt>
                <c:pt idx="1076">
                  <c:v>0.18391299999999999</c:v>
                </c:pt>
                <c:pt idx="1077">
                  <c:v>0.18447759999999999</c:v>
                </c:pt>
                <c:pt idx="1078">
                  <c:v>0.1848253</c:v>
                </c:pt>
                <c:pt idx="1079">
                  <c:v>0.18522079999999999</c:v>
                </c:pt>
                <c:pt idx="1080">
                  <c:v>0.18569859999999999</c:v>
                </c:pt>
                <c:pt idx="1081">
                  <c:v>0.18617010000000001</c:v>
                </c:pt>
                <c:pt idx="1082">
                  <c:v>0.18654709999999999</c:v>
                </c:pt>
                <c:pt idx="1083">
                  <c:v>0.18695729999999999</c:v>
                </c:pt>
                <c:pt idx="1084">
                  <c:v>0.187474</c:v>
                </c:pt>
                <c:pt idx="1085">
                  <c:v>0.18782109999999999</c:v>
                </c:pt>
                <c:pt idx="1086">
                  <c:v>0.1882527</c:v>
                </c:pt>
                <c:pt idx="1087">
                  <c:v>0.1888194</c:v>
                </c:pt>
                <c:pt idx="1088">
                  <c:v>0.18921460000000001</c:v>
                </c:pt>
                <c:pt idx="1089">
                  <c:v>0.18966949999999999</c:v>
                </c:pt>
                <c:pt idx="1090">
                  <c:v>0.1901901</c:v>
                </c:pt>
                <c:pt idx="1091">
                  <c:v>0.1907132</c:v>
                </c:pt>
                <c:pt idx="1092">
                  <c:v>0.1911013</c:v>
                </c:pt>
                <c:pt idx="1093">
                  <c:v>0.1915992</c:v>
                </c:pt>
                <c:pt idx="1094">
                  <c:v>0.19214790000000001</c:v>
                </c:pt>
                <c:pt idx="1095">
                  <c:v>0.1924833</c:v>
                </c:pt>
                <c:pt idx="1096">
                  <c:v>0.192912</c:v>
                </c:pt>
                <c:pt idx="1097">
                  <c:v>0.193359</c:v>
                </c:pt>
                <c:pt idx="1098">
                  <c:v>0.19368740000000001</c:v>
                </c:pt>
                <c:pt idx="1099">
                  <c:v>0.19402440000000001</c:v>
                </c:pt>
                <c:pt idx="1100">
                  <c:v>0.19439339999999999</c:v>
                </c:pt>
                <c:pt idx="1101">
                  <c:v>0.19482140000000001</c:v>
                </c:pt>
                <c:pt idx="1102">
                  <c:v>0.1951107</c:v>
                </c:pt>
                <c:pt idx="1103">
                  <c:v>0.19552079999999999</c:v>
                </c:pt>
                <c:pt idx="1104">
                  <c:v>0.19597519999999999</c:v>
                </c:pt>
                <c:pt idx="1105">
                  <c:v>0.1962768</c:v>
                </c:pt>
                <c:pt idx="1106">
                  <c:v>0.19668279999999999</c:v>
                </c:pt>
                <c:pt idx="1107">
                  <c:v>0.1970885</c:v>
                </c:pt>
                <c:pt idx="1108">
                  <c:v>0.19741030000000001</c:v>
                </c:pt>
                <c:pt idx="1109">
                  <c:v>0.19768359999999999</c:v>
                </c:pt>
                <c:pt idx="1110">
                  <c:v>0.19799130000000001</c:v>
                </c:pt>
                <c:pt idx="1111">
                  <c:v>0.19831760000000001</c:v>
                </c:pt>
                <c:pt idx="1112">
                  <c:v>0.19852439999999999</c:v>
                </c:pt>
                <c:pt idx="1113">
                  <c:v>0.19887959999999999</c:v>
                </c:pt>
                <c:pt idx="1114">
                  <c:v>0.19916729999999999</c:v>
                </c:pt>
                <c:pt idx="1115">
                  <c:v>0.19931860000000001</c:v>
                </c:pt>
                <c:pt idx="1116">
                  <c:v>0.199541</c:v>
                </c:pt>
                <c:pt idx="1117">
                  <c:v>0.19980909999999999</c:v>
                </c:pt>
                <c:pt idx="1118">
                  <c:v>0.20011470000000001</c:v>
                </c:pt>
                <c:pt idx="1119">
                  <c:v>0.20037089999999999</c:v>
                </c:pt>
                <c:pt idx="1120">
                  <c:v>0.2006858</c:v>
                </c:pt>
                <c:pt idx="1121">
                  <c:v>0.20097760000000001</c:v>
                </c:pt>
                <c:pt idx="1122">
                  <c:v>0.20121620000000001</c:v>
                </c:pt>
                <c:pt idx="1123">
                  <c:v>0.20161209999999999</c:v>
                </c:pt>
                <c:pt idx="1124">
                  <c:v>0.2018771</c:v>
                </c:pt>
                <c:pt idx="1125">
                  <c:v>0.2021259</c:v>
                </c:pt>
                <c:pt idx="1126">
                  <c:v>0.20244909999999999</c:v>
                </c:pt>
                <c:pt idx="1127">
                  <c:v>0.20278499999999999</c:v>
                </c:pt>
                <c:pt idx="1128">
                  <c:v>0.20314260000000001</c:v>
                </c:pt>
                <c:pt idx="1129">
                  <c:v>0.20345630000000001</c:v>
                </c:pt>
                <c:pt idx="1130">
                  <c:v>0.20384350000000001</c:v>
                </c:pt>
                <c:pt idx="1131">
                  <c:v>0.20419780000000001</c:v>
                </c:pt>
                <c:pt idx="1132">
                  <c:v>0.20450070000000001</c:v>
                </c:pt>
                <c:pt idx="1133">
                  <c:v>0.2049039</c:v>
                </c:pt>
                <c:pt idx="1134">
                  <c:v>0.20523050000000001</c:v>
                </c:pt>
                <c:pt idx="1135">
                  <c:v>0.2056163</c:v>
                </c:pt>
                <c:pt idx="1136">
                  <c:v>0.20602980000000001</c:v>
                </c:pt>
                <c:pt idx="1137">
                  <c:v>0.2064819</c:v>
                </c:pt>
                <c:pt idx="1138">
                  <c:v>0.2068788</c:v>
                </c:pt>
                <c:pt idx="1139">
                  <c:v>0.2072341</c:v>
                </c:pt>
                <c:pt idx="1140">
                  <c:v>0.2076723</c:v>
                </c:pt>
                <c:pt idx="1141">
                  <c:v>0.20805080000000001</c:v>
                </c:pt>
                <c:pt idx="1142">
                  <c:v>0.20842150000000001</c:v>
                </c:pt>
                <c:pt idx="1143">
                  <c:v>0.2089259</c:v>
                </c:pt>
                <c:pt idx="1144">
                  <c:v>0.2093747</c:v>
                </c:pt>
                <c:pt idx="1145">
                  <c:v>0.20981610000000001</c:v>
                </c:pt>
                <c:pt idx="1146">
                  <c:v>0.210225</c:v>
                </c:pt>
                <c:pt idx="1147">
                  <c:v>0.21065990000000001</c:v>
                </c:pt>
                <c:pt idx="1148">
                  <c:v>0.21103759999999999</c:v>
                </c:pt>
                <c:pt idx="1149">
                  <c:v>0.21147250000000001</c:v>
                </c:pt>
                <c:pt idx="1150">
                  <c:v>0.21198629999999999</c:v>
                </c:pt>
                <c:pt idx="1151">
                  <c:v>0.21238280000000001</c:v>
                </c:pt>
                <c:pt idx="1152">
                  <c:v>0.2128303</c:v>
                </c:pt>
                <c:pt idx="1153">
                  <c:v>0.21330879999999999</c:v>
                </c:pt>
                <c:pt idx="1154">
                  <c:v>0.2137676</c:v>
                </c:pt>
                <c:pt idx="1155">
                  <c:v>0.2142474</c:v>
                </c:pt>
                <c:pt idx="1156">
                  <c:v>0.21469669999999999</c:v>
                </c:pt>
                <c:pt idx="1157">
                  <c:v>0.21522150000000001</c:v>
                </c:pt>
                <c:pt idx="1158">
                  <c:v>0.2156604</c:v>
                </c:pt>
                <c:pt idx="1159">
                  <c:v>0.21613830000000001</c:v>
                </c:pt>
                <c:pt idx="1160">
                  <c:v>0.2166438</c:v>
                </c:pt>
                <c:pt idx="1161">
                  <c:v>0.21707099999999999</c:v>
                </c:pt>
                <c:pt idx="1162">
                  <c:v>0.21753620000000001</c:v>
                </c:pt>
                <c:pt idx="1163">
                  <c:v>0.21803320000000001</c:v>
                </c:pt>
                <c:pt idx="1164">
                  <c:v>0.21843650000000001</c:v>
                </c:pt>
                <c:pt idx="1165">
                  <c:v>0.21882509999999999</c:v>
                </c:pt>
                <c:pt idx="1166">
                  <c:v>0.2193213</c:v>
                </c:pt>
                <c:pt idx="1167">
                  <c:v>0.21983549999999999</c:v>
                </c:pt>
                <c:pt idx="1168">
                  <c:v>0.2201494</c:v>
                </c:pt>
                <c:pt idx="1169">
                  <c:v>0.22062219999999999</c:v>
                </c:pt>
                <c:pt idx="1170">
                  <c:v>0.22110450000000001</c:v>
                </c:pt>
                <c:pt idx="1171">
                  <c:v>0.22146560000000001</c:v>
                </c:pt>
                <c:pt idx="1172">
                  <c:v>0.22191</c:v>
                </c:pt>
                <c:pt idx="1173">
                  <c:v>0.22230630000000001</c:v>
                </c:pt>
                <c:pt idx="1174">
                  <c:v>0.22266710000000001</c:v>
                </c:pt>
                <c:pt idx="1175">
                  <c:v>0.22301409999999999</c:v>
                </c:pt>
                <c:pt idx="1176">
                  <c:v>0.22344530000000001</c:v>
                </c:pt>
                <c:pt idx="1177">
                  <c:v>0.22389719999999999</c:v>
                </c:pt>
                <c:pt idx="1178">
                  <c:v>0.2242489</c:v>
                </c:pt>
                <c:pt idx="1179">
                  <c:v>0.2247362</c:v>
                </c:pt>
                <c:pt idx="1180">
                  <c:v>0.22519529999999999</c:v>
                </c:pt>
                <c:pt idx="1181">
                  <c:v>0.22558880000000001</c:v>
                </c:pt>
                <c:pt idx="1182">
                  <c:v>0.22607350000000001</c:v>
                </c:pt>
                <c:pt idx="1183">
                  <c:v>0.22659470000000001</c:v>
                </c:pt>
                <c:pt idx="1184">
                  <c:v>0.2270488</c:v>
                </c:pt>
                <c:pt idx="1185">
                  <c:v>0.22747909999999999</c:v>
                </c:pt>
                <c:pt idx="1186">
                  <c:v>0.2280568</c:v>
                </c:pt>
                <c:pt idx="1187">
                  <c:v>0.2286058</c:v>
                </c:pt>
                <c:pt idx="1188">
                  <c:v>0.22907089999999999</c:v>
                </c:pt>
                <c:pt idx="1189">
                  <c:v>0.2296589</c:v>
                </c:pt>
                <c:pt idx="1190">
                  <c:v>0.23019120000000001</c:v>
                </c:pt>
                <c:pt idx="1191">
                  <c:v>0.23071359999999999</c:v>
                </c:pt>
                <c:pt idx="1192">
                  <c:v>0.23128789999999999</c:v>
                </c:pt>
                <c:pt idx="1193">
                  <c:v>0.23188819999999999</c:v>
                </c:pt>
                <c:pt idx="1194">
                  <c:v>0.23237569999999999</c:v>
                </c:pt>
                <c:pt idx="1195">
                  <c:v>0.23288719999999999</c:v>
                </c:pt>
                <c:pt idx="1196">
                  <c:v>0.2336154</c:v>
                </c:pt>
                <c:pt idx="1197">
                  <c:v>0.234204</c:v>
                </c:pt>
                <c:pt idx="1198">
                  <c:v>0.23467930000000001</c:v>
                </c:pt>
                <c:pt idx="1199">
                  <c:v>0.2353721</c:v>
                </c:pt>
                <c:pt idx="1200">
                  <c:v>0.2360186</c:v>
                </c:pt>
                <c:pt idx="1201">
                  <c:v>0.23653189999999999</c:v>
                </c:pt>
                <c:pt idx="1202">
                  <c:v>0.2370719</c:v>
                </c:pt>
                <c:pt idx="1203">
                  <c:v>0.2377619</c:v>
                </c:pt>
                <c:pt idx="1204">
                  <c:v>0.23826620000000001</c:v>
                </c:pt>
                <c:pt idx="1205">
                  <c:v>0.2386693</c:v>
                </c:pt>
                <c:pt idx="1206">
                  <c:v>0.23926529999999999</c:v>
                </c:pt>
                <c:pt idx="1207">
                  <c:v>0.23979719999999999</c:v>
                </c:pt>
                <c:pt idx="1208">
                  <c:v>0.2402058</c:v>
                </c:pt>
                <c:pt idx="1209">
                  <c:v>0.24071799999999999</c:v>
                </c:pt>
                <c:pt idx="1210">
                  <c:v>0.24120269999999999</c:v>
                </c:pt>
                <c:pt idx="1211">
                  <c:v>0.24157110000000001</c:v>
                </c:pt>
                <c:pt idx="1212">
                  <c:v>0.2419114</c:v>
                </c:pt>
                <c:pt idx="1213">
                  <c:v>0.24240919999999999</c:v>
                </c:pt>
                <c:pt idx="1214">
                  <c:v>0.2427031</c:v>
                </c:pt>
                <c:pt idx="1215">
                  <c:v>0.24294289999999999</c:v>
                </c:pt>
                <c:pt idx="1216">
                  <c:v>0.2433746</c:v>
                </c:pt>
                <c:pt idx="1217">
                  <c:v>0.24375189999999999</c:v>
                </c:pt>
                <c:pt idx="1218">
                  <c:v>0.24402170000000001</c:v>
                </c:pt>
                <c:pt idx="1219">
                  <c:v>0.24440110000000001</c:v>
                </c:pt>
                <c:pt idx="1220">
                  <c:v>0.2448951</c:v>
                </c:pt>
                <c:pt idx="1221">
                  <c:v>0.2452328</c:v>
                </c:pt>
                <c:pt idx="1222">
                  <c:v>0.24560470000000001</c:v>
                </c:pt>
                <c:pt idx="1223">
                  <c:v>0.24622179999999999</c:v>
                </c:pt>
                <c:pt idx="1224">
                  <c:v>0.24667430000000001</c:v>
                </c:pt>
                <c:pt idx="1225">
                  <c:v>0.24702760000000001</c:v>
                </c:pt>
                <c:pt idx="1226">
                  <c:v>0.24754390000000001</c:v>
                </c:pt>
                <c:pt idx="1227">
                  <c:v>0.24806439999999999</c:v>
                </c:pt>
                <c:pt idx="1228">
                  <c:v>0.2484923</c:v>
                </c:pt>
                <c:pt idx="1229">
                  <c:v>0.24904680000000001</c:v>
                </c:pt>
                <c:pt idx="1230">
                  <c:v>0.24974540000000001</c:v>
                </c:pt>
                <c:pt idx="1231">
                  <c:v>0.25024999999999997</c:v>
                </c:pt>
                <c:pt idx="1232">
                  <c:v>0.25071850000000001</c:v>
                </c:pt>
                <c:pt idx="1233">
                  <c:v>0.25143749999999998</c:v>
                </c:pt>
                <c:pt idx="1234">
                  <c:v>0.25205889999999997</c:v>
                </c:pt>
                <c:pt idx="1235">
                  <c:v>0.25259540000000003</c:v>
                </c:pt>
                <c:pt idx="1236">
                  <c:v>0.25330910000000001</c:v>
                </c:pt>
                <c:pt idx="1237">
                  <c:v>0.2540618</c:v>
                </c:pt>
                <c:pt idx="1238">
                  <c:v>0.25466529999999998</c:v>
                </c:pt>
                <c:pt idx="1239">
                  <c:v>0.25547429999999999</c:v>
                </c:pt>
                <c:pt idx="1240">
                  <c:v>0.25648169999999998</c:v>
                </c:pt>
                <c:pt idx="1241">
                  <c:v>0.25727230000000001</c:v>
                </c:pt>
                <c:pt idx="1242">
                  <c:v>0.25808809999999999</c:v>
                </c:pt>
                <c:pt idx="1243">
                  <c:v>0.2591541</c:v>
                </c:pt>
                <c:pt idx="1244">
                  <c:v>0.2602025</c:v>
                </c:pt>
                <c:pt idx="1245">
                  <c:v>0.26126280000000002</c:v>
                </c:pt>
                <c:pt idx="1246">
                  <c:v>0.2624705</c:v>
                </c:pt>
                <c:pt idx="1247">
                  <c:v>0.26374239999999999</c:v>
                </c:pt>
                <c:pt idx="1248">
                  <c:v>0.26488420000000001</c:v>
                </c:pt>
                <c:pt idx="1249">
                  <c:v>0.26620700000000003</c:v>
                </c:pt>
                <c:pt idx="1250">
                  <c:v>0.26773069999999999</c:v>
                </c:pt>
                <c:pt idx="1251">
                  <c:v>0.26912639999999999</c:v>
                </c:pt>
                <c:pt idx="1252">
                  <c:v>0.27064700000000003</c:v>
                </c:pt>
                <c:pt idx="1253">
                  <c:v>0.2724106</c:v>
                </c:pt>
                <c:pt idx="1254">
                  <c:v>0.27409499999999998</c:v>
                </c:pt>
                <c:pt idx="1255">
                  <c:v>0.27582190000000001</c:v>
                </c:pt>
                <c:pt idx="1256">
                  <c:v>0.27786159999999999</c:v>
                </c:pt>
                <c:pt idx="1257">
                  <c:v>0.28012880000000001</c:v>
                </c:pt>
                <c:pt idx="1258">
                  <c:v>0.28232069999999998</c:v>
                </c:pt>
                <c:pt idx="1259">
                  <c:v>0.28475539999999999</c:v>
                </c:pt>
                <c:pt idx="1260">
                  <c:v>0.28744350000000002</c:v>
                </c:pt>
                <c:pt idx="1261">
                  <c:v>0.29009479999999999</c:v>
                </c:pt>
                <c:pt idx="1262">
                  <c:v>0.29271740000000002</c:v>
                </c:pt>
                <c:pt idx="1263">
                  <c:v>0.29549560000000002</c:v>
                </c:pt>
                <c:pt idx="1264">
                  <c:v>0.29819279999999998</c:v>
                </c:pt>
                <c:pt idx="1265">
                  <c:v>0.30075859999999999</c:v>
                </c:pt>
                <c:pt idx="1266">
                  <c:v>0.30348540000000002</c:v>
                </c:pt>
                <c:pt idx="1267">
                  <c:v>0.30626680000000001</c:v>
                </c:pt>
                <c:pt idx="1268">
                  <c:v>0.30886140000000001</c:v>
                </c:pt>
                <c:pt idx="1269">
                  <c:v>0.31169439999999998</c:v>
                </c:pt>
                <c:pt idx="1270">
                  <c:v>0.31479210000000002</c:v>
                </c:pt>
                <c:pt idx="1271">
                  <c:v>0.31777709999999998</c:v>
                </c:pt>
                <c:pt idx="1272">
                  <c:v>0.32069819999999999</c:v>
                </c:pt>
                <c:pt idx="1273">
                  <c:v>0.32338030000000001</c:v>
                </c:pt>
                <c:pt idx="1274">
                  <c:v>0.32544030000000002</c:v>
                </c:pt>
                <c:pt idx="1275">
                  <c:v>0.3270998</c:v>
                </c:pt>
                <c:pt idx="1276">
                  <c:v>0.32883030000000002</c:v>
                </c:pt>
                <c:pt idx="1277">
                  <c:v>0.3306383</c:v>
                </c:pt>
                <c:pt idx="1278">
                  <c:v>0.33232200000000001</c:v>
                </c:pt>
                <c:pt idx="1279">
                  <c:v>0.3342407</c:v>
                </c:pt>
                <c:pt idx="1280">
                  <c:v>0.3361497</c:v>
                </c:pt>
                <c:pt idx="1281">
                  <c:v>0.33751569999999997</c:v>
                </c:pt>
                <c:pt idx="1282">
                  <c:v>0.33843390000000001</c:v>
                </c:pt>
                <c:pt idx="1283">
                  <c:v>0.33926630000000002</c:v>
                </c:pt>
                <c:pt idx="1284">
                  <c:v>0.33985080000000001</c:v>
                </c:pt>
                <c:pt idx="1285">
                  <c:v>0.34025509999999998</c:v>
                </c:pt>
                <c:pt idx="1286">
                  <c:v>0.34085690000000002</c:v>
                </c:pt>
                <c:pt idx="1287">
                  <c:v>0.34156320000000001</c:v>
                </c:pt>
                <c:pt idx="1288">
                  <c:v>0.34221049999999997</c:v>
                </c:pt>
                <c:pt idx="1289">
                  <c:v>0.34302139999999998</c:v>
                </c:pt>
                <c:pt idx="1290">
                  <c:v>0.34396169999999998</c:v>
                </c:pt>
                <c:pt idx="1291">
                  <c:v>0.34488600000000003</c:v>
                </c:pt>
                <c:pt idx="1292">
                  <c:v>0.34582239999999997</c:v>
                </c:pt>
                <c:pt idx="1293">
                  <c:v>0.3468599</c:v>
                </c:pt>
                <c:pt idx="1294">
                  <c:v>0.34782350000000001</c:v>
                </c:pt>
                <c:pt idx="1295">
                  <c:v>0.34866580000000003</c:v>
                </c:pt>
                <c:pt idx="1296">
                  <c:v>0.3494795</c:v>
                </c:pt>
                <c:pt idx="1297">
                  <c:v>0.3502188</c:v>
                </c:pt>
                <c:pt idx="1298">
                  <c:v>0.35082419999999997</c:v>
                </c:pt>
                <c:pt idx="1299">
                  <c:v>0.3515452</c:v>
                </c:pt>
                <c:pt idx="1300">
                  <c:v>0.35234270000000001</c:v>
                </c:pt>
                <c:pt idx="1301">
                  <c:v>0.35308339999999999</c:v>
                </c:pt>
                <c:pt idx="1302">
                  <c:v>0.35381210000000002</c:v>
                </c:pt>
                <c:pt idx="1303">
                  <c:v>0.35470000000000002</c:v>
                </c:pt>
                <c:pt idx="1304">
                  <c:v>0.35568179999999999</c:v>
                </c:pt>
                <c:pt idx="1305">
                  <c:v>0.35688049999999999</c:v>
                </c:pt>
                <c:pt idx="1306">
                  <c:v>0.35840739999999999</c:v>
                </c:pt>
                <c:pt idx="1307">
                  <c:v>0.36003990000000002</c:v>
                </c:pt>
                <c:pt idx="1308">
                  <c:v>0.3614559</c:v>
                </c:pt>
                <c:pt idx="1309">
                  <c:v>0.36269770000000001</c:v>
                </c:pt>
                <c:pt idx="1310">
                  <c:v>0.36355310000000002</c:v>
                </c:pt>
                <c:pt idx="1311">
                  <c:v>0.36395549999999999</c:v>
                </c:pt>
                <c:pt idx="1312">
                  <c:v>0.36399559999999997</c:v>
                </c:pt>
                <c:pt idx="1313">
                  <c:v>0.36381200000000002</c:v>
                </c:pt>
                <c:pt idx="1314">
                  <c:v>0.3631201</c:v>
                </c:pt>
                <c:pt idx="1315">
                  <c:v>0.36209940000000002</c:v>
                </c:pt>
                <c:pt idx="1316">
                  <c:v>0.36090519999999998</c:v>
                </c:pt>
                <c:pt idx="1317">
                  <c:v>0.35941309999999999</c:v>
                </c:pt>
                <c:pt idx="1318">
                  <c:v>0.3574987</c:v>
                </c:pt>
                <c:pt idx="1319">
                  <c:v>0.35555629999999999</c:v>
                </c:pt>
                <c:pt idx="1320">
                  <c:v>0.35362759999999999</c:v>
                </c:pt>
                <c:pt idx="1321">
                  <c:v>0.35136010000000001</c:v>
                </c:pt>
                <c:pt idx="1322">
                  <c:v>0.34905330000000001</c:v>
                </c:pt>
                <c:pt idx="1323">
                  <c:v>0.34706779999999998</c:v>
                </c:pt>
                <c:pt idx="1324">
                  <c:v>0.34506530000000002</c:v>
                </c:pt>
                <c:pt idx="1325">
                  <c:v>0.34302759999999999</c:v>
                </c:pt>
                <c:pt idx="1326">
                  <c:v>0.34124660000000001</c:v>
                </c:pt>
                <c:pt idx="1327">
                  <c:v>0.33956180000000002</c:v>
                </c:pt>
                <c:pt idx="1328">
                  <c:v>0.3375919</c:v>
                </c:pt>
                <c:pt idx="1329">
                  <c:v>0.33559339999999999</c:v>
                </c:pt>
                <c:pt idx="1330">
                  <c:v>0.33361560000000001</c:v>
                </c:pt>
                <c:pt idx="1331">
                  <c:v>0.33135740000000002</c:v>
                </c:pt>
                <c:pt idx="1332">
                  <c:v>0.3288122</c:v>
                </c:pt>
                <c:pt idx="1333">
                  <c:v>0.32618150000000001</c:v>
                </c:pt>
                <c:pt idx="1334">
                  <c:v>0.323241</c:v>
                </c:pt>
                <c:pt idx="1335">
                  <c:v>0.32011400000000001</c:v>
                </c:pt>
                <c:pt idx="1336">
                  <c:v>0.31725819999999999</c:v>
                </c:pt>
                <c:pt idx="1337">
                  <c:v>0.31464599999999998</c:v>
                </c:pt>
                <c:pt idx="1338">
                  <c:v>0.31207200000000002</c:v>
                </c:pt>
                <c:pt idx="1339">
                  <c:v>0.30983060000000001</c:v>
                </c:pt>
                <c:pt idx="1340">
                  <c:v>0.3079131</c:v>
                </c:pt>
                <c:pt idx="1341">
                  <c:v>0.3060503</c:v>
                </c:pt>
                <c:pt idx="1342">
                  <c:v>0.30435129999999999</c:v>
                </c:pt>
                <c:pt idx="1343">
                  <c:v>0.30301889999999998</c:v>
                </c:pt>
                <c:pt idx="1344">
                  <c:v>0.30183670000000001</c:v>
                </c:pt>
                <c:pt idx="1345">
                  <c:v>0.3007589</c:v>
                </c:pt>
                <c:pt idx="1346">
                  <c:v>0.29997990000000002</c:v>
                </c:pt>
                <c:pt idx="1347">
                  <c:v>0.29948809999999998</c:v>
                </c:pt>
                <c:pt idx="1348">
                  <c:v>0.29897059999999998</c:v>
                </c:pt>
                <c:pt idx="1349">
                  <c:v>0.2985814</c:v>
                </c:pt>
                <c:pt idx="1350">
                  <c:v>0.29830319999999999</c:v>
                </c:pt>
                <c:pt idx="1351">
                  <c:v>0.29787619999999998</c:v>
                </c:pt>
                <c:pt idx="1352">
                  <c:v>0.29745159999999998</c:v>
                </c:pt>
                <c:pt idx="1353">
                  <c:v>0.29721769999999997</c:v>
                </c:pt>
                <c:pt idx="1354">
                  <c:v>0.29693429999999998</c:v>
                </c:pt>
                <c:pt idx="1355">
                  <c:v>0.29660229999999999</c:v>
                </c:pt>
                <c:pt idx="1356">
                  <c:v>0.29650850000000001</c:v>
                </c:pt>
                <c:pt idx="1357">
                  <c:v>0.29652149999999999</c:v>
                </c:pt>
                <c:pt idx="1358">
                  <c:v>0.29642859999999999</c:v>
                </c:pt>
                <c:pt idx="1359">
                  <c:v>0.29653269999999998</c:v>
                </c:pt>
                <c:pt idx="1360">
                  <c:v>0.29681550000000001</c:v>
                </c:pt>
                <c:pt idx="1361">
                  <c:v>0.29702430000000002</c:v>
                </c:pt>
                <c:pt idx="1362">
                  <c:v>0.2971897</c:v>
                </c:pt>
                <c:pt idx="1363">
                  <c:v>0.29758459999999998</c:v>
                </c:pt>
                <c:pt idx="1364">
                  <c:v>0.29790729999999999</c:v>
                </c:pt>
                <c:pt idx="1365">
                  <c:v>0.2980372</c:v>
                </c:pt>
                <c:pt idx="1366">
                  <c:v>0.29835109999999998</c:v>
                </c:pt>
                <c:pt idx="1367">
                  <c:v>0.29893019999999998</c:v>
                </c:pt>
                <c:pt idx="1368">
                  <c:v>0.29935800000000001</c:v>
                </c:pt>
                <c:pt idx="1369">
                  <c:v>0.29983919999999997</c:v>
                </c:pt>
                <c:pt idx="1370">
                  <c:v>0.30050650000000001</c:v>
                </c:pt>
                <c:pt idx="1371">
                  <c:v>0.30123309999999998</c:v>
                </c:pt>
                <c:pt idx="1372">
                  <c:v>0.30193170000000003</c:v>
                </c:pt>
                <c:pt idx="1373">
                  <c:v>0.30291560000000001</c:v>
                </c:pt>
                <c:pt idx="1374">
                  <c:v>0.30387839999999999</c:v>
                </c:pt>
                <c:pt idx="1375">
                  <c:v>0.30469770000000002</c:v>
                </c:pt>
                <c:pt idx="1376">
                  <c:v>0.30565759999999997</c:v>
                </c:pt>
                <c:pt idx="1377">
                  <c:v>0.30678309999999998</c:v>
                </c:pt>
                <c:pt idx="1378">
                  <c:v>0.3078012</c:v>
                </c:pt>
                <c:pt idx="1379">
                  <c:v>0.30879420000000002</c:v>
                </c:pt>
                <c:pt idx="1380">
                  <c:v>0.30985560000000001</c:v>
                </c:pt>
                <c:pt idx="1381">
                  <c:v>0.31077850000000001</c:v>
                </c:pt>
                <c:pt idx="1382">
                  <c:v>0.31159779999999998</c:v>
                </c:pt>
                <c:pt idx="1383">
                  <c:v>0.31250040000000001</c:v>
                </c:pt>
                <c:pt idx="1384">
                  <c:v>0.31340859999999998</c:v>
                </c:pt>
                <c:pt idx="1385">
                  <c:v>0.31425809999999998</c:v>
                </c:pt>
                <c:pt idx="1386">
                  <c:v>0.31522529999999999</c:v>
                </c:pt>
                <c:pt idx="1387">
                  <c:v>0.31631239999999999</c:v>
                </c:pt>
                <c:pt idx="1388">
                  <c:v>0.31728129999999999</c:v>
                </c:pt>
                <c:pt idx="1389">
                  <c:v>0.31825209999999998</c:v>
                </c:pt>
                <c:pt idx="1390">
                  <c:v>0.31934990000000002</c:v>
                </c:pt>
                <c:pt idx="1391">
                  <c:v>0.32034659999999998</c:v>
                </c:pt>
                <c:pt idx="1392">
                  <c:v>0.32115329999999997</c:v>
                </c:pt>
                <c:pt idx="1393">
                  <c:v>0.32205850000000003</c:v>
                </c:pt>
                <c:pt idx="1394">
                  <c:v>0.32298189999999999</c:v>
                </c:pt>
                <c:pt idx="1395">
                  <c:v>0.32381199999999999</c:v>
                </c:pt>
                <c:pt idx="1396">
                  <c:v>0.32476490000000002</c:v>
                </c:pt>
                <c:pt idx="1397">
                  <c:v>0.32579720000000001</c:v>
                </c:pt>
                <c:pt idx="1398">
                  <c:v>0.32680700000000001</c:v>
                </c:pt>
                <c:pt idx="1399">
                  <c:v>0.32791520000000002</c:v>
                </c:pt>
                <c:pt idx="1400">
                  <c:v>0.32910790000000001</c:v>
                </c:pt>
                <c:pt idx="1401">
                  <c:v>0.33025369999999998</c:v>
                </c:pt>
                <c:pt idx="1402">
                  <c:v>0.3312811</c:v>
                </c:pt>
                <c:pt idx="1403">
                  <c:v>0.3323914</c:v>
                </c:pt>
                <c:pt idx="1404">
                  <c:v>0.33352579999999998</c:v>
                </c:pt>
                <c:pt idx="1405">
                  <c:v>0.33463199999999999</c:v>
                </c:pt>
                <c:pt idx="1406">
                  <c:v>0.33579989999999998</c:v>
                </c:pt>
                <c:pt idx="1407">
                  <c:v>0.33702729999999997</c:v>
                </c:pt>
                <c:pt idx="1408">
                  <c:v>0.33816550000000001</c:v>
                </c:pt>
                <c:pt idx="1409">
                  <c:v>0.33935929999999997</c:v>
                </c:pt>
                <c:pt idx="1410">
                  <c:v>0.34060800000000002</c:v>
                </c:pt>
                <c:pt idx="1411">
                  <c:v>0.34184959999999998</c:v>
                </c:pt>
                <c:pt idx="1412">
                  <c:v>0.3431111</c:v>
                </c:pt>
                <c:pt idx="1413">
                  <c:v>0.34443659999999998</c:v>
                </c:pt>
                <c:pt idx="1414">
                  <c:v>0.34572059999999999</c:v>
                </c:pt>
                <c:pt idx="1415">
                  <c:v>0.34682299999999999</c:v>
                </c:pt>
                <c:pt idx="1416">
                  <c:v>0.34798469999999998</c:v>
                </c:pt>
                <c:pt idx="1417">
                  <c:v>0.34939949999999997</c:v>
                </c:pt>
                <c:pt idx="1418">
                  <c:v>0.35061300000000001</c:v>
                </c:pt>
                <c:pt idx="1419">
                  <c:v>0.3517033</c:v>
                </c:pt>
                <c:pt idx="1420">
                  <c:v>0.35293269999999999</c:v>
                </c:pt>
                <c:pt idx="1421">
                  <c:v>0.3542419</c:v>
                </c:pt>
                <c:pt idx="1422">
                  <c:v>0.35556480000000001</c:v>
                </c:pt>
                <c:pt idx="1423">
                  <c:v>0.35694120000000001</c:v>
                </c:pt>
                <c:pt idx="1424">
                  <c:v>0.35824719999999999</c:v>
                </c:pt>
                <c:pt idx="1425">
                  <c:v>0.35948570000000002</c:v>
                </c:pt>
                <c:pt idx="1426">
                  <c:v>0.36077009999999998</c:v>
                </c:pt>
                <c:pt idx="1427">
                  <c:v>0.36199880000000001</c:v>
                </c:pt>
                <c:pt idx="1428">
                  <c:v>0.36325689999999999</c:v>
                </c:pt>
                <c:pt idx="1429">
                  <c:v>0.36465039999999999</c:v>
                </c:pt>
                <c:pt idx="1430">
                  <c:v>0.36602040000000002</c:v>
                </c:pt>
                <c:pt idx="1431">
                  <c:v>0.36734529999999999</c:v>
                </c:pt>
                <c:pt idx="1432">
                  <c:v>0.36874249999999997</c:v>
                </c:pt>
                <c:pt idx="1433">
                  <c:v>0.37010169999999998</c:v>
                </c:pt>
                <c:pt idx="1434">
                  <c:v>0.371338</c:v>
                </c:pt>
                <c:pt idx="1435">
                  <c:v>0.37258799999999997</c:v>
                </c:pt>
                <c:pt idx="1436">
                  <c:v>0.37393959999999998</c:v>
                </c:pt>
                <c:pt idx="1437">
                  <c:v>0.37538880000000002</c:v>
                </c:pt>
                <c:pt idx="1438">
                  <c:v>0.37664779999999998</c:v>
                </c:pt>
                <c:pt idx="1439">
                  <c:v>0.37786459999999999</c:v>
                </c:pt>
                <c:pt idx="1440">
                  <c:v>0.37932260000000001</c:v>
                </c:pt>
                <c:pt idx="1441">
                  <c:v>0.38085049999999998</c:v>
                </c:pt>
                <c:pt idx="1442">
                  <c:v>0.38219140000000001</c:v>
                </c:pt>
                <c:pt idx="1443">
                  <c:v>0.38350440000000002</c:v>
                </c:pt>
                <c:pt idx="1444">
                  <c:v>0.38485409999999998</c:v>
                </c:pt>
                <c:pt idx="1445">
                  <c:v>0.38622309999999999</c:v>
                </c:pt>
                <c:pt idx="1446">
                  <c:v>0.38755790000000001</c:v>
                </c:pt>
                <c:pt idx="1447">
                  <c:v>0.3888607</c:v>
                </c:pt>
                <c:pt idx="1448">
                  <c:v>0.39014759999999998</c:v>
                </c:pt>
                <c:pt idx="1449">
                  <c:v>0.3915129</c:v>
                </c:pt>
                <c:pt idx="1450">
                  <c:v>0.39292559999999999</c:v>
                </c:pt>
                <c:pt idx="1451">
                  <c:v>0.394341</c:v>
                </c:pt>
                <c:pt idx="1452">
                  <c:v>0.39565489999999998</c:v>
                </c:pt>
                <c:pt idx="1453">
                  <c:v>0.39701999999999998</c:v>
                </c:pt>
                <c:pt idx="1454">
                  <c:v>0.39832319999999999</c:v>
                </c:pt>
                <c:pt idx="1455">
                  <c:v>0.39961940000000001</c:v>
                </c:pt>
                <c:pt idx="1456">
                  <c:v>0.40099899999999999</c:v>
                </c:pt>
                <c:pt idx="1457">
                  <c:v>0.40240490000000001</c:v>
                </c:pt>
                <c:pt idx="1458">
                  <c:v>0.40376610000000002</c:v>
                </c:pt>
                <c:pt idx="1459">
                  <c:v>0.40511409999999998</c:v>
                </c:pt>
                <c:pt idx="1460">
                  <c:v>0.40638469999999999</c:v>
                </c:pt>
                <c:pt idx="1461">
                  <c:v>0.4076284</c:v>
                </c:pt>
                <c:pt idx="1462">
                  <c:v>0.40900199999999998</c:v>
                </c:pt>
                <c:pt idx="1463">
                  <c:v>0.41035959999999999</c:v>
                </c:pt>
                <c:pt idx="1464">
                  <c:v>0.41151749999999998</c:v>
                </c:pt>
                <c:pt idx="1465">
                  <c:v>0.412802</c:v>
                </c:pt>
                <c:pt idx="1466">
                  <c:v>0.41411949999999997</c:v>
                </c:pt>
                <c:pt idx="1467">
                  <c:v>0.41541109999999998</c:v>
                </c:pt>
                <c:pt idx="1468">
                  <c:v>0.41651519999999997</c:v>
                </c:pt>
                <c:pt idx="1469">
                  <c:v>0.41770859999999999</c:v>
                </c:pt>
                <c:pt idx="1470">
                  <c:v>0.41902889999999998</c:v>
                </c:pt>
                <c:pt idx="1471">
                  <c:v>0.42030679999999998</c:v>
                </c:pt>
                <c:pt idx="1472">
                  <c:v>0.42146070000000002</c:v>
                </c:pt>
                <c:pt idx="1473">
                  <c:v>0.4226007</c:v>
                </c:pt>
                <c:pt idx="1474">
                  <c:v>0.42373569999999999</c:v>
                </c:pt>
                <c:pt idx="1475">
                  <c:v>0.42489549999999998</c:v>
                </c:pt>
                <c:pt idx="1476">
                  <c:v>0.42600830000000001</c:v>
                </c:pt>
                <c:pt idx="1477">
                  <c:v>0.42712529999999999</c:v>
                </c:pt>
                <c:pt idx="1478">
                  <c:v>0.42821320000000002</c:v>
                </c:pt>
                <c:pt idx="1479">
                  <c:v>0.42933359999999998</c:v>
                </c:pt>
                <c:pt idx="1480">
                  <c:v>0.4306024</c:v>
                </c:pt>
                <c:pt idx="1481">
                  <c:v>0.43169560000000001</c:v>
                </c:pt>
                <c:pt idx="1482">
                  <c:v>0.4327838</c:v>
                </c:pt>
                <c:pt idx="1483">
                  <c:v>0.43385190000000001</c:v>
                </c:pt>
                <c:pt idx="1484">
                  <c:v>0.43483319999999998</c:v>
                </c:pt>
                <c:pt idx="1485">
                  <c:v>0.43592819999999999</c:v>
                </c:pt>
                <c:pt idx="1486">
                  <c:v>0.43697419999999998</c:v>
                </c:pt>
                <c:pt idx="1487">
                  <c:v>0.43798740000000003</c:v>
                </c:pt>
                <c:pt idx="1488">
                  <c:v>0.4388688</c:v>
                </c:pt>
                <c:pt idx="1489">
                  <c:v>0.43987090000000001</c:v>
                </c:pt>
                <c:pt idx="1490">
                  <c:v>0.44109140000000002</c:v>
                </c:pt>
                <c:pt idx="1491">
                  <c:v>0.44219639999999999</c:v>
                </c:pt>
                <c:pt idx="1492">
                  <c:v>0.44315189999999999</c:v>
                </c:pt>
                <c:pt idx="1493">
                  <c:v>0.44405539999999999</c:v>
                </c:pt>
                <c:pt idx="1494">
                  <c:v>0.44490410000000002</c:v>
                </c:pt>
                <c:pt idx="1495">
                  <c:v>0.44574930000000001</c:v>
                </c:pt>
                <c:pt idx="1496">
                  <c:v>0.44664340000000002</c:v>
                </c:pt>
                <c:pt idx="1497">
                  <c:v>0.44754630000000001</c:v>
                </c:pt>
                <c:pt idx="1498">
                  <c:v>0.44840629999999998</c:v>
                </c:pt>
                <c:pt idx="1499">
                  <c:v>0.44938650000000002</c:v>
                </c:pt>
                <c:pt idx="1500">
                  <c:v>0.45036969999999998</c:v>
                </c:pt>
                <c:pt idx="1501">
                  <c:v>0.45115840000000001</c:v>
                </c:pt>
                <c:pt idx="1502">
                  <c:v>0.45193070000000002</c:v>
                </c:pt>
                <c:pt idx="1503">
                  <c:v>0.45281519999999997</c:v>
                </c:pt>
                <c:pt idx="1504">
                  <c:v>0.4536983</c:v>
                </c:pt>
                <c:pt idx="1505">
                  <c:v>0.45452409999999999</c:v>
                </c:pt>
                <c:pt idx="1506">
                  <c:v>0.45531349999999998</c:v>
                </c:pt>
                <c:pt idx="1507">
                  <c:v>0.45619320000000002</c:v>
                </c:pt>
                <c:pt idx="1508">
                  <c:v>0.4571501</c:v>
                </c:pt>
                <c:pt idx="1509">
                  <c:v>0.45814690000000002</c:v>
                </c:pt>
                <c:pt idx="1510">
                  <c:v>0.45912219999999998</c:v>
                </c:pt>
                <c:pt idx="1511">
                  <c:v>0.46003300000000003</c:v>
                </c:pt>
                <c:pt idx="1512">
                  <c:v>0.46103539999999998</c:v>
                </c:pt>
                <c:pt idx="1513">
                  <c:v>0.46216669999999999</c:v>
                </c:pt>
                <c:pt idx="1514">
                  <c:v>0.46321449999999997</c:v>
                </c:pt>
                <c:pt idx="1515">
                  <c:v>0.46419779999999999</c:v>
                </c:pt>
                <c:pt idx="1516">
                  <c:v>0.46517700000000001</c:v>
                </c:pt>
                <c:pt idx="1517">
                  <c:v>0.4663274</c:v>
                </c:pt>
                <c:pt idx="1518">
                  <c:v>0.4675221</c:v>
                </c:pt>
                <c:pt idx="1519">
                  <c:v>0.46871400000000002</c:v>
                </c:pt>
                <c:pt idx="1520">
                  <c:v>0.4698502</c:v>
                </c:pt>
                <c:pt idx="1521">
                  <c:v>0.47089419999999999</c:v>
                </c:pt>
                <c:pt idx="1522">
                  <c:v>0.47195809999999999</c:v>
                </c:pt>
                <c:pt idx="1523">
                  <c:v>0.47305209999999998</c:v>
                </c:pt>
                <c:pt idx="1524">
                  <c:v>0.47399619999999998</c:v>
                </c:pt>
                <c:pt idx="1525">
                  <c:v>0.47499069999999999</c:v>
                </c:pt>
                <c:pt idx="1526">
                  <c:v>0.47612559999999998</c:v>
                </c:pt>
                <c:pt idx="1527">
                  <c:v>0.47717949999999998</c:v>
                </c:pt>
                <c:pt idx="1528">
                  <c:v>0.4780992</c:v>
                </c:pt>
                <c:pt idx="1529">
                  <c:v>0.47902050000000002</c:v>
                </c:pt>
                <c:pt idx="1530">
                  <c:v>0.47977229999999998</c:v>
                </c:pt>
                <c:pt idx="1531">
                  <c:v>0.48058329999999999</c:v>
                </c:pt>
                <c:pt idx="1532">
                  <c:v>0.48167840000000001</c:v>
                </c:pt>
                <c:pt idx="1533">
                  <c:v>0.48266710000000002</c:v>
                </c:pt>
                <c:pt idx="1534">
                  <c:v>0.48338819999999999</c:v>
                </c:pt>
                <c:pt idx="1535">
                  <c:v>0.48410320000000001</c:v>
                </c:pt>
                <c:pt idx="1536">
                  <c:v>0.4850525</c:v>
                </c:pt>
                <c:pt idx="1537">
                  <c:v>0.48589979999999999</c:v>
                </c:pt>
                <c:pt idx="1538">
                  <c:v>0.48657919999999999</c:v>
                </c:pt>
                <c:pt idx="1539">
                  <c:v>0.48728969999999999</c:v>
                </c:pt>
                <c:pt idx="1540">
                  <c:v>0.48794340000000003</c:v>
                </c:pt>
                <c:pt idx="1541">
                  <c:v>0.48871389999999998</c:v>
                </c:pt>
                <c:pt idx="1542">
                  <c:v>0.48941679999999999</c:v>
                </c:pt>
                <c:pt idx="1543">
                  <c:v>0.49015370000000003</c:v>
                </c:pt>
                <c:pt idx="1544">
                  <c:v>0.49088929999999997</c:v>
                </c:pt>
                <c:pt idx="1545">
                  <c:v>0.49150060000000001</c:v>
                </c:pt>
                <c:pt idx="1546">
                  <c:v>0.4922202</c:v>
                </c:pt>
                <c:pt idx="1547">
                  <c:v>0.49284420000000001</c:v>
                </c:pt>
                <c:pt idx="1548">
                  <c:v>0.49335560000000001</c:v>
                </c:pt>
                <c:pt idx="1549">
                  <c:v>0.49381710000000001</c:v>
                </c:pt>
                <c:pt idx="1550">
                  <c:v>0.49424089999999998</c:v>
                </c:pt>
                <c:pt idx="1551">
                  <c:v>0.49466510000000002</c:v>
                </c:pt>
                <c:pt idx="1552">
                  <c:v>0.4952452</c:v>
                </c:pt>
                <c:pt idx="1553">
                  <c:v>0.49588510000000002</c:v>
                </c:pt>
                <c:pt idx="1554">
                  <c:v>0.49631249999999999</c:v>
                </c:pt>
                <c:pt idx="1555">
                  <c:v>0.49648779999999998</c:v>
                </c:pt>
                <c:pt idx="1556">
                  <c:v>0.49676369999999997</c:v>
                </c:pt>
                <c:pt idx="1557">
                  <c:v>0.49730669999999999</c:v>
                </c:pt>
                <c:pt idx="1558">
                  <c:v>0.49772129999999998</c:v>
                </c:pt>
                <c:pt idx="1559">
                  <c:v>0.49814170000000002</c:v>
                </c:pt>
                <c:pt idx="1560">
                  <c:v>0.49853170000000002</c:v>
                </c:pt>
                <c:pt idx="1561">
                  <c:v>0.4989113</c:v>
                </c:pt>
                <c:pt idx="1562">
                  <c:v>0.49931609999999998</c:v>
                </c:pt>
                <c:pt idx="1563">
                  <c:v>0.49960549999999998</c:v>
                </c:pt>
                <c:pt idx="1564">
                  <c:v>0.49985109999999999</c:v>
                </c:pt>
                <c:pt idx="1565">
                  <c:v>0.49999640000000001</c:v>
                </c:pt>
                <c:pt idx="1566">
                  <c:v>0.50030719999999995</c:v>
                </c:pt>
                <c:pt idx="1567">
                  <c:v>0.5006043</c:v>
                </c:pt>
                <c:pt idx="1568">
                  <c:v>0.50066189999999999</c:v>
                </c:pt>
                <c:pt idx="1569">
                  <c:v>0.50063060000000004</c:v>
                </c:pt>
                <c:pt idx="1570">
                  <c:v>0.50059019999999999</c:v>
                </c:pt>
                <c:pt idx="1571">
                  <c:v>0.50064770000000003</c:v>
                </c:pt>
                <c:pt idx="1572">
                  <c:v>0.50069390000000003</c:v>
                </c:pt>
                <c:pt idx="1573">
                  <c:v>0.500552</c:v>
                </c:pt>
                <c:pt idx="1574">
                  <c:v>0.50031309999999996</c:v>
                </c:pt>
                <c:pt idx="1575">
                  <c:v>0.50016780000000005</c:v>
                </c:pt>
                <c:pt idx="1576">
                  <c:v>0.49999399999999999</c:v>
                </c:pt>
                <c:pt idx="1577">
                  <c:v>0.49979200000000001</c:v>
                </c:pt>
                <c:pt idx="1578">
                  <c:v>0.4995038</c:v>
                </c:pt>
                <c:pt idx="1579">
                  <c:v>0.49925039999999998</c:v>
                </c:pt>
                <c:pt idx="1580">
                  <c:v>0.49918170000000001</c:v>
                </c:pt>
                <c:pt idx="1581">
                  <c:v>0.49868040000000002</c:v>
                </c:pt>
                <c:pt idx="1582">
                  <c:v>0.49784109999999998</c:v>
                </c:pt>
                <c:pt idx="1583">
                  <c:v>0.49730439999999998</c:v>
                </c:pt>
                <c:pt idx="1584">
                  <c:v>0.49685430000000003</c:v>
                </c:pt>
                <c:pt idx="1585">
                  <c:v>0.49633179999999999</c:v>
                </c:pt>
                <c:pt idx="1586">
                  <c:v>0.49573850000000003</c:v>
                </c:pt>
                <c:pt idx="1587">
                  <c:v>0.49511769999999999</c:v>
                </c:pt>
                <c:pt idx="1588">
                  <c:v>0.49444850000000001</c:v>
                </c:pt>
                <c:pt idx="1589">
                  <c:v>0.49378070000000002</c:v>
                </c:pt>
                <c:pt idx="1590">
                  <c:v>0.49320560000000002</c:v>
                </c:pt>
                <c:pt idx="1591">
                  <c:v>0.49236170000000001</c:v>
                </c:pt>
                <c:pt idx="1592">
                  <c:v>0.49150339999999998</c:v>
                </c:pt>
                <c:pt idx="1593">
                  <c:v>0.4909558</c:v>
                </c:pt>
                <c:pt idx="1594">
                  <c:v>0.4901913</c:v>
                </c:pt>
                <c:pt idx="1595">
                  <c:v>0.48930439999999997</c:v>
                </c:pt>
                <c:pt idx="1596">
                  <c:v>0.4883942</c:v>
                </c:pt>
                <c:pt idx="1597">
                  <c:v>0.48750579999999999</c:v>
                </c:pt>
                <c:pt idx="1598">
                  <c:v>0.48667440000000001</c:v>
                </c:pt>
                <c:pt idx="1599">
                  <c:v>0.48582199999999998</c:v>
                </c:pt>
                <c:pt idx="1600">
                  <c:v>0.48486699999999999</c:v>
                </c:pt>
                <c:pt idx="1601">
                  <c:v>0.48392990000000002</c:v>
                </c:pt>
                <c:pt idx="1602">
                  <c:v>0.4830141</c:v>
                </c:pt>
                <c:pt idx="1603">
                  <c:v>0.48191859999999997</c:v>
                </c:pt>
                <c:pt idx="1604">
                  <c:v>0.48083130000000002</c:v>
                </c:pt>
                <c:pt idx="1605">
                  <c:v>0.47995969999999999</c:v>
                </c:pt>
                <c:pt idx="1606">
                  <c:v>0.47899419999999998</c:v>
                </c:pt>
                <c:pt idx="1607">
                  <c:v>0.47776390000000002</c:v>
                </c:pt>
                <c:pt idx="1608">
                  <c:v>0.47681010000000001</c:v>
                </c:pt>
                <c:pt idx="1609">
                  <c:v>0.47613909999999998</c:v>
                </c:pt>
                <c:pt idx="1610">
                  <c:v>0.47505900000000001</c:v>
                </c:pt>
                <c:pt idx="1611">
                  <c:v>0.47349020000000003</c:v>
                </c:pt>
                <c:pt idx="1612">
                  <c:v>0.47261350000000002</c:v>
                </c:pt>
                <c:pt idx="1613">
                  <c:v>0.47166580000000002</c:v>
                </c:pt>
                <c:pt idx="1614">
                  <c:v>0.4700223</c:v>
                </c:pt>
                <c:pt idx="1615">
                  <c:v>0.46861239999999998</c:v>
                </c:pt>
                <c:pt idx="1616">
                  <c:v>0.46758470000000002</c:v>
                </c:pt>
                <c:pt idx="1617">
                  <c:v>0.46654289999999998</c:v>
                </c:pt>
                <c:pt idx="1618">
                  <c:v>0.46526279999999998</c:v>
                </c:pt>
                <c:pt idx="1619">
                  <c:v>0.46410269999999998</c:v>
                </c:pt>
                <c:pt idx="1620">
                  <c:v>0.46310240000000003</c:v>
                </c:pt>
                <c:pt idx="1621">
                  <c:v>0.46190629999999999</c:v>
                </c:pt>
                <c:pt idx="1622">
                  <c:v>0.46083429999999997</c:v>
                </c:pt>
                <c:pt idx="1623">
                  <c:v>0.45931060000000001</c:v>
                </c:pt>
                <c:pt idx="1624">
                  <c:v>0.45754689999999998</c:v>
                </c:pt>
                <c:pt idx="1625">
                  <c:v>0.45589449999999998</c:v>
                </c:pt>
                <c:pt idx="1626">
                  <c:v>0.45447340000000003</c:v>
                </c:pt>
                <c:pt idx="1627">
                  <c:v>0.45304100000000003</c:v>
                </c:pt>
                <c:pt idx="1628">
                  <c:v>0.45149210000000001</c:v>
                </c:pt>
                <c:pt idx="1629">
                  <c:v>0.4501483</c:v>
                </c:pt>
                <c:pt idx="1630">
                  <c:v>0.44890069999999999</c:v>
                </c:pt>
                <c:pt idx="1631">
                  <c:v>0.4477334</c:v>
                </c:pt>
                <c:pt idx="1632">
                  <c:v>0.4464514</c:v>
                </c:pt>
                <c:pt idx="1633">
                  <c:v>0.44438369999999999</c:v>
                </c:pt>
                <c:pt idx="1634">
                  <c:v>0.44275019999999998</c:v>
                </c:pt>
                <c:pt idx="1635">
                  <c:v>0.44128000000000001</c:v>
                </c:pt>
                <c:pt idx="1636">
                  <c:v>0.4391892</c:v>
                </c:pt>
                <c:pt idx="1637">
                  <c:v>0.43731160000000002</c:v>
                </c:pt>
                <c:pt idx="1638">
                  <c:v>0.43566280000000002</c:v>
                </c:pt>
                <c:pt idx="1639">
                  <c:v>0.43391940000000001</c:v>
                </c:pt>
                <c:pt idx="1640">
                  <c:v>0.4322414</c:v>
                </c:pt>
                <c:pt idx="1641">
                  <c:v>0.43106820000000001</c:v>
                </c:pt>
                <c:pt idx="1642">
                  <c:v>0.43097220000000003</c:v>
                </c:pt>
                <c:pt idx="1643">
                  <c:v>0.42935289999999998</c:v>
                </c:pt>
                <c:pt idx="1644">
                  <c:v>0.42526209999999998</c:v>
                </c:pt>
                <c:pt idx="1645">
                  <c:v>0.42208649999999998</c:v>
                </c:pt>
                <c:pt idx="1646">
                  <c:v>0.42011730000000003</c:v>
                </c:pt>
                <c:pt idx="1647">
                  <c:v>0.41817520000000002</c:v>
                </c:pt>
                <c:pt idx="1648">
                  <c:v>0.41597260000000003</c:v>
                </c:pt>
                <c:pt idx="1649">
                  <c:v>0.41369240000000002</c:v>
                </c:pt>
                <c:pt idx="1650">
                  <c:v>0.41144180000000002</c:v>
                </c:pt>
                <c:pt idx="1651">
                  <c:v>0.40924169999999999</c:v>
                </c:pt>
                <c:pt idx="1652">
                  <c:v>0.40842030000000001</c:v>
                </c:pt>
                <c:pt idx="1653">
                  <c:v>0.40820919999999999</c:v>
                </c:pt>
                <c:pt idx="1654">
                  <c:v>0.4048794</c:v>
                </c:pt>
                <c:pt idx="1655">
                  <c:v>0.40028010000000003</c:v>
                </c:pt>
                <c:pt idx="1656">
                  <c:v>0.39811920000000001</c:v>
                </c:pt>
                <c:pt idx="1657">
                  <c:v>0.39607710000000002</c:v>
                </c:pt>
                <c:pt idx="1658">
                  <c:v>0.39296730000000002</c:v>
                </c:pt>
                <c:pt idx="1659">
                  <c:v>0.38994839999999997</c:v>
                </c:pt>
                <c:pt idx="1660">
                  <c:v>0.3876387</c:v>
                </c:pt>
                <c:pt idx="1661">
                  <c:v>0.38463989999999998</c:v>
                </c:pt>
                <c:pt idx="1662">
                  <c:v>0.38189519999999999</c:v>
                </c:pt>
                <c:pt idx="1663">
                  <c:v>0.38060430000000001</c:v>
                </c:pt>
                <c:pt idx="1664">
                  <c:v>0.37988440000000001</c:v>
                </c:pt>
                <c:pt idx="1665">
                  <c:v>0.37672909999999998</c:v>
                </c:pt>
                <c:pt idx="1666">
                  <c:v>0.37369190000000002</c:v>
                </c:pt>
                <c:pt idx="1667">
                  <c:v>0.37045840000000002</c:v>
                </c:pt>
                <c:pt idx="1668">
                  <c:v>0.36742209999999997</c:v>
                </c:pt>
                <c:pt idx="1669">
                  <c:v>0.36674519999999999</c:v>
                </c:pt>
                <c:pt idx="1670">
                  <c:v>0.36450650000000001</c:v>
                </c:pt>
                <c:pt idx="1671">
                  <c:v>0.359128</c:v>
                </c:pt>
                <c:pt idx="1672">
                  <c:v>0.35530210000000001</c:v>
                </c:pt>
                <c:pt idx="1673">
                  <c:v>0.35404049999999998</c:v>
                </c:pt>
                <c:pt idx="1674">
                  <c:v>0.35697400000000001</c:v>
                </c:pt>
                <c:pt idx="1675">
                  <c:v>0.35589130000000002</c:v>
                </c:pt>
                <c:pt idx="1676">
                  <c:v>0.34771089999999999</c:v>
                </c:pt>
                <c:pt idx="1677">
                  <c:v>0.343302</c:v>
                </c:pt>
                <c:pt idx="1678">
                  <c:v>0.34006209999999998</c:v>
                </c:pt>
                <c:pt idx="1679">
                  <c:v>0.33693260000000003</c:v>
                </c:pt>
                <c:pt idx="1680">
                  <c:v>0.33431359999999999</c:v>
                </c:pt>
                <c:pt idx="1681">
                  <c:v>0.33177210000000001</c:v>
                </c:pt>
                <c:pt idx="1682">
                  <c:v>0.32924160000000002</c:v>
                </c:pt>
                <c:pt idx="1683">
                  <c:v>0.32809549999999998</c:v>
                </c:pt>
                <c:pt idx="1684">
                  <c:v>0.32983000000000001</c:v>
                </c:pt>
                <c:pt idx="1685">
                  <c:v>0.33098339999999998</c:v>
                </c:pt>
                <c:pt idx="1686">
                  <c:v>0.32659470000000002</c:v>
                </c:pt>
                <c:pt idx="1687">
                  <c:v>0.31912689999999999</c:v>
                </c:pt>
                <c:pt idx="1688">
                  <c:v>0.31684489999999998</c:v>
                </c:pt>
                <c:pt idx="1689">
                  <c:v>0.3156755</c:v>
                </c:pt>
                <c:pt idx="1690">
                  <c:v>0.31067060000000002</c:v>
                </c:pt>
                <c:pt idx="1691">
                  <c:v>0.30718240000000002</c:v>
                </c:pt>
                <c:pt idx="1692">
                  <c:v>0.30495410000000001</c:v>
                </c:pt>
                <c:pt idx="1693">
                  <c:v>0.30281750000000002</c:v>
                </c:pt>
                <c:pt idx="1694">
                  <c:v>0.30161019999999999</c:v>
                </c:pt>
                <c:pt idx="1695">
                  <c:v>0.30337310000000001</c:v>
                </c:pt>
                <c:pt idx="1696">
                  <c:v>0.30549680000000001</c:v>
                </c:pt>
                <c:pt idx="1697">
                  <c:v>0.30125750000000001</c:v>
                </c:pt>
                <c:pt idx="1698">
                  <c:v>0.30123509999999998</c:v>
                </c:pt>
                <c:pt idx="1699">
                  <c:v>0.30294209999999999</c:v>
                </c:pt>
                <c:pt idx="1700">
                  <c:v>0.29578769999999999</c:v>
                </c:pt>
                <c:pt idx="1701">
                  <c:v>0.29140500000000003</c:v>
                </c:pt>
                <c:pt idx="1702">
                  <c:v>0.28887649999999998</c:v>
                </c:pt>
                <c:pt idx="1703">
                  <c:v>0.28739999999999999</c:v>
                </c:pt>
                <c:pt idx="1704">
                  <c:v>0.28751130000000003</c:v>
                </c:pt>
                <c:pt idx="1705">
                  <c:v>0.29203279999999998</c:v>
                </c:pt>
                <c:pt idx="1706">
                  <c:v>0.29246699999999998</c:v>
                </c:pt>
                <c:pt idx="1707">
                  <c:v>0.28780030000000001</c:v>
                </c:pt>
                <c:pt idx="1708">
                  <c:v>0.283831</c:v>
                </c:pt>
                <c:pt idx="1709">
                  <c:v>0.28178880000000001</c:v>
                </c:pt>
                <c:pt idx="1710">
                  <c:v>0.28115699999999999</c:v>
                </c:pt>
                <c:pt idx="1711">
                  <c:v>0.280802</c:v>
                </c:pt>
                <c:pt idx="1712">
                  <c:v>0.28189170000000002</c:v>
                </c:pt>
                <c:pt idx="1713">
                  <c:v>0.28105439999999998</c:v>
                </c:pt>
                <c:pt idx="1714">
                  <c:v>0.27912480000000001</c:v>
                </c:pt>
                <c:pt idx="1715">
                  <c:v>0.2790995</c:v>
                </c:pt>
                <c:pt idx="1716">
                  <c:v>0.28097290000000003</c:v>
                </c:pt>
                <c:pt idx="1717">
                  <c:v>0.28350209999999998</c:v>
                </c:pt>
                <c:pt idx="1718">
                  <c:v>0.28338279999999999</c:v>
                </c:pt>
                <c:pt idx="1719">
                  <c:v>0.27906940000000002</c:v>
                </c:pt>
                <c:pt idx="1720">
                  <c:v>0.27728190000000003</c:v>
                </c:pt>
                <c:pt idx="1721">
                  <c:v>0.27764159999999999</c:v>
                </c:pt>
                <c:pt idx="1722">
                  <c:v>0.27835919999999997</c:v>
                </c:pt>
                <c:pt idx="1723">
                  <c:v>0.27903470000000002</c:v>
                </c:pt>
                <c:pt idx="1724">
                  <c:v>0.27941149999999998</c:v>
                </c:pt>
                <c:pt idx="1725">
                  <c:v>0.27998590000000001</c:v>
                </c:pt>
                <c:pt idx="1726">
                  <c:v>0.27916940000000001</c:v>
                </c:pt>
                <c:pt idx="1727">
                  <c:v>0.27975290000000003</c:v>
                </c:pt>
                <c:pt idx="1728">
                  <c:v>0.2836458</c:v>
                </c:pt>
                <c:pt idx="1729">
                  <c:v>0.28488069999999999</c:v>
                </c:pt>
                <c:pt idx="1730">
                  <c:v>0.28612860000000001</c:v>
                </c:pt>
                <c:pt idx="1731">
                  <c:v>0.2830377</c:v>
                </c:pt>
                <c:pt idx="1732">
                  <c:v>0.27903440000000002</c:v>
                </c:pt>
                <c:pt idx="1733">
                  <c:v>0.27925519999999998</c:v>
                </c:pt>
                <c:pt idx="1734">
                  <c:v>0.28726069999999998</c:v>
                </c:pt>
                <c:pt idx="1735">
                  <c:v>0.2875511</c:v>
                </c:pt>
                <c:pt idx="1736">
                  <c:v>0.28100540000000002</c:v>
                </c:pt>
                <c:pt idx="1737">
                  <c:v>0.28434799999999999</c:v>
                </c:pt>
                <c:pt idx="1738">
                  <c:v>0.28541290000000002</c:v>
                </c:pt>
                <c:pt idx="1739">
                  <c:v>0.28114060000000002</c:v>
                </c:pt>
                <c:pt idx="1740">
                  <c:v>0.27495049999999999</c:v>
                </c:pt>
                <c:pt idx="1741">
                  <c:v>0.27428010000000003</c:v>
                </c:pt>
                <c:pt idx="1742">
                  <c:v>0.27471250000000003</c:v>
                </c:pt>
                <c:pt idx="1743">
                  <c:v>0.27407999999999999</c:v>
                </c:pt>
                <c:pt idx="1744">
                  <c:v>0.27215929999999999</c:v>
                </c:pt>
                <c:pt idx="1745">
                  <c:v>0.273337</c:v>
                </c:pt>
                <c:pt idx="1746">
                  <c:v>0.27345059999999999</c:v>
                </c:pt>
                <c:pt idx="1747">
                  <c:v>0.27410679999999998</c:v>
                </c:pt>
                <c:pt idx="1748">
                  <c:v>0.274225</c:v>
                </c:pt>
                <c:pt idx="1749">
                  <c:v>0.2721655</c:v>
                </c:pt>
                <c:pt idx="1750">
                  <c:v>0.27114959999999999</c:v>
                </c:pt>
                <c:pt idx="1751">
                  <c:v>0.27146490000000001</c:v>
                </c:pt>
                <c:pt idx="1752">
                  <c:v>0.27281339999999998</c:v>
                </c:pt>
                <c:pt idx="1753">
                  <c:v>0.2733623</c:v>
                </c:pt>
                <c:pt idx="1754">
                  <c:v>0.27177950000000001</c:v>
                </c:pt>
                <c:pt idx="1755">
                  <c:v>0.27189029999999997</c:v>
                </c:pt>
                <c:pt idx="1756">
                  <c:v>0.27180159999999998</c:v>
                </c:pt>
                <c:pt idx="1757">
                  <c:v>0.27146300000000001</c:v>
                </c:pt>
                <c:pt idx="1758">
                  <c:v>0.27116649999999998</c:v>
                </c:pt>
                <c:pt idx="1759">
                  <c:v>0.2712039</c:v>
                </c:pt>
                <c:pt idx="1760">
                  <c:v>0.27151690000000001</c:v>
                </c:pt>
                <c:pt idx="1761">
                  <c:v>0.2733758</c:v>
                </c:pt>
                <c:pt idx="1762">
                  <c:v>0.27363690000000002</c:v>
                </c:pt>
                <c:pt idx="1763">
                  <c:v>0.27577400000000002</c:v>
                </c:pt>
                <c:pt idx="1764">
                  <c:v>0.28027879999999999</c:v>
                </c:pt>
                <c:pt idx="1765">
                  <c:v>0.27656960000000003</c:v>
                </c:pt>
                <c:pt idx="1766">
                  <c:v>0.27494780000000002</c:v>
                </c:pt>
                <c:pt idx="1767">
                  <c:v>0.27745779999999998</c:v>
                </c:pt>
                <c:pt idx="1768">
                  <c:v>0.27398509999999998</c:v>
                </c:pt>
                <c:pt idx="1769">
                  <c:v>0.27187159999999999</c:v>
                </c:pt>
                <c:pt idx="1770">
                  <c:v>0.27250760000000002</c:v>
                </c:pt>
                <c:pt idx="1771">
                  <c:v>0.27762809999999999</c:v>
                </c:pt>
                <c:pt idx="1772">
                  <c:v>0.2791748</c:v>
                </c:pt>
                <c:pt idx="1773">
                  <c:v>0.27620980000000001</c:v>
                </c:pt>
                <c:pt idx="1774">
                  <c:v>0.27919300000000002</c:v>
                </c:pt>
                <c:pt idx="1775">
                  <c:v>0.27783069999999999</c:v>
                </c:pt>
                <c:pt idx="1776">
                  <c:v>0.27388580000000001</c:v>
                </c:pt>
                <c:pt idx="1777">
                  <c:v>0.2740303</c:v>
                </c:pt>
                <c:pt idx="1778">
                  <c:v>0.27356799999999998</c:v>
                </c:pt>
                <c:pt idx="1779">
                  <c:v>0.27444059999999998</c:v>
                </c:pt>
                <c:pt idx="1780">
                  <c:v>0.27563939999999998</c:v>
                </c:pt>
                <c:pt idx="1781">
                  <c:v>0.2761382</c:v>
                </c:pt>
                <c:pt idx="1782">
                  <c:v>0.2791283</c:v>
                </c:pt>
                <c:pt idx="1783">
                  <c:v>0.28220050000000002</c:v>
                </c:pt>
                <c:pt idx="1784">
                  <c:v>0.27907080000000001</c:v>
                </c:pt>
                <c:pt idx="1785">
                  <c:v>0.27662999999999999</c:v>
                </c:pt>
                <c:pt idx="1786">
                  <c:v>0.27576230000000002</c:v>
                </c:pt>
                <c:pt idx="1787">
                  <c:v>0.27445150000000001</c:v>
                </c:pt>
                <c:pt idx="1788">
                  <c:v>0.2736729</c:v>
                </c:pt>
                <c:pt idx="1789">
                  <c:v>0.27585539999999997</c:v>
                </c:pt>
                <c:pt idx="1790">
                  <c:v>0.28336289999999997</c:v>
                </c:pt>
                <c:pt idx="1791">
                  <c:v>0.2919815</c:v>
                </c:pt>
                <c:pt idx="1792">
                  <c:v>0.28600799999999998</c:v>
                </c:pt>
                <c:pt idx="1793">
                  <c:v>0.27701389999999998</c:v>
                </c:pt>
                <c:pt idx="1794">
                  <c:v>0.27520060000000002</c:v>
                </c:pt>
                <c:pt idx="1795">
                  <c:v>0.27649299999999999</c:v>
                </c:pt>
                <c:pt idx="1796">
                  <c:v>0.27813130000000003</c:v>
                </c:pt>
                <c:pt idx="1797">
                  <c:v>0.27920970000000001</c:v>
                </c:pt>
                <c:pt idx="1798">
                  <c:v>0.27784490000000001</c:v>
                </c:pt>
                <c:pt idx="1799">
                  <c:v>0.28067320000000001</c:v>
                </c:pt>
                <c:pt idx="1800">
                  <c:v>0.28149279999999999</c:v>
                </c:pt>
                <c:pt idx="1801">
                  <c:v>0.27830589999999999</c:v>
                </c:pt>
                <c:pt idx="1802">
                  <c:v>0.27804469999999998</c:v>
                </c:pt>
                <c:pt idx="1803">
                  <c:v>0.27647549999999999</c:v>
                </c:pt>
                <c:pt idx="1804">
                  <c:v>0.27740100000000001</c:v>
                </c:pt>
                <c:pt idx="1805">
                  <c:v>0.27919389999999999</c:v>
                </c:pt>
                <c:pt idx="1806">
                  <c:v>0.27830450000000001</c:v>
                </c:pt>
                <c:pt idx="1807">
                  <c:v>0.27986440000000001</c:v>
                </c:pt>
                <c:pt idx="1808">
                  <c:v>0.28120390000000001</c:v>
                </c:pt>
                <c:pt idx="1809">
                  <c:v>0.27799699999999999</c:v>
                </c:pt>
                <c:pt idx="1810">
                  <c:v>0.27915279999999998</c:v>
                </c:pt>
                <c:pt idx="1811">
                  <c:v>0.28012389999999998</c:v>
                </c:pt>
                <c:pt idx="1812">
                  <c:v>0.2779935</c:v>
                </c:pt>
                <c:pt idx="1813">
                  <c:v>0.27734300000000001</c:v>
                </c:pt>
                <c:pt idx="1814">
                  <c:v>0.27928910000000001</c:v>
                </c:pt>
                <c:pt idx="1815">
                  <c:v>0.28165289999999998</c:v>
                </c:pt>
                <c:pt idx="1816">
                  <c:v>0.28253810000000001</c:v>
                </c:pt>
                <c:pt idx="1817">
                  <c:v>0.2829719</c:v>
                </c:pt>
                <c:pt idx="1818">
                  <c:v>0.28117589999999998</c:v>
                </c:pt>
                <c:pt idx="1819">
                  <c:v>0.2787365</c:v>
                </c:pt>
                <c:pt idx="1820">
                  <c:v>0.27810079999999998</c:v>
                </c:pt>
                <c:pt idx="1821">
                  <c:v>0.27813939999999998</c:v>
                </c:pt>
                <c:pt idx="1822">
                  <c:v>0.27828540000000002</c:v>
                </c:pt>
                <c:pt idx="1823">
                  <c:v>0.27924660000000001</c:v>
                </c:pt>
                <c:pt idx="1824">
                  <c:v>0.28073090000000001</c:v>
                </c:pt>
                <c:pt idx="1825">
                  <c:v>0.28069529999999998</c:v>
                </c:pt>
                <c:pt idx="1826">
                  <c:v>0.28012399999999998</c:v>
                </c:pt>
                <c:pt idx="1827">
                  <c:v>0.27991700000000003</c:v>
                </c:pt>
                <c:pt idx="1828">
                  <c:v>0.2803581</c:v>
                </c:pt>
                <c:pt idx="1829">
                  <c:v>0.27998240000000002</c:v>
                </c:pt>
                <c:pt idx="1830">
                  <c:v>0.27999069999999998</c:v>
                </c:pt>
                <c:pt idx="1831">
                  <c:v>0.28091260000000001</c:v>
                </c:pt>
                <c:pt idx="1832">
                  <c:v>0.28156789999999998</c:v>
                </c:pt>
                <c:pt idx="1833">
                  <c:v>0.2808793</c:v>
                </c:pt>
                <c:pt idx="1834">
                  <c:v>0.28041270000000001</c:v>
                </c:pt>
                <c:pt idx="1835">
                  <c:v>0.28054030000000002</c:v>
                </c:pt>
                <c:pt idx="1836">
                  <c:v>0.28096139999999997</c:v>
                </c:pt>
                <c:pt idx="1837">
                  <c:v>0.28177269999999999</c:v>
                </c:pt>
                <c:pt idx="1838">
                  <c:v>0.28175410000000001</c:v>
                </c:pt>
                <c:pt idx="1839">
                  <c:v>0.28166029999999997</c:v>
                </c:pt>
                <c:pt idx="1840">
                  <c:v>0.2822808</c:v>
                </c:pt>
                <c:pt idx="1841">
                  <c:v>0.28236220000000001</c:v>
                </c:pt>
                <c:pt idx="1842">
                  <c:v>0.28209410000000001</c:v>
                </c:pt>
                <c:pt idx="1843">
                  <c:v>0.28213880000000002</c:v>
                </c:pt>
                <c:pt idx="1844">
                  <c:v>0.28230149999999998</c:v>
                </c:pt>
                <c:pt idx="1845">
                  <c:v>0.28237269999999998</c:v>
                </c:pt>
                <c:pt idx="1846">
                  <c:v>0.28263929999999998</c:v>
                </c:pt>
                <c:pt idx="1847">
                  <c:v>0.28285589999999999</c:v>
                </c:pt>
                <c:pt idx="1848">
                  <c:v>0.28290009999999999</c:v>
                </c:pt>
                <c:pt idx="1849">
                  <c:v>0.2829911</c:v>
                </c:pt>
                <c:pt idx="1850">
                  <c:v>0.28322340000000001</c:v>
                </c:pt>
                <c:pt idx="1851">
                  <c:v>0.28342620000000002</c:v>
                </c:pt>
                <c:pt idx="1852">
                  <c:v>0.28365940000000001</c:v>
                </c:pt>
                <c:pt idx="1853">
                  <c:v>0.28395989999999999</c:v>
                </c:pt>
                <c:pt idx="1854">
                  <c:v>0.28414329999999999</c:v>
                </c:pt>
                <c:pt idx="1855">
                  <c:v>0.2840415</c:v>
                </c:pt>
                <c:pt idx="1856">
                  <c:v>0.28409659999999998</c:v>
                </c:pt>
                <c:pt idx="1857">
                  <c:v>0.28435969999999999</c:v>
                </c:pt>
                <c:pt idx="1858">
                  <c:v>0.28444979999999997</c:v>
                </c:pt>
                <c:pt idx="1859">
                  <c:v>0.28450989999999998</c:v>
                </c:pt>
                <c:pt idx="1860">
                  <c:v>0.28464349999999999</c:v>
                </c:pt>
                <c:pt idx="1861">
                  <c:v>0.28482639999999998</c:v>
                </c:pt>
                <c:pt idx="1862">
                  <c:v>0.28498990000000002</c:v>
                </c:pt>
                <c:pt idx="1863">
                  <c:v>0.28509699999999999</c:v>
                </c:pt>
                <c:pt idx="1864">
                  <c:v>0.28531659999999998</c:v>
                </c:pt>
                <c:pt idx="1865">
                  <c:v>0.2854949</c:v>
                </c:pt>
                <c:pt idx="1866">
                  <c:v>0.2855414</c:v>
                </c:pt>
                <c:pt idx="1867">
                  <c:v>0.28566780000000003</c:v>
                </c:pt>
                <c:pt idx="1868">
                  <c:v>-0.05</c:v>
                </c:pt>
              </c:numCache>
            </c:numRef>
          </c:yVal>
          <c:smooth val="1"/>
        </c:ser>
        <c:dLbls>
          <c:showLegendKey val="0"/>
          <c:showVal val="0"/>
          <c:showCatName val="0"/>
          <c:showSerName val="0"/>
          <c:showPercent val="0"/>
          <c:showBubbleSize val="0"/>
        </c:dLbls>
        <c:axId val="552862992"/>
        <c:axId val="552863384"/>
      </c:scatterChart>
      <c:valAx>
        <c:axId val="552862992"/>
        <c:scaling>
          <c:orientation val="maxMin"/>
          <c:max val="2000"/>
          <c:min val="500"/>
        </c:scaling>
        <c:delete val="0"/>
        <c:axPos val="b"/>
        <c:title>
          <c:tx>
            <c:rich>
              <a:bodyPr/>
              <a:lstStyle/>
              <a:p>
                <a:pPr>
                  <a:defRPr/>
                </a:pPr>
                <a:r>
                  <a:rPr lang="en-US"/>
                  <a:t>Wavenumber (cm</a:t>
                </a:r>
                <a:r>
                  <a:rPr lang="en-US" baseline="30000"/>
                  <a:t>-1</a:t>
                </a:r>
                <a:r>
                  <a:rPr lang="en-US"/>
                  <a:t>)</a:t>
                </a:r>
              </a:p>
            </c:rich>
          </c:tx>
          <c:layout>
            <c:manualLayout>
              <c:xMode val="edge"/>
              <c:yMode val="edge"/>
              <c:x val="0.38538035870516202"/>
              <c:y val="0.87751964418998796"/>
            </c:manualLayout>
          </c:layout>
          <c:overlay val="0"/>
        </c:title>
        <c:numFmt formatCode="0" sourceLinked="1"/>
        <c:majorTickMark val="out"/>
        <c:minorTickMark val="none"/>
        <c:tickLblPos val="nextTo"/>
        <c:spPr>
          <a:noFill/>
          <a:ln w="6350">
            <a:solidFill>
              <a:schemeClr val="tx1"/>
            </a:solidFill>
          </a:ln>
        </c:spPr>
        <c:crossAx val="552863384"/>
        <c:crosses val="autoZero"/>
        <c:crossBetween val="midCat"/>
        <c:majorUnit val="200"/>
      </c:valAx>
      <c:valAx>
        <c:axId val="552863384"/>
        <c:scaling>
          <c:orientation val="minMax"/>
          <c:max val="0.7"/>
          <c:min val="0.1"/>
        </c:scaling>
        <c:delete val="0"/>
        <c:axPos val="r"/>
        <c:title>
          <c:tx>
            <c:rich>
              <a:bodyPr rot="-5400000" vert="horz"/>
              <a:lstStyle/>
              <a:p>
                <a:pPr>
                  <a:defRPr/>
                </a:pPr>
                <a:r>
                  <a:rPr lang="en-US"/>
                  <a:t>Absorbance</a:t>
                </a:r>
              </a:p>
            </c:rich>
          </c:tx>
          <c:overlay val="0"/>
        </c:title>
        <c:numFmt formatCode="0.00" sourceLinked="0"/>
        <c:majorTickMark val="out"/>
        <c:minorTickMark val="none"/>
        <c:tickLblPos val="nextTo"/>
        <c:spPr>
          <a:noFill/>
          <a:ln w="6350">
            <a:solidFill>
              <a:schemeClr val="tx1"/>
            </a:solidFill>
          </a:ln>
        </c:spPr>
        <c:crossAx val="552862992"/>
        <c:crosses val="autoZero"/>
        <c:crossBetween val="midCat"/>
        <c:majorUnit val="0.1"/>
      </c:valAx>
      <c:spPr>
        <a:ln w="6350">
          <a:solidFill>
            <a:schemeClr val="tx1"/>
          </a:solidFill>
        </a:ln>
      </c:spPr>
    </c:plotArea>
    <c:legend>
      <c:legendPos val="r"/>
      <c:layout>
        <c:manualLayout>
          <c:xMode val="edge"/>
          <c:yMode val="edge"/>
          <c:x val="0.66859667541557299"/>
          <c:y val="5.1780187636808403E-2"/>
          <c:w val="0.165555774278215"/>
          <c:h val="0.16469607355615601"/>
        </c:manualLayout>
      </c:layout>
      <c:overlay val="0"/>
    </c:legend>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9057</cdr:x>
      <cdr:y>0.27633</cdr:y>
    </cdr:from>
    <cdr:to>
      <cdr:x>0.19057</cdr:x>
      <cdr:y>0.32071</cdr:y>
    </cdr:to>
    <cdr:cxnSp macro="">
      <cdr:nvCxnSpPr>
        <cdr:cNvPr id="2" name="Straight Connector 1"/>
        <cdr:cNvCxnSpPr/>
      </cdr:nvCxnSpPr>
      <cdr:spPr>
        <a:xfrm xmlns:a="http://schemas.openxmlformats.org/drawingml/2006/main">
          <a:off x="871269" y="854014"/>
          <a:ext cx="0" cy="137160"/>
        </a:xfrm>
        <a:prstGeom xmlns:a="http://schemas.openxmlformats.org/drawingml/2006/main" prst="line">
          <a:avLst/>
        </a:prstGeom>
        <a:ln xmlns:a="http://schemas.openxmlformats.org/drawingml/2006/main" w="635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6038</cdr:x>
      <cdr:y>0.20934</cdr:y>
    </cdr:from>
    <cdr:to>
      <cdr:x>0.23208</cdr:x>
      <cdr:y>0.26517</cdr:y>
    </cdr:to>
    <cdr:sp macro="" textlink="">
      <cdr:nvSpPr>
        <cdr:cNvPr id="3" name="Text Box 2"/>
        <cdr:cNvSpPr txBox="1"/>
      </cdr:nvSpPr>
      <cdr:spPr>
        <a:xfrm xmlns:a="http://schemas.openxmlformats.org/drawingml/2006/main">
          <a:off x="733246" y="646981"/>
          <a:ext cx="327804" cy="172528"/>
        </a:xfrm>
        <a:prstGeom xmlns:a="http://schemas.openxmlformats.org/drawingml/2006/main" prst="rect">
          <a:avLst/>
        </a:prstGeom>
      </cdr:spPr>
      <cdr:txBody>
        <a:bodyPr xmlns:a="http://schemas.openxmlformats.org/drawingml/2006/main" vertOverflow="clip" wrap="square" lIns="0" tIns="0" rIns="0" bIns="0" rtlCol="0"/>
        <a:lstStyle xmlns:a="http://schemas.openxmlformats.org/drawingml/2006/main"/>
        <a:p xmlns:a="http://schemas.openxmlformats.org/drawingml/2006/main">
          <a:pPr algn="ctr"/>
          <a:r>
            <a:rPr lang="en-US" sz="1200"/>
            <a:t>C=O</a:t>
          </a:r>
        </a:p>
      </cdr:txBody>
    </cdr:sp>
  </cdr:relSizeAnchor>
  <cdr:relSizeAnchor xmlns:cdr="http://schemas.openxmlformats.org/drawingml/2006/chartDrawing">
    <cdr:from>
      <cdr:x>0.15844</cdr:x>
      <cdr:y>0.57061</cdr:y>
    </cdr:from>
    <cdr:to>
      <cdr:x>0.21818</cdr:x>
      <cdr:y>0.58982</cdr:y>
    </cdr:to>
    <cdr:cxnSp macro="">
      <cdr:nvCxnSpPr>
        <cdr:cNvPr id="4" name="Straight Connector 3"/>
        <cdr:cNvCxnSpPr/>
      </cdr:nvCxnSpPr>
      <cdr:spPr>
        <a:xfrm xmlns:a="http://schemas.openxmlformats.org/drawingml/2006/main" flipV="1">
          <a:off x="724395" y="1763486"/>
          <a:ext cx="273132" cy="59377"/>
        </a:xfrm>
        <a:prstGeom xmlns:a="http://schemas.openxmlformats.org/drawingml/2006/main" prst="line">
          <a:avLst/>
        </a:prstGeom>
        <a:ln xmlns:a="http://schemas.openxmlformats.org/drawingml/2006/main" w="3175">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3AAAAC-CFB8-49B9-9FAB-403F2F7E6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32</Pages>
  <Words>20406</Words>
  <Characters>112234</Characters>
  <Application>Microsoft Office Word</Application>
  <DocSecurity>0</DocSecurity>
  <Lines>935</Lines>
  <Paragraphs>264</Paragraphs>
  <ScaleCrop>false</ScaleCrop>
  <HeadingPairs>
    <vt:vector size="2" baseType="variant">
      <vt:variant>
        <vt:lpstr>Title</vt:lpstr>
      </vt:variant>
      <vt:variant>
        <vt:i4>1</vt:i4>
      </vt:variant>
    </vt:vector>
  </HeadingPairs>
  <TitlesOfParts>
    <vt:vector size="1" baseType="lpstr">
      <vt:lpstr/>
    </vt:vector>
  </TitlesOfParts>
  <Company>Leibniz-Rechenzentrum</Company>
  <LinksUpToDate>false</LinksUpToDate>
  <CharactersWithSpaces>132376</CharactersWithSpaces>
  <SharedDoc>false</SharedDoc>
  <HLinks>
    <vt:vector size="54" baseType="variant">
      <vt:variant>
        <vt:i4>4980762</vt:i4>
      </vt:variant>
      <vt:variant>
        <vt:i4>352</vt:i4>
      </vt:variant>
      <vt:variant>
        <vt:i4>0</vt:i4>
      </vt:variant>
      <vt:variant>
        <vt:i4>5</vt:i4>
      </vt:variant>
      <vt:variant>
        <vt:lpwstr>http://dx.doi.org/10.1016/j.biortech.2010.02.079</vt:lpwstr>
      </vt:variant>
      <vt:variant>
        <vt:lpwstr/>
      </vt:variant>
      <vt:variant>
        <vt:i4>4259914</vt:i4>
      </vt:variant>
      <vt:variant>
        <vt:i4>349</vt:i4>
      </vt:variant>
      <vt:variant>
        <vt:i4>0</vt:i4>
      </vt:variant>
      <vt:variant>
        <vt:i4>5</vt:i4>
      </vt:variant>
      <vt:variant>
        <vt:lpwstr>http://dx.doi.org/10.1016/j.ibiod.2010.04.002</vt:lpwstr>
      </vt:variant>
      <vt:variant>
        <vt:lpwstr/>
      </vt:variant>
      <vt:variant>
        <vt:i4>4784207</vt:i4>
      </vt:variant>
      <vt:variant>
        <vt:i4>346</vt:i4>
      </vt:variant>
      <vt:variant>
        <vt:i4>0</vt:i4>
      </vt:variant>
      <vt:variant>
        <vt:i4>5</vt:i4>
      </vt:variant>
      <vt:variant>
        <vt:lpwstr>http://dx.doi.org/10.1016/j.ibiod.2009.10.005</vt:lpwstr>
      </vt:variant>
      <vt:variant>
        <vt:lpwstr/>
      </vt:variant>
      <vt:variant>
        <vt:i4>2293792</vt:i4>
      </vt:variant>
      <vt:variant>
        <vt:i4>343</vt:i4>
      </vt:variant>
      <vt:variant>
        <vt:i4>0</vt:i4>
      </vt:variant>
      <vt:variant>
        <vt:i4>5</vt:i4>
      </vt:variant>
      <vt:variant>
        <vt:lpwstr>http://dx.doi.org/10.1016/j.carbpol.2010.07.035</vt:lpwstr>
      </vt:variant>
      <vt:variant>
        <vt:lpwstr/>
      </vt:variant>
      <vt:variant>
        <vt:i4>3145828</vt:i4>
      </vt:variant>
      <vt:variant>
        <vt:i4>340</vt:i4>
      </vt:variant>
      <vt:variant>
        <vt:i4>0</vt:i4>
      </vt:variant>
      <vt:variant>
        <vt:i4>5</vt:i4>
      </vt:variant>
      <vt:variant>
        <vt:lpwstr>http://dx.doi.org/10.1016/j.apsusc.2012.02.005</vt:lpwstr>
      </vt:variant>
      <vt:variant>
        <vt:lpwstr/>
      </vt:variant>
      <vt:variant>
        <vt:i4>5832798</vt:i4>
      </vt:variant>
      <vt:variant>
        <vt:i4>9</vt:i4>
      </vt:variant>
      <vt:variant>
        <vt:i4>0</vt:i4>
      </vt:variant>
      <vt:variant>
        <vt:i4>5</vt:i4>
      </vt:variant>
      <vt:variant>
        <vt:lpwstr>mailto:Duygu_Kocaefe@uqac.ca</vt:lpwstr>
      </vt:variant>
      <vt:variant>
        <vt:lpwstr/>
      </vt:variant>
      <vt:variant>
        <vt:i4>4784204</vt:i4>
      </vt:variant>
      <vt:variant>
        <vt:i4>6</vt:i4>
      </vt:variant>
      <vt:variant>
        <vt:i4>0</vt:i4>
      </vt:variant>
      <vt:variant>
        <vt:i4>5</vt:i4>
      </vt:variant>
      <vt:variant>
        <vt:lpwstr>mailto:Yasar_Kocaefe@uqac.ca</vt:lpwstr>
      </vt:variant>
      <vt:variant>
        <vt:lpwstr/>
      </vt:variant>
      <vt:variant>
        <vt:i4>4784204</vt:i4>
      </vt:variant>
      <vt:variant>
        <vt:i4>3</vt:i4>
      </vt:variant>
      <vt:variant>
        <vt:i4>0</vt:i4>
      </vt:variant>
      <vt:variant>
        <vt:i4>5</vt:i4>
      </vt:variant>
      <vt:variant>
        <vt:lpwstr>mailto:Yasar_Kocaefe@uqac.ca</vt:lpwstr>
      </vt:variant>
      <vt:variant>
        <vt:lpwstr/>
      </vt:variant>
      <vt:variant>
        <vt:i4>5832798</vt:i4>
      </vt:variant>
      <vt:variant>
        <vt:i4>0</vt:i4>
      </vt:variant>
      <vt:variant>
        <vt:i4>0</vt:i4>
      </vt:variant>
      <vt:variant>
        <vt:i4>5</vt:i4>
      </vt:variant>
      <vt:variant>
        <vt:lpwstr>mailto:Duygu_Kocaefe@uqac.c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anai Huang</dc:creator>
  <cp:lastModifiedBy>Duygu Kocaefe</cp:lastModifiedBy>
  <cp:revision>68</cp:revision>
  <cp:lastPrinted>2016-11-16T05:06:00Z</cp:lastPrinted>
  <dcterms:created xsi:type="dcterms:W3CDTF">2017-06-29T13:38:00Z</dcterms:created>
  <dcterms:modified xsi:type="dcterms:W3CDTF">2018-08-08T15:46:00Z</dcterms:modified>
</cp:coreProperties>
</file>